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610CE73C" w:rsidR="00135341" w:rsidRDefault="00135341" w:rsidP="00C46BEF">
      <w:r>
        <w:t>In this paper, we aim to estimate the burden of childhood asthma due to NO</w:t>
      </w:r>
      <w:r w:rsidRPr="00135341">
        <w:rPr>
          <w:vertAlign w:val="subscript"/>
        </w:rPr>
        <w:t>2</w:t>
      </w:r>
      <w:r>
        <w:t xml:space="preserve"> exposure using state specific asthma incidence rates and compare the change in estimate</w:t>
      </w:r>
      <w:r w:rsidR="00CA6BBB">
        <w:t>s</w:t>
      </w:r>
      <w:r>
        <w:t xml:space="preserve">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rsidR="00CA6BBB">
        <w:t xml:space="preserve"> using a flat national (country) asthma incidence rate, as is typically done (add </w:t>
      </w:r>
      <w:proofErr w:type="spellStart"/>
      <w:r w:rsidR="00CA6BBB">
        <w:t>Haneen’s</w:t>
      </w:r>
      <w:proofErr w:type="spellEnd"/>
      <w:r w:rsidR="00CA6BBB">
        <w:t xml:space="preserve"> European assessment, Susan Annenberg’s paper, </w:t>
      </w:r>
      <w:proofErr w:type="spellStart"/>
      <w:r w:rsidR="00CA6BBB">
        <w:t>Haneen’s</w:t>
      </w:r>
      <w:proofErr w:type="spellEnd"/>
      <w:r w:rsidR="00CA6BBB">
        <w:t xml:space="preserve"> Bradford two papers, and California and 10 European cities </w:t>
      </w:r>
      <w:commentRangeStart w:id="0"/>
      <w:r w:rsidR="00CA6BBB">
        <w:t>assessment</w:t>
      </w:r>
      <w:commentRangeEnd w:id="0"/>
      <w:r w:rsidR="0059002F">
        <w:rPr>
          <w:rStyle w:val="CommentReference"/>
        </w:rPr>
        <w:commentReference w:id="0"/>
      </w:r>
      <w:r w:rsidR="00CA6BBB">
        <w:t>).</w:t>
      </w:r>
    </w:p>
    <w:p w14:paraId="3F80363B" w14:textId="2D971CC1" w:rsidR="00133FD4" w:rsidRPr="006D44CA" w:rsidRDefault="00133FD4" w:rsidP="00133FD4">
      <w:pPr>
        <w:rPr>
          <w:ins w:id="1" w:author="Alotaibi, Raed" w:date="2019-05-21T11:28:00Z"/>
          <w:i/>
          <w:iCs/>
        </w:rPr>
      </w:pPr>
      <w:ins w:id="2" w:author="Alotaibi, Raed" w:date="2019-05-21T11:28:00Z">
        <w:r>
          <w:rPr>
            <w:i/>
            <w:iCs/>
          </w:rPr>
          <w:t>Study area and time points</w:t>
        </w:r>
      </w:ins>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3DD05AB9" w14:textId="6B546D46" w:rsidR="00863D01" w:rsidRDefault="00E23ED3">
      <w:r>
        <w:t>We included populated census blocks</w:t>
      </w:r>
      <w:r w:rsidR="006D44CA">
        <w:t xml:space="preserve"> of the contiguous United States (U.S.)</w:t>
      </w:r>
      <w:r>
        <w:t xml:space="preserve"> for the year 2010</w:t>
      </w:r>
      <w:r w:rsidR="00CA6BBB">
        <w:t>, as</w:t>
      </w:r>
      <w:r>
        <w:t xml:space="preserve">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w:t>
      </w:r>
      <w:r w:rsidR="00CA6BBB">
        <w:t xml:space="preserve">the </w:t>
      </w:r>
      <w:r w:rsidR="004F11AE">
        <w:t xml:space="preserve">total population of children &lt;18 years, and whether the census block was designated as an urban or </w:t>
      </w:r>
      <w:r w:rsidR="00CA6BBB">
        <w:t xml:space="preserve">a </w:t>
      </w:r>
      <w:r w:rsidR="004F11AE">
        <w:t xml:space="preserve">rural </w:t>
      </w:r>
      <w:r w:rsidR="004F11AE" w:rsidRPr="004577A5">
        <w:t>block</w:t>
      </w:r>
      <w:r w:rsidR="00283533" w:rsidRPr="004577A5">
        <w:t>. Census-designated urban areas</w:t>
      </w:r>
      <w:r w:rsidR="00135341" w:rsidRPr="004577A5">
        <w:t xml:space="preserve"> are </w:t>
      </w:r>
      <w:r w:rsidR="004577A5" w:rsidRPr="004577A5">
        <w:t>defined using multiple criteria including total population thresholds, density, land use, and distance, with census blocks forming the basic geographical units of urban areas. Further urban areas are classified into two subtypes based on population thresholds including:</w:t>
      </w:r>
      <w:r w:rsidR="00135341" w:rsidRPr="004577A5">
        <w:t xml:space="preserve"> urban </w:t>
      </w:r>
      <w:r w:rsidR="004577A5" w:rsidRPr="004577A5">
        <w:t xml:space="preserve">clusters with a population threshold of </w:t>
      </w:r>
      <w:r w:rsidR="00135341" w:rsidRPr="004577A5">
        <w:rPr>
          <w:rFonts w:cstheme="minorHAnsi"/>
        </w:rPr>
        <w:t>≥2,500 and &lt;50,000</w:t>
      </w:r>
      <w:r w:rsidR="004577A5" w:rsidRPr="004577A5">
        <w:rPr>
          <w:rFonts w:cstheme="minorHAnsi"/>
        </w:rPr>
        <w:t xml:space="preserve">, or </w:t>
      </w:r>
      <w:r w:rsidR="00135341" w:rsidRPr="004577A5">
        <w:rPr>
          <w:rFonts w:cstheme="minorHAnsi"/>
        </w:rPr>
        <w:t xml:space="preserve">urbanized areas </w:t>
      </w:r>
      <w:r w:rsidR="004577A5" w:rsidRPr="004577A5">
        <w:t xml:space="preserve">with a population threshold of </w:t>
      </w:r>
      <w:r w:rsidR="00135341" w:rsidRPr="004577A5">
        <w:rPr>
          <w:rFonts w:cstheme="minorHAnsi"/>
        </w:rPr>
        <w:t>≥</w:t>
      </w:r>
      <w:r w:rsidR="00135341" w:rsidRPr="004577A5">
        <w:t>50,000 people</w:t>
      </w:r>
      <w:r w:rsidR="00135341">
        <w:t>.</w:t>
      </w:r>
      <w:r w:rsidR="004577A5">
        <w:t xml:space="preserve"> </w:t>
      </w:r>
      <w:r w:rsidR="004F11AE">
        <w:t>Median household income was available only for census block groups, which is a</w:t>
      </w:r>
      <w:r w:rsidR="00343B26">
        <w:t xml:space="preserve"> level higher than census </w:t>
      </w:r>
      <w:commentRangeStart w:id="3"/>
      <w:r w:rsidR="00343B26">
        <w:t>block</w:t>
      </w:r>
      <w:r w:rsidR="002843DE">
        <w:t>s</w:t>
      </w:r>
      <w:commentRangeEnd w:id="3"/>
      <w:r w:rsidR="002843DE">
        <w:rPr>
          <w:rStyle w:val="CommentReference"/>
        </w:rPr>
        <w:commentReference w:id="3"/>
      </w:r>
      <w:r w:rsidR="00015C82">
        <w:t xml:space="preserve"> </w:t>
      </w:r>
      <w:r w:rsidR="00015C82">
        <w:fldChar w:fldCharType="begin"/>
      </w:r>
      <w:r w:rsidR="00015C82">
        <w:instrText xml:space="preserve"> ADDIN EN.CITE &lt;EndNote&gt;&lt;Cite&gt;&lt;Author&gt;US Census Bureau&lt;/Author&gt;&lt;Year&gt;2017&lt;/Year&gt;&lt;RecNum&gt;47&lt;/RecNum&gt;&lt;DisplayText&gt;(US Census Bureau, 2017)&lt;/DisplayText&gt;&lt;record&gt;&lt;rec-number&gt;47&lt;/rec-number&gt;&lt;foreign-keys&gt;&lt;key app="EN" db-id="sepddp20s9p0fsetespvfzwjv0d9tat2092f" timestamp="1553104551"&gt;47&lt;/key&gt;&lt;/foreign-keys&gt;&lt;ref-type name="Web Page"&gt;12&lt;/ref-type&gt;&lt;contributors&gt;&lt;authors&gt;&lt;author&gt;US Census Bureau,  &lt;/author&gt;&lt;/authors&gt;&lt;/contributors&gt;&lt;titles&gt;&lt;title&gt;Census.gov&lt;/title&gt;&lt;/titles&gt;&lt;dates&gt;&lt;year&gt;2017&lt;/year&gt;&lt;/dates&gt;&lt;urls&gt;&lt;related-urls&gt;&lt;url&gt;https://www.census.gov/&lt;/url&gt;&lt;/related-urls&gt;&lt;/urls&gt;&lt;/record&gt;&lt;/Cite&gt;&lt;/EndNote&gt;</w:instrText>
      </w:r>
      <w:r w:rsidR="00015C82">
        <w:fldChar w:fldCharType="separate"/>
      </w:r>
      <w:r w:rsidR="00015C82">
        <w:rPr>
          <w:noProof/>
        </w:rPr>
        <w:t>(US Census Bureau, 2017)</w:t>
      </w:r>
      <w:r w:rsidR="00015C82">
        <w:fldChar w:fldCharType="end"/>
      </w:r>
      <w:r w:rsidR="002843DE">
        <w:t xml:space="preserve"> </w:t>
      </w:r>
      <w:r w:rsidR="00343B26">
        <w:t>.</w:t>
      </w:r>
      <w:r w:rsidR="004F11AE">
        <w:t xml:space="preserve"> </w:t>
      </w:r>
      <w:r w:rsidR="00343B26">
        <w:t xml:space="preserve">We </w:t>
      </w:r>
      <w:r w:rsidR="004F11AE">
        <w:t xml:space="preserve">divided </w:t>
      </w:r>
      <w:r w:rsidR="00343B26">
        <w:t xml:space="preserve">median household income </w:t>
      </w:r>
      <w:r w:rsidR="004F11AE">
        <w:t>into five categorize</w:t>
      </w:r>
      <w:r w:rsidR="00CB6391">
        <w:t>s consistent with two previous relevant publications</w:t>
      </w:r>
      <w:r w:rsidR="004F11AE">
        <w:t>: &lt;$20,000, $20,000 to &lt;$35,000, $35,000 to &lt;$50,000, $50,000 to &lt;$75,000 and ≥$75,000</w:t>
      </w:r>
      <w:r w:rsidR="00343B26">
        <w:t xml:space="preserve"> </w:t>
      </w:r>
      <w:commentRangeStart w:id="4"/>
      <w:r w:rsidR="00343B26">
        <w:fldChar w:fldCharType="begin"/>
      </w:r>
      <w:r w:rsidR="00015C82">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fldChar w:fldCharType="separate"/>
      </w:r>
      <w:r w:rsidR="00015C82">
        <w:rPr>
          <w:noProof/>
        </w:rPr>
        <w:t>(Alotaibi et al., 2019; Clark et al., 2017)</w:t>
      </w:r>
      <w:r w:rsidR="00343B26">
        <w:fldChar w:fldCharType="end"/>
      </w:r>
      <w:commentRangeEnd w:id="4"/>
      <w:r w:rsidR="00CB6391">
        <w:rPr>
          <w:rStyle w:val="CommentReference"/>
        </w:rPr>
        <w:commentReference w:id="4"/>
      </w:r>
      <w:r w:rsidR="004F11AE">
        <w:t>. There were 2</w:t>
      </w:r>
      <w:r w:rsidR="000C4671">
        <w:t>,</w:t>
      </w:r>
      <w:r w:rsidR="004F11AE">
        <w:t xml:space="preserve">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del w:id="5" w:author="Alotaibi, Raed" w:date="2019-05-21T11:36:00Z">
        <w:r w:rsidR="004F11AE" w:rsidRPr="00D34400" w:rsidDel="00133FD4">
          <w:rPr>
            <w:highlight w:val="cyan"/>
          </w:rPr>
          <w:delText>Table 1</w:delText>
        </w:r>
      </w:del>
      <w:ins w:id="6" w:author="Alotaibi, Raed" w:date="2019-05-21T11:36:00Z">
        <w:r w:rsidR="00133FD4" w:rsidRPr="00D34400">
          <w:rPr>
            <w:highlight w:val="cyan"/>
            <w:rPrChange w:id="7" w:author="Alotaibi, Raed" w:date="2019-05-21T11:42:00Z">
              <w:rPr>
                <w:highlight w:val="cyan"/>
              </w:rPr>
            </w:rPrChange>
          </w:rPr>
          <w:fldChar w:fldCharType="begin"/>
        </w:r>
        <w:r w:rsidR="00133FD4" w:rsidRPr="00D34400">
          <w:rPr>
            <w:highlight w:val="cyan"/>
          </w:rPr>
          <w:instrText xml:space="preserve"> REF _Ref9331011 \h </w:instrText>
        </w:r>
      </w:ins>
      <w:r w:rsidR="00D34400">
        <w:rPr>
          <w:highlight w:val="cyan"/>
        </w:rPr>
        <w:instrText xml:space="preserve"> \* MERGEFORMAT </w:instrText>
      </w:r>
      <w:r w:rsidR="00133FD4" w:rsidRPr="00D34400">
        <w:rPr>
          <w:highlight w:val="cyan"/>
          <w:rPrChange w:id="8" w:author="Alotaibi, Raed" w:date="2019-05-21T11:42:00Z">
            <w:rPr>
              <w:highlight w:val="cyan"/>
            </w:rPr>
          </w:rPrChange>
        </w:rPr>
      </w:r>
      <w:r w:rsidR="00133FD4" w:rsidRPr="00D34400">
        <w:rPr>
          <w:highlight w:val="cyan"/>
          <w:rPrChange w:id="9" w:author="Alotaibi, Raed" w:date="2019-05-21T11:42:00Z">
            <w:rPr>
              <w:highlight w:val="cyan"/>
            </w:rPr>
          </w:rPrChange>
        </w:rPr>
        <w:fldChar w:fldCharType="separate"/>
      </w:r>
      <w:ins w:id="10" w:author="Alotaibi, Raed" w:date="2019-05-21T11:36:00Z">
        <w:r w:rsidR="00133FD4" w:rsidRPr="00D34400">
          <w:rPr>
            <w:highlight w:val="cyan"/>
            <w:rPrChange w:id="11" w:author="Alotaibi, Raed" w:date="2019-05-21T11:42:00Z">
              <w:rPr/>
            </w:rPrChange>
          </w:rPr>
          <w:t xml:space="preserve">Table </w:t>
        </w:r>
        <w:r w:rsidR="00133FD4" w:rsidRPr="00D34400">
          <w:rPr>
            <w:noProof/>
            <w:highlight w:val="cyan"/>
            <w:rPrChange w:id="12" w:author="Alotaibi, Raed" w:date="2019-05-21T11:42:00Z">
              <w:rPr>
                <w:noProof/>
              </w:rPr>
            </w:rPrChange>
          </w:rPr>
          <w:t>1</w:t>
        </w:r>
        <w:r w:rsidR="00133FD4" w:rsidRPr="00D34400">
          <w:rPr>
            <w:highlight w:val="cyan"/>
            <w:rPrChange w:id="13" w:author="Alotaibi, Raed" w:date="2019-05-21T11:42:00Z">
              <w:rPr>
                <w:highlight w:val="cyan"/>
              </w:rPr>
            </w:rPrChange>
          </w:rPr>
          <w:fldChar w:fldCharType="end"/>
        </w:r>
      </w:ins>
      <w:r w:rsidR="004F11AE">
        <w:t xml:space="preserve"> summarizes the geographical and </w:t>
      </w:r>
      <w:r w:rsidR="00C928CB">
        <w:t>demographic data</w:t>
      </w:r>
      <w:r w:rsidR="000C4671">
        <w:t xml:space="preserve"> across all census blocks included in this analysis.</w:t>
      </w:r>
    </w:p>
    <w:p w14:paraId="63489C57" w14:textId="472D2D87" w:rsidR="00D51405" w:rsidRPr="00077D15" w:rsidDel="00133FD4" w:rsidRDefault="00D51405" w:rsidP="00077D15">
      <w:pPr>
        <w:pStyle w:val="ListParagraph"/>
        <w:numPr>
          <w:ilvl w:val="0"/>
          <w:numId w:val="15"/>
        </w:numPr>
        <w:spacing w:line="256" w:lineRule="auto"/>
        <w:rPr>
          <w:del w:id="14" w:author="Alotaibi, Raed" w:date="2019-05-21T11:35:00Z"/>
          <w:b/>
          <w:bCs/>
        </w:rPr>
      </w:pPr>
      <w:del w:id="15" w:author="Alotaibi, Raed" w:date="2019-05-21T11:35:00Z">
        <w:r w:rsidRPr="00077D15" w:rsidDel="00133FD4">
          <w:rPr>
            <w:b/>
            <w:bCs/>
          </w:rPr>
          <w:delText>Table 1: Census data description</w:delText>
        </w:r>
        <w:r w:rsidR="00925857" w:rsidRPr="00077D15" w:rsidDel="00133FD4">
          <w:rPr>
            <w:b/>
            <w:bCs/>
          </w:rPr>
          <w:delText>, year 2010</w:delText>
        </w:r>
      </w:del>
    </w:p>
    <w:p w14:paraId="11AE3EB3" w14:textId="1E2FF699" w:rsidR="00133FD4" w:rsidRDefault="00133FD4">
      <w:pPr>
        <w:pStyle w:val="Caption"/>
        <w:keepNext/>
        <w:rPr>
          <w:ins w:id="16" w:author="Alotaibi, Raed" w:date="2019-05-21T11:35:00Z"/>
        </w:rPr>
        <w:pPrChange w:id="17" w:author="Alotaibi, Raed" w:date="2019-05-21T11:35:00Z">
          <w:pPr/>
        </w:pPrChange>
      </w:pPr>
      <w:bookmarkStart w:id="18" w:name="_Ref9331011"/>
      <w:ins w:id="19" w:author="Alotaibi, Raed" w:date="2019-05-21T11:35:00Z">
        <w:r>
          <w:t xml:space="preserve">Table </w:t>
        </w:r>
        <w:r>
          <w:fldChar w:fldCharType="begin"/>
        </w:r>
        <w:r>
          <w:instrText xml:space="preserve"> SEQ Table \* ARABIC </w:instrText>
        </w:r>
      </w:ins>
      <w:r>
        <w:fldChar w:fldCharType="separate"/>
      </w:r>
      <w:ins w:id="20" w:author="Alotaibi, Raed" w:date="2019-05-21T11:41:00Z">
        <w:r w:rsidR="00D34400">
          <w:rPr>
            <w:noProof/>
          </w:rPr>
          <w:t>1</w:t>
        </w:r>
      </w:ins>
      <w:ins w:id="21" w:author="Alotaibi, Raed" w:date="2019-05-21T11:35:00Z">
        <w:r>
          <w:fldChar w:fldCharType="end"/>
        </w:r>
        <w:bookmarkEnd w:id="18"/>
        <w:r>
          <w:t>: Census data description, year 2010</w:t>
        </w:r>
      </w:ins>
    </w:p>
    <w:tbl>
      <w:tblPr>
        <w:tblStyle w:val="TableGrid"/>
        <w:tblW w:w="5000" w:type="pct"/>
        <w:tblLook w:val="04A0" w:firstRow="1" w:lastRow="0" w:firstColumn="1" w:lastColumn="0" w:noHBand="0" w:noVBand="1"/>
      </w:tblPr>
      <w:tblGrid>
        <w:gridCol w:w="2025"/>
        <w:gridCol w:w="4926"/>
        <w:gridCol w:w="2399"/>
      </w:tblGrid>
      <w:tr w:rsidR="00D51405" w14:paraId="7994D453"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3A2AB64" w14:textId="77777777" w:rsidR="00D51405" w:rsidRDefault="00D51405" w:rsidP="00283533">
            <w:pPr>
              <w:rPr>
                <w:b/>
                <w:bCs/>
              </w:rPr>
            </w:pPr>
            <w:r>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29609D9" w14:textId="77777777" w:rsidR="00D51405" w:rsidRDefault="00D51405" w:rsidP="00283533">
            <w:pPr>
              <w:rPr>
                <w:b/>
                <w:bCs/>
              </w:rPr>
            </w:pPr>
            <w:r>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1104A0AD" w14:textId="77777777" w:rsidR="00D51405" w:rsidRDefault="00D51405" w:rsidP="00283533">
            <w:pPr>
              <w:jc w:val="right"/>
              <w:rPr>
                <w:rFonts w:ascii="Calibri" w:hAnsi="Calibri" w:cs="Calibri"/>
                <w:color w:val="000000"/>
              </w:rPr>
            </w:pPr>
            <w:r>
              <w:rPr>
                <w:rFonts w:ascii="Calibri" w:hAnsi="Calibri" w:cs="Calibri"/>
                <w:color w:val="000000"/>
              </w:rPr>
              <w:t>6,182,882</w:t>
            </w:r>
          </w:p>
        </w:tc>
      </w:tr>
      <w:tr w:rsidR="00D51405" w14:paraId="100DC0E0"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5DA27F4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DFA45ED" w14:textId="77777777" w:rsidR="00D51405" w:rsidRDefault="00D51405" w:rsidP="00283533">
            <w:pPr>
              <w:rPr>
                <w:b/>
                <w:bCs/>
              </w:rPr>
            </w:pPr>
            <w:r>
              <w:rPr>
                <w:b/>
                <w:bCs/>
              </w:rPr>
              <w:t xml:space="preserve">Total census-designated urban </w:t>
            </w:r>
            <w:commentRangeStart w:id="22"/>
            <w:r>
              <w:rPr>
                <w:b/>
                <w:bCs/>
              </w:rPr>
              <w:t>areas</w:t>
            </w:r>
            <w:commentRangeEnd w:id="22"/>
            <w:r>
              <w:rPr>
                <w:rStyle w:val="CommentReference"/>
              </w:rPr>
              <w:commentReference w:id="22"/>
            </w:r>
          </w:p>
        </w:tc>
        <w:tc>
          <w:tcPr>
            <w:tcW w:w="1283" w:type="pct"/>
            <w:tcBorders>
              <w:top w:val="single" w:sz="4" w:space="0" w:color="auto"/>
              <w:left w:val="single" w:sz="4" w:space="0" w:color="auto"/>
              <w:bottom w:val="single" w:sz="4" w:space="0" w:color="auto"/>
              <w:right w:val="single" w:sz="4" w:space="0" w:color="auto"/>
            </w:tcBorders>
            <w:hideMark/>
          </w:tcPr>
          <w:p w14:paraId="45595B3B" w14:textId="77777777" w:rsidR="00D51405" w:rsidRDefault="00D51405" w:rsidP="00283533">
            <w:pPr>
              <w:jc w:val="right"/>
              <w:rPr>
                <w:rFonts w:ascii="Calibri" w:hAnsi="Calibri" w:cs="Calibri"/>
                <w:color w:val="000000"/>
              </w:rPr>
            </w:pPr>
            <w:r>
              <w:rPr>
                <w:rFonts w:ascii="Calibri" w:hAnsi="Calibri" w:cs="Calibri"/>
                <w:color w:val="000000"/>
              </w:rPr>
              <w:t>3,590,278</w:t>
            </w:r>
          </w:p>
        </w:tc>
      </w:tr>
      <w:tr w:rsidR="00D51405" w14:paraId="34B40CAB"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AAD0E10" w14:textId="77777777" w:rsidR="00D51405" w:rsidRDefault="00D51405" w:rsidP="00283533">
            <w:pPr>
              <w:rPr>
                <w:b/>
                <w:bCs/>
              </w:rPr>
            </w:pPr>
            <w:r>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C0180F5" w14:textId="77777777" w:rsidR="00D51405" w:rsidRDefault="00D51405" w:rsidP="00283533">
            <w:pPr>
              <w:rPr>
                <w:b/>
                <w:bCs/>
              </w:rPr>
            </w:pPr>
            <w:r>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0BD2EAA" w14:textId="77777777" w:rsidR="00D51405" w:rsidRDefault="00D51405" w:rsidP="00283533">
            <w:pPr>
              <w:jc w:val="right"/>
            </w:pPr>
            <w:r>
              <w:t>306,675,006</w:t>
            </w:r>
          </w:p>
        </w:tc>
      </w:tr>
      <w:tr w:rsidR="00D51405" w14:paraId="7E94F18D"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7A56DEF3"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1B40084" w14:textId="77777777" w:rsidR="00D51405" w:rsidRDefault="00D51405" w:rsidP="00283533">
            <w:pPr>
              <w:rPr>
                <w:b/>
                <w:bCs/>
              </w:rPr>
            </w:pPr>
            <w:r>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84CC0E" w14:textId="77777777" w:rsidR="00D51405" w:rsidRDefault="00D51405" w:rsidP="00283533">
            <w:pPr>
              <w:jc w:val="right"/>
            </w:pPr>
            <w:r>
              <w:rPr>
                <w:rFonts w:ascii="Calibri" w:hAnsi="Calibri" w:cs="Calibri"/>
                <w:color w:val="000000"/>
              </w:rPr>
              <w:t>73,690,271 (24%)</w:t>
            </w:r>
          </w:p>
        </w:tc>
      </w:tr>
      <w:tr w:rsidR="00D51405" w14:paraId="3369E45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3039E77"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CE318F8" w14:textId="77777777" w:rsidR="00D51405" w:rsidRDefault="00D51405" w:rsidP="00283533">
            <w:pPr>
              <w:rPr>
                <w:b/>
                <w:bCs/>
              </w:rPr>
            </w:pPr>
            <w:r>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1F419E7D" w14:textId="77777777" w:rsidR="00D51405" w:rsidRDefault="00D51405" w:rsidP="00283533">
            <w:pPr>
              <w:jc w:val="right"/>
            </w:pPr>
            <w:r>
              <w:t>12 (0-2214)</w:t>
            </w:r>
          </w:p>
        </w:tc>
      </w:tr>
      <w:tr w:rsidR="00D51405" w14:paraId="59AFCD6C"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068FF80" w14:textId="77777777" w:rsidR="00D51405" w:rsidRDefault="00D51405" w:rsidP="00283533">
            <w:pPr>
              <w:rPr>
                <w:b/>
                <w:bCs/>
              </w:rPr>
            </w:pPr>
            <w:r>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571E7F94" w14:textId="77777777" w:rsidR="00D51405" w:rsidRDefault="00D51405" w:rsidP="00283533">
            <w:pPr>
              <w:rPr>
                <w:b/>
                <w:bCs/>
              </w:rPr>
            </w:pPr>
            <w:r>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81145CE" w14:textId="77777777" w:rsidR="00D51405" w:rsidRDefault="00D51405" w:rsidP="00283533">
            <w:pPr>
              <w:jc w:val="right"/>
              <w:rPr>
                <w:b/>
                <w:bCs/>
              </w:rPr>
            </w:pPr>
            <w:r>
              <w:rPr>
                <w:rFonts w:ascii="Calibri" w:hAnsi="Calibri" w:cs="Calibri"/>
                <w:color w:val="000000"/>
              </w:rPr>
              <w:t>13,763,183 (19%)</w:t>
            </w:r>
          </w:p>
        </w:tc>
      </w:tr>
      <w:tr w:rsidR="00D51405" w14:paraId="2286A08A"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48687D0E"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B924D3D" w14:textId="77777777" w:rsidR="00D51405" w:rsidRDefault="00D51405" w:rsidP="00283533">
            <w:pPr>
              <w:rPr>
                <w:b/>
                <w:bCs/>
              </w:rPr>
            </w:pPr>
            <w:r>
              <w:rPr>
                <w:b/>
                <w:bCs/>
              </w:rPr>
              <w:t>Urban clusters (</w:t>
            </w:r>
            <w:r>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6A9FE1E" w14:textId="77777777" w:rsidR="00D51405" w:rsidRDefault="00D51405" w:rsidP="00283533">
            <w:pPr>
              <w:jc w:val="right"/>
              <w:rPr>
                <w:b/>
                <w:bCs/>
              </w:rPr>
            </w:pPr>
            <w:r>
              <w:rPr>
                <w:rFonts w:ascii="Calibri" w:hAnsi="Calibri" w:cs="Calibri"/>
                <w:color w:val="000000"/>
              </w:rPr>
              <w:t>6,994,464 (9%)</w:t>
            </w:r>
          </w:p>
        </w:tc>
      </w:tr>
      <w:tr w:rsidR="00D51405" w14:paraId="074E22DC"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21C9873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4B55A5A5" w14:textId="77777777" w:rsidR="00D51405" w:rsidRDefault="00D51405" w:rsidP="00283533">
            <w:pPr>
              <w:rPr>
                <w:b/>
                <w:bCs/>
              </w:rPr>
            </w:pPr>
            <w:r>
              <w:rPr>
                <w:b/>
                <w:bCs/>
              </w:rPr>
              <w:t>Urbanized area (</w:t>
            </w:r>
            <w:r>
              <w:rPr>
                <w:rFonts w:cstheme="minorHAnsi"/>
                <w:b/>
                <w:bCs/>
              </w:rPr>
              <w:t>≥</w:t>
            </w:r>
            <w:r>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FC08229" w14:textId="77777777" w:rsidR="00D51405" w:rsidRDefault="00D51405" w:rsidP="00283533">
            <w:pPr>
              <w:jc w:val="right"/>
              <w:rPr>
                <w:b/>
                <w:bCs/>
              </w:rPr>
            </w:pPr>
            <w:r>
              <w:rPr>
                <w:rFonts w:ascii="Calibri" w:hAnsi="Calibri" w:cs="Calibri"/>
                <w:color w:val="000000"/>
              </w:rPr>
              <w:t>52,932,624 (72%)</w:t>
            </w:r>
          </w:p>
        </w:tc>
      </w:tr>
      <w:tr w:rsidR="00D51405" w14:paraId="160E9C70"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5B9BFBBB" w14:textId="77777777" w:rsidR="00D51405" w:rsidRDefault="00D51405" w:rsidP="00283533">
            <w:pPr>
              <w:rPr>
                <w:b/>
                <w:bCs/>
              </w:rPr>
            </w:pPr>
            <w:r>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0A151C6A" w14:textId="7FCFA688" w:rsidR="00D51405" w:rsidRDefault="00D51405" w:rsidP="00283533">
            <w:pPr>
              <w:rPr>
                <w:b/>
                <w:bCs/>
              </w:rPr>
            </w:pPr>
            <w:r>
              <w:rPr>
                <w:b/>
                <w:bCs/>
              </w:rPr>
              <w:t>&lt;</w:t>
            </w:r>
            <w:r w:rsidR="00015C82">
              <w:rPr>
                <w:b/>
                <w:bCs/>
              </w:rPr>
              <w:t>$</w:t>
            </w:r>
            <w:r>
              <w:rPr>
                <w:b/>
                <w:bCs/>
              </w:rPr>
              <w: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6EFBC10" w14:textId="77777777" w:rsidR="00D51405" w:rsidRDefault="00D51405" w:rsidP="00283533">
            <w:pPr>
              <w:jc w:val="right"/>
              <w:rPr>
                <w:b/>
                <w:bCs/>
              </w:rPr>
            </w:pPr>
            <w:r>
              <w:rPr>
                <w:rFonts w:ascii="Calibri" w:hAnsi="Calibri" w:cs="Calibri"/>
                <w:color w:val="000000"/>
              </w:rPr>
              <w:t>2,614,804 (4%)</w:t>
            </w:r>
          </w:p>
        </w:tc>
      </w:tr>
      <w:tr w:rsidR="00D51405" w14:paraId="3980F5B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49943A5F"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6902581" w14:textId="7BB2568A" w:rsidR="00D51405" w:rsidRDefault="00015C82" w:rsidP="00283533">
            <w:pPr>
              <w:rPr>
                <w:b/>
                <w:bCs/>
              </w:rPr>
            </w:pPr>
            <w:r>
              <w:rPr>
                <w:b/>
                <w:bCs/>
              </w:rPr>
              <w:t>$</w:t>
            </w:r>
            <w:commentRangeStart w:id="23"/>
            <w:r w:rsidR="00D51405">
              <w:rPr>
                <w:b/>
                <w:bCs/>
              </w:rPr>
              <w:t>20</w:t>
            </w:r>
            <w:commentRangeEnd w:id="23"/>
            <w:r w:rsidR="00925857">
              <w:rPr>
                <w:rStyle w:val="CommentReference"/>
              </w:rPr>
              <w:commentReference w:id="23"/>
            </w:r>
            <w:r w:rsidR="00D51405">
              <w:rPr>
                <w:b/>
                <w:bCs/>
              </w:rPr>
              <w:t>,000 to &lt;</w:t>
            </w:r>
            <w:r>
              <w:rPr>
                <w:b/>
                <w:bCs/>
              </w:rPr>
              <w:t>$</w:t>
            </w:r>
            <w:r w:rsidR="00D51405">
              <w:rPr>
                <w:b/>
                <w:bCs/>
              </w:rPr>
              <w: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2FB9B47" w14:textId="77777777" w:rsidR="00D51405" w:rsidRDefault="00D51405" w:rsidP="00283533">
            <w:pPr>
              <w:jc w:val="right"/>
              <w:rPr>
                <w:b/>
                <w:bCs/>
              </w:rPr>
            </w:pPr>
            <w:r>
              <w:rPr>
                <w:rFonts w:ascii="Calibri" w:hAnsi="Calibri" w:cs="Calibri"/>
                <w:color w:val="000000"/>
              </w:rPr>
              <w:t>12,770,843 (17%)</w:t>
            </w:r>
          </w:p>
        </w:tc>
      </w:tr>
      <w:tr w:rsidR="00D51405" w14:paraId="2DA9E37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235E6DB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8A45E05" w14:textId="03AEDF60" w:rsidR="00D51405" w:rsidRDefault="00015C82" w:rsidP="00283533">
            <w:pPr>
              <w:rPr>
                <w:b/>
                <w:bCs/>
              </w:rPr>
            </w:pPr>
            <w:r>
              <w:rPr>
                <w:b/>
                <w:bCs/>
              </w:rPr>
              <w:t>$</w:t>
            </w:r>
            <w:r w:rsidR="00D51405">
              <w:rPr>
                <w:b/>
                <w:bCs/>
              </w:rPr>
              <w:t>35,000 to &lt;</w:t>
            </w:r>
            <w:r>
              <w:rPr>
                <w:b/>
                <w:bCs/>
              </w:rPr>
              <w:t>$</w:t>
            </w:r>
            <w:r w:rsidR="00D51405">
              <w:rPr>
                <w:b/>
                <w:bCs/>
              </w:rPr>
              <w: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4B7E3C5" w14:textId="77777777" w:rsidR="00D51405" w:rsidRDefault="00D51405" w:rsidP="00283533">
            <w:pPr>
              <w:jc w:val="right"/>
              <w:rPr>
                <w:b/>
                <w:bCs/>
              </w:rPr>
            </w:pPr>
            <w:r>
              <w:rPr>
                <w:rFonts w:ascii="Calibri" w:hAnsi="Calibri" w:cs="Calibri"/>
                <w:color w:val="000000"/>
              </w:rPr>
              <w:t>18,573,954 (25%)</w:t>
            </w:r>
          </w:p>
        </w:tc>
      </w:tr>
      <w:tr w:rsidR="00D51405" w14:paraId="7F9293CE"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69874EF3"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6ECA582" w14:textId="66BC276F" w:rsidR="00D51405" w:rsidRDefault="00015C82" w:rsidP="00283533">
            <w:pPr>
              <w:rPr>
                <w:b/>
                <w:bCs/>
              </w:rPr>
            </w:pPr>
            <w:r>
              <w:rPr>
                <w:b/>
                <w:bCs/>
              </w:rPr>
              <w:t>$</w:t>
            </w:r>
            <w:r w:rsidR="00D51405">
              <w:rPr>
                <w:b/>
                <w:bCs/>
              </w:rPr>
              <w:t>50,000 to &lt;</w:t>
            </w:r>
            <w:r>
              <w:rPr>
                <w:b/>
                <w:bCs/>
              </w:rPr>
              <w:t>$</w:t>
            </w:r>
            <w:r w:rsidR="00D51405">
              <w:rPr>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962EEA" w14:textId="77777777" w:rsidR="00D51405" w:rsidRDefault="00D51405" w:rsidP="00283533">
            <w:pPr>
              <w:jc w:val="right"/>
              <w:rPr>
                <w:b/>
                <w:bCs/>
              </w:rPr>
            </w:pPr>
            <w:r>
              <w:rPr>
                <w:rFonts w:ascii="Calibri" w:hAnsi="Calibri" w:cs="Calibri"/>
                <w:color w:val="000000"/>
              </w:rPr>
              <w:t>21,953,876 (30%)</w:t>
            </w:r>
          </w:p>
        </w:tc>
      </w:tr>
      <w:tr w:rsidR="00D51405" w14:paraId="240E8CA8"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53D4D02"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BC01348" w14:textId="06BF8086" w:rsidR="00D51405" w:rsidRDefault="00D51405" w:rsidP="00283533">
            <w:pPr>
              <w:rPr>
                <w:b/>
                <w:bCs/>
              </w:rPr>
            </w:pPr>
            <w:r>
              <w:rPr>
                <w:rFonts w:cstheme="minorHAnsi"/>
                <w:b/>
                <w:bCs/>
              </w:rPr>
              <w:t>≥</w:t>
            </w:r>
            <w:r w:rsidR="00015C82">
              <w:rPr>
                <w:rFonts w:cstheme="minorHAnsi"/>
                <w:b/>
                <w:bCs/>
              </w:rPr>
              <w:t>$</w:t>
            </w:r>
            <w:r>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2B0648E" w14:textId="77777777" w:rsidR="00D51405" w:rsidRDefault="00D51405" w:rsidP="00283533">
            <w:pPr>
              <w:jc w:val="right"/>
              <w:rPr>
                <w:b/>
                <w:bCs/>
              </w:rPr>
            </w:pPr>
            <w:r>
              <w:rPr>
                <w:rFonts w:ascii="Calibri" w:hAnsi="Calibri" w:cs="Calibri"/>
                <w:color w:val="000000"/>
              </w:rPr>
              <w:t>17,763,239 (24%)</w:t>
            </w:r>
          </w:p>
        </w:tc>
      </w:tr>
    </w:tbl>
    <w:p w14:paraId="5D36C02D" w14:textId="77777777" w:rsidR="00D51405" w:rsidRDefault="00D51405" w:rsidP="00D51405">
      <w:pPr>
        <w:rPr>
          <w:b/>
          <w:bCs/>
        </w:rPr>
      </w:pPr>
    </w:p>
    <w:p w14:paraId="3A86C71C" w14:textId="77777777" w:rsidR="00D51405" w:rsidRDefault="00D51405" w:rsidP="00343B26"/>
    <w:p w14:paraId="28D20AF6" w14:textId="77777777" w:rsidR="00C46BEF" w:rsidRPr="006D44CA" w:rsidRDefault="00C46BEF" w:rsidP="00C46BEF">
      <w:pPr>
        <w:rPr>
          <w:i/>
          <w:iCs/>
        </w:rPr>
      </w:pPr>
      <w:r w:rsidRPr="006D44CA">
        <w:rPr>
          <w:i/>
          <w:iCs/>
        </w:rPr>
        <w:lastRenderedPageBreak/>
        <w:t>NO</w:t>
      </w:r>
      <w:r w:rsidRPr="006D44CA">
        <w:rPr>
          <w:i/>
          <w:iCs/>
          <w:vertAlign w:val="subscript"/>
        </w:rPr>
        <w:t>2</w:t>
      </w:r>
      <w:r w:rsidRPr="006D44CA">
        <w:rPr>
          <w:i/>
          <w:iCs/>
        </w:rPr>
        <w:t xml:space="preserve"> exposure assessment</w:t>
      </w:r>
    </w:p>
    <w:p w14:paraId="1CFB4F65" w14:textId="0CE53D75"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518C88CF" w14:textId="77777777" w:rsidR="00C46BEF" w:rsidRPr="006D44CA" w:rsidRDefault="00C46BEF" w:rsidP="00C46BEF">
      <w:pPr>
        <w:rPr>
          <w:i/>
          <w:iCs/>
        </w:rPr>
      </w:pPr>
      <w:r w:rsidRPr="006D44CA">
        <w:rPr>
          <w:i/>
          <w:iCs/>
        </w:rPr>
        <w:t>Concentration-response function</w:t>
      </w:r>
    </w:p>
    <w:p w14:paraId="2FE993DD" w14:textId="493E2A4F" w:rsidR="00C46BEF" w:rsidRPr="00C46BEF" w:rsidRDefault="00C46BEF" w:rsidP="0074473D">
      <w:pPr>
        <w:pPrChange w:id="24" w:author="Alotaibi, Raed" w:date="2019-05-22T13:35:00Z">
          <w:pPr/>
        </w:pPrChange>
      </w:pPr>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r w:rsidR="002262A3">
        <w:t xml:space="preserve"> These CRF represent data from the most up-to-date and widest analysis on traffic-related air pollution and the onset of childhood asthma, and have been used in several published peer-reviewed burden of disease </w:t>
      </w:r>
      <w:commentRangeStart w:id="25"/>
      <w:r w:rsidR="002262A3">
        <w:t>assessments</w:t>
      </w:r>
      <w:commentRangeEnd w:id="25"/>
      <w:r w:rsidR="002262A3">
        <w:rPr>
          <w:rStyle w:val="CommentReference"/>
        </w:rPr>
        <w:commentReference w:id="25"/>
      </w:r>
      <w:del w:id="26" w:author="Alotaibi, Raed" w:date="2019-05-22T13:35:00Z">
        <w:r w:rsidR="002262A3" w:rsidDel="0074473D">
          <w:delText xml:space="preserve"> </w:delText>
        </w:r>
      </w:del>
      <w:ins w:id="27" w:author="Alotaibi, Raed" w:date="2019-05-22T13:35:00Z">
        <w:r w:rsidR="0074473D">
          <w:t xml:space="preserve"> </w:t>
        </w:r>
      </w:ins>
      <w:del w:id="28" w:author="Alotaibi, Raed" w:date="2019-05-22T13:35:00Z">
        <w:r w:rsidR="002262A3" w:rsidDel="0074473D">
          <w:delText>()</w:delText>
        </w:r>
      </w:del>
      <w:r w:rsidR="002262A3">
        <w:t>.</w:t>
      </w:r>
    </w:p>
    <w:p w14:paraId="13CAD753" w14:textId="26F9F110" w:rsidR="00C928CB" w:rsidRPr="006D44CA" w:rsidRDefault="00C928CB" w:rsidP="004F11AE">
      <w:pPr>
        <w:rPr>
          <w:i/>
          <w:iCs/>
        </w:rPr>
      </w:pPr>
      <w:r w:rsidRPr="006D44CA">
        <w:rPr>
          <w:i/>
          <w:iCs/>
        </w:rPr>
        <w:t>Asthma incidence and prevalence rates</w:t>
      </w:r>
    </w:p>
    <w:p w14:paraId="3C6CDE0D" w14:textId="42691DBB" w:rsidR="007237BE" w:rsidRDefault="004632DF" w:rsidP="00565FA9">
      <w:pPr>
        <w:pPrChange w:id="29" w:author="Alotaibi, Raed" w:date="2019-05-22T13:53:00Z">
          <w:pPr/>
        </w:pPrChange>
      </w:pPr>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 xml:space="preserve">new childhood </w:t>
      </w:r>
      <w:r w:rsidR="00723A8D">
        <w:t xml:space="preserve">asthma </w:t>
      </w:r>
      <w:r>
        <w:t>cases</w:t>
      </w:r>
      <w:r w:rsidR="00EE6A98">
        <w:t xml:space="preserve"> </w:t>
      </w:r>
      <w:r>
        <w:t>and at-risk children</w:t>
      </w:r>
      <w:r w:rsidR="00EE6A98">
        <w:t xml:space="preserve"> for the year</w:t>
      </w:r>
      <w:r w:rsidR="00723A8D">
        <w:t>s</w:t>
      </w:r>
      <w:r w:rsidR="00EE6A98">
        <w:t xml:space="preserve">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A35474">
        <w:t>,</w:t>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w:t>
      </w:r>
      <w:ins w:id="30" w:author="Alotaibi, Raed" w:date="2019-05-22T13:47:00Z">
        <w:r w:rsidR="00565FA9">
          <w:t xml:space="preserve"> to determine their asthma status. </w:t>
        </w:r>
      </w:ins>
      <w:del w:id="31" w:author="Alotaibi, Raed" w:date="2019-05-22T13:47:00Z">
        <w:r w:rsidR="00337D46" w:rsidDel="00565FA9">
          <w:delText xml:space="preserve"> i</w:delText>
        </w:r>
      </w:del>
      <w:ins w:id="32" w:author="Alotaibi, Raed" w:date="2019-05-22T13:47:00Z">
        <w:r w:rsidR="00565FA9">
          <w:t>I</w:t>
        </w:r>
      </w:ins>
      <w:r w:rsidR="00337D46">
        <w:t>f the answer is “yes”, the respondent is</w:t>
      </w:r>
      <w:ins w:id="33" w:author="Alotaibi, Raed" w:date="2019-05-22T11:33:00Z">
        <w:r w:rsidR="0099548C">
          <w:t xml:space="preserve"> designated a</w:t>
        </w:r>
      </w:ins>
      <w:ins w:id="34" w:author="Alotaibi, Raed" w:date="2019-05-22T11:34:00Z">
        <w:r w:rsidR="0099548C">
          <w:t>s</w:t>
        </w:r>
      </w:ins>
      <w:ins w:id="35" w:author="Alotaibi, Raed" w:date="2019-05-22T11:33:00Z">
        <w:r w:rsidR="0099548C">
          <w:t xml:space="preserve"> “Ever asthma”</w:t>
        </w:r>
      </w:ins>
      <w:r w:rsidR="00337D46">
        <w:t xml:space="preserve"> </w:t>
      </w:r>
      <w:ins w:id="36" w:author="Alotaibi, Raed" w:date="2019-05-22T13:43:00Z">
        <w:r w:rsidR="009376CC">
          <w:t xml:space="preserve">and </w:t>
        </w:r>
      </w:ins>
      <w:r w:rsidR="00337D46">
        <w:t>requested to participate in the ACBS follow up survey</w:t>
      </w:r>
      <w:ins w:id="37" w:author="Alotaibi, Raed" w:date="2019-05-22T13:43:00Z">
        <w:r w:rsidR="009376CC">
          <w:t>.</w:t>
        </w:r>
      </w:ins>
      <w:ins w:id="38" w:author="Alotaibi, Raed" w:date="2019-05-22T11:33:00Z">
        <w:r w:rsidR="009376CC">
          <w:t xml:space="preserve"> </w:t>
        </w:r>
      </w:ins>
      <w:ins w:id="39" w:author="Alotaibi, Raed" w:date="2019-05-22T13:43:00Z">
        <w:r w:rsidR="009376CC">
          <w:t>I</w:t>
        </w:r>
      </w:ins>
      <w:ins w:id="40" w:author="Alotaibi, Raed" w:date="2019-05-22T11:33:00Z">
        <w:r w:rsidR="0099548C">
          <w:t>f the answer is “no”</w:t>
        </w:r>
      </w:ins>
      <w:ins w:id="41" w:author="Alotaibi, Raed" w:date="2019-05-22T13:46:00Z">
        <w:r w:rsidR="009376CC">
          <w:t>,</w:t>
        </w:r>
      </w:ins>
      <w:ins w:id="42" w:author="Alotaibi, Raed" w:date="2019-05-22T11:33:00Z">
        <w:r w:rsidR="0099548C">
          <w:t xml:space="preserve"> the </w:t>
        </w:r>
      </w:ins>
      <w:ins w:id="43" w:author="Alotaibi, Raed" w:date="2019-05-22T11:34:00Z">
        <w:r w:rsidR="0099548C">
          <w:t>respondent</w:t>
        </w:r>
      </w:ins>
      <w:ins w:id="44" w:author="Alotaibi, Raed" w:date="2019-05-22T11:33:00Z">
        <w:r w:rsidR="0099548C">
          <w:t xml:space="preserve"> is designated as “</w:t>
        </w:r>
      </w:ins>
      <w:ins w:id="45" w:author="Alotaibi, Raed" w:date="2019-05-22T11:34:00Z">
        <w:r w:rsidR="0099548C">
          <w:t>Never asthma”</w:t>
        </w:r>
      </w:ins>
      <w:r w:rsidR="00337D46">
        <w:t xml:space="preserve">. </w:t>
      </w:r>
      <w:ins w:id="46" w:author="Alotaibi, Raed" w:date="2019-05-22T13:50:00Z">
        <w:r w:rsidR="00565FA9">
          <w:t>To determine the incident asthma status, t</w:t>
        </w:r>
      </w:ins>
      <w:del w:id="47" w:author="Alotaibi, Raed" w:date="2019-05-22T13:50:00Z">
        <w:r w:rsidR="00337D46" w:rsidDel="00565FA9">
          <w:delText>T</w:delText>
        </w:r>
      </w:del>
      <w:r w:rsidR="00337D46">
        <w:t>he ACBS survey further ask</w:t>
      </w:r>
      <w:del w:id="48" w:author="Alotaibi, Raed" w:date="2019-05-22T13:47:00Z">
        <w:r w:rsidR="00337D46" w:rsidDel="00565FA9">
          <w:delText>s</w:delText>
        </w:r>
      </w:del>
      <w:ins w:id="49" w:author="Alotaibi, Raed" w:date="2019-05-22T13:48:00Z">
        <w:r w:rsidR="00565FA9">
          <w:t>s</w:t>
        </w:r>
      </w:ins>
      <w:ins w:id="50" w:author="Alotaibi, Raed" w:date="2019-05-22T13:47:00Z">
        <w:r w:rsidR="00565FA9">
          <w:t>:</w:t>
        </w:r>
      </w:ins>
      <w:r w:rsidR="00337D46">
        <w:t xml:space="preserve"> “How old was the [name of child] when a doctor or other health professional first said [he/she] had asthma? How long ago was that?</w:t>
      </w:r>
      <w:del w:id="51" w:author="Alotaibi, Raed" w:date="2019-05-22T11:34:00Z">
        <w:r w:rsidR="00C12F53" w:rsidDel="0099548C">
          <w:delText>”</w:delText>
        </w:r>
        <w:r w:rsidR="00FD2815" w:rsidDel="0099548C">
          <w:delText>,</w:delText>
        </w:r>
      </w:del>
      <w:ins w:id="52" w:author="Alotaibi, Raed" w:date="2019-05-22T11:34:00Z">
        <w:r w:rsidR="0099548C">
          <w:t>”</w:t>
        </w:r>
      </w:ins>
      <w:ins w:id="53" w:author="Alotaibi, Raed" w:date="2019-05-22T13:49:00Z">
        <w:r w:rsidR="00565FA9">
          <w:t>.</w:t>
        </w:r>
      </w:ins>
      <w:ins w:id="54" w:author="Alotaibi, Raed" w:date="2019-05-22T13:47:00Z">
        <w:r w:rsidR="00565FA9">
          <w:t xml:space="preserve"> </w:t>
        </w:r>
      </w:ins>
      <w:del w:id="55" w:author="Alotaibi, Raed" w:date="2019-05-22T13:47:00Z">
        <w:r w:rsidR="00C12F53" w:rsidDel="00565FA9">
          <w:delText xml:space="preserve"> </w:delText>
        </w:r>
        <w:r w:rsidR="00FD2815" w:rsidDel="00565FA9">
          <w:delText>a</w:delText>
        </w:r>
      </w:del>
      <w:del w:id="56" w:author="Alotaibi, Raed" w:date="2019-05-22T13:49:00Z">
        <w:r w:rsidR="00D16657" w:rsidDel="00565FA9">
          <w:delText xml:space="preserve">n </w:delText>
        </w:r>
      </w:del>
      <w:del w:id="57" w:author="Alotaibi, Raed" w:date="2019-05-22T11:34:00Z">
        <w:r w:rsidR="00C12F53" w:rsidDel="0099548C">
          <w:delText>asthma i</w:delText>
        </w:r>
      </w:del>
      <w:del w:id="58" w:author="Alotaibi, Raed" w:date="2019-05-22T13:49:00Z">
        <w:r w:rsidR="00C12F53" w:rsidDel="00565FA9">
          <w:delText xml:space="preserve">ncident case </w:delText>
        </w:r>
        <w:r w:rsidR="00FD2815" w:rsidDel="00565FA9">
          <w:delText xml:space="preserve">is </w:delText>
        </w:r>
      </w:del>
      <w:del w:id="59" w:author="Alotaibi, Raed" w:date="2019-05-22T11:35:00Z">
        <w:r w:rsidR="00FD2815" w:rsidDel="0099548C">
          <w:delText xml:space="preserve">defined </w:delText>
        </w:r>
      </w:del>
      <w:ins w:id="60" w:author="Alotaibi, Raed" w:date="2019-05-22T13:49:00Z">
        <w:r w:rsidR="00565FA9">
          <w:t>I</w:t>
        </w:r>
      </w:ins>
      <w:ins w:id="61" w:author="Alotaibi, Raed" w:date="2019-05-22T11:35:00Z">
        <w:r w:rsidR="0099548C">
          <w:t>f the answer</w:t>
        </w:r>
      </w:ins>
      <w:ins w:id="62" w:author="Alotaibi, Raed" w:date="2019-05-22T13:51:00Z">
        <w:r w:rsidR="00565FA9">
          <w:t xml:space="preserve"> to the latter part of this question </w:t>
        </w:r>
      </w:ins>
      <w:ins w:id="63" w:author="Alotaibi, Raed" w:date="2019-05-22T13:52:00Z">
        <w:r w:rsidR="00565FA9">
          <w:t>wa</w:t>
        </w:r>
      </w:ins>
      <w:ins w:id="64" w:author="Alotaibi, Raed" w:date="2019-05-22T11:35:00Z">
        <w:r w:rsidR="0099548C">
          <w:t xml:space="preserve">s </w:t>
        </w:r>
      </w:ins>
      <w:del w:id="65" w:author="Alotaibi, Raed" w:date="2019-05-22T11:35:00Z">
        <w:r w:rsidR="00FD2815" w:rsidDel="0099548C">
          <w:delText>as</w:delText>
        </w:r>
        <w:r w:rsidR="00C12F53" w:rsidDel="0099548C">
          <w:delText xml:space="preserve"> </w:delText>
        </w:r>
        <w:r w:rsidR="00FD2815" w:rsidDel="0099548C">
          <w:delText xml:space="preserve">answering </w:delText>
        </w:r>
      </w:del>
      <w:r w:rsidR="00337D46">
        <w:t>“within the past 12 months”</w:t>
      </w:r>
      <w:ins w:id="66" w:author="Alotaibi, Raed" w:date="2019-05-22T13:52:00Z">
        <w:r w:rsidR="00565FA9">
          <w:t>,</w:t>
        </w:r>
      </w:ins>
      <w:ins w:id="67" w:author="Alotaibi, Raed" w:date="2019-05-22T13:49:00Z">
        <w:r w:rsidR="00565FA9">
          <w:t xml:space="preserve"> the respondent is designated as </w:t>
        </w:r>
      </w:ins>
      <w:ins w:id="68" w:author="Alotaibi, Raed" w:date="2019-05-22T13:52:00Z">
        <w:r w:rsidR="00565FA9">
          <w:t xml:space="preserve">an </w:t>
        </w:r>
      </w:ins>
      <w:ins w:id="69" w:author="Alotaibi, Raed" w:date="2019-05-22T13:49:00Z">
        <w:r w:rsidR="00565FA9">
          <w:t>“Incident asthma”</w:t>
        </w:r>
      </w:ins>
      <w:r w:rsidR="00C12F53">
        <w:t>.</w:t>
      </w:r>
      <w:r>
        <w:t xml:space="preserve"> </w:t>
      </w:r>
      <w:ins w:id="70" w:author="Alotaibi, Raed" w:date="2019-05-22T11:35:00Z">
        <w:r w:rsidR="0099548C">
          <w:t>“</w:t>
        </w:r>
      </w:ins>
      <w:r>
        <w:t>At-risk children</w:t>
      </w:r>
      <w:ins w:id="71" w:author="Alotaibi, Raed" w:date="2019-05-22T11:35:00Z">
        <w:r w:rsidR="0099548C">
          <w:t>”</w:t>
        </w:r>
      </w:ins>
      <w:r>
        <w:t xml:space="preserve"> are the sum of </w:t>
      </w:r>
      <w:del w:id="72" w:author="Alotaibi, Raed" w:date="2019-05-22T11:35:00Z">
        <w:r w:rsidDel="0099548C">
          <w:delText xml:space="preserve">new </w:delText>
        </w:r>
        <w:r w:rsidR="00EE6A98" w:rsidDel="0099548C">
          <w:delText xml:space="preserve">childhood </w:delText>
        </w:r>
        <w:r w:rsidDel="0099548C">
          <w:delText xml:space="preserve">asthma cases </w:delText>
        </w:r>
      </w:del>
      <w:ins w:id="73" w:author="Alotaibi, Raed" w:date="2019-05-22T11:35:00Z">
        <w:r w:rsidR="0099548C">
          <w:t>“Incident asthma</w:t>
        </w:r>
        <w:r w:rsidR="004D280A">
          <w:t xml:space="preserve">” </w:t>
        </w:r>
      </w:ins>
      <w:ins w:id="74" w:author="Alotaibi, Raed" w:date="2019-05-22T13:52:00Z">
        <w:r w:rsidR="00565FA9">
          <w:t xml:space="preserve">cases </w:t>
        </w:r>
      </w:ins>
      <w:r>
        <w:t>and</w:t>
      </w:r>
      <w:ins w:id="75" w:author="Alotaibi, Raed" w:date="2019-05-22T13:52:00Z">
        <w:r w:rsidR="00565FA9">
          <w:t xml:space="preserve"> children with </w:t>
        </w:r>
      </w:ins>
      <w:del w:id="76" w:author="Alotaibi, Raed" w:date="2019-05-22T13:53:00Z">
        <w:r w:rsidDel="00565FA9">
          <w:delText xml:space="preserve"> </w:delText>
        </w:r>
      </w:del>
      <w:del w:id="77" w:author="Alotaibi, Raed" w:date="2019-05-22T11:36:00Z">
        <w:r w:rsidDel="004D280A">
          <w:delText xml:space="preserve">total </w:delText>
        </w:r>
        <w:r w:rsidR="00EE6A98" w:rsidDel="004D280A">
          <w:delText xml:space="preserve">children </w:delText>
        </w:r>
        <w:r w:rsidDel="004D280A">
          <w:delText>who never had asthma</w:delText>
        </w:r>
      </w:del>
      <w:ins w:id="78" w:author="Alotaibi, Raed" w:date="2019-05-22T11:36:00Z">
        <w:r w:rsidR="004D280A">
          <w:t>“Never asthma”</w:t>
        </w:r>
      </w:ins>
      <w:ins w:id="79" w:author="Alotaibi, Raed" w:date="2019-05-22T13:53:00Z">
        <w:r w:rsidR="00565FA9">
          <w:t xml:space="preserve"> status</w:t>
        </w:r>
      </w:ins>
      <w:r w:rsidR="00D16657">
        <w:t xml:space="preserve"> </w:t>
      </w:r>
      <w:ins w:id="80" w:author="Alotaibi, Raed" w:date="2019-05-22T13:01:00Z">
        <w:r w:rsidR="008901C8" w:rsidRPr="008901C8">
          <w:rPr>
            <w:highlight w:val="cyan"/>
            <w:rPrChange w:id="81" w:author="Alotaibi, Raed" w:date="2019-05-22T13:01:00Z">
              <w:rPr/>
            </w:rPrChange>
          </w:rPr>
          <w:t>(</w:t>
        </w:r>
        <w:r w:rsidR="008901C8" w:rsidRPr="008901C8">
          <w:rPr>
            <w:highlight w:val="cyan"/>
            <w:rPrChange w:id="82" w:author="Alotaibi, Raed" w:date="2019-05-22T13:01:00Z">
              <w:rPr/>
            </w:rPrChange>
          </w:rPr>
          <w:fldChar w:fldCharType="begin"/>
        </w:r>
        <w:r w:rsidR="008901C8" w:rsidRPr="008901C8">
          <w:rPr>
            <w:highlight w:val="cyan"/>
            <w:rPrChange w:id="83" w:author="Alotaibi, Raed" w:date="2019-05-22T13:01:00Z">
              <w:rPr/>
            </w:rPrChange>
          </w:rPr>
          <w:instrText xml:space="preserve"> REF _Ref9422501 \h </w:instrText>
        </w:r>
        <w:r w:rsidR="008901C8" w:rsidRPr="008901C8">
          <w:rPr>
            <w:highlight w:val="cyan"/>
            <w:rPrChange w:id="84" w:author="Alotaibi, Raed" w:date="2019-05-22T13:01:00Z">
              <w:rPr/>
            </w:rPrChange>
          </w:rPr>
        </w:r>
      </w:ins>
      <w:r w:rsidR="008901C8">
        <w:rPr>
          <w:highlight w:val="cyan"/>
        </w:rPr>
        <w:instrText xml:space="preserve"> \* MERGEFORMAT </w:instrText>
      </w:r>
      <w:r w:rsidR="008901C8" w:rsidRPr="008901C8">
        <w:rPr>
          <w:highlight w:val="cyan"/>
          <w:rPrChange w:id="85" w:author="Alotaibi, Raed" w:date="2019-05-22T13:01:00Z">
            <w:rPr/>
          </w:rPrChange>
        </w:rPr>
        <w:fldChar w:fldCharType="separate"/>
      </w:r>
      <w:ins w:id="86" w:author="Alotaibi, Raed" w:date="2019-05-22T13:01:00Z">
        <w:r w:rsidR="008901C8" w:rsidRPr="008901C8">
          <w:rPr>
            <w:highlight w:val="cyan"/>
            <w:rPrChange w:id="87" w:author="Alotaibi, Raed" w:date="2019-05-22T13:01:00Z">
              <w:rPr/>
            </w:rPrChange>
          </w:rPr>
          <w:t xml:space="preserve">Figure </w:t>
        </w:r>
        <w:r w:rsidR="008901C8" w:rsidRPr="008901C8">
          <w:rPr>
            <w:noProof/>
            <w:highlight w:val="cyan"/>
            <w:rPrChange w:id="88" w:author="Alotaibi, Raed" w:date="2019-05-22T13:01:00Z">
              <w:rPr>
                <w:noProof/>
              </w:rPr>
            </w:rPrChange>
          </w:rPr>
          <w:t>1</w:t>
        </w:r>
        <w:r w:rsidR="008901C8" w:rsidRPr="008901C8">
          <w:rPr>
            <w:highlight w:val="cyan"/>
            <w:rPrChange w:id="89" w:author="Alotaibi, Raed" w:date="2019-05-22T13:01:00Z">
              <w:rPr/>
            </w:rPrChange>
          </w:rPr>
          <w:fldChar w:fldCharType="end"/>
        </w:r>
        <w:r w:rsidR="008901C8" w:rsidRPr="008901C8">
          <w:rPr>
            <w:highlight w:val="cyan"/>
            <w:rPrChange w:id="90" w:author="Alotaibi, Raed" w:date="2019-05-22T13:01:00Z">
              <w:rPr/>
            </w:rPrChange>
          </w:rPr>
          <w:t>)</w:t>
        </w:r>
      </w:ins>
      <w:del w:id="91" w:author="Alotaibi, Raed" w:date="2019-05-22T11:36:00Z">
        <w:r w:rsidR="00D16657" w:rsidDel="004D280A">
          <w:delText>(</w:delText>
        </w:r>
        <w:r w:rsidR="00A35474" w:rsidDel="004D280A">
          <w:delText>i</w:delText>
        </w:r>
        <w:r w:rsidR="00D16657" w:rsidDel="004D280A">
          <w:delText>.e. those who answered no to “Has a doctor, nurse, or other health professional ever said that the [name of child] has asthma?”)</w:delText>
        </w:r>
        <w:r w:rsidR="00C46BEF" w:rsidDel="004D280A">
          <w:delText xml:space="preserve"> </w:delText>
        </w:r>
      </w:del>
      <w:del w:id="92" w:author="Alotaibi, Raed" w:date="2019-05-22T13:01:00Z">
        <w:r w:rsidR="00C46BEF" w:rsidRPr="00C46BEF" w:rsidDel="008901C8">
          <w:rPr>
            <w:highlight w:val="cyan"/>
          </w:rPr>
          <w:delText>(</w:delText>
        </w:r>
        <w:commentRangeStart w:id="93"/>
        <w:r w:rsidR="00C46BEF" w:rsidRPr="00C46BEF" w:rsidDel="008901C8">
          <w:rPr>
            <w:highlight w:val="cyan"/>
          </w:rPr>
          <w:delText xml:space="preserve">Figure </w:delText>
        </w:r>
        <w:commentRangeEnd w:id="93"/>
        <w:r w:rsidR="00A35474" w:rsidDel="008901C8">
          <w:rPr>
            <w:rStyle w:val="CommentReference"/>
          </w:rPr>
          <w:commentReference w:id="93"/>
        </w:r>
        <w:r w:rsidR="00C46BEF" w:rsidRPr="00C46BEF" w:rsidDel="008901C8">
          <w:rPr>
            <w:highlight w:val="cyan"/>
          </w:rPr>
          <w:delText>1)</w:delText>
        </w:r>
      </w:del>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73B173B6" w:rsidR="00D16657" w:rsidRDefault="0009728A" w:rsidP="00C73C45">
      <w:pPr>
        <w:pPrChange w:id="94" w:author="Alotaibi, Raed" w:date="2019-05-22T14:58:00Z">
          <w:pPr/>
        </w:pPrChange>
      </w:pPr>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r w:rsidR="009C28A6">
        <w:fldChar w:fldCharType="begin"/>
      </w:r>
      <w:r w:rsidR="009C28A6">
        <w:instrText xml:space="preserve"> HYPERLINK "https://www.cdc.gov/brfss/" </w:instrText>
      </w:r>
      <w:r w:rsidR="009C28A6">
        <w:fldChar w:fldCharType="separate"/>
      </w:r>
      <w:r w:rsidR="00945426">
        <w:rPr>
          <w:rStyle w:val="Hyperlink"/>
        </w:rPr>
        <w:t>https://www.cdc.gov/b</w:t>
      </w:r>
      <w:r w:rsidR="00945426">
        <w:rPr>
          <w:rStyle w:val="Hyperlink"/>
        </w:rPr>
        <w:t>r</w:t>
      </w:r>
      <w:r w:rsidR="00945426">
        <w:rPr>
          <w:rStyle w:val="Hyperlink"/>
        </w:rPr>
        <w:t>fss/</w:t>
      </w:r>
      <w:r w:rsidR="009C28A6">
        <w:rPr>
          <w:rStyle w:val="Hyperlink"/>
        </w:rPr>
        <w:fldChar w:fldCharType="end"/>
      </w:r>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w:t>
      </w:r>
      <w:ins w:id="95" w:author="Alotaibi, Raed" w:date="2019-05-20T14:01:00Z">
        <w:r w:rsidR="008F6100">
          <w:t xml:space="preserve">and territories </w:t>
        </w:r>
      </w:ins>
      <w:r w:rsidR="00D5209D">
        <w:t>not within the contiguous U.S. were excluded from the analysis</w:t>
      </w:r>
      <w:ins w:id="96" w:author="Alotaibi, Raed" w:date="2019-05-20T14:00:00Z">
        <w:r w:rsidR="008F6100">
          <w:t>, namely Alaska</w:t>
        </w:r>
      </w:ins>
      <w:ins w:id="97" w:author="Alotaibi, Raed" w:date="2019-05-20T14:01:00Z">
        <w:r w:rsidR="008F6100">
          <w:t xml:space="preserve">, </w:t>
        </w:r>
      </w:ins>
      <w:ins w:id="98" w:author="Alotaibi, Raed" w:date="2019-05-20T14:00:00Z">
        <w:r w:rsidR="008F6100">
          <w:t>Hawaii</w:t>
        </w:r>
      </w:ins>
      <w:ins w:id="99" w:author="Alotaibi, Raed" w:date="2019-05-20T14:01:00Z">
        <w:r w:rsidR="008F6100">
          <w:t xml:space="preserve"> and Puerto Rico</w:t>
        </w:r>
      </w:ins>
      <w:r w:rsidR="00D5209D">
        <w:t xml:space="preserve">. </w:t>
      </w:r>
      <w:del w:id="100" w:author="Alotaibi, Raed" w:date="2019-05-22T14:58:00Z">
        <w:r w:rsidR="00863D01" w:rsidRPr="00046C8A" w:rsidDel="00C73C45">
          <w:rPr>
            <w:highlight w:val="cyan"/>
            <w:rPrChange w:id="101" w:author="Alotaibi, Raed" w:date="2019-05-22T13:58:00Z">
              <w:rPr/>
            </w:rPrChange>
          </w:rPr>
          <w:delText xml:space="preserve">States with missing data from the BRFSS or ACBS were excluded for the year of missing </w:delText>
        </w:r>
        <w:commentRangeStart w:id="102"/>
        <w:commentRangeStart w:id="103"/>
        <w:r w:rsidR="00863D01" w:rsidRPr="00046C8A" w:rsidDel="00C73C45">
          <w:rPr>
            <w:highlight w:val="cyan"/>
            <w:rPrChange w:id="104" w:author="Alotaibi, Raed" w:date="2019-05-22T13:58:00Z">
              <w:rPr/>
            </w:rPrChange>
          </w:rPr>
          <w:delText>data</w:delText>
        </w:r>
        <w:commentRangeEnd w:id="102"/>
        <w:r w:rsidR="00255B5F" w:rsidRPr="00046C8A" w:rsidDel="00C73C45">
          <w:rPr>
            <w:rStyle w:val="CommentReference"/>
            <w:highlight w:val="cyan"/>
            <w:rPrChange w:id="105" w:author="Alotaibi, Raed" w:date="2019-05-22T13:58:00Z">
              <w:rPr>
                <w:rStyle w:val="CommentReference"/>
              </w:rPr>
            </w:rPrChange>
          </w:rPr>
          <w:commentReference w:id="102"/>
        </w:r>
        <w:commentRangeEnd w:id="103"/>
        <w:r w:rsidR="008F6100" w:rsidRPr="00046C8A" w:rsidDel="00C73C45">
          <w:rPr>
            <w:rStyle w:val="CommentReference"/>
            <w:highlight w:val="cyan"/>
            <w:rPrChange w:id="106" w:author="Alotaibi, Raed" w:date="2019-05-22T13:58:00Z">
              <w:rPr>
                <w:rStyle w:val="CommentReference"/>
              </w:rPr>
            </w:rPrChange>
          </w:rPr>
          <w:commentReference w:id="103"/>
        </w:r>
      </w:del>
      <w:del w:id="107" w:author="Alotaibi, Raed" w:date="2019-05-20T14:00:00Z">
        <w:r w:rsidR="008F6100" w:rsidRPr="00046C8A" w:rsidDel="008F6100">
          <w:rPr>
            <w:highlight w:val="cyan"/>
            <w:rPrChange w:id="108" w:author="Alotaibi, Raed" w:date="2019-05-22T13:58:00Z">
              <w:rPr/>
            </w:rPrChange>
          </w:rPr>
          <w:delText xml:space="preserve"> </w:delText>
        </w:r>
      </w:del>
      <w:del w:id="109" w:author="Alotaibi, Raed" w:date="2019-05-22T14:58:00Z">
        <w:r w:rsidR="00863D01" w:rsidRPr="00046C8A" w:rsidDel="00C73C45">
          <w:rPr>
            <w:highlight w:val="cyan"/>
            <w:rPrChange w:id="110" w:author="Alotaibi, Raed" w:date="2019-05-22T13:58:00Z">
              <w:rPr/>
            </w:rPrChange>
          </w:rPr>
          <w:delText>.</w:delText>
        </w:r>
      </w:del>
    </w:p>
    <w:p w14:paraId="65D3CCDA" w14:textId="3CC33B0D" w:rsidR="00AB720C" w:rsidRDefault="00D5209D" w:rsidP="00AB720C">
      <w:pPr>
        <w:rPr>
          <w:ins w:id="111" w:author="Alotaibi, Raed" w:date="2019-05-22T15:04:00Z"/>
        </w:rPr>
        <w:pPrChange w:id="112" w:author="Alotaibi, Raed" w:date="2019-05-22T15:04:00Z">
          <w:pPr/>
        </w:pPrChange>
      </w:pPr>
      <w:commentRangeStart w:id="113"/>
      <w:del w:id="114" w:author="Alotaibi, Raed" w:date="2019-05-22T11:21:00Z">
        <w:r w:rsidDel="006B4B66">
          <w:delText xml:space="preserve">Each </w:delText>
        </w:r>
        <w:r w:rsidR="00945426" w:rsidDel="006B4B66">
          <w:delText>sample was weighted</w:delText>
        </w:r>
      </w:del>
      <w:ins w:id="115" w:author="Alotaibi, Raed" w:date="2019-05-22T11:21:00Z">
        <w:r w:rsidR="006B4B66">
          <w:t xml:space="preserve">Samples </w:t>
        </w:r>
      </w:ins>
      <w:ins w:id="116" w:author="Alotaibi, Raed" w:date="2019-05-22T14:59:00Z">
        <w:r w:rsidR="00AB720C">
          <w:t xml:space="preserve">from the ACBS and BRFSS </w:t>
        </w:r>
      </w:ins>
      <w:ins w:id="117" w:author="Alotaibi, Raed" w:date="2019-05-22T11:21:00Z">
        <w:r w:rsidR="006B4B66">
          <w:t xml:space="preserve">were </w:t>
        </w:r>
      </w:ins>
      <w:ins w:id="118" w:author="Alotaibi, Raed" w:date="2019-05-22T14:59:00Z">
        <w:r w:rsidR="00AB720C">
          <w:t xml:space="preserve">assigned weights </w:t>
        </w:r>
      </w:ins>
      <w:ins w:id="119" w:author="Alotaibi, Raed" w:date="2019-05-22T11:21:00Z">
        <w:r w:rsidR="006B4B66">
          <w:t xml:space="preserve">to adjust for actual response of each </w:t>
        </w:r>
      </w:ins>
      <w:ins w:id="120" w:author="Alotaibi, Raed" w:date="2019-05-22T11:23:00Z">
        <w:r w:rsidR="006B4B66">
          <w:t>respondent</w:t>
        </w:r>
      </w:ins>
      <w:ins w:id="121" w:author="Alotaibi, Raed" w:date="2019-05-22T11:22:00Z">
        <w:r w:rsidR="006B4B66">
          <w:t>, variation in probability of selection, nonresponse</w:t>
        </w:r>
      </w:ins>
      <w:ins w:id="122" w:author="Alotaibi, Raed" w:date="2019-05-22T11:26:00Z">
        <w:r w:rsidR="0099548C">
          <w:t>,</w:t>
        </w:r>
      </w:ins>
      <w:ins w:id="123" w:author="Alotaibi, Raed" w:date="2019-05-22T11:22:00Z">
        <w:r w:rsidR="006B4B66">
          <w:t xml:space="preserve"> or </w:t>
        </w:r>
      </w:ins>
      <w:ins w:id="124" w:author="Alotaibi, Raed" w:date="2019-05-22T11:23:00Z">
        <w:r w:rsidR="006B4B66">
          <w:t>disproportionate population subgroup selection relative to the state’s population distribution</w:t>
        </w:r>
      </w:ins>
      <w:ins w:id="125" w:author="Alotaibi, Raed" w:date="2019-05-22T14:59:00Z">
        <w:r w:rsidR="00AB720C">
          <w:t>.</w:t>
        </w:r>
      </w:ins>
      <w:del w:id="126" w:author="Alotaibi, Raed" w:date="2019-05-22T14:59:00Z">
        <w:r w:rsidDel="00AB720C">
          <w:delText xml:space="preserve">; </w:delText>
        </w:r>
      </w:del>
      <w:ins w:id="127" w:author="Alotaibi, Raed" w:date="2019-05-22T15:01:00Z">
        <w:r w:rsidR="00AB720C">
          <w:t xml:space="preserve"> </w:t>
        </w:r>
      </w:ins>
      <w:ins w:id="128" w:author="Alotaibi, Raed" w:date="2019-05-22T14:13:00Z">
        <w:r w:rsidR="00BF6555">
          <w:t>Each respondent is assigned a weight</w:t>
        </w:r>
      </w:ins>
      <w:ins w:id="129" w:author="Alotaibi, Raed" w:date="2019-05-22T14:14:00Z">
        <w:r w:rsidR="00BF6555">
          <w:t xml:space="preserve">. This weight represents the number of </w:t>
        </w:r>
      </w:ins>
      <w:ins w:id="130" w:author="Alotaibi, Raed" w:date="2019-05-22T15:00:00Z">
        <w:r w:rsidR="00AB720C">
          <w:t>children within</w:t>
        </w:r>
      </w:ins>
      <w:ins w:id="131" w:author="Alotaibi, Raed" w:date="2019-05-22T14:14:00Z">
        <w:r w:rsidR="00BF6555">
          <w:t xml:space="preserve"> </w:t>
        </w:r>
      </w:ins>
      <w:ins w:id="132" w:author="Alotaibi, Raed" w:date="2019-05-22T15:00:00Z">
        <w:r w:rsidR="00AB720C">
          <w:t xml:space="preserve">each </w:t>
        </w:r>
      </w:ins>
      <w:ins w:id="133" w:author="Alotaibi, Raed" w:date="2019-05-22T14:14:00Z">
        <w:r w:rsidR="00BF6555">
          <w:t xml:space="preserve">state, with similar characteristics to the respondent, but who have not been surveyed. </w:t>
        </w:r>
      </w:ins>
      <w:ins w:id="134" w:author="Alotaibi, Raed" w:date="2019-05-22T15:00:00Z">
        <w:r w:rsidR="00AB720C">
          <w:t>Children</w:t>
        </w:r>
      </w:ins>
      <w:ins w:id="135" w:author="Alotaibi, Raed" w:date="2019-05-22T14:17:00Z">
        <w:r w:rsidR="00BF6555">
          <w:t xml:space="preserve"> </w:t>
        </w:r>
      </w:ins>
      <w:ins w:id="136" w:author="Alotaibi, Raed" w:date="2019-05-22T15:00:00Z">
        <w:r w:rsidR="00AB720C">
          <w:t xml:space="preserve">not surveyed </w:t>
        </w:r>
      </w:ins>
      <w:ins w:id="137" w:author="Alotaibi, Raed" w:date="2019-05-22T14:17:00Z">
        <w:r w:rsidR="00BF6555">
          <w:t xml:space="preserve">are </w:t>
        </w:r>
      </w:ins>
      <w:ins w:id="138" w:author="Alotaibi, Raed" w:date="2019-05-22T15:00:00Z">
        <w:r w:rsidR="00AB720C">
          <w:t xml:space="preserve">then </w:t>
        </w:r>
      </w:ins>
      <w:ins w:id="139" w:author="Alotaibi, Raed" w:date="2019-05-22T14:17:00Z">
        <w:r w:rsidR="00BF6555">
          <w:t>assigned the same response as the respondent</w:t>
        </w:r>
      </w:ins>
      <w:ins w:id="140" w:author="Alotaibi, Raed" w:date="2019-05-22T14:18:00Z">
        <w:r w:rsidR="00BF6555">
          <w:t xml:space="preserve">, for all questions. </w:t>
        </w:r>
      </w:ins>
      <w:ins w:id="141" w:author="Alotaibi, Raed" w:date="2019-05-22T14:15:00Z">
        <w:r w:rsidR="00BF6555">
          <w:t>T</w:t>
        </w:r>
      </w:ins>
      <w:del w:id="142" w:author="Alotaibi, Raed" w:date="2019-05-22T14:15:00Z">
        <w:r w:rsidDel="00BF6555">
          <w:delText>t</w:delText>
        </w:r>
      </w:del>
      <w:r>
        <w:t xml:space="preserve">he sum of the BRFSS weights represents the total </w:t>
      </w:r>
      <w:del w:id="143" w:author="Alotaibi, Raed" w:date="2019-05-22T15:00:00Z">
        <w:r w:rsidDel="00AB720C">
          <w:delText xml:space="preserve">children </w:delText>
        </w:r>
      </w:del>
      <w:r>
        <w:t xml:space="preserve">population </w:t>
      </w:r>
      <w:ins w:id="144" w:author="Alotaibi, Raed" w:date="2019-05-22T15:01:00Z">
        <w:r w:rsidR="00AB720C">
          <w:t xml:space="preserve">of children </w:t>
        </w:r>
      </w:ins>
      <w:del w:id="145" w:author="Alotaibi, Raed" w:date="2019-05-22T15:01:00Z">
        <w:r w:rsidDel="00AB720C">
          <w:delText xml:space="preserve">of the </w:delText>
        </w:r>
      </w:del>
      <w:ins w:id="146" w:author="Alotaibi, Raed" w:date="2019-05-22T15:01:00Z">
        <w:r w:rsidR="00AB720C">
          <w:t xml:space="preserve">within the </w:t>
        </w:r>
      </w:ins>
      <w:r>
        <w:t xml:space="preserve">state, while the sum of the ACBS weights represent the total children with </w:t>
      </w:r>
      <w:r w:rsidR="00D625AB">
        <w:t>ever</w:t>
      </w:r>
      <w:r>
        <w:t xml:space="preserve"> asthma</w:t>
      </w:r>
      <w:commentRangeEnd w:id="113"/>
      <w:r w:rsidR="00DD11B5">
        <w:rPr>
          <w:rStyle w:val="CommentReference"/>
        </w:rPr>
        <w:commentReference w:id="113"/>
      </w:r>
      <w:ins w:id="147" w:author="Alotaibi, Raed" w:date="2019-05-22T11:23:00Z">
        <w:r w:rsidR="006B4B66">
          <w:t xml:space="preserve"> </w:t>
        </w:r>
      </w:ins>
      <w:ins w:id="148" w:author="Alotaibi, Raed" w:date="2019-05-22T15:01:00Z">
        <w:r w:rsidR="00AB720C">
          <w:t>within the</w:t>
        </w:r>
      </w:ins>
      <w:ins w:id="149" w:author="Alotaibi, Raed" w:date="2019-05-22T11:26:00Z">
        <w:r w:rsidR="0099548C">
          <w:t xml:space="preserve"> state </w:t>
        </w:r>
      </w:ins>
      <w:r w:rsidR="006B4B66">
        <w:fldChar w:fldCharType="begin"/>
      </w:r>
      <w:r w:rsidR="00AB720C">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fldChar w:fldCharType="separate"/>
      </w:r>
      <w:r w:rsidR="00AB720C">
        <w:rPr>
          <w:noProof/>
        </w:rPr>
        <w:t>(Garbe et al., 2011; Korn et al., 2011)</w:t>
      </w:r>
      <w:r w:rsidR="006B4B66">
        <w:fldChar w:fldCharType="end"/>
      </w:r>
      <w:r>
        <w:t xml:space="preserve">. </w:t>
      </w:r>
    </w:p>
    <w:p w14:paraId="47EF65C5" w14:textId="6D98BD69" w:rsidR="0068303A" w:rsidRDefault="00D5209D" w:rsidP="00AD750C">
      <w:pPr>
        <w:pPrChange w:id="150" w:author="Alotaibi, Raed" w:date="2019-05-22T15:10:00Z">
          <w:pPr/>
        </w:pPrChange>
      </w:pPr>
      <w:r>
        <w:lastRenderedPageBreak/>
        <w:t xml:space="preserve">We extracted the </w:t>
      </w:r>
      <w:ins w:id="151" w:author="Alotaibi, Raed" w:date="2019-05-22T15:05:00Z">
        <w:r w:rsidR="00AB720C">
          <w:t xml:space="preserve">following </w:t>
        </w:r>
      </w:ins>
      <w:r>
        <w:t>variable</w:t>
      </w:r>
      <w:ins w:id="152" w:author="Alotaibi, Raed" w:date="2019-05-22T15:05:00Z">
        <w:r w:rsidR="00AB720C">
          <w:t>s</w:t>
        </w:r>
      </w:ins>
      <w:r>
        <w:t xml:space="preserve"> </w:t>
      </w:r>
      <w:del w:id="153" w:author="Alotaibi, Raed" w:date="2019-05-22T15:06:00Z">
        <w:r w:rsidDel="00AB720C">
          <w:delText xml:space="preserve">for the </w:delText>
        </w:r>
      </w:del>
      <w:ins w:id="154" w:author="Alotaibi, Raed" w:date="2019-05-22T15:06:00Z">
        <w:r w:rsidR="00AB720C">
          <w:t>from the BRFSS and ACBS surveys</w:t>
        </w:r>
      </w:ins>
      <w:del w:id="155" w:author="Alotaibi, Raed" w:date="2019-05-22T15:06:00Z">
        <w:r w:rsidDel="00AB720C">
          <w:delText>question</w:delText>
        </w:r>
      </w:del>
      <w:ins w:id="156" w:author="Alotaibi, Raed" w:date="2019-05-22T15:06:00Z">
        <w:r w:rsidR="00AB720C">
          <w:t xml:space="preserve">; the state, </w:t>
        </w:r>
      </w:ins>
      <w:ins w:id="157" w:author="Alotaibi, Raed" w:date="2019-05-22T15:07:00Z">
        <w:r w:rsidR="00AB720C">
          <w:t xml:space="preserve">asthma status, incident asthma status, and children sample </w:t>
        </w:r>
      </w:ins>
      <w:ins w:id="158" w:author="Alotaibi, Raed" w:date="2019-05-22T15:08:00Z">
        <w:r w:rsidR="00AB720C">
          <w:t>weights</w:t>
        </w:r>
      </w:ins>
      <w:ins w:id="159" w:author="Alotaibi, Raed" w:date="2019-05-22T15:07:00Z">
        <w:r w:rsidR="00AB720C">
          <w:t xml:space="preserve"> </w:t>
        </w:r>
      </w:ins>
      <w:ins w:id="160" w:author="Alotaibi, Raed" w:date="2019-05-22T15:08:00Z">
        <w:r w:rsidR="00AB720C">
          <w:t>(</w:t>
        </w:r>
      </w:ins>
      <w:ins w:id="161" w:author="Alotaibi, Raed" w:date="2019-05-22T15:07:00Z">
        <w:r w:rsidR="00AB720C" w:rsidRPr="00AB720C">
          <w:rPr>
            <w:highlight w:val="cyan"/>
            <w:rPrChange w:id="162" w:author="Alotaibi, Raed" w:date="2019-05-22T15:08:00Z">
              <w:rPr/>
            </w:rPrChange>
          </w:rPr>
          <w:fldChar w:fldCharType="begin"/>
        </w:r>
        <w:r w:rsidR="00AB720C" w:rsidRPr="00AB720C">
          <w:rPr>
            <w:highlight w:val="cyan"/>
            <w:rPrChange w:id="163" w:author="Alotaibi, Raed" w:date="2019-05-22T15:08:00Z">
              <w:rPr/>
            </w:rPrChange>
          </w:rPr>
          <w:instrText xml:space="preserve"> REF _Ref9430095 \h </w:instrText>
        </w:r>
        <w:r w:rsidR="00AB720C" w:rsidRPr="00AB720C">
          <w:rPr>
            <w:highlight w:val="cyan"/>
            <w:rPrChange w:id="164" w:author="Alotaibi, Raed" w:date="2019-05-22T15:08:00Z">
              <w:rPr/>
            </w:rPrChange>
          </w:rPr>
        </w:r>
      </w:ins>
      <w:r w:rsidR="00AB720C">
        <w:rPr>
          <w:highlight w:val="cyan"/>
        </w:rPr>
        <w:instrText xml:space="preserve"> \* MERGEFORMAT </w:instrText>
      </w:r>
      <w:r w:rsidR="00AB720C" w:rsidRPr="00AB720C">
        <w:rPr>
          <w:highlight w:val="cyan"/>
          <w:rPrChange w:id="165" w:author="Alotaibi, Raed" w:date="2019-05-22T15:08:00Z">
            <w:rPr/>
          </w:rPrChange>
        </w:rPr>
        <w:fldChar w:fldCharType="separate"/>
      </w:r>
      <w:ins w:id="166" w:author="Alotaibi, Raed" w:date="2019-05-22T15:07:00Z">
        <w:r w:rsidR="00AB720C" w:rsidRPr="00AB720C">
          <w:rPr>
            <w:highlight w:val="cyan"/>
            <w:rPrChange w:id="167" w:author="Alotaibi, Raed" w:date="2019-05-22T15:08:00Z">
              <w:rPr/>
            </w:rPrChange>
          </w:rPr>
          <w:t>Figure S</w:t>
        </w:r>
        <w:r w:rsidR="00AB720C" w:rsidRPr="00AB720C">
          <w:rPr>
            <w:noProof/>
            <w:highlight w:val="cyan"/>
            <w:rPrChange w:id="168" w:author="Alotaibi, Raed" w:date="2019-05-22T15:08:00Z">
              <w:rPr>
                <w:noProof/>
              </w:rPr>
            </w:rPrChange>
          </w:rPr>
          <w:t>1</w:t>
        </w:r>
        <w:r w:rsidR="00AB720C" w:rsidRPr="00AB720C">
          <w:rPr>
            <w:highlight w:val="cyan"/>
            <w:rPrChange w:id="169" w:author="Alotaibi, Raed" w:date="2019-05-22T15:08:00Z">
              <w:rPr/>
            </w:rPrChange>
          </w:rPr>
          <w:fldChar w:fldCharType="end"/>
        </w:r>
      </w:ins>
      <w:ins w:id="170" w:author="Alotaibi, Raed" w:date="2019-05-22T15:08:00Z">
        <w:r w:rsidR="00AB720C">
          <w:t>)</w:t>
        </w:r>
      </w:ins>
      <w:ins w:id="171" w:author="Alotaibi, Raed" w:date="2019-05-22T15:07:00Z">
        <w:r w:rsidR="00AB720C">
          <w:t>.</w:t>
        </w:r>
      </w:ins>
      <w:ins w:id="172" w:author="Alotaibi, Raed" w:date="2019-05-22T15:08:00Z">
        <w:r w:rsidR="00AB720C">
          <w:t xml:space="preserve"> </w:t>
        </w:r>
      </w:ins>
      <w:del w:id="173" w:author="Alotaibi, Raed" w:date="2019-05-22T15:08:00Z">
        <w:r w:rsidDel="00AB720C">
          <w:delText xml:space="preserve"> “</w:delText>
        </w:r>
        <w:r w:rsidRPr="00D5209D" w:rsidDel="00AB720C">
          <w:delText>Has a doctor, nurse or other health professional EVER said that the child has asthma?</w:delText>
        </w:r>
        <w:r w:rsidDel="00AB720C">
          <w:delText>” from the BRFSS data set</w:delText>
        </w:r>
      </w:del>
      <w:del w:id="174" w:author="Alotaibi, Raed" w:date="2019-05-22T15:05:00Z">
        <w:r w:rsidDel="00AB720C">
          <w:delText xml:space="preserve"> and</w:delText>
        </w:r>
      </w:del>
      <w:del w:id="175" w:author="Alotaibi, Raed" w:date="2019-05-22T15:08:00Z">
        <w:r w:rsidDel="00AB720C">
          <w:delText xml:space="preserve"> “</w:delText>
        </w:r>
        <w:r w:rsidRPr="00D5209D" w:rsidDel="00AB720C">
          <w:delText>How long ago was that?</w:delText>
        </w:r>
        <w:r w:rsidDel="00AB720C">
          <w:delText>” from the ACBS data set</w:delText>
        </w:r>
        <w:r w:rsidR="0068303A" w:rsidDel="00AB720C">
          <w:delText xml:space="preserve">. </w:delText>
        </w:r>
      </w:del>
      <w:ins w:id="176" w:author="Alotaibi, Raed" w:date="2019-05-22T15:05:00Z">
        <w:r w:rsidR="00AB720C">
          <w:t>Each respondent was</w:t>
        </w:r>
      </w:ins>
      <w:ins w:id="177" w:author="Alotaibi, Raed" w:date="2019-05-22T15:08:00Z">
        <w:r w:rsidR="00AB720C">
          <w:t xml:space="preserve"> </w:t>
        </w:r>
      </w:ins>
      <w:del w:id="178" w:author="Alotaibi, Raed" w:date="2019-05-22T15:08:00Z">
        <w:r w:rsidR="0068303A" w:rsidDel="00AB720C">
          <w:delText xml:space="preserve">The </w:delText>
        </w:r>
      </w:del>
      <w:ins w:id="179" w:author="Alotaibi, Raed" w:date="2019-05-22T15:08:00Z">
        <w:r w:rsidR="00AB720C">
          <w:t xml:space="preserve">assigned their </w:t>
        </w:r>
      </w:ins>
      <w:r w:rsidR="0068303A">
        <w:t>weight</w:t>
      </w:r>
      <w:ins w:id="180" w:author="Alotaibi, Raed" w:date="2019-05-22T15:10:00Z">
        <w:r w:rsidR="00AD750C">
          <w:t xml:space="preserve"> </w:t>
        </w:r>
      </w:ins>
      <w:del w:id="181" w:author="Alotaibi, Raed" w:date="2019-05-22T15:08:00Z">
        <w:r w:rsidR="0068303A" w:rsidDel="00AB720C">
          <w:delText>s</w:delText>
        </w:r>
      </w:del>
      <w:del w:id="182" w:author="Alotaibi, Raed" w:date="2019-05-22T15:09:00Z">
        <w:r w:rsidR="0068303A" w:rsidDel="00AD750C">
          <w:delText xml:space="preserve"> for each answer across available states was th</w:delText>
        </w:r>
        <w:r w:rsidR="003B0E21" w:rsidDel="00AD750C">
          <w:delText>e</w:delText>
        </w:r>
        <w:r w:rsidR="0068303A" w:rsidDel="00AD750C">
          <w:delText>n summed</w:delText>
        </w:r>
      </w:del>
      <w:del w:id="183" w:author="Alotaibi, Raed" w:date="2019-05-22T11:27:00Z">
        <w:r w:rsidR="0068303A" w:rsidDel="0099548C">
          <w:delText xml:space="preserve">, which represents </w:delText>
        </w:r>
        <w:r w:rsidR="00945426" w:rsidDel="0099548C">
          <w:delText>the</w:delText>
        </w:r>
        <w:r w:rsidR="0068303A" w:rsidDel="0099548C">
          <w:delText xml:space="preserve"> population estimate of children </w:delText>
        </w:r>
        <w:r w:rsidR="00945426" w:rsidDel="0099548C">
          <w:delText xml:space="preserve">for each answer </w:delText>
        </w:r>
      </w:del>
      <w:del w:id="184" w:author="Alotaibi, Raed" w:date="2019-05-21T11:43:00Z">
        <w:r w:rsidR="00945426" w:rsidRPr="00C46BEF" w:rsidDel="00D34400">
          <w:rPr>
            <w:highlight w:val="cyan"/>
          </w:rPr>
          <w:delText>(</w:delText>
        </w:r>
        <w:commentRangeStart w:id="185"/>
        <w:r w:rsidR="00945426" w:rsidRPr="00C46BEF" w:rsidDel="00D34400">
          <w:rPr>
            <w:highlight w:val="cyan"/>
          </w:rPr>
          <w:delText xml:space="preserve">Table </w:delText>
        </w:r>
        <w:commentRangeEnd w:id="185"/>
        <w:r w:rsidR="002A4C7D" w:rsidDel="00D34400">
          <w:rPr>
            <w:rStyle w:val="CommentReference"/>
          </w:rPr>
          <w:commentReference w:id="185"/>
        </w:r>
        <w:r w:rsidR="00945426" w:rsidRPr="00C46BEF" w:rsidDel="00D34400">
          <w:rPr>
            <w:highlight w:val="cyan"/>
          </w:rPr>
          <w:delText>11 &amp; 12)</w:delText>
        </w:r>
      </w:del>
      <w:del w:id="186" w:author="Alotaibi, Raed" w:date="2019-05-22T15:09:00Z">
        <w:r w:rsidR="0068303A" w:rsidDel="00AD750C">
          <w:delText xml:space="preserve">. </w:delText>
        </w:r>
      </w:del>
      <w:ins w:id="187" w:author="Alotaibi, Raed" w:date="2019-05-22T15:10:00Z">
        <w:r w:rsidR="00AD750C">
          <w:t xml:space="preserve">and </w:t>
        </w:r>
      </w:ins>
      <w:del w:id="188" w:author="Alotaibi, Raed" w:date="2019-05-22T15:10:00Z">
        <w:r w:rsidR="0068303A" w:rsidDel="00AD750C">
          <w:delText xml:space="preserve">We then estimated </w:delText>
        </w:r>
      </w:del>
      <w:r w:rsidR="0068303A">
        <w:t>the following</w:t>
      </w:r>
      <w:r w:rsidR="00EC4AE2">
        <w:t xml:space="preserve"> </w:t>
      </w:r>
      <w:ins w:id="189" w:author="Alotaibi, Raed" w:date="2019-05-22T15:10:00Z">
        <w:r w:rsidR="00AD750C">
          <w:t xml:space="preserve">was estimated </w:t>
        </w:r>
      </w:ins>
      <w:r w:rsidR="00EC4AE2">
        <w:t>for each state and year separately</w:t>
      </w:r>
      <w:r w:rsidR="0068303A">
        <w:t>:</w:t>
      </w:r>
    </w:p>
    <w:p w14:paraId="195866A6" w14:textId="7478D10F" w:rsidR="00412978" w:rsidRDefault="0068303A" w:rsidP="00AD750C">
      <w:pPr>
        <w:keepNext/>
        <w:jc w:val="center"/>
        <w:pPrChange w:id="190" w:author="Alotaibi, Raed" w:date="2019-05-22T15:12:00Z">
          <w:pPr>
            <w:jc w:val="center"/>
          </w:pPr>
        </w:pPrChange>
      </w:pPr>
      <w:del w:id="191" w:author="Alotaibi, Raed" w:date="2019-05-22T11:54:00Z">
        <w:r w:rsidRPr="00412978" w:rsidDel="00412978">
          <w:rPr>
            <w:i/>
            <w:iCs/>
            <w:rPrChange w:id="192" w:author="Alotaibi, Raed" w:date="2019-05-22T11:54:00Z">
              <w:rPr/>
            </w:rPrChange>
          </w:rPr>
          <w:delText xml:space="preserve">At-risk children = </w:delText>
        </w:r>
        <w:r w:rsidR="00EC4AE2" w:rsidRPr="00412978" w:rsidDel="00412978">
          <w:rPr>
            <w:i/>
            <w:iCs/>
            <w:rPrChange w:id="193" w:author="Alotaibi, Raed" w:date="2019-05-22T11:54:00Z">
              <w:rPr/>
            </w:rPrChange>
          </w:rPr>
          <w:delText xml:space="preserve">Total </w:delText>
        </w:r>
        <w:r w:rsidR="00AA6188" w:rsidRPr="00412978" w:rsidDel="00412978">
          <w:rPr>
            <w:i/>
            <w:iCs/>
            <w:rPrChange w:id="194" w:author="Alotaibi, Raed" w:date="2019-05-22T11:54:00Z">
              <w:rPr/>
            </w:rPrChange>
          </w:rPr>
          <w:delText xml:space="preserve">incident cases </w:delText>
        </w:r>
        <w:r w:rsidR="00EC4AE2" w:rsidRPr="00412978" w:rsidDel="00412978">
          <w:rPr>
            <w:i/>
            <w:iCs/>
            <w:rPrChange w:id="195" w:author="Alotaibi, Raed" w:date="2019-05-22T11:54:00Z">
              <w:rPr/>
            </w:rPrChange>
          </w:rPr>
          <w:delText>+ Total children with never asthma.</w:delText>
        </w:r>
      </w:del>
      <m:oMath>
        <m:r>
          <w:ins w:id="196" w:author="Alotaibi, Raed" w:date="2019-05-22T11:54:00Z">
            <w:rPr>
              <w:rFonts w:ascii="Cambria Math" w:hAnsi="Cambria Math"/>
              <w:rPrChange w:id="197" w:author="Alotaibi, Raed" w:date="2019-05-22T11:54:00Z">
                <w:rPr>
                  <w:rFonts w:ascii="Cambria Math" w:hAnsi="Cambria Math"/>
                </w:rPr>
              </w:rPrChange>
            </w:rPr>
            <m:t xml:space="preserve">At-risk children = </m:t>
          </w:ins>
        </m:r>
        <m:r>
          <w:ins w:id="198" w:author="Alotaibi, Raed" w:date="2019-05-22T15:12:00Z">
            <w:rPr>
              <w:rFonts w:ascii="Cambria Math" w:hAnsi="Cambria Math"/>
            </w:rPr>
            <m:t>I</m:t>
          </w:ins>
        </m:r>
        <m:r>
          <w:ins w:id="199" w:author="Alotaibi, Raed" w:date="2019-05-22T11:54:00Z">
            <w:rPr>
              <w:rFonts w:ascii="Cambria Math" w:hAnsi="Cambria Math"/>
              <w:rPrChange w:id="200" w:author="Alotaibi, Raed" w:date="2019-05-22T11:54:00Z">
                <w:rPr>
                  <w:rFonts w:ascii="Cambria Math" w:hAnsi="Cambria Math"/>
                </w:rPr>
              </w:rPrChange>
            </w:rPr>
            <m:t xml:space="preserve">ncident </m:t>
          </w:ins>
        </m:r>
        <m:r>
          <w:ins w:id="201" w:author="Alotaibi, Raed" w:date="2019-05-22T15:11:00Z">
            <w:rPr>
              <w:rFonts w:ascii="Cambria Math" w:hAnsi="Cambria Math"/>
            </w:rPr>
            <m:t>asthma</m:t>
          </w:ins>
        </m:r>
        <m:r>
          <w:ins w:id="202" w:author="Alotaibi, Raed" w:date="2019-05-22T11:54:00Z">
            <w:rPr>
              <w:rFonts w:ascii="Cambria Math" w:hAnsi="Cambria Math"/>
              <w:rPrChange w:id="203" w:author="Alotaibi, Raed" w:date="2019-05-22T11:54:00Z">
                <w:rPr>
                  <w:rFonts w:ascii="Cambria Math" w:hAnsi="Cambria Math"/>
                </w:rPr>
              </w:rPrChange>
            </w:rPr>
            <m:t xml:space="preserve">+ </m:t>
          </w:ins>
        </m:r>
        <m:r>
          <w:ins w:id="204" w:author="Alotaibi, Raed" w:date="2019-05-22T15:12:00Z">
            <w:rPr>
              <w:rFonts w:ascii="Cambria Math" w:hAnsi="Cambria Math"/>
            </w:rPr>
            <m:t>N</m:t>
          </w:ins>
        </m:r>
        <m:r>
          <w:ins w:id="205" w:author="Alotaibi, Raed" w:date="2019-05-22T15:11:00Z">
            <w:rPr>
              <w:rFonts w:ascii="Cambria Math" w:hAnsi="Cambria Math"/>
            </w:rPr>
            <m:t>ever asthma</m:t>
          </w:ins>
        </m:r>
      </m:oMath>
    </w:p>
    <w:p w14:paraId="5FBB2AF5" w14:textId="1F2EC83B" w:rsidR="00272195" w:rsidRDefault="00272195" w:rsidP="00272195">
      <w:pPr>
        <w:pStyle w:val="Caption"/>
        <w:jc w:val="center"/>
        <w:rPr>
          <w:ins w:id="206" w:author="Alotaibi, Raed" w:date="2019-05-22T12:06:00Z"/>
        </w:rPr>
        <w:pPrChange w:id="207" w:author="Alotaibi, Raed" w:date="2019-05-22T12:06:00Z">
          <w:pPr>
            <w:pStyle w:val="Caption"/>
          </w:pPr>
        </w:pPrChange>
      </w:pPr>
      <w:ins w:id="208" w:author="Alotaibi, Raed" w:date="2019-05-22T12:06:00Z">
        <w:r>
          <w:t xml:space="preserve">Equation </w:t>
        </w:r>
        <w:r>
          <w:fldChar w:fldCharType="begin"/>
        </w:r>
        <w:r>
          <w:instrText xml:space="preserve"> SEQ Equation \* ARABIC </w:instrText>
        </w:r>
      </w:ins>
      <w:r>
        <w:fldChar w:fldCharType="separate"/>
      </w:r>
      <w:ins w:id="209" w:author="Alotaibi, Raed" w:date="2019-05-22T12:17:00Z">
        <w:r w:rsidR="00D44198">
          <w:rPr>
            <w:noProof/>
          </w:rPr>
          <w:t>1</w:t>
        </w:r>
      </w:ins>
      <w:ins w:id="210" w:author="Alotaibi, Raed" w:date="2019-05-22T12:06:00Z">
        <w:r>
          <w:fldChar w:fldCharType="end"/>
        </w:r>
      </w:ins>
    </w:p>
    <w:p w14:paraId="33380756" w14:textId="576B35C6" w:rsidR="00272195" w:rsidRPr="00272195" w:rsidRDefault="00272195" w:rsidP="00AD750C">
      <w:pPr>
        <w:keepNext/>
        <w:rPr>
          <w:ins w:id="211" w:author="Alotaibi, Raed" w:date="2019-05-22T12:06:00Z"/>
          <w:rPrChange w:id="212" w:author="Alotaibi, Raed" w:date="2019-05-22T12:06:00Z">
            <w:rPr>
              <w:ins w:id="213" w:author="Alotaibi, Raed" w:date="2019-05-22T12:06:00Z"/>
            </w:rPr>
          </w:rPrChange>
        </w:rPr>
        <w:pPrChange w:id="214" w:author="Alotaibi, Raed" w:date="2019-05-22T15:12:00Z">
          <w:pPr>
            <w:pStyle w:val="Caption"/>
          </w:pPr>
        </w:pPrChange>
      </w:pPr>
      <m:oMathPara>
        <m:oMath>
          <m:r>
            <w:ins w:id="215" w:author="Alotaibi, Raed" w:date="2019-05-22T12:07:00Z">
              <w:rPr>
                <w:rFonts w:ascii="Cambria Math" w:hAnsi="Cambria Math"/>
              </w:rPr>
              <m:t>Asthma incdence rate=</m:t>
            </w:ins>
          </m:r>
          <m:r>
            <w:ins w:id="216" w:author="Alotaibi, Raed" w:date="2019-05-22T15:12:00Z">
              <w:rPr>
                <w:rFonts w:ascii="Cambria Math" w:hAnsi="Cambria Math"/>
              </w:rPr>
              <m:t>I</m:t>
            </w:ins>
          </m:r>
          <m:r>
            <w:ins w:id="217" w:author="Alotaibi, Raed" w:date="2019-05-22T12:07:00Z">
              <w:rPr>
                <w:rFonts w:ascii="Cambria Math" w:hAnsi="Cambria Math"/>
              </w:rPr>
              <m:t xml:space="preserve">ncident </m:t>
            </w:ins>
          </m:r>
          <m:r>
            <w:ins w:id="218" w:author="Alotaibi, Raed" w:date="2019-05-22T15:11:00Z">
              <w:rPr>
                <w:rFonts w:ascii="Cambria Math" w:hAnsi="Cambria Math"/>
              </w:rPr>
              <m:t>asthma</m:t>
            </w:ins>
          </m:r>
          <m:r>
            <w:ins w:id="219" w:author="Alotaibi, Raed" w:date="2019-05-22T12:08:00Z">
              <w:rPr>
                <w:rFonts w:ascii="Cambria Math" w:hAnsi="Cambria Math"/>
              </w:rPr>
              <m:t xml:space="preserve"> / At-risk children</m:t>
            </w:ins>
          </m:r>
          <m:r>
            <w:ins w:id="220" w:author="Alotaibi, Raed" w:date="2019-05-22T12:07:00Z">
              <w:rPr>
                <w:rFonts w:ascii="Cambria Math" w:hAnsi="Cambria Math"/>
              </w:rPr>
              <m:t xml:space="preserve"> </m:t>
            </w:ins>
          </m:r>
        </m:oMath>
      </m:oMathPara>
    </w:p>
    <w:p w14:paraId="35FC8596" w14:textId="5F9048B6" w:rsidR="00272195" w:rsidRDefault="00272195" w:rsidP="00272195">
      <w:pPr>
        <w:pStyle w:val="Caption"/>
        <w:jc w:val="center"/>
        <w:rPr>
          <w:ins w:id="221" w:author="Alotaibi, Raed" w:date="2019-05-22T12:08:00Z"/>
        </w:rPr>
        <w:pPrChange w:id="222" w:author="Alotaibi, Raed" w:date="2019-05-22T12:08:00Z">
          <w:pPr>
            <w:pStyle w:val="Caption"/>
          </w:pPr>
        </w:pPrChange>
      </w:pPr>
      <w:ins w:id="223" w:author="Alotaibi, Raed" w:date="2019-05-22T12:08:00Z">
        <w:r>
          <w:t xml:space="preserve">Equation </w:t>
        </w:r>
        <w:r>
          <w:fldChar w:fldCharType="begin"/>
        </w:r>
        <w:r>
          <w:instrText xml:space="preserve"> SEQ Equation \* ARABIC </w:instrText>
        </w:r>
      </w:ins>
      <w:r>
        <w:fldChar w:fldCharType="separate"/>
      </w:r>
      <w:ins w:id="224" w:author="Alotaibi, Raed" w:date="2019-05-22T12:17:00Z">
        <w:r w:rsidR="00D44198">
          <w:rPr>
            <w:noProof/>
          </w:rPr>
          <w:t>2</w:t>
        </w:r>
      </w:ins>
      <w:ins w:id="225" w:author="Alotaibi, Raed" w:date="2019-05-22T12:08:00Z">
        <w:r>
          <w:fldChar w:fldCharType="end"/>
        </w:r>
      </w:ins>
    </w:p>
    <w:p w14:paraId="52EFF568" w14:textId="774A40CD" w:rsidR="00412978" w:rsidRPr="00272195" w:rsidDel="00272195" w:rsidRDefault="00EC4AE2" w:rsidP="00272195">
      <w:pPr>
        <w:jc w:val="center"/>
        <w:rPr>
          <w:del w:id="226" w:author="Alotaibi, Raed" w:date="2019-05-22T12:06:00Z"/>
          <w:i/>
          <w:iCs/>
          <w:rPrChange w:id="227" w:author="Alotaibi, Raed" w:date="2019-05-22T12:06:00Z">
            <w:rPr>
              <w:del w:id="228" w:author="Alotaibi, Raed" w:date="2019-05-22T12:06:00Z"/>
            </w:rPr>
          </w:rPrChange>
        </w:rPr>
      </w:pPr>
      <w:moveFromRangeStart w:id="229" w:author="Alotaibi, Raed" w:date="2019-05-22T12:06:00Z" w:name="move9419208"/>
      <w:moveFrom w:id="230" w:author="Alotaibi, Raed" w:date="2019-05-22T12:06:00Z">
        <w:del w:id="231" w:author="Alotaibi, Raed" w:date="2019-05-22T12:06:00Z">
          <w:r w:rsidRPr="00272195" w:rsidDel="00272195">
            <w:rPr>
              <w:i/>
              <w:iCs/>
              <w:rPrChange w:id="232" w:author="Alotaibi, Raed" w:date="2019-05-22T12:06:00Z">
                <w:rPr/>
              </w:rPrChange>
            </w:rPr>
            <w:delText>Asthma Incidence rate = Total</w:delText>
          </w:r>
          <w:r w:rsidR="00AA6188" w:rsidRPr="00272195" w:rsidDel="00272195">
            <w:rPr>
              <w:i/>
              <w:iCs/>
              <w:rPrChange w:id="233" w:author="Alotaibi, Raed" w:date="2019-05-22T12:06:00Z">
                <w:rPr/>
              </w:rPrChange>
            </w:rPr>
            <w:delText xml:space="preserve"> incident cases</w:delText>
          </w:r>
          <w:r w:rsidRPr="00272195" w:rsidDel="00272195">
            <w:rPr>
              <w:i/>
              <w:iCs/>
              <w:rPrChange w:id="234" w:author="Alotaibi, Raed" w:date="2019-05-22T12:06:00Z">
                <w:rPr/>
              </w:rPrChange>
            </w:rPr>
            <w:delText xml:space="preserve"> / At-risk children.</w:delText>
          </w:r>
        </w:del>
      </w:moveFrom>
      <w:moveFromRangeEnd w:id="229"/>
      <w:moveToRangeStart w:id="235" w:author="Alotaibi, Raed" w:date="2019-05-22T12:06:00Z" w:name="move9419208"/>
      <w:moveTo w:id="236" w:author="Alotaibi, Raed" w:date="2019-05-22T12:06:00Z">
        <w:del w:id="237" w:author="Alotaibi, Raed" w:date="2019-05-22T12:06:00Z">
          <w:r w:rsidR="00272195" w:rsidRPr="00272195" w:rsidDel="00272195">
            <w:rPr>
              <w:i/>
              <w:iCs/>
              <w:rPrChange w:id="238" w:author="Alotaibi, Raed" w:date="2019-05-22T12:06:00Z">
                <w:rPr/>
              </w:rPrChange>
            </w:rPr>
            <w:delText>Asthma Incidence rate = Total incident cases / At-risk children.</w:delText>
          </w:r>
        </w:del>
      </w:moveTo>
      <w:moveToRangeEnd w:id="235"/>
      <w:del w:id="239" w:author="Alotaibi, Raed" w:date="2019-05-22T12:06:00Z">
        <w:r w:rsidR="00272195" w:rsidRPr="00272195" w:rsidDel="00272195">
          <w:rPr>
            <w:i/>
            <w:iCs/>
            <w:rPrChange w:id="240" w:author="Alotaibi, Raed" w:date="2019-05-22T12:06:00Z">
              <w:rPr/>
            </w:rPrChange>
          </w:rPr>
          <w:delText xml:space="preserve"> </w:delText>
        </w:r>
      </w:del>
    </w:p>
    <w:p w14:paraId="46E43574" w14:textId="3A67C5D3" w:rsidR="00412978" w:rsidRDefault="00EC4AE2" w:rsidP="00272195">
      <w:pPr>
        <w:keepNext/>
        <w:jc w:val="center"/>
        <w:pPrChange w:id="241" w:author="Alotaibi, Raed" w:date="2019-05-22T12:09:00Z">
          <w:pPr>
            <w:jc w:val="center"/>
          </w:pPr>
        </w:pPrChange>
      </w:pPr>
      <w:del w:id="242" w:author="Alotaibi, Raed" w:date="2019-05-22T12:09:00Z">
        <w:r w:rsidDel="00272195">
          <w:delText xml:space="preserve">Asthma prevalence rate = Ever asthma / </w:delText>
        </w:r>
      </w:del>
      <w:del w:id="243" w:author="Alotaibi, Raed" w:date="2019-05-22T11:31:00Z">
        <w:r w:rsidDel="0099548C">
          <w:delText xml:space="preserve">Total </w:delText>
        </w:r>
        <w:commentRangeStart w:id="244"/>
        <w:r w:rsidDel="0099548C">
          <w:delText>children</w:delText>
        </w:r>
        <w:commentRangeEnd w:id="244"/>
        <w:r w:rsidR="0078045B" w:rsidDel="0099548C">
          <w:rPr>
            <w:rStyle w:val="CommentReference"/>
          </w:rPr>
          <w:commentReference w:id="244"/>
        </w:r>
      </w:del>
      <w:del w:id="245" w:author="Alotaibi, Raed" w:date="2019-05-22T12:09:00Z">
        <w:r w:rsidDel="00272195">
          <w:delText>.</w:delText>
        </w:r>
      </w:del>
      <m:oMath>
        <m:r>
          <w:ins w:id="246" w:author="Alotaibi, Raed" w:date="2019-05-22T12:08:00Z">
            <w:rPr>
              <w:rFonts w:ascii="Cambria Math" w:hAnsi="Cambria Math"/>
            </w:rPr>
            <m:t xml:space="preserve">Asthma prevalence rate=Ever Asthma  / </m:t>
          </w:ins>
        </m:r>
        <m:r>
          <w:ins w:id="247" w:author="Alotaibi, Raed" w:date="2019-05-22T12:09:00Z">
            <w:rPr>
              <w:rFonts w:ascii="Cambria Math" w:eastAsiaTheme="minorEastAsia" w:hAnsi="Cambria Math"/>
            </w:rPr>
            <m:t>(Ever asthma+Never asthma)</m:t>
          </w:ins>
        </m:r>
      </m:oMath>
    </w:p>
    <w:p w14:paraId="0B2DF369" w14:textId="248D52C3" w:rsidR="00272195" w:rsidRDefault="00272195" w:rsidP="00272195">
      <w:pPr>
        <w:pStyle w:val="Caption"/>
        <w:jc w:val="center"/>
        <w:rPr>
          <w:ins w:id="248" w:author="Alotaibi, Raed" w:date="2019-05-22T12:09:00Z"/>
        </w:rPr>
        <w:pPrChange w:id="249" w:author="Alotaibi, Raed" w:date="2019-05-22T12:09:00Z">
          <w:pPr>
            <w:pStyle w:val="Caption"/>
          </w:pPr>
        </w:pPrChange>
      </w:pPr>
      <w:ins w:id="250" w:author="Alotaibi, Raed" w:date="2019-05-22T12:09:00Z">
        <w:r>
          <w:t xml:space="preserve">Equation </w:t>
        </w:r>
        <w:r>
          <w:fldChar w:fldCharType="begin"/>
        </w:r>
        <w:r>
          <w:instrText xml:space="preserve"> SEQ Equation \* ARABIC </w:instrText>
        </w:r>
      </w:ins>
      <w:r>
        <w:fldChar w:fldCharType="separate"/>
      </w:r>
      <w:ins w:id="251" w:author="Alotaibi, Raed" w:date="2019-05-22T12:17:00Z">
        <w:r w:rsidR="00D44198">
          <w:rPr>
            <w:noProof/>
          </w:rPr>
          <w:t>3</w:t>
        </w:r>
      </w:ins>
      <w:ins w:id="252" w:author="Alotaibi, Raed" w:date="2019-05-22T12:09:00Z">
        <w:r>
          <w:fldChar w:fldCharType="end"/>
        </w:r>
      </w:ins>
    </w:p>
    <w:p w14:paraId="7ED3045F" w14:textId="32D0A864" w:rsidR="00AD750C" w:rsidDel="00AD750C" w:rsidRDefault="00AA6188" w:rsidP="00AD750C">
      <w:pPr>
        <w:rPr>
          <w:del w:id="253" w:author="Alotaibi, Raed" w:date="2019-05-22T15:15:00Z"/>
          <w:moveTo w:id="254" w:author="Alotaibi, Raed" w:date="2019-05-22T15:15:00Z"/>
        </w:rPr>
        <w:pPrChange w:id="255" w:author="Alotaibi, Raed" w:date="2019-05-22T15:17:00Z">
          <w:pPr/>
        </w:pPrChange>
      </w:pPr>
      <w:r>
        <w:t xml:space="preserve">The </w:t>
      </w:r>
      <w:del w:id="256" w:author="Alotaibi, Raed" w:date="2019-05-22T15:13:00Z">
        <w:r w:rsidR="00FD2815" w:rsidDel="00AD750C">
          <w:delText xml:space="preserve">overall </w:delText>
        </w:r>
      </w:del>
      <w:ins w:id="257" w:author="Alotaibi, Raed" w:date="2019-05-22T15:13:00Z">
        <w:r w:rsidR="00AD750C">
          <w:t xml:space="preserve">state-specific </w:t>
        </w:r>
      </w:ins>
      <w:r>
        <w:t xml:space="preserve">average asthma incident rate </w:t>
      </w:r>
      <w:r w:rsidR="00684D99">
        <w:t xml:space="preserve">was </w:t>
      </w:r>
      <w:r>
        <w:t xml:space="preserve">then estimated by taking the </w:t>
      </w:r>
      <w:del w:id="258" w:author="Alotaibi, Raed" w:date="2019-05-22T15:12:00Z">
        <w:r w:rsidDel="00AD750C">
          <w:delText xml:space="preserve">sum of incident case and dividing it with the sum of at-risk children across all </w:delText>
        </w:r>
      </w:del>
      <w:ins w:id="259" w:author="Alotaibi, Raed" w:date="2019-05-22T15:14:00Z">
        <w:r w:rsidR="00AD750C">
          <w:t>sum of “Incident asthma”</w:t>
        </w:r>
      </w:ins>
      <w:ins w:id="260" w:author="Alotaibi, Raed" w:date="2019-05-22T15:12:00Z">
        <w:r w:rsidR="00AD750C">
          <w:t xml:space="preserve"> </w:t>
        </w:r>
      </w:ins>
      <w:ins w:id="261" w:author="Alotaibi, Raed" w:date="2019-05-22T15:14:00Z">
        <w:r w:rsidR="00AD750C">
          <w:t xml:space="preserve">divided by the sum of “At-risk children” </w:t>
        </w:r>
      </w:ins>
      <w:ins w:id="262" w:author="Alotaibi, Raed" w:date="2019-05-22T15:12:00Z">
        <w:r w:rsidR="00AD750C">
          <w:t>acr</w:t>
        </w:r>
      </w:ins>
      <w:ins w:id="263" w:author="Alotaibi, Raed" w:date="2019-05-22T15:13:00Z">
        <w:r w:rsidR="00AD750C">
          <w:t xml:space="preserve">oss </w:t>
        </w:r>
      </w:ins>
      <w:ins w:id="264" w:author="Alotaibi, Raed" w:date="2019-05-22T15:14:00Z">
        <w:r w:rsidR="00AD750C">
          <w:t xml:space="preserve">all </w:t>
        </w:r>
      </w:ins>
      <w:r>
        <w:t>available years.</w:t>
      </w:r>
      <w:del w:id="265" w:author="Alotaibi, Raed" w:date="2019-05-22T15:15:00Z">
        <w:r w:rsidDel="00AD750C">
          <w:delText xml:space="preserve"> </w:delText>
        </w:r>
      </w:del>
      <w:ins w:id="266" w:author="Alotaibi, Raed" w:date="2019-05-22T15:15:00Z">
        <w:r w:rsidR="00AD750C">
          <w:t xml:space="preserve"> The national average asthma incident rate was</w:t>
        </w:r>
      </w:ins>
      <w:ins w:id="267" w:author="Alotaibi, Raed" w:date="2019-05-22T15:16:00Z">
        <w:r w:rsidR="00AD750C">
          <w:t xml:space="preserve"> estimated by aggregating all the previous estimates</w:t>
        </w:r>
      </w:ins>
      <w:ins w:id="268" w:author="Alotaibi, Raed" w:date="2019-05-22T15:17:00Z">
        <w:r w:rsidR="00AD750C">
          <w:t xml:space="preserve"> across the states and years</w:t>
        </w:r>
      </w:ins>
      <w:del w:id="269" w:author="Alotaibi, Raed" w:date="2019-05-22T15:15:00Z">
        <w:r w:rsidR="00FD2815" w:rsidDel="00AD750C">
          <w:delText xml:space="preserve">We then estimated the state-specific average asthma incidence rates for the years 2006 through 2010 </w:delText>
        </w:r>
        <w:r w:rsidDel="00AD750C">
          <w:delText>following a similar fashion</w:delText>
        </w:r>
      </w:del>
      <w:r>
        <w:t>.</w:t>
      </w:r>
      <w:ins w:id="270" w:author="Alotaibi, Raed" w:date="2019-05-22T15:17:00Z">
        <w:r w:rsidR="00AD750C">
          <w:t xml:space="preserve"> </w:t>
        </w:r>
      </w:ins>
      <w:moveToRangeStart w:id="271" w:author="Alotaibi, Raed" w:date="2019-05-22T15:15:00Z" w:name="move9430569"/>
      <w:moveTo w:id="272" w:author="Alotaibi, Raed" w:date="2019-05-22T15:15:00Z">
        <w:del w:id="273" w:author="Alotaibi, Raed" w:date="2019-05-22T15:17:00Z">
          <w:r w:rsidR="00AD750C" w:rsidDel="00AD750C">
            <w:delText xml:space="preserve">Not all states participated in the ACBS each year. </w:delText>
          </w:r>
        </w:del>
        <w:r w:rsidR="00AD750C">
          <w:t xml:space="preserve">States that did not participate in the ACBCS </w:t>
        </w:r>
      </w:moveTo>
      <w:ins w:id="274" w:author="Alotaibi, Raed" w:date="2019-05-22T15:18:00Z">
        <w:r w:rsidR="00AD750C">
          <w:t xml:space="preserve">during the whole period (2006-2010) </w:t>
        </w:r>
      </w:ins>
      <w:moveTo w:id="275" w:author="Alotaibi, Raed" w:date="2019-05-22T15:15:00Z">
        <w:r w:rsidR="00AD750C">
          <w:t xml:space="preserve">were assigned the </w:t>
        </w:r>
        <w:del w:id="276" w:author="Alotaibi, Raed" w:date="2019-05-22T15:17:00Z">
          <w:r w:rsidR="00AD750C" w:rsidDel="00AD750C">
            <w:delText>overall</w:delText>
          </w:r>
        </w:del>
      </w:moveTo>
      <w:ins w:id="277" w:author="Alotaibi, Raed" w:date="2019-05-22T15:17:00Z">
        <w:r w:rsidR="00AD750C">
          <w:t>national</w:t>
        </w:r>
      </w:ins>
      <w:moveTo w:id="278" w:author="Alotaibi, Raed" w:date="2019-05-22T15:15:00Z">
        <w:r w:rsidR="00AD750C">
          <w:t xml:space="preserve"> average asthma incidence </w:t>
        </w:r>
        <w:del w:id="279" w:author="Alotaibi, Raed" w:date="2019-05-22T15:25:00Z">
          <w:r w:rsidR="00AD750C" w:rsidDel="004A2DFF">
            <w:delText xml:space="preserve">rate. </w:delText>
          </w:r>
        </w:del>
        <w:ins w:id="280" w:author="Alotaibi, Raed" w:date="2019-05-22T15:25:00Z">
          <w:r w:rsidR="004A2DFF">
            <w:t>rate</w:t>
          </w:r>
        </w:ins>
      </w:moveTo>
      <w:ins w:id="281" w:author="Alotaibi, Raed" w:date="2019-05-22T15:25:00Z">
        <w:r w:rsidR="004A2DFF">
          <w:t xml:space="preserve">. </w:t>
        </w:r>
      </w:ins>
    </w:p>
    <w:moveToRangeEnd w:id="271"/>
    <w:p w14:paraId="58A2AB8E" w14:textId="19E28EE0" w:rsidR="00AD750C" w:rsidRPr="000F42B8" w:rsidDel="004752F1" w:rsidRDefault="00FD2815" w:rsidP="004752F1">
      <w:pPr>
        <w:rPr>
          <w:del w:id="282" w:author="Alotaibi, Raed" w:date="2019-05-22T15:39:00Z"/>
        </w:rPr>
        <w:pPrChange w:id="283" w:author="Alotaibi, Raed" w:date="2019-05-22T15:39:00Z">
          <w:pPr/>
        </w:pPrChange>
      </w:pPr>
      <w:r w:rsidRPr="00FD2815">
        <w:t xml:space="preserve"> </w:t>
      </w:r>
      <w:moveFromRangeStart w:id="284" w:author="Alotaibi, Raed" w:date="2019-05-22T15:15:00Z" w:name="move9430569"/>
      <w:moveFrom w:id="285" w:author="Alotaibi, Raed" w:date="2019-05-22T15:15:00Z">
        <w:r w:rsidDel="00AD750C">
          <w:t xml:space="preserve">Not all states participated in the ACBS each year. States that did not participate in the ACBCS were assigned the overall average asthma incidence rate. </w:t>
        </w:r>
      </w:moveFrom>
      <w:moveFromRangeEnd w:id="284"/>
    </w:p>
    <w:p w14:paraId="37142F4D" w14:textId="77777777" w:rsidR="00AD750C" w:rsidRDefault="00AD750C" w:rsidP="004F11AE">
      <w:pPr>
        <w:rPr>
          <w:ins w:id="286" w:author="Alotaibi, Raed" w:date="2019-05-22T15:09:00Z"/>
          <w:i/>
          <w:iCs/>
        </w:rPr>
      </w:pPr>
    </w:p>
    <w:p w14:paraId="0AF3AF02" w14:textId="4D043FE6"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2CC50EB0" w:rsidR="00345BC9" w:rsidRDefault="00345BC9" w:rsidP="004F11AE">
      <w:r>
        <w:t xml:space="preserve">We estimated the at-risk children for each state by subtracting the total number of prevalent cases from the total </w:t>
      </w:r>
      <w:r w:rsidR="00357C38">
        <w:t xml:space="preserve">number of </w:t>
      </w:r>
      <w:r>
        <w:t>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4C6C7EE5" w:rsidR="00345BC9" w:rsidRDefault="00345BC9" w:rsidP="00272195">
      <w:pPr>
        <w:keepNext/>
        <w:jc w:val="center"/>
        <w:rPr>
          <w:i/>
          <w:iCs/>
        </w:rPr>
        <w:pPrChange w:id="287" w:author="Alotaibi, Raed" w:date="2019-05-22T12:12:00Z">
          <w:pPr>
            <w:jc w:val="center"/>
          </w:pPr>
        </w:pPrChange>
      </w:pPr>
      <w:del w:id="288" w:author="Alotaibi, Raed" w:date="2019-05-22T12:12:00Z">
        <w:r w:rsidDel="00272195">
          <w:rPr>
            <w:i/>
            <w:iCs/>
          </w:rPr>
          <w:delText xml:space="preserve">At-risk children = Total children – (Total children * Prevalence rate) </w:delText>
        </w:r>
      </w:del>
      <m:oMath>
        <m:r>
          <w:ins w:id="289" w:author="Alotaibi, Raed" w:date="2019-05-22T12:10:00Z">
            <w:rPr>
              <w:rFonts w:ascii="Cambria Math" w:hAnsi="Cambria Math"/>
            </w:rPr>
            <m:t xml:space="preserve">At-risk children </m:t>
          </w:ins>
        </m:r>
        <m:r>
          <w:ins w:id="290" w:author="Alotaibi, Raed" w:date="2019-05-22T12:11:00Z">
            <w:rPr>
              <w:rFonts w:ascii="Cambria Math" w:hAnsi="Cambria Math"/>
            </w:rPr>
            <m:t>"census block"=Total children-(Total children*Prevalence rate)</m:t>
          </w:ins>
        </m:r>
      </m:oMath>
      <w:del w:id="291" w:author="Alotaibi, Raed" w:date="2019-05-22T12:09:00Z">
        <w:r w:rsidDel="00272195">
          <w:rPr>
            <w:i/>
            <w:iCs/>
          </w:rPr>
          <w:delText>(1)</w:delText>
        </w:r>
      </w:del>
    </w:p>
    <w:p w14:paraId="4325853B" w14:textId="41A27470" w:rsidR="00272195" w:rsidRDefault="00272195" w:rsidP="00272195">
      <w:pPr>
        <w:pStyle w:val="Caption"/>
        <w:jc w:val="center"/>
        <w:rPr>
          <w:ins w:id="292" w:author="Alotaibi, Raed" w:date="2019-05-22T12:12:00Z"/>
        </w:rPr>
        <w:pPrChange w:id="293" w:author="Alotaibi, Raed" w:date="2019-05-22T12:12:00Z">
          <w:pPr>
            <w:pStyle w:val="Caption"/>
          </w:pPr>
        </w:pPrChange>
      </w:pPr>
      <w:ins w:id="294" w:author="Alotaibi, Raed" w:date="2019-05-22T12:12:00Z">
        <w:r>
          <w:t xml:space="preserve">Equation </w:t>
        </w:r>
        <w:r>
          <w:fldChar w:fldCharType="begin"/>
        </w:r>
        <w:r>
          <w:instrText xml:space="preserve"> SEQ Equation \* ARABIC </w:instrText>
        </w:r>
      </w:ins>
      <w:r>
        <w:fldChar w:fldCharType="separate"/>
      </w:r>
      <w:ins w:id="295" w:author="Alotaibi, Raed" w:date="2019-05-22T12:17:00Z">
        <w:r w:rsidR="00D44198">
          <w:rPr>
            <w:noProof/>
          </w:rPr>
          <w:t>4</w:t>
        </w:r>
      </w:ins>
      <w:ins w:id="296" w:author="Alotaibi, Raed" w:date="2019-05-22T12:12:00Z">
        <w:r>
          <w:fldChar w:fldCharType="end"/>
        </w:r>
      </w:ins>
    </w:p>
    <w:p w14:paraId="7E0F4484" w14:textId="2BCBF26C" w:rsidR="00272195" w:rsidRDefault="00345BC9" w:rsidP="00272195">
      <w:pPr>
        <w:keepNext/>
        <w:jc w:val="center"/>
        <w:rPr>
          <w:i/>
          <w:iCs/>
        </w:rPr>
        <w:pPrChange w:id="297" w:author="Alotaibi, Raed" w:date="2019-05-22T12:12:00Z">
          <w:pPr>
            <w:jc w:val="center"/>
          </w:pPr>
        </w:pPrChange>
      </w:pPr>
      <w:del w:id="298" w:author="Alotaibi, Raed" w:date="2019-05-22T12:12:00Z">
        <w:r w:rsidDel="00272195">
          <w:rPr>
            <w:i/>
            <w:iCs/>
          </w:rPr>
          <w:delText>Asthma incident cases = At-risk children * Incidence rate (2)</w:delText>
        </w:r>
      </w:del>
      <m:oMath>
        <m:r>
          <w:ins w:id="299" w:author="Alotaibi, Raed" w:date="2019-05-22T12:12:00Z">
            <w:rPr>
              <w:rFonts w:ascii="Cambria Math" w:hAnsi="Cambria Math"/>
            </w:rPr>
            <m:t>Asthma incident cases "census block"=At-risk children*Incidence rate</m:t>
          </w:ins>
        </m:r>
      </m:oMath>
    </w:p>
    <w:p w14:paraId="16401CDD" w14:textId="77E8E870" w:rsidR="00272195" w:rsidRDefault="00272195" w:rsidP="00272195">
      <w:pPr>
        <w:pStyle w:val="Caption"/>
        <w:jc w:val="center"/>
        <w:rPr>
          <w:ins w:id="300" w:author="Alotaibi, Raed" w:date="2019-05-22T12:12:00Z"/>
        </w:rPr>
        <w:pPrChange w:id="301" w:author="Alotaibi, Raed" w:date="2019-05-22T12:12:00Z">
          <w:pPr>
            <w:pStyle w:val="Caption"/>
          </w:pPr>
        </w:pPrChange>
      </w:pPr>
      <w:ins w:id="302" w:author="Alotaibi, Raed" w:date="2019-05-22T12:12:00Z">
        <w:r>
          <w:t xml:space="preserve">Equation </w:t>
        </w:r>
        <w:r>
          <w:fldChar w:fldCharType="begin"/>
        </w:r>
        <w:r>
          <w:instrText xml:space="preserve"> SEQ Equation \* ARABIC </w:instrText>
        </w:r>
      </w:ins>
      <w:r>
        <w:fldChar w:fldCharType="separate"/>
      </w:r>
      <w:ins w:id="303" w:author="Alotaibi, Raed" w:date="2019-05-22T12:17:00Z">
        <w:r w:rsidR="00D44198">
          <w:rPr>
            <w:noProof/>
          </w:rPr>
          <w:t>5</w:t>
        </w:r>
      </w:ins>
      <w:ins w:id="304" w:author="Alotaibi, Raed" w:date="2019-05-22T12:12:00Z">
        <w:r>
          <w:fldChar w:fldCharType="end"/>
        </w:r>
      </w:ins>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4480EB4F" w14:textId="72968865" w:rsidR="00272195" w:rsidRDefault="00041A08" w:rsidP="00D44198">
      <w:pPr>
        <w:keepNext/>
        <w:jc w:val="center"/>
        <w:rPr>
          <w:i/>
          <w:iCs/>
        </w:rPr>
        <w:pPrChange w:id="305" w:author="Alotaibi, Raed" w:date="2019-05-22T12:16:00Z">
          <w:pPr>
            <w:jc w:val="center"/>
          </w:pPr>
        </w:pPrChange>
      </w:pPr>
      <w:del w:id="306" w:author="Alotaibi, Raed" w:date="2019-05-22T12:16:00Z">
        <w:r w:rsidDel="00D44198">
          <w:rPr>
            <w:i/>
            <w:iCs/>
          </w:rPr>
          <w:delText>RR</w:delText>
        </w:r>
        <w:r w:rsidRPr="00041A08" w:rsidDel="00D44198">
          <w:rPr>
            <w:i/>
            <w:iCs/>
            <w:vertAlign w:val="subscript"/>
          </w:rPr>
          <w:delText>diff</w:delText>
        </w:r>
        <w:r w:rsidDel="00D44198">
          <w:rPr>
            <w:i/>
            <w:iCs/>
          </w:rPr>
          <w:delText xml:space="preserve"> = e</w:delText>
        </w:r>
        <w:r w:rsidRPr="00041A08" w:rsidDel="00D44198">
          <w:rPr>
            <w:i/>
            <w:iCs/>
            <w:sz w:val="28"/>
            <w:szCs w:val="28"/>
            <w:vertAlign w:val="superscript"/>
          </w:rPr>
          <w:delText>((ln(RR)/RRunit*Exposure level)</w:delText>
        </w:r>
        <w:r w:rsidDel="00D44198">
          <w:rPr>
            <w:i/>
            <w:iCs/>
            <w:sz w:val="28"/>
            <w:szCs w:val="28"/>
            <w:vertAlign w:val="superscript"/>
          </w:rPr>
          <w:delText xml:space="preserve"> </w:delText>
        </w:r>
        <w:r w:rsidRPr="00041A08" w:rsidDel="00D44198">
          <w:rPr>
            <w:i/>
            <w:iCs/>
          </w:rPr>
          <w:delText>(3)</w:delText>
        </w:r>
      </w:del>
      <m:oMath>
        <m:sSub>
          <m:sSubPr>
            <m:ctrlPr>
              <w:ins w:id="307" w:author="Alotaibi, Raed" w:date="2019-05-22T12:13:00Z">
                <w:rPr>
                  <w:rFonts w:ascii="Cambria Math" w:hAnsi="Cambria Math"/>
                  <w:i/>
                  <w:iCs/>
                </w:rPr>
              </w:ins>
            </m:ctrlPr>
          </m:sSubPr>
          <m:e>
            <m:r>
              <w:ins w:id="308" w:author="Alotaibi, Raed" w:date="2019-05-22T12:13:00Z">
                <w:rPr>
                  <w:rFonts w:ascii="Cambria Math" w:hAnsi="Cambria Math"/>
                </w:rPr>
                <m:t>RR</m:t>
              </w:ins>
            </m:r>
          </m:e>
          <m:sub>
            <m:r>
              <w:ins w:id="309" w:author="Alotaibi, Raed" w:date="2019-05-22T12:14:00Z">
                <w:rPr>
                  <w:rFonts w:ascii="Cambria Math" w:hAnsi="Cambria Math"/>
                </w:rPr>
                <m:t>diff</m:t>
              </w:ins>
            </m:r>
          </m:sub>
        </m:sSub>
        <m:r>
          <w:ins w:id="310" w:author="Alotaibi, Raed" w:date="2019-05-22T12:14:00Z">
            <w:rPr>
              <w:rFonts w:ascii="Cambria Math" w:hAnsi="Cambria Math"/>
            </w:rPr>
            <m:t>=</m:t>
          </w:ins>
        </m:r>
        <m:sSup>
          <m:sSupPr>
            <m:ctrlPr>
              <w:ins w:id="311" w:author="Alotaibi, Raed" w:date="2019-05-22T12:14:00Z">
                <w:rPr>
                  <w:rFonts w:ascii="Cambria Math" w:hAnsi="Cambria Math"/>
                  <w:i/>
                  <w:iCs/>
                </w:rPr>
              </w:ins>
            </m:ctrlPr>
          </m:sSupPr>
          <m:e>
            <m:r>
              <w:ins w:id="312" w:author="Alotaibi, Raed" w:date="2019-05-22T12:14:00Z">
                <w:rPr>
                  <w:rFonts w:ascii="Cambria Math" w:hAnsi="Cambria Math"/>
                </w:rPr>
                <m:t>e</m:t>
              </w:ins>
            </m:r>
          </m:e>
          <m:sup>
            <m:r>
              <w:ins w:id="313" w:author="Alotaibi, Raed" w:date="2019-05-22T12:14:00Z">
                <w:rPr>
                  <w:rFonts w:ascii="Cambria Math" w:hAnsi="Cambria Math"/>
                </w:rPr>
                <m:t>((</m:t>
              </w:ins>
            </m:r>
            <m:func>
              <m:funcPr>
                <m:ctrlPr>
                  <w:rPr>
                    <w:rFonts w:ascii="Cambria Math" w:hAnsi="Cambria Math"/>
                    <w:i/>
                    <w:iCs/>
                    <w:rPrChange w:id="314" w:author="Alotaibi, Raed" w:date="2019-05-22T12:14:00Z">
                      <w:rPr>
                        <w:rFonts w:ascii="Cambria Math" w:hAnsi="Cambria Math"/>
                        <w:iCs/>
                      </w:rPr>
                    </w:rPrChange>
                  </w:rPr>
                </m:ctrlPr>
              </m:funcPr>
              <m:fName>
                <m:r>
                  <m:rPr>
                    <m:sty m:val="p"/>
                  </m:rPr>
                  <w:rPr>
                    <w:rFonts w:ascii="Cambria Math" w:hAnsi="Cambria Math"/>
                  </w:rPr>
                  <m:t>ln</m:t>
                </m:r>
              </m:fName>
              <m:e>
                <m:d>
                  <m:dPr>
                    <m:ctrlPr>
                      <w:ins w:id="315" w:author="Alotaibi, Raed" w:date="2019-05-22T12:14:00Z">
                        <w:rPr>
                          <w:rFonts w:ascii="Cambria Math" w:hAnsi="Cambria Math"/>
                          <w:i/>
                          <w:iCs/>
                          <w:rPrChange w:id="316" w:author="Alotaibi, Raed" w:date="2019-05-22T12:14:00Z">
                            <w:rPr>
                              <w:rFonts w:ascii="Cambria Math" w:hAnsi="Cambria Math"/>
                              <w:i/>
                              <w:iCs/>
                            </w:rPr>
                          </w:rPrChange>
                        </w:rPr>
                      </w:ins>
                    </m:ctrlPr>
                  </m:dPr>
                  <m:e>
                    <m:r>
                      <w:ins w:id="317" w:author="Alotaibi, Raed" w:date="2019-05-22T12:14:00Z">
                        <w:rPr>
                          <w:rFonts w:ascii="Cambria Math" w:hAnsi="Cambria Math"/>
                          <w:rPrChange w:id="318" w:author="Alotaibi, Raed" w:date="2019-05-22T12:14:00Z">
                            <w:rPr>
                              <w:rFonts w:ascii="Cambria Math" w:hAnsi="Cambria Math"/>
                            </w:rPr>
                          </w:rPrChange>
                        </w:rPr>
                        <m:t>RR</m:t>
                      </w:ins>
                    </m:r>
                  </m:e>
                </m:d>
              </m:e>
            </m:func>
            <m:r>
              <w:ins w:id="319" w:author="Alotaibi, Raed" w:date="2019-05-22T12:15:00Z">
                <w:rPr>
                  <w:rFonts w:ascii="Cambria Math" w:hAnsi="Cambria Math"/>
                </w:rPr>
                <m:t xml:space="preserve"> </m:t>
              </w:ins>
            </m:r>
            <m:sSub>
              <m:sSubPr>
                <m:ctrlPr>
                  <w:ins w:id="320" w:author="Alotaibi, Raed" w:date="2019-05-22T12:14:00Z">
                    <w:rPr>
                      <w:rFonts w:ascii="Cambria Math" w:hAnsi="Cambria Math"/>
                      <w:i/>
                      <w:iCs/>
                    </w:rPr>
                  </w:ins>
                </m:ctrlPr>
              </m:sSubPr>
              <m:e>
                <m:r>
                  <w:ins w:id="321" w:author="Alotaibi, Raed" w:date="2019-05-22T12:15:00Z">
                    <w:rPr>
                      <w:rFonts w:ascii="Cambria Math" w:hAnsi="Cambria Math"/>
                    </w:rPr>
                    <m:t xml:space="preserve">/ </m:t>
                  </w:ins>
                </m:r>
                <m:r>
                  <w:ins w:id="322" w:author="Alotaibi, Raed" w:date="2019-05-22T12:14:00Z">
                    <w:rPr>
                      <w:rFonts w:ascii="Cambria Math" w:hAnsi="Cambria Math"/>
                    </w:rPr>
                    <m:t>RR</m:t>
                  </w:ins>
                </m:r>
              </m:e>
              <m:sub>
                <m:r>
                  <w:ins w:id="323" w:author="Alotaibi, Raed" w:date="2019-05-22T12:14:00Z">
                    <w:rPr>
                      <w:rFonts w:ascii="Cambria Math" w:hAnsi="Cambria Math"/>
                    </w:rPr>
                    <m:t>unit</m:t>
                  </w:ins>
                </m:r>
              </m:sub>
            </m:sSub>
            <m:r>
              <w:ins w:id="324" w:author="Alotaibi, Raed" w:date="2019-05-22T12:15:00Z">
                <w:rPr>
                  <w:rFonts w:ascii="Cambria Math" w:hAnsi="Cambria Math"/>
                </w:rPr>
                <m:t xml:space="preserve"> * Exposure</m:t>
              </w:ins>
            </m:r>
            <m:r>
              <w:ins w:id="325" w:author="Alotaibi, Raed" w:date="2019-05-22T12:16:00Z">
                <w:rPr>
                  <w:rFonts w:ascii="Cambria Math" w:hAnsi="Cambria Math"/>
                </w:rPr>
                <m:t>)</m:t>
              </w:ins>
            </m:r>
          </m:sup>
        </m:sSup>
      </m:oMath>
    </w:p>
    <w:p w14:paraId="107DD463" w14:textId="611DA1FB" w:rsidR="00D44198" w:rsidRDefault="00D44198" w:rsidP="00D44198">
      <w:pPr>
        <w:pStyle w:val="Caption"/>
        <w:jc w:val="center"/>
        <w:rPr>
          <w:ins w:id="326" w:author="Alotaibi, Raed" w:date="2019-05-22T12:16:00Z"/>
        </w:rPr>
        <w:pPrChange w:id="327" w:author="Alotaibi, Raed" w:date="2019-05-22T12:16:00Z">
          <w:pPr>
            <w:pStyle w:val="Caption"/>
          </w:pPr>
        </w:pPrChange>
      </w:pPr>
      <w:ins w:id="328" w:author="Alotaibi, Raed" w:date="2019-05-22T12:16:00Z">
        <w:r>
          <w:t xml:space="preserve">Equation </w:t>
        </w:r>
        <w:r>
          <w:fldChar w:fldCharType="begin"/>
        </w:r>
        <w:r>
          <w:instrText xml:space="preserve"> SEQ Equation \* ARABIC </w:instrText>
        </w:r>
      </w:ins>
      <w:r>
        <w:fldChar w:fldCharType="separate"/>
      </w:r>
      <w:ins w:id="329" w:author="Alotaibi, Raed" w:date="2019-05-22T12:17:00Z">
        <w:r>
          <w:rPr>
            <w:noProof/>
          </w:rPr>
          <w:t>6</w:t>
        </w:r>
      </w:ins>
      <w:ins w:id="330" w:author="Alotaibi, Raed" w:date="2019-05-22T12:16:00Z">
        <w:r>
          <w:fldChar w:fldCharType="end"/>
        </w:r>
      </w:ins>
    </w:p>
    <w:p w14:paraId="64554D4C" w14:textId="1E33F78F" w:rsidR="00313E70" w:rsidRDefault="00313E70" w:rsidP="00C147C0">
      <w:r>
        <w:t>Where RR is the CRF and RR</w:t>
      </w:r>
      <w:r w:rsidRPr="00313E70">
        <w:rPr>
          <w:vertAlign w:val="subscript"/>
        </w:rPr>
        <w:t>unit</w:t>
      </w:r>
      <w:r>
        <w:t xml:space="preserve"> is the exposure unit for the CRF</w:t>
      </w:r>
      <w:r w:rsidR="008C1A31">
        <w:t xml:space="preserve"> as extracted </w:t>
      </w:r>
      <w:commentRangeStart w:id="331"/>
      <w:r w:rsidR="008C1A31">
        <w:t>from</w:t>
      </w:r>
      <w:del w:id="332" w:author="Alotaibi, Raed" w:date="2019-05-20T14:07:00Z">
        <w:r w:rsidR="008C1A31" w:rsidDel="00C147C0">
          <w:delText xml:space="preserve"> </w:delText>
        </w:r>
      </w:del>
      <w:commentRangeEnd w:id="331"/>
      <w:r w:rsidR="008C1A31">
        <w:rPr>
          <w:rStyle w:val="CommentReference"/>
        </w:rPr>
        <w:commentReference w:id="331"/>
      </w:r>
      <w:ins w:id="333" w:author="Alotaibi, Raed" w:date="2019-05-20T14:07:00Z">
        <w:r w:rsidR="00C147C0">
          <w:t xml:space="preserve"> </w:t>
        </w:r>
      </w:ins>
      <w:r w:rsidR="00C147C0">
        <w:fldChar w:fldCharType="begin"/>
      </w:r>
      <w:r w:rsidR="00C147C0">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fldChar w:fldCharType="separate"/>
      </w:r>
      <w:r w:rsidR="00C147C0">
        <w:rPr>
          <w:noProof/>
        </w:rPr>
        <w:t>Khreis et al. (2017)</w:t>
      </w:r>
      <w:r w:rsidR="00C147C0">
        <w:fldChar w:fldCharType="end"/>
      </w:r>
      <w:del w:id="334" w:author="Alotaibi, Raed" w:date="2019-05-20T14:06:00Z">
        <w:r w:rsidR="008C1A31" w:rsidDel="00C147C0">
          <w:delText>the</w:delText>
        </w:r>
      </w:del>
      <w:del w:id="335" w:author="Alotaibi, Raed" w:date="2019-05-20T14:07:00Z">
        <w:r w:rsidR="008C1A31" w:rsidDel="00C147C0">
          <w:delText xml:space="preserve"> meta-analysis</w:delText>
        </w:r>
      </w:del>
      <w:r>
        <w:t xml:space="preserve">. The population attributable fraction (PAF) is then estimated. </w:t>
      </w:r>
    </w:p>
    <w:p w14:paraId="32AD94B8" w14:textId="26B84261" w:rsidR="00D44198" w:rsidRDefault="00313E70" w:rsidP="00D44198">
      <w:pPr>
        <w:keepNext/>
        <w:jc w:val="center"/>
        <w:rPr>
          <w:i/>
          <w:iCs/>
        </w:rPr>
        <w:pPrChange w:id="336" w:author="Alotaibi, Raed" w:date="2019-05-22T12:17:00Z">
          <w:pPr>
            <w:jc w:val="center"/>
          </w:pPr>
        </w:pPrChange>
      </w:pPr>
      <w:del w:id="337" w:author="Alotaibi, Raed" w:date="2019-05-22T12:17:00Z">
        <w:r w:rsidDel="00D44198">
          <w:rPr>
            <w:i/>
            <w:iCs/>
          </w:rPr>
          <w:delText>PAF = (RR</w:delText>
        </w:r>
        <w:r w:rsidRPr="00313E70" w:rsidDel="00D44198">
          <w:rPr>
            <w:i/>
            <w:iCs/>
            <w:vertAlign w:val="subscript"/>
          </w:rPr>
          <w:delText>diff</w:delText>
        </w:r>
        <w:r w:rsidDel="00D44198">
          <w:rPr>
            <w:i/>
            <w:iCs/>
          </w:rPr>
          <w:delText xml:space="preserve"> – 1)/(RR</w:delText>
        </w:r>
        <w:r w:rsidRPr="00313E70" w:rsidDel="00D44198">
          <w:rPr>
            <w:i/>
            <w:iCs/>
            <w:vertAlign w:val="subscript"/>
          </w:rPr>
          <w:delText>diff</w:delText>
        </w:r>
        <w:r w:rsidDel="00D44198">
          <w:rPr>
            <w:i/>
            <w:iCs/>
          </w:rPr>
          <w:delText>) (4)</w:delText>
        </w:r>
      </w:del>
      <m:oMath>
        <m:r>
          <w:ins w:id="338" w:author="Alotaibi, Raed" w:date="2019-05-22T12:16:00Z">
            <w:rPr>
              <w:rFonts w:ascii="Cambria Math" w:hAnsi="Cambria Math"/>
            </w:rPr>
            <m:t>PAF=</m:t>
          </w:ins>
        </m:r>
        <m:d>
          <m:dPr>
            <m:ctrlPr>
              <w:ins w:id="339" w:author="Alotaibi, Raed" w:date="2019-05-22T12:16:00Z">
                <w:rPr>
                  <w:rFonts w:ascii="Cambria Math" w:hAnsi="Cambria Math"/>
                  <w:i/>
                  <w:iCs/>
                </w:rPr>
              </w:ins>
            </m:ctrlPr>
          </m:dPr>
          <m:e>
            <m:sSub>
              <m:sSubPr>
                <m:ctrlPr>
                  <w:ins w:id="340" w:author="Alotaibi, Raed" w:date="2019-05-22T12:16:00Z">
                    <w:rPr>
                      <w:rFonts w:ascii="Cambria Math" w:hAnsi="Cambria Math"/>
                      <w:i/>
                      <w:iCs/>
                    </w:rPr>
                  </w:ins>
                </m:ctrlPr>
              </m:sSubPr>
              <m:e>
                <m:r>
                  <w:ins w:id="341" w:author="Alotaibi, Raed" w:date="2019-05-22T12:16:00Z">
                    <w:rPr>
                      <w:rFonts w:ascii="Cambria Math" w:hAnsi="Cambria Math"/>
                    </w:rPr>
                    <m:t>RR</m:t>
                  </w:ins>
                </m:r>
              </m:e>
              <m:sub>
                <m:r>
                  <w:ins w:id="342" w:author="Alotaibi, Raed" w:date="2019-05-22T12:16:00Z">
                    <w:rPr>
                      <w:rFonts w:ascii="Cambria Math" w:hAnsi="Cambria Math"/>
                    </w:rPr>
                    <m:t>diff</m:t>
                  </w:ins>
                </m:r>
              </m:sub>
            </m:sSub>
            <m:r>
              <w:ins w:id="343" w:author="Alotaibi, Raed" w:date="2019-05-22T12:16:00Z">
                <w:rPr>
                  <w:rFonts w:ascii="Cambria Math" w:hAnsi="Cambria Math"/>
                </w:rPr>
                <m:t>-1</m:t>
              </w:ins>
            </m:r>
          </m:e>
        </m:d>
        <m:r>
          <w:ins w:id="344" w:author="Alotaibi, Raed" w:date="2019-05-22T12:17:00Z">
            <w:rPr>
              <w:rFonts w:ascii="Cambria Math" w:hAnsi="Cambria Math"/>
            </w:rPr>
            <m:t xml:space="preserve">/ </m:t>
          </w:ins>
        </m:r>
        <m:sSub>
          <m:sSubPr>
            <m:ctrlPr>
              <w:ins w:id="345" w:author="Alotaibi, Raed" w:date="2019-05-22T12:17:00Z">
                <w:rPr>
                  <w:rFonts w:ascii="Cambria Math" w:hAnsi="Cambria Math"/>
                  <w:i/>
                  <w:iCs/>
                </w:rPr>
              </w:ins>
            </m:ctrlPr>
          </m:sSubPr>
          <m:e>
            <m:r>
              <w:ins w:id="346" w:author="Alotaibi, Raed" w:date="2019-05-22T12:17:00Z">
                <w:rPr>
                  <w:rFonts w:ascii="Cambria Math" w:hAnsi="Cambria Math"/>
                </w:rPr>
                <m:t>RR</m:t>
              </w:ins>
            </m:r>
          </m:e>
          <m:sub>
            <m:r>
              <w:ins w:id="347" w:author="Alotaibi, Raed" w:date="2019-05-22T12:17:00Z">
                <w:rPr>
                  <w:rFonts w:ascii="Cambria Math" w:hAnsi="Cambria Math"/>
                </w:rPr>
                <m:t>diff</m:t>
              </w:ins>
            </m:r>
          </m:sub>
        </m:sSub>
      </m:oMath>
    </w:p>
    <w:p w14:paraId="7076DCCA" w14:textId="5DC83D7C" w:rsidR="00D44198" w:rsidRDefault="00D44198" w:rsidP="00D44198">
      <w:pPr>
        <w:pStyle w:val="Caption"/>
        <w:jc w:val="center"/>
        <w:rPr>
          <w:ins w:id="348" w:author="Alotaibi, Raed" w:date="2019-05-22T12:17:00Z"/>
        </w:rPr>
        <w:pPrChange w:id="349" w:author="Alotaibi, Raed" w:date="2019-05-22T12:17:00Z">
          <w:pPr>
            <w:pStyle w:val="Caption"/>
          </w:pPr>
        </w:pPrChange>
      </w:pPr>
      <w:ins w:id="350" w:author="Alotaibi, Raed" w:date="2019-05-22T12:17:00Z">
        <w:r>
          <w:t xml:space="preserve">Equation </w:t>
        </w:r>
        <w:r>
          <w:fldChar w:fldCharType="begin"/>
        </w:r>
        <w:r>
          <w:instrText xml:space="preserve"> SEQ Equation \* ARABIC </w:instrText>
        </w:r>
      </w:ins>
      <w:r>
        <w:fldChar w:fldCharType="separate"/>
      </w:r>
      <w:ins w:id="351" w:author="Alotaibi, Raed" w:date="2019-05-22T12:17:00Z">
        <w:r>
          <w:rPr>
            <w:noProof/>
          </w:rPr>
          <w:t>7</w:t>
        </w:r>
        <w:r>
          <w:fldChar w:fldCharType="end"/>
        </w:r>
      </w:ins>
    </w:p>
    <w:p w14:paraId="614A329A" w14:textId="3018A3BB" w:rsidR="006D44CA" w:rsidDel="008901C8" w:rsidRDefault="00313E70" w:rsidP="008901C8">
      <w:pPr>
        <w:rPr>
          <w:del w:id="352" w:author="Alotaibi, Raed" w:date="2019-05-22T13:03:00Z"/>
        </w:rPr>
        <w:pPrChange w:id="353" w:author="Alotaibi, Raed" w:date="2019-05-22T13:03:00Z">
          <w:pPr/>
        </w:pPrChange>
      </w:pPr>
      <w:r>
        <w:lastRenderedPageBreak/>
        <w:t xml:space="preserve">The attributable number of asthma incident cases (AC) </w:t>
      </w:r>
      <w:r w:rsidR="008C1A31">
        <w:t xml:space="preserve">was </w:t>
      </w:r>
      <w:r>
        <w:t>estimated by multiplying the PAF with the number of incident asthma cases at each census block. The AC is then summed up to get the total AC.</w:t>
      </w:r>
    </w:p>
    <w:p w14:paraId="3C4E1846" w14:textId="77777777" w:rsidR="008901C8" w:rsidRDefault="008901C8" w:rsidP="009250E9">
      <w:pPr>
        <w:rPr>
          <w:ins w:id="354" w:author="Alotaibi, Raed" w:date="2019-05-22T13:03:00Z"/>
        </w:rPr>
      </w:pPr>
    </w:p>
    <w:p w14:paraId="4F370B9F" w14:textId="671873A0" w:rsidR="00C46BEF" w:rsidDel="008901C8" w:rsidRDefault="00C46BEF" w:rsidP="0080038E">
      <w:pPr>
        <w:pStyle w:val="ListParagraph"/>
        <w:numPr>
          <w:ilvl w:val="0"/>
          <w:numId w:val="12"/>
        </w:numPr>
        <w:rPr>
          <w:del w:id="355" w:author="Alotaibi, Raed" w:date="2019-05-22T13:03:00Z"/>
        </w:rPr>
      </w:pPr>
      <w:del w:id="356" w:author="Alotaibi, Raed" w:date="2019-05-22T13:03:00Z">
        <w:r w:rsidRPr="00C46BEF" w:rsidDel="008901C8">
          <w:rPr>
            <w:highlight w:val="green"/>
          </w:rPr>
          <w:delText xml:space="preserve">Add graphic section </w:delText>
        </w:r>
        <w:r w:rsidDel="008901C8">
          <w:rPr>
            <w:highlight w:val="green"/>
          </w:rPr>
          <w:delText xml:space="preserve">describing analysis </w:delText>
        </w:r>
        <w:r w:rsidRPr="0080038E" w:rsidDel="008901C8">
          <w:rPr>
            <w:highlight w:val="green"/>
          </w:rPr>
          <w:delText>flow</w:delText>
        </w:r>
        <w:r w:rsidR="00863D01" w:rsidRPr="0080038E" w:rsidDel="008901C8">
          <w:rPr>
            <w:highlight w:val="green"/>
          </w:rPr>
          <w:delText xml:space="preserve"> (</w:delText>
        </w:r>
        <w:r w:rsidR="0080038E" w:rsidRPr="0080038E" w:rsidDel="008901C8">
          <w:rPr>
            <w:highlight w:val="green"/>
          </w:rPr>
          <w:delText>Figure 1)</w:delText>
        </w:r>
      </w:del>
    </w:p>
    <w:p w14:paraId="6273D842" w14:textId="1A9B48AC" w:rsidR="009250E9" w:rsidRDefault="009250E9" w:rsidP="008901C8">
      <w:pPr>
        <w:pPrChange w:id="357" w:author="Alotaibi, Raed" w:date="2019-05-22T13:03:00Z">
          <w:pPr/>
        </w:pPrChange>
      </w:pPr>
    </w:p>
    <w:p w14:paraId="34B75231" w14:textId="248FB67A" w:rsidR="00C928CB" w:rsidRDefault="00D16991" w:rsidP="004F11AE">
      <w:pPr>
        <w:rPr>
          <w:b/>
          <w:bCs/>
        </w:rPr>
      </w:pPr>
      <w:r w:rsidRPr="00D16991">
        <w:rPr>
          <w:b/>
          <w:bCs/>
        </w:rPr>
        <w:t>Results</w:t>
      </w:r>
    </w:p>
    <w:p w14:paraId="2A1FAC80" w14:textId="2AAC5247" w:rsidR="008C1A31" w:rsidRDefault="008C1A31" w:rsidP="004205F7">
      <w:pPr>
        <w:rPr>
          <w:i/>
          <w:iCs/>
        </w:rPr>
      </w:pPr>
      <w:r>
        <w:rPr>
          <w:i/>
          <w:iCs/>
        </w:rPr>
        <w:t xml:space="preserve">NO2 concentrations and trends </w:t>
      </w:r>
    </w:p>
    <w:p w14:paraId="5754008C" w14:textId="06D2D2F7" w:rsidR="004577A5" w:rsidDel="008901C8" w:rsidRDefault="004577A5" w:rsidP="00741AF5">
      <w:pPr>
        <w:rPr>
          <w:del w:id="358" w:author="Alotaibi, Raed" w:date="2019-05-22T13:06:00Z"/>
        </w:rPr>
        <w:pPrChange w:id="359" w:author="Alotaibi, Raed" w:date="2019-05-22T15:44:00Z">
          <w:pPr/>
        </w:pPrChange>
      </w:pPr>
      <w:commentRangeStart w:id="360"/>
      <w:r>
        <w:t xml:space="preserve">The </w:t>
      </w:r>
      <w:commentRangeEnd w:id="360"/>
      <w:r>
        <w:rPr>
          <w:rStyle w:val="CommentReference"/>
        </w:rPr>
        <w:commentReference w:id="360"/>
      </w:r>
      <w:r>
        <w:t>mean (min-max) NO</w:t>
      </w:r>
      <w:r w:rsidRPr="002964D1">
        <w:rPr>
          <w:vertAlign w:val="subscript"/>
        </w:rPr>
        <w:t>2</w:t>
      </w:r>
      <w:r>
        <w:rPr>
          <w:vertAlign w:val="subscript"/>
        </w:rPr>
        <w:t xml:space="preserve"> </w:t>
      </w:r>
      <w:r>
        <w:t>concentrations were 13.3 (1.5-58.3) ug/m</w:t>
      </w:r>
      <w:r w:rsidRPr="002964D1">
        <w:rPr>
          <w:vertAlign w:val="superscript"/>
        </w:rPr>
        <w:t>3</w:t>
      </w:r>
      <w:del w:id="361" w:author="Alotaibi, Raed" w:date="2019-05-20T14:39:00Z">
        <w:r w:rsidDel="00BC7C6F">
          <w:delText xml:space="preserve"> </w:delText>
        </w:r>
        <w:r w:rsidRPr="002964D1" w:rsidDel="00BC7C6F">
          <w:rPr>
            <w:highlight w:val="cyan"/>
          </w:rPr>
          <w:delText>(Table 2)</w:delText>
        </w:r>
      </w:del>
      <w:r>
        <w:t>. By living location, the mean NO</w:t>
      </w:r>
      <w:r w:rsidRPr="002964D1">
        <w:rPr>
          <w:vertAlign w:val="subscript"/>
        </w:rPr>
        <w:t>2</w:t>
      </w:r>
      <w:r>
        <w:t xml:space="preserve"> concentrations was highest </w:t>
      </w:r>
      <w:r w:rsidRPr="00BC7C6F">
        <w:t xml:space="preserve">at </w:t>
      </w:r>
      <w:del w:id="362" w:author="Alotaibi, Raed" w:date="2019-05-20T14:34:00Z">
        <w:r w:rsidRPr="00BC7C6F" w:rsidDel="00BC7C6F">
          <w:rPr>
            <w:rPrChange w:id="363" w:author="Alotaibi, Raed" w:date="2019-05-20T14:36:00Z">
              <w:rPr>
                <w:highlight w:val="green"/>
              </w:rPr>
            </w:rPrChange>
          </w:rPr>
          <w:delText>(living location)</w:delText>
        </w:r>
      </w:del>
      <w:ins w:id="364" w:author="Alotaibi, Raed" w:date="2019-05-20T14:34:00Z">
        <w:r w:rsidR="00BC7C6F" w:rsidRPr="00BC7C6F">
          <w:rPr>
            <w:rPrChange w:id="365" w:author="Alotaibi, Raed" w:date="2019-05-20T14:36:00Z">
              <w:rPr>
                <w:highlight w:val="green"/>
              </w:rPr>
            </w:rPrChange>
          </w:rPr>
          <w:t>urbanized areas</w:t>
        </w:r>
      </w:ins>
      <w:ins w:id="366" w:author="Alotaibi, Raed" w:date="2019-05-20T14:35:00Z">
        <w:r w:rsidR="00BC7C6F" w:rsidRPr="00BC7C6F">
          <w:rPr>
            <w:rPrChange w:id="367" w:author="Alotaibi, Raed" w:date="2019-05-20T14:36:00Z">
              <w:rPr>
                <w:highlight w:val="green"/>
              </w:rPr>
            </w:rPrChange>
          </w:rPr>
          <w:t xml:space="preserve"> </w:t>
        </w:r>
      </w:ins>
      <w:del w:id="368" w:author="Alotaibi, Raed" w:date="2019-05-20T14:35:00Z">
        <w:r w:rsidRPr="00BC7C6F" w:rsidDel="00BC7C6F">
          <w:rPr>
            <w:rPrChange w:id="369" w:author="Alotaibi, Raed" w:date="2019-05-20T14:36:00Z">
              <w:rPr>
                <w:highlight w:val="green"/>
              </w:rPr>
            </w:rPrChange>
          </w:rPr>
          <w:delText>-</w:delText>
        </w:r>
      </w:del>
      <w:r w:rsidRPr="00BC7C6F">
        <w:rPr>
          <w:rPrChange w:id="370" w:author="Alotaibi, Raed" w:date="2019-05-20T14:36:00Z">
            <w:rPr>
              <w:highlight w:val="green"/>
            </w:rPr>
          </w:rPrChange>
        </w:rPr>
        <w:t>(</w:t>
      </w:r>
      <w:del w:id="371" w:author="Alotaibi, Raed" w:date="2019-05-20T14:35:00Z">
        <w:r w:rsidRPr="00BC7C6F" w:rsidDel="00BC7C6F">
          <w:rPr>
            <w:rPrChange w:id="372" w:author="Alotaibi, Raed" w:date="2019-05-20T14:36:00Z">
              <w:rPr>
                <w:highlight w:val="green"/>
              </w:rPr>
            </w:rPrChange>
          </w:rPr>
          <w:delText>NO</w:delText>
        </w:r>
        <w:r w:rsidRPr="00BC7C6F" w:rsidDel="00BC7C6F">
          <w:rPr>
            <w:vertAlign w:val="subscript"/>
            <w:rPrChange w:id="373" w:author="Alotaibi, Raed" w:date="2019-05-20T14:36:00Z">
              <w:rPr>
                <w:highlight w:val="green"/>
                <w:vertAlign w:val="subscript"/>
              </w:rPr>
            </w:rPrChange>
          </w:rPr>
          <w:delText>2</w:delText>
        </w:r>
        <w:r w:rsidRPr="00BC7C6F" w:rsidDel="00BC7C6F">
          <w:rPr>
            <w:rPrChange w:id="374" w:author="Alotaibi, Raed" w:date="2019-05-20T14:36:00Z">
              <w:rPr>
                <w:highlight w:val="green"/>
              </w:rPr>
            </w:rPrChange>
          </w:rPr>
          <w:delText xml:space="preserve"> conc</w:delText>
        </w:r>
      </w:del>
      <w:ins w:id="375" w:author="Alotaibi, Raed" w:date="2019-05-20T14:35:00Z">
        <w:r w:rsidR="00BC7C6F" w:rsidRPr="00BC7C6F">
          <w:rPr>
            <w:rPrChange w:id="376" w:author="Alotaibi, Raed" w:date="2019-05-20T14:36:00Z">
              <w:rPr>
                <w:highlight w:val="green"/>
              </w:rPr>
            </w:rPrChange>
          </w:rPr>
          <w:t>18.4 ug/m</w:t>
        </w:r>
        <w:r w:rsidR="00BC7C6F" w:rsidRPr="00BC7C6F">
          <w:rPr>
            <w:vertAlign w:val="superscript"/>
            <w:rPrChange w:id="377" w:author="Alotaibi, Raed" w:date="2019-05-20T14:36:00Z">
              <w:rPr>
                <w:highlight w:val="green"/>
                <w:vertAlign w:val="superscript"/>
              </w:rPr>
            </w:rPrChange>
          </w:rPr>
          <w:t>3</w:t>
        </w:r>
      </w:ins>
      <w:r w:rsidRPr="00BC7C6F">
        <w:rPr>
          <w:rPrChange w:id="378" w:author="Alotaibi, Raed" w:date="2019-05-20T14:36:00Z">
            <w:rPr>
              <w:highlight w:val="green"/>
            </w:rPr>
          </w:rPrChange>
        </w:rPr>
        <w:t>),</w:t>
      </w:r>
      <w:r w:rsidRPr="00BC7C6F">
        <w:t xml:space="preserve"> while mean NO</w:t>
      </w:r>
      <w:r w:rsidRPr="00BC7C6F">
        <w:rPr>
          <w:vertAlign w:val="subscript"/>
        </w:rPr>
        <w:t>2</w:t>
      </w:r>
      <w:r w:rsidRPr="00BC7C6F">
        <w:t xml:space="preserve"> concentration was highest among </w:t>
      </w:r>
      <w:del w:id="379" w:author="Alotaibi, Raed" w:date="2019-05-20T14:35:00Z">
        <w:r w:rsidRPr="00BC7C6F" w:rsidDel="00BC7C6F">
          <w:rPr>
            <w:rPrChange w:id="380" w:author="Alotaibi, Raed" w:date="2019-05-20T14:36:00Z">
              <w:rPr>
                <w:highlight w:val="green"/>
              </w:rPr>
            </w:rPrChange>
          </w:rPr>
          <w:delText>(income group)-(NO</w:delText>
        </w:r>
        <w:r w:rsidRPr="00BC7C6F" w:rsidDel="00BC7C6F">
          <w:rPr>
            <w:vertAlign w:val="subscript"/>
            <w:rPrChange w:id="381" w:author="Alotaibi, Raed" w:date="2019-05-20T14:36:00Z">
              <w:rPr>
                <w:highlight w:val="green"/>
                <w:vertAlign w:val="subscript"/>
              </w:rPr>
            </w:rPrChange>
          </w:rPr>
          <w:delText xml:space="preserve">2 </w:delText>
        </w:r>
        <w:r w:rsidRPr="00BC7C6F" w:rsidDel="00BC7C6F">
          <w:rPr>
            <w:rPrChange w:id="382" w:author="Alotaibi, Raed" w:date="2019-05-20T14:36:00Z">
              <w:rPr>
                <w:highlight w:val="green"/>
              </w:rPr>
            </w:rPrChange>
          </w:rPr>
          <w:delText>conc)</w:delText>
        </w:r>
      </w:del>
      <w:ins w:id="383" w:author="Alotaibi, Raed" w:date="2019-05-20T14:35:00Z">
        <w:r w:rsidR="00BC7C6F" w:rsidRPr="00BC7C6F">
          <w:t>median</w:t>
        </w:r>
        <w:r w:rsidR="00BC7C6F">
          <w:t xml:space="preserve"> income </w:t>
        </w:r>
      </w:ins>
      <w:ins w:id="384" w:author="Alotaibi, Raed" w:date="2019-05-20T14:37:00Z">
        <w:r w:rsidR="00BC7C6F">
          <w:t xml:space="preserve">group </w:t>
        </w:r>
      </w:ins>
      <w:ins w:id="385" w:author="Alotaibi, Raed" w:date="2019-05-20T14:35:00Z">
        <w:r w:rsidR="00BC7C6F">
          <w:t xml:space="preserve">of </w:t>
        </w:r>
        <w:r w:rsidR="00BC7C6F" w:rsidRPr="00BC7C6F">
          <w:rPr>
            <w:rFonts w:cstheme="minorHAnsi"/>
            <w:rPrChange w:id="386" w:author="Alotaibi, Raed" w:date="2019-05-20T14:35:00Z">
              <w:rPr>
                <w:rFonts w:cstheme="minorHAnsi"/>
                <w:b/>
                <w:bCs/>
              </w:rPr>
            </w:rPrChange>
          </w:rPr>
          <w:t>≥$75,000</w:t>
        </w:r>
        <w:r w:rsidR="00BC7C6F">
          <w:rPr>
            <w:rFonts w:cstheme="minorHAnsi"/>
          </w:rPr>
          <w:t xml:space="preserve"> (</w:t>
        </w:r>
      </w:ins>
      <w:ins w:id="387" w:author="Alotaibi, Raed" w:date="2019-05-20T14:36:00Z">
        <w:r w:rsidR="00BC7C6F">
          <w:rPr>
            <w:rFonts w:cstheme="minorHAnsi"/>
          </w:rPr>
          <w:t>16.5 ug/m</w:t>
        </w:r>
        <w:r w:rsidR="00BC7C6F" w:rsidRPr="00BC7C6F">
          <w:rPr>
            <w:rFonts w:cstheme="minorHAnsi"/>
            <w:vertAlign w:val="superscript"/>
            <w:rPrChange w:id="388" w:author="Alotaibi, Raed" w:date="2019-05-20T14:36:00Z">
              <w:rPr>
                <w:rFonts w:cstheme="minorHAnsi"/>
              </w:rPr>
            </w:rPrChange>
          </w:rPr>
          <w:t>3</w:t>
        </w:r>
        <w:r w:rsidR="00BC7C6F">
          <w:t>)</w:t>
        </w:r>
      </w:ins>
      <w:r>
        <w:t xml:space="preserve"> </w:t>
      </w:r>
      <w:r w:rsidRPr="002964D1">
        <w:rPr>
          <w:highlight w:val="cyan"/>
        </w:rPr>
        <w:t>(</w:t>
      </w:r>
      <w:ins w:id="389" w:author="Alotaibi, Raed" w:date="2019-05-21T11:44:00Z">
        <w:r w:rsidR="00D34400" w:rsidRPr="00D34400">
          <w:rPr>
            <w:highlight w:val="cyan"/>
            <w:rPrChange w:id="390" w:author="Alotaibi, Raed" w:date="2019-05-21T11:44:00Z">
              <w:rPr>
                <w:highlight w:val="cyan"/>
              </w:rPr>
            </w:rPrChange>
          </w:rPr>
          <w:fldChar w:fldCharType="begin"/>
        </w:r>
        <w:r w:rsidR="00D34400" w:rsidRPr="00D34400">
          <w:rPr>
            <w:highlight w:val="cyan"/>
          </w:rPr>
          <w:instrText xml:space="preserve"> REF _Ref9331461 \h </w:instrText>
        </w:r>
      </w:ins>
      <w:r w:rsidR="00D34400">
        <w:rPr>
          <w:highlight w:val="cyan"/>
        </w:rPr>
        <w:instrText xml:space="preserve"> \* MERGEFORMAT </w:instrText>
      </w:r>
      <w:r w:rsidR="00D34400" w:rsidRPr="00D34400">
        <w:rPr>
          <w:highlight w:val="cyan"/>
          <w:rPrChange w:id="391" w:author="Alotaibi, Raed" w:date="2019-05-21T11:44:00Z">
            <w:rPr>
              <w:highlight w:val="cyan"/>
            </w:rPr>
          </w:rPrChange>
        </w:rPr>
      </w:r>
      <w:r w:rsidR="00D34400" w:rsidRPr="00D34400">
        <w:rPr>
          <w:highlight w:val="cyan"/>
          <w:rPrChange w:id="392" w:author="Alotaibi, Raed" w:date="2019-05-21T11:44:00Z">
            <w:rPr>
              <w:highlight w:val="cyan"/>
            </w:rPr>
          </w:rPrChange>
        </w:rPr>
        <w:fldChar w:fldCharType="separate"/>
      </w:r>
      <w:ins w:id="393" w:author="Alotaibi, Raed" w:date="2019-05-21T11:44:00Z">
        <w:r w:rsidR="00D34400" w:rsidRPr="00D34400">
          <w:rPr>
            <w:highlight w:val="cyan"/>
            <w:rPrChange w:id="394" w:author="Alotaibi, Raed" w:date="2019-05-21T11:44:00Z">
              <w:rPr/>
            </w:rPrChange>
          </w:rPr>
          <w:t xml:space="preserve">Table </w:t>
        </w:r>
        <w:r w:rsidR="00D34400" w:rsidRPr="00D34400">
          <w:rPr>
            <w:noProof/>
            <w:highlight w:val="cyan"/>
            <w:rPrChange w:id="395" w:author="Alotaibi, Raed" w:date="2019-05-21T11:44:00Z">
              <w:rPr>
                <w:noProof/>
              </w:rPr>
            </w:rPrChange>
          </w:rPr>
          <w:t>2</w:t>
        </w:r>
        <w:r w:rsidR="00D34400" w:rsidRPr="00D34400">
          <w:rPr>
            <w:highlight w:val="cyan"/>
            <w:rPrChange w:id="396" w:author="Alotaibi, Raed" w:date="2019-05-21T11:44:00Z">
              <w:rPr>
                <w:highlight w:val="cyan"/>
              </w:rPr>
            </w:rPrChange>
          </w:rPr>
          <w:fldChar w:fldCharType="end"/>
        </w:r>
      </w:ins>
      <w:del w:id="397" w:author="Alotaibi, Raed" w:date="2019-05-21T11:44:00Z">
        <w:r w:rsidRPr="002964D1" w:rsidDel="00D34400">
          <w:rPr>
            <w:highlight w:val="cyan"/>
          </w:rPr>
          <w:delText xml:space="preserve">Table </w:delText>
        </w:r>
      </w:del>
      <w:del w:id="398" w:author="Alotaibi, Raed" w:date="2019-05-20T14:36:00Z">
        <w:r w:rsidRPr="002964D1" w:rsidDel="00BC7C6F">
          <w:rPr>
            <w:highlight w:val="cyan"/>
          </w:rPr>
          <w:delText>3</w:delText>
        </w:r>
        <w:r w:rsidDel="00BC7C6F">
          <w:rPr>
            <w:highlight w:val="cyan"/>
          </w:rPr>
          <w:delText xml:space="preserve"> </w:delText>
        </w:r>
      </w:del>
      <w:ins w:id="399" w:author="Alotaibi, Raed" w:date="2019-05-20T14:36:00Z">
        <w:r w:rsidR="00BC7C6F">
          <w:rPr>
            <w:highlight w:val="cyan"/>
          </w:rPr>
          <w:t xml:space="preserve"> </w:t>
        </w:r>
      </w:ins>
      <w:r>
        <w:rPr>
          <w:highlight w:val="cyan"/>
        </w:rPr>
        <w:t xml:space="preserve">and </w:t>
      </w:r>
      <w:commentRangeStart w:id="400"/>
      <w:del w:id="401" w:author="Alotaibi, Raed" w:date="2019-05-22T13:05:00Z">
        <w:r w:rsidRPr="008901C8" w:rsidDel="008901C8">
          <w:rPr>
            <w:highlight w:val="cyan"/>
            <w:rPrChange w:id="402" w:author="Alotaibi, Raed" w:date="2019-05-22T13:05:00Z">
              <w:rPr>
                <w:highlight w:val="cyan"/>
              </w:rPr>
            </w:rPrChange>
          </w:rPr>
          <w:delText>Figure</w:delText>
        </w:r>
        <w:commentRangeEnd w:id="400"/>
        <w:r w:rsidRPr="008901C8" w:rsidDel="008901C8">
          <w:rPr>
            <w:rStyle w:val="CommentReference"/>
            <w:highlight w:val="cyan"/>
            <w:rPrChange w:id="403" w:author="Alotaibi, Raed" w:date="2019-05-22T13:05:00Z">
              <w:rPr>
                <w:rStyle w:val="CommentReference"/>
              </w:rPr>
            </w:rPrChange>
          </w:rPr>
          <w:commentReference w:id="400"/>
        </w:r>
        <w:r w:rsidRPr="008901C8" w:rsidDel="008901C8">
          <w:rPr>
            <w:highlight w:val="cyan"/>
            <w:rPrChange w:id="404" w:author="Alotaibi, Raed" w:date="2019-05-22T13:05:00Z">
              <w:rPr>
                <w:highlight w:val="cyan"/>
              </w:rPr>
            </w:rPrChange>
          </w:rPr>
          <w:delText>s</w:delText>
        </w:r>
      </w:del>
      <w:del w:id="405" w:author="Alotaibi, Raed" w:date="2019-05-20T14:38:00Z">
        <w:r w:rsidRPr="008901C8" w:rsidDel="00BC7C6F">
          <w:rPr>
            <w:highlight w:val="cyan"/>
            <w:rPrChange w:id="406" w:author="Alotaibi, Raed" w:date="2019-05-22T13:05:00Z">
              <w:rPr>
                <w:highlight w:val="cyan"/>
              </w:rPr>
            </w:rPrChange>
          </w:rPr>
          <w:delText xml:space="preserve"> </w:delText>
        </w:r>
      </w:del>
      <w:ins w:id="407" w:author="Alotaibi, Raed" w:date="2019-05-22T13:04:00Z">
        <w:r w:rsidR="008901C8" w:rsidRPr="008901C8">
          <w:rPr>
            <w:highlight w:val="cyan"/>
            <w:rPrChange w:id="408" w:author="Alotaibi, Raed" w:date="2019-05-22T13:05:00Z">
              <w:rPr>
                <w:highlight w:val="cyan"/>
              </w:rPr>
            </w:rPrChange>
          </w:rPr>
          <w:fldChar w:fldCharType="begin"/>
        </w:r>
        <w:r w:rsidR="008901C8" w:rsidRPr="008901C8">
          <w:rPr>
            <w:highlight w:val="cyan"/>
            <w:rPrChange w:id="409" w:author="Alotaibi, Raed" w:date="2019-05-22T13:05:00Z">
              <w:rPr>
                <w:highlight w:val="cyan"/>
              </w:rPr>
            </w:rPrChange>
          </w:rPr>
          <w:instrText xml:space="preserve"> REF _Ref9422658 \h </w:instrText>
        </w:r>
        <w:r w:rsidR="008901C8" w:rsidRPr="008901C8">
          <w:rPr>
            <w:highlight w:val="cyan"/>
            <w:rPrChange w:id="410" w:author="Alotaibi, Raed" w:date="2019-05-22T13:05:00Z">
              <w:rPr>
                <w:highlight w:val="cyan"/>
              </w:rPr>
            </w:rPrChange>
          </w:rPr>
        </w:r>
      </w:ins>
      <w:r w:rsidR="008901C8">
        <w:rPr>
          <w:highlight w:val="cyan"/>
        </w:rPr>
        <w:instrText xml:space="preserve"> \* MERGEFORMAT </w:instrText>
      </w:r>
      <w:r w:rsidR="008901C8" w:rsidRPr="008901C8">
        <w:rPr>
          <w:highlight w:val="cyan"/>
          <w:rPrChange w:id="411" w:author="Alotaibi, Raed" w:date="2019-05-22T13:05:00Z">
            <w:rPr>
              <w:highlight w:val="cyan"/>
            </w:rPr>
          </w:rPrChange>
        </w:rPr>
        <w:fldChar w:fldCharType="separate"/>
      </w:r>
      <w:ins w:id="412" w:author="Alotaibi, Raed" w:date="2019-05-22T13:04:00Z">
        <w:r w:rsidR="008901C8" w:rsidRPr="008901C8">
          <w:rPr>
            <w:highlight w:val="cyan"/>
            <w:rPrChange w:id="413" w:author="Alotaibi, Raed" w:date="2019-05-22T13:05:00Z">
              <w:rPr/>
            </w:rPrChange>
          </w:rPr>
          <w:t>Figure</w:t>
        </w:r>
      </w:ins>
      <w:ins w:id="414" w:author="Alotaibi, Raed" w:date="2019-05-22T13:05:00Z">
        <w:r w:rsidR="008901C8" w:rsidRPr="008901C8">
          <w:rPr>
            <w:highlight w:val="cyan"/>
            <w:rPrChange w:id="415" w:author="Alotaibi, Raed" w:date="2019-05-22T13:05:00Z">
              <w:rPr/>
            </w:rPrChange>
          </w:rPr>
          <w:t>s</w:t>
        </w:r>
      </w:ins>
      <w:ins w:id="416" w:author="Alotaibi, Raed" w:date="2019-05-22T13:04:00Z">
        <w:r w:rsidR="008901C8" w:rsidRPr="008901C8">
          <w:rPr>
            <w:highlight w:val="cyan"/>
            <w:rPrChange w:id="417" w:author="Alotaibi, Raed" w:date="2019-05-22T13:05:00Z">
              <w:rPr/>
            </w:rPrChange>
          </w:rPr>
          <w:t xml:space="preserve"> S</w:t>
        </w:r>
        <w:r w:rsidR="008901C8" w:rsidRPr="008901C8">
          <w:rPr>
            <w:noProof/>
            <w:highlight w:val="cyan"/>
            <w:rPrChange w:id="418" w:author="Alotaibi, Raed" w:date="2019-05-22T13:05:00Z">
              <w:rPr>
                <w:noProof/>
              </w:rPr>
            </w:rPrChange>
          </w:rPr>
          <w:t>2</w:t>
        </w:r>
        <w:r w:rsidR="008901C8" w:rsidRPr="008901C8">
          <w:rPr>
            <w:highlight w:val="cyan"/>
            <w:rPrChange w:id="419" w:author="Alotaibi, Raed" w:date="2019-05-22T13:05:00Z">
              <w:rPr>
                <w:highlight w:val="cyan"/>
              </w:rPr>
            </w:rPrChange>
          </w:rPr>
          <w:fldChar w:fldCharType="end"/>
        </w:r>
        <w:r w:rsidR="008901C8" w:rsidRPr="008901C8">
          <w:rPr>
            <w:highlight w:val="cyan"/>
            <w:rPrChange w:id="420" w:author="Alotaibi, Raed" w:date="2019-05-22T13:05:00Z">
              <w:rPr>
                <w:highlight w:val="cyan"/>
              </w:rPr>
            </w:rPrChange>
          </w:rPr>
          <w:t>-</w:t>
        </w:r>
        <w:r w:rsidR="008901C8" w:rsidRPr="008901C8">
          <w:rPr>
            <w:highlight w:val="cyan"/>
            <w:rPrChange w:id="421" w:author="Alotaibi, Raed" w:date="2019-05-22T13:05:00Z">
              <w:rPr>
                <w:highlight w:val="cyan"/>
              </w:rPr>
            </w:rPrChange>
          </w:rPr>
          <w:fldChar w:fldCharType="begin"/>
        </w:r>
        <w:r w:rsidR="008901C8" w:rsidRPr="008901C8">
          <w:rPr>
            <w:highlight w:val="cyan"/>
            <w:rPrChange w:id="422" w:author="Alotaibi, Raed" w:date="2019-05-22T13:05:00Z">
              <w:rPr>
                <w:highlight w:val="cyan"/>
              </w:rPr>
            </w:rPrChange>
          </w:rPr>
          <w:instrText xml:space="preserve"> REF _Ref9422664 \h </w:instrText>
        </w:r>
        <w:r w:rsidR="008901C8" w:rsidRPr="008901C8">
          <w:rPr>
            <w:highlight w:val="cyan"/>
            <w:rPrChange w:id="423" w:author="Alotaibi, Raed" w:date="2019-05-22T13:05:00Z">
              <w:rPr>
                <w:highlight w:val="cyan"/>
              </w:rPr>
            </w:rPrChange>
          </w:rPr>
        </w:r>
      </w:ins>
      <w:r w:rsidR="008901C8">
        <w:rPr>
          <w:highlight w:val="cyan"/>
        </w:rPr>
        <w:instrText xml:space="preserve"> \* MERGEFORMAT </w:instrText>
      </w:r>
      <w:r w:rsidR="008901C8" w:rsidRPr="008901C8">
        <w:rPr>
          <w:highlight w:val="cyan"/>
          <w:rPrChange w:id="424" w:author="Alotaibi, Raed" w:date="2019-05-22T13:05:00Z">
            <w:rPr>
              <w:highlight w:val="cyan"/>
            </w:rPr>
          </w:rPrChange>
        </w:rPr>
        <w:fldChar w:fldCharType="separate"/>
      </w:r>
      <w:ins w:id="425" w:author="Alotaibi, Raed" w:date="2019-05-22T13:04:00Z">
        <w:r w:rsidR="008901C8" w:rsidRPr="008901C8">
          <w:rPr>
            <w:highlight w:val="cyan"/>
            <w:rPrChange w:id="426" w:author="Alotaibi, Raed" w:date="2019-05-22T13:05:00Z">
              <w:rPr/>
            </w:rPrChange>
          </w:rPr>
          <w:t>S</w:t>
        </w:r>
        <w:r w:rsidR="008901C8" w:rsidRPr="008901C8">
          <w:rPr>
            <w:noProof/>
            <w:highlight w:val="cyan"/>
            <w:rPrChange w:id="427" w:author="Alotaibi, Raed" w:date="2019-05-22T13:05:00Z">
              <w:rPr>
                <w:noProof/>
              </w:rPr>
            </w:rPrChange>
          </w:rPr>
          <w:t>4</w:t>
        </w:r>
        <w:r w:rsidR="008901C8" w:rsidRPr="008901C8">
          <w:rPr>
            <w:highlight w:val="cyan"/>
            <w:rPrChange w:id="428" w:author="Alotaibi, Raed" w:date="2019-05-22T13:05:00Z">
              <w:rPr>
                <w:highlight w:val="cyan"/>
              </w:rPr>
            </w:rPrChange>
          </w:rPr>
          <w:fldChar w:fldCharType="end"/>
        </w:r>
      </w:ins>
      <w:del w:id="429" w:author="Alotaibi, Raed" w:date="2019-05-20T14:38:00Z">
        <w:r w:rsidRPr="008901C8" w:rsidDel="00BC7C6F">
          <w:rPr>
            <w:highlight w:val="cyan"/>
            <w:rPrChange w:id="430" w:author="Alotaibi, Raed" w:date="2019-05-22T13:05:00Z">
              <w:rPr>
                <w:highlight w:val="cyan"/>
              </w:rPr>
            </w:rPrChange>
          </w:rPr>
          <w:delText>2-5</w:delText>
        </w:r>
      </w:del>
      <w:r w:rsidRPr="008901C8">
        <w:rPr>
          <w:highlight w:val="cyan"/>
          <w:rPrChange w:id="431" w:author="Alotaibi, Raed" w:date="2019-05-22T13:05:00Z">
            <w:rPr>
              <w:highlight w:val="cyan"/>
            </w:rPr>
          </w:rPrChange>
        </w:rPr>
        <w:t>)</w:t>
      </w:r>
      <w:r w:rsidRPr="008901C8">
        <w:rPr>
          <w:highlight w:val="cyan"/>
          <w:rPrChange w:id="432" w:author="Alotaibi, Raed" w:date="2019-05-22T13:05:00Z">
            <w:rPr/>
          </w:rPrChange>
        </w:rPr>
        <w:t>.</w:t>
      </w:r>
      <w:r>
        <w:t xml:space="preserve"> South Dakota had the lowest </w:t>
      </w:r>
      <w:commentRangeStart w:id="433"/>
      <w:del w:id="434" w:author="Alotaibi, Raed" w:date="2019-05-20T14:33:00Z">
        <w:r w:rsidRPr="000852BF" w:rsidDel="00BC7C6F">
          <w:rPr>
            <w:b/>
            <w:bCs/>
            <w:i/>
            <w:iCs/>
            <w:u w:val="single"/>
          </w:rPr>
          <w:delText>median</w:delText>
        </w:r>
        <w:r w:rsidDel="00BC7C6F">
          <w:delText xml:space="preserve"> </w:delText>
        </w:r>
      </w:del>
      <w:commentRangeEnd w:id="433"/>
      <w:ins w:id="435" w:author="Alotaibi, Raed" w:date="2019-05-20T14:33:00Z">
        <w:r w:rsidR="00BC7C6F" w:rsidRPr="00BC7C6F">
          <w:rPr>
            <w:b/>
            <w:bCs/>
            <w:u w:val="single"/>
            <w:rPrChange w:id="436" w:author="Alotaibi, Raed" w:date="2019-05-20T14:33:00Z">
              <w:rPr>
                <w:b/>
                <w:bCs/>
                <w:i/>
                <w:iCs/>
                <w:u w:val="single"/>
              </w:rPr>
            </w:rPrChange>
          </w:rPr>
          <w:t>mean</w:t>
        </w:r>
        <w:r w:rsidR="00BC7C6F">
          <w:t xml:space="preserve"> </w:t>
        </w:r>
      </w:ins>
      <w:r>
        <w:rPr>
          <w:rStyle w:val="CommentReference"/>
        </w:rPr>
        <w:commentReference w:id="433"/>
      </w:r>
      <w:r>
        <w:t>NO</w:t>
      </w:r>
      <w:r w:rsidRPr="000852BF">
        <w:rPr>
          <w:vertAlign w:val="subscript"/>
        </w:rPr>
        <w:t>2</w:t>
      </w:r>
      <w:r>
        <w:rPr>
          <w:vertAlign w:val="subscript"/>
        </w:rPr>
        <w:t xml:space="preserve"> </w:t>
      </w:r>
      <w:r>
        <w:t xml:space="preserve">concentration </w:t>
      </w:r>
      <w:r w:rsidRPr="00BC7C6F">
        <w:rPr>
          <w:rPrChange w:id="437" w:author="Alotaibi, Raed" w:date="2019-05-20T14:36:00Z">
            <w:rPr>
              <w:highlight w:val="green"/>
            </w:rPr>
          </w:rPrChange>
        </w:rPr>
        <w:t>(</w:t>
      </w:r>
      <w:del w:id="438" w:author="Alotaibi, Raed" w:date="2019-05-20T14:34:00Z">
        <w:r w:rsidRPr="00BC7C6F" w:rsidDel="00BC7C6F">
          <w:rPr>
            <w:rPrChange w:id="439" w:author="Alotaibi, Raed" w:date="2019-05-20T14:36:00Z">
              <w:rPr>
                <w:highlight w:val="green"/>
              </w:rPr>
            </w:rPrChange>
          </w:rPr>
          <w:delText>conc</w:delText>
        </w:r>
      </w:del>
      <w:ins w:id="440" w:author="Alotaibi, Raed" w:date="2019-05-20T14:34:00Z">
        <w:r w:rsidR="00BC7C6F" w:rsidRPr="00BC7C6F">
          <w:rPr>
            <w:rPrChange w:id="441" w:author="Alotaibi, Raed" w:date="2019-05-20T14:36:00Z">
              <w:rPr>
                <w:highlight w:val="green"/>
              </w:rPr>
            </w:rPrChange>
          </w:rPr>
          <w:t>5.2 ug/m</w:t>
        </w:r>
        <w:r w:rsidR="00BC7C6F" w:rsidRPr="00BC7C6F">
          <w:rPr>
            <w:vertAlign w:val="superscript"/>
            <w:rPrChange w:id="442" w:author="Alotaibi, Raed" w:date="2019-05-20T14:36:00Z">
              <w:rPr>
                <w:highlight w:val="green"/>
              </w:rPr>
            </w:rPrChange>
          </w:rPr>
          <w:t>3</w:t>
        </w:r>
      </w:ins>
      <w:r w:rsidRPr="00BC7C6F">
        <w:rPr>
          <w:rPrChange w:id="443" w:author="Alotaibi, Raed" w:date="2019-05-20T14:36:00Z">
            <w:rPr>
              <w:highlight w:val="green"/>
            </w:rPr>
          </w:rPrChange>
        </w:rPr>
        <w:t>)</w:t>
      </w:r>
      <w:r w:rsidRPr="00BC7C6F">
        <w:t>,</w:t>
      </w:r>
      <w:r>
        <w:t xml:space="preserve"> while the District of Columbia had the </w:t>
      </w:r>
      <w:r w:rsidRPr="00BC7C6F">
        <w:t xml:space="preserve">highest </w:t>
      </w:r>
      <w:r w:rsidRPr="00BC7C6F">
        <w:rPr>
          <w:rPrChange w:id="444" w:author="Alotaibi, Raed" w:date="2019-05-20T14:36:00Z">
            <w:rPr>
              <w:highlight w:val="green"/>
            </w:rPr>
          </w:rPrChange>
        </w:rPr>
        <w:t>(</w:t>
      </w:r>
      <w:del w:id="445" w:author="Alotaibi, Raed" w:date="2019-05-20T14:34:00Z">
        <w:r w:rsidRPr="00BC7C6F" w:rsidDel="00BC7C6F">
          <w:rPr>
            <w:rPrChange w:id="446" w:author="Alotaibi, Raed" w:date="2019-05-20T14:36:00Z">
              <w:rPr>
                <w:highlight w:val="green"/>
              </w:rPr>
            </w:rPrChange>
          </w:rPr>
          <w:delText>conc</w:delText>
        </w:r>
      </w:del>
      <w:ins w:id="447" w:author="Alotaibi, Raed" w:date="2019-05-20T14:34:00Z">
        <w:r w:rsidR="00BC7C6F" w:rsidRPr="00BC7C6F">
          <w:rPr>
            <w:rPrChange w:id="448" w:author="Alotaibi, Raed" w:date="2019-05-20T14:36:00Z">
              <w:rPr>
                <w:highlight w:val="green"/>
              </w:rPr>
            </w:rPrChange>
          </w:rPr>
          <w:t>26.3 ug/m</w:t>
        </w:r>
        <w:r w:rsidR="00BC7C6F" w:rsidRPr="00BC7C6F">
          <w:rPr>
            <w:vertAlign w:val="superscript"/>
            <w:rPrChange w:id="449" w:author="Alotaibi, Raed" w:date="2019-05-20T14:36:00Z">
              <w:rPr>
                <w:highlight w:val="green"/>
                <w:vertAlign w:val="superscript"/>
              </w:rPr>
            </w:rPrChange>
          </w:rPr>
          <w:t>3</w:t>
        </w:r>
      </w:ins>
      <w:r w:rsidRPr="00BC7C6F">
        <w:rPr>
          <w:rPrChange w:id="450" w:author="Alotaibi, Raed" w:date="2019-05-20T14:36:00Z">
            <w:rPr>
              <w:highlight w:val="green"/>
            </w:rPr>
          </w:rPrChange>
        </w:rPr>
        <w:t>)</w:t>
      </w:r>
      <w:r>
        <w:t xml:space="preserve"> </w:t>
      </w:r>
      <w:r w:rsidRPr="00741AF5">
        <w:rPr>
          <w:highlight w:val="cyan"/>
          <w:rPrChange w:id="451" w:author="Alotaibi, Raed" w:date="2019-05-22T15:45:00Z">
            <w:rPr>
              <w:highlight w:val="cyan"/>
            </w:rPr>
          </w:rPrChange>
        </w:rPr>
        <w:t>(</w:t>
      </w:r>
      <w:del w:id="452" w:author="Alotaibi, Raed" w:date="2019-05-21T11:44:00Z">
        <w:r w:rsidRPr="00741AF5" w:rsidDel="00D34400">
          <w:rPr>
            <w:highlight w:val="cyan"/>
            <w:rPrChange w:id="453" w:author="Alotaibi, Raed" w:date="2019-05-22T15:45:00Z">
              <w:rPr>
                <w:highlight w:val="cyan"/>
              </w:rPr>
            </w:rPrChange>
          </w:rPr>
          <w:delText xml:space="preserve">Table </w:delText>
        </w:r>
      </w:del>
      <w:del w:id="454" w:author="Alotaibi, Raed" w:date="2019-05-20T14:40:00Z">
        <w:r w:rsidRPr="00741AF5" w:rsidDel="00BC7C6F">
          <w:rPr>
            <w:highlight w:val="cyan"/>
            <w:rPrChange w:id="455" w:author="Alotaibi, Raed" w:date="2019-05-22T15:45:00Z">
              <w:rPr>
                <w:highlight w:val="cyan"/>
              </w:rPr>
            </w:rPrChange>
          </w:rPr>
          <w:delText xml:space="preserve">4 </w:delText>
        </w:r>
      </w:del>
      <w:ins w:id="456" w:author="Alotaibi, Raed" w:date="2019-05-22T15:44:00Z">
        <w:r w:rsidR="00741AF5" w:rsidRPr="00741AF5">
          <w:rPr>
            <w:highlight w:val="cyan"/>
            <w:rPrChange w:id="457" w:author="Alotaibi, Raed" w:date="2019-05-22T15:45:00Z">
              <w:rPr>
                <w:highlight w:val="cyan"/>
              </w:rPr>
            </w:rPrChange>
          </w:rPr>
          <w:fldChar w:fldCharType="begin"/>
        </w:r>
        <w:r w:rsidR="00741AF5" w:rsidRPr="00741AF5">
          <w:rPr>
            <w:highlight w:val="cyan"/>
            <w:rPrChange w:id="458" w:author="Alotaibi, Raed" w:date="2019-05-22T15:45:00Z">
              <w:rPr>
                <w:highlight w:val="cyan"/>
              </w:rPr>
            </w:rPrChange>
          </w:rPr>
          <w:instrText xml:space="preserve"> REF _Ref9432305 \h </w:instrText>
        </w:r>
        <w:r w:rsidR="00741AF5" w:rsidRPr="00741AF5">
          <w:rPr>
            <w:highlight w:val="cyan"/>
            <w:rPrChange w:id="459" w:author="Alotaibi, Raed" w:date="2019-05-22T15:45:00Z">
              <w:rPr>
                <w:highlight w:val="cyan"/>
              </w:rPr>
            </w:rPrChange>
          </w:rPr>
        </w:r>
      </w:ins>
      <w:r w:rsidR="00741AF5">
        <w:rPr>
          <w:highlight w:val="cyan"/>
        </w:rPr>
        <w:instrText xml:space="preserve"> \* MERGEFORMAT </w:instrText>
      </w:r>
      <w:r w:rsidR="00741AF5" w:rsidRPr="00741AF5">
        <w:rPr>
          <w:highlight w:val="cyan"/>
          <w:rPrChange w:id="460" w:author="Alotaibi, Raed" w:date="2019-05-22T15:45:00Z">
            <w:rPr>
              <w:highlight w:val="cyan"/>
            </w:rPr>
          </w:rPrChange>
        </w:rPr>
        <w:fldChar w:fldCharType="separate"/>
      </w:r>
      <w:ins w:id="461" w:author="Alotaibi, Raed" w:date="2019-05-22T15:44:00Z">
        <w:r w:rsidR="00741AF5" w:rsidRPr="00741AF5">
          <w:rPr>
            <w:highlight w:val="cyan"/>
            <w:rPrChange w:id="462" w:author="Alotaibi, Raed" w:date="2019-05-22T15:45:00Z">
              <w:rPr/>
            </w:rPrChange>
          </w:rPr>
          <w:t>Table S</w:t>
        </w:r>
        <w:r w:rsidR="00741AF5" w:rsidRPr="00741AF5">
          <w:rPr>
            <w:noProof/>
            <w:highlight w:val="cyan"/>
            <w:rPrChange w:id="463" w:author="Alotaibi, Raed" w:date="2019-05-22T15:45:00Z">
              <w:rPr>
                <w:noProof/>
              </w:rPr>
            </w:rPrChange>
          </w:rPr>
          <w:t>1</w:t>
        </w:r>
        <w:r w:rsidR="00741AF5" w:rsidRPr="00741AF5">
          <w:rPr>
            <w:highlight w:val="cyan"/>
            <w:rPrChange w:id="464" w:author="Alotaibi, Raed" w:date="2019-05-22T15:45:00Z">
              <w:rPr>
                <w:highlight w:val="cyan"/>
              </w:rPr>
            </w:rPrChange>
          </w:rPr>
          <w:fldChar w:fldCharType="end"/>
        </w:r>
      </w:ins>
      <w:r w:rsidRPr="008901C8">
        <w:rPr>
          <w:highlight w:val="cyan"/>
          <w:rPrChange w:id="465" w:author="Alotaibi, Raed" w:date="2019-05-22T13:06:00Z">
            <w:rPr>
              <w:highlight w:val="cyan"/>
            </w:rPr>
          </w:rPrChange>
        </w:rPr>
        <w:t>and</w:t>
      </w:r>
      <w:ins w:id="466" w:author="Alotaibi, Raed" w:date="2019-05-22T13:06:00Z">
        <w:r w:rsidR="008901C8">
          <w:rPr>
            <w:highlight w:val="cyan"/>
          </w:rPr>
          <w:t xml:space="preserve"> </w:t>
        </w:r>
      </w:ins>
      <w:ins w:id="467" w:author="Alotaibi, Raed" w:date="2019-05-22T13:05:00Z">
        <w:r w:rsidR="008901C8" w:rsidRPr="008901C8">
          <w:rPr>
            <w:highlight w:val="cyan"/>
            <w:rPrChange w:id="468" w:author="Alotaibi, Raed" w:date="2019-05-22T13:06:00Z">
              <w:rPr>
                <w:highlight w:val="cyan"/>
              </w:rPr>
            </w:rPrChange>
          </w:rPr>
          <w:fldChar w:fldCharType="begin"/>
        </w:r>
        <w:r w:rsidR="008901C8" w:rsidRPr="008901C8">
          <w:rPr>
            <w:highlight w:val="cyan"/>
            <w:rPrChange w:id="469" w:author="Alotaibi, Raed" w:date="2019-05-22T13:06:00Z">
              <w:rPr>
                <w:highlight w:val="cyan"/>
              </w:rPr>
            </w:rPrChange>
          </w:rPr>
          <w:instrText xml:space="preserve"> REF _Ref9422736 \h </w:instrText>
        </w:r>
        <w:r w:rsidR="008901C8" w:rsidRPr="008901C8">
          <w:rPr>
            <w:highlight w:val="cyan"/>
            <w:rPrChange w:id="470" w:author="Alotaibi, Raed" w:date="2019-05-22T13:06:00Z">
              <w:rPr>
                <w:highlight w:val="cyan"/>
              </w:rPr>
            </w:rPrChange>
          </w:rPr>
        </w:r>
      </w:ins>
      <w:r w:rsidR="008901C8">
        <w:rPr>
          <w:highlight w:val="cyan"/>
        </w:rPr>
        <w:instrText xml:space="preserve"> \* MERGEFORMAT </w:instrText>
      </w:r>
      <w:r w:rsidR="008901C8" w:rsidRPr="008901C8">
        <w:rPr>
          <w:highlight w:val="cyan"/>
          <w:rPrChange w:id="471" w:author="Alotaibi, Raed" w:date="2019-05-22T13:06:00Z">
            <w:rPr>
              <w:highlight w:val="cyan"/>
            </w:rPr>
          </w:rPrChange>
        </w:rPr>
        <w:fldChar w:fldCharType="separate"/>
      </w:r>
      <w:ins w:id="472" w:author="Alotaibi, Raed" w:date="2019-05-22T13:05:00Z">
        <w:r w:rsidR="008901C8" w:rsidRPr="008901C8">
          <w:rPr>
            <w:highlight w:val="cyan"/>
            <w:rPrChange w:id="473" w:author="Alotaibi, Raed" w:date="2019-05-22T13:06:00Z">
              <w:rPr/>
            </w:rPrChange>
          </w:rPr>
          <w:t>Figure S</w:t>
        </w:r>
        <w:r w:rsidR="008901C8" w:rsidRPr="008901C8">
          <w:rPr>
            <w:noProof/>
            <w:highlight w:val="cyan"/>
            <w:rPrChange w:id="474" w:author="Alotaibi, Raed" w:date="2019-05-22T13:06:00Z">
              <w:rPr>
                <w:noProof/>
              </w:rPr>
            </w:rPrChange>
          </w:rPr>
          <w:t>5</w:t>
        </w:r>
        <w:r w:rsidR="008901C8" w:rsidRPr="008901C8">
          <w:rPr>
            <w:highlight w:val="cyan"/>
            <w:rPrChange w:id="475" w:author="Alotaibi, Raed" w:date="2019-05-22T13:06:00Z">
              <w:rPr>
                <w:highlight w:val="cyan"/>
              </w:rPr>
            </w:rPrChange>
          </w:rPr>
          <w:fldChar w:fldCharType="end"/>
        </w:r>
      </w:ins>
      <w:del w:id="476" w:author="Alotaibi, Raed" w:date="2019-05-22T13:05:00Z">
        <w:r w:rsidRPr="008901C8" w:rsidDel="008901C8">
          <w:rPr>
            <w:highlight w:val="cyan"/>
            <w:rPrChange w:id="477" w:author="Alotaibi, Raed" w:date="2019-05-22T13:06:00Z">
              <w:rPr>
                <w:highlight w:val="cyan"/>
              </w:rPr>
            </w:rPrChange>
          </w:rPr>
          <w:delText xml:space="preserve"> Figure </w:delText>
        </w:r>
      </w:del>
      <w:del w:id="478" w:author="Alotaibi, Raed" w:date="2019-05-20T14:39:00Z">
        <w:r w:rsidRPr="008901C8" w:rsidDel="00BC7C6F">
          <w:rPr>
            <w:highlight w:val="cyan"/>
            <w:rPrChange w:id="479" w:author="Alotaibi, Raed" w:date="2019-05-22T13:06:00Z">
              <w:rPr>
                <w:highlight w:val="cyan"/>
              </w:rPr>
            </w:rPrChange>
          </w:rPr>
          <w:delText>6</w:delText>
        </w:r>
      </w:del>
      <w:r w:rsidRPr="008901C8">
        <w:rPr>
          <w:highlight w:val="cyan"/>
          <w:rPrChange w:id="480" w:author="Alotaibi, Raed" w:date="2019-05-22T13:06:00Z">
            <w:rPr>
              <w:highlight w:val="cyan"/>
            </w:rPr>
          </w:rPrChange>
        </w:rPr>
        <w:t>)</w:t>
      </w:r>
      <w:r w:rsidRPr="008901C8">
        <w:rPr>
          <w:highlight w:val="cyan"/>
          <w:rPrChange w:id="481" w:author="Alotaibi, Raed" w:date="2019-05-22T13:06:00Z">
            <w:rPr/>
          </w:rPrChange>
        </w:rPr>
        <w:t>.</w:t>
      </w:r>
      <w:r>
        <w:t xml:space="preserve"> </w:t>
      </w:r>
      <w:ins w:id="482" w:author="Alotaibi, Raed" w:date="2019-05-22T13:05:00Z">
        <w:r w:rsidR="008901C8" w:rsidRPr="008901C8">
          <w:rPr>
            <w:highlight w:val="cyan"/>
            <w:rPrChange w:id="483" w:author="Alotaibi, Raed" w:date="2019-05-22T13:05:00Z">
              <w:rPr/>
            </w:rPrChange>
          </w:rPr>
          <w:fldChar w:fldCharType="begin"/>
        </w:r>
        <w:r w:rsidR="008901C8" w:rsidRPr="008901C8">
          <w:rPr>
            <w:highlight w:val="cyan"/>
            <w:rPrChange w:id="484" w:author="Alotaibi, Raed" w:date="2019-05-22T13:05:00Z">
              <w:rPr/>
            </w:rPrChange>
          </w:rPr>
          <w:instrText xml:space="preserve"> REF _Ref9422743 \h </w:instrText>
        </w:r>
        <w:r w:rsidR="008901C8" w:rsidRPr="008901C8">
          <w:rPr>
            <w:highlight w:val="cyan"/>
            <w:rPrChange w:id="485" w:author="Alotaibi, Raed" w:date="2019-05-22T13:05:00Z">
              <w:rPr/>
            </w:rPrChange>
          </w:rPr>
        </w:r>
      </w:ins>
      <w:r w:rsidR="008901C8">
        <w:rPr>
          <w:highlight w:val="cyan"/>
        </w:rPr>
        <w:instrText xml:space="preserve"> \* MERGEFORMAT </w:instrText>
      </w:r>
      <w:r w:rsidR="008901C8" w:rsidRPr="008901C8">
        <w:rPr>
          <w:highlight w:val="cyan"/>
          <w:rPrChange w:id="486" w:author="Alotaibi, Raed" w:date="2019-05-22T13:05:00Z">
            <w:rPr/>
          </w:rPrChange>
        </w:rPr>
        <w:fldChar w:fldCharType="separate"/>
      </w:r>
      <w:ins w:id="487" w:author="Alotaibi, Raed" w:date="2019-05-22T13:05:00Z">
        <w:r w:rsidR="008901C8" w:rsidRPr="008901C8">
          <w:rPr>
            <w:highlight w:val="cyan"/>
            <w:rPrChange w:id="488" w:author="Alotaibi, Raed" w:date="2019-05-22T13:05:00Z">
              <w:rPr/>
            </w:rPrChange>
          </w:rPr>
          <w:t>Figure S</w:t>
        </w:r>
        <w:r w:rsidR="008901C8" w:rsidRPr="008901C8">
          <w:rPr>
            <w:noProof/>
            <w:highlight w:val="cyan"/>
            <w:rPrChange w:id="489" w:author="Alotaibi, Raed" w:date="2019-05-22T13:05:00Z">
              <w:rPr>
                <w:noProof/>
              </w:rPr>
            </w:rPrChange>
          </w:rPr>
          <w:t>6</w:t>
        </w:r>
        <w:r w:rsidR="008901C8" w:rsidRPr="008901C8">
          <w:rPr>
            <w:highlight w:val="cyan"/>
            <w:rPrChange w:id="490" w:author="Alotaibi, Raed" w:date="2019-05-22T13:05:00Z">
              <w:rPr/>
            </w:rPrChange>
          </w:rPr>
          <w:fldChar w:fldCharType="end"/>
        </w:r>
        <w:r w:rsidR="008901C8" w:rsidRPr="008901C8">
          <w:rPr>
            <w:highlight w:val="cyan"/>
            <w:rPrChange w:id="491" w:author="Alotaibi, Raed" w:date="2019-05-22T13:05:00Z">
              <w:rPr/>
            </w:rPrChange>
          </w:rPr>
          <w:fldChar w:fldCharType="begin"/>
        </w:r>
        <w:r w:rsidR="008901C8" w:rsidRPr="008901C8">
          <w:rPr>
            <w:highlight w:val="cyan"/>
            <w:rPrChange w:id="492" w:author="Alotaibi, Raed" w:date="2019-05-22T13:05:00Z">
              <w:rPr/>
            </w:rPrChange>
          </w:rPr>
          <w:instrText xml:space="preserve"> REF _Ref9422751 \h </w:instrText>
        </w:r>
        <w:r w:rsidR="008901C8" w:rsidRPr="008901C8">
          <w:rPr>
            <w:highlight w:val="cyan"/>
            <w:rPrChange w:id="493" w:author="Alotaibi, Raed" w:date="2019-05-22T13:05:00Z">
              <w:rPr/>
            </w:rPrChange>
          </w:rPr>
        </w:r>
      </w:ins>
      <w:r w:rsidR="008901C8">
        <w:rPr>
          <w:highlight w:val="cyan"/>
        </w:rPr>
        <w:instrText xml:space="preserve"> \* MERGEFORMAT </w:instrText>
      </w:r>
      <w:r w:rsidR="008901C8" w:rsidRPr="008901C8">
        <w:rPr>
          <w:highlight w:val="cyan"/>
          <w:rPrChange w:id="494" w:author="Alotaibi, Raed" w:date="2019-05-22T13:05:00Z">
            <w:rPr/>
          </w:rPrChange>
        </w:rPr>
        <w:fldChar w:fldCharType="separate"/>
      </w:r>
      <w:ins w:id="495" w:author="Alotaibi, Raed" w:date="2019-05-22T13:05:00Z">
        <w:r w:rsidR="008901C8" w:rsidRPr="008901C8">
          <w:rPr>
            <w:highlight w:val="cyan"/>
            <w:rPrChange w:id="496" w:author="Alotaibi, Raed" w:date="2019-05-22T13:05:00Z">
              <w:rPr/>
            </w:rPrChange>
          </w:rPr>
          <w:t>-S</w:t>
        </w:r>
        <w:r w:rsidR="008901C8" w:rsidRPr="008901C8">
          <w:rPr>
            <w:noProof/>
            <w:highlight w:val="cyan"/>
            <w:rPrChange w:id="497" w:author="Alotaibi, Raed" w:date="2019-05-22T13:05:00Z">
              <w:rPr>
                <w:noProof/>
              </w:rPr>
            </w:rPrChange>
          </w:rPr>
          <w:t>7</w:t>
        </w:r>
        <w:r w:rsidR="008901C8" w:rsidRPr="008901C8">
          <w:rPr>
            <w:highlight w:val="cyan"/>
            <w:rPrChange w:id="498" w:author="Alotaibi, Raed" w:date="2019-05-22T13:05:00Z">
              <w:rPr/>
            </w:rPrChange>
          </w:rPr>
          <w:fldChar w:fldCharType="end"/>
        </w:r>
      </w:ins>
      <w:del w:id="499" w:author="Alotaibi, Raed" w:date="2019-05-22T13:05:00Z">
        <w:r w:rsidRPr="00BC7C6F" w:rsidDel="008901C8">
          <w:rPr>
            <w:highlight w:val="cyan"/>
          </w:rPr>
          <w:delText xml:space="preserve">Figures </w:delText>
        </w:r>
      </w:del>
      <w:del w:id="500" w:author="Alotaibi, Raed" w:date="2019-05-20T14:39:00Z">
        <w:r w:rsidRPr="00BC7C6F" w:rsidDel="00BC7C6F">
          <w:rPr>
            <w:highlight w:val="cyan"/>
          </w:rPr>
          <w:delText>7</w:delText>
        </w:r>
      </w:del>
      <w:del w:id="501" w:author="Alotaibi, Raed" w:date="2019-05-22T13:05:00Z">
        <w:r w:rsidRPr="00BC7C6F" w:rsidDel="008901C8">
          <w:rPr>
            <w:highlight w:val="cyan"/>
          </w:rPr>
          <w:delText>-</w:delText>
        </w:r>
      </w:del>
      <w:del w:id="502" w:author="Alotaibi, Raed" w:date="2019-05-20T14:39:00Z">
        <w:r w:rsidRPr="00BC7C6F" w:rsidDel="00BC7C6F">
          <w:rPr>
            <w:highlight w:val="cyan"/>
          </w:rPr>
          <w:delText>8</w:delText>
        </w:r>
        <w:r w:rsidRPr="00BC7C6F" w:rsidDel="00BC7C6F">
          <w:rPr>
            <w:highlight w:val="cyan"/>
            <w:rPrChange w:id="503" w:author="Alotaibi, Raed" w:date="2019-05-20T14:39:00Z">
              <w:rPr/>
            </w:rPrChange>
          </w:rPr>
          <w:delText xml:space="preserve"> </w:delText>
        </w:r>
      </w:del>
      <w:ins w:id="504" w:author="Alotaibi, Raed" w:date="2019-05-20T14:39:00Z">
        <w:r w:rsidR="00BC7C6F">
          <w:t xml:space="preserve"> </w:t>
        </w:r>
      </w:ins>
      <w:del w:id="505" w:author="Alotaibi, Raed" w:date="2019-05-22T13:05:00Z">
        <w:r w:rsidDel="008901C8">
          <w:delText xml:space="preserve">shows </w:delText>
        </w:r>
      </w:del>
      <w:ins w:id="506" w:author="Alotaibi, Raed" w:date="2019-05-22T13:05:00Z">
        <w:r w:rsidR="008901C8">
          <w:t>demonst</w:t>
        </w:r>
      </w:ins>
      <w:ins w:id="507" w:author="Alotaibi, Raed" w:date="2019-05-22T13:06:00Z">
        <w:r w:rsidR="008901C8">
          <w:t>rates</w:t>
        </w:r>
      </w:ins>
      <w:ins w:id="508" w:author="Alotaibi, Raed" w:date="2019-05-22T13:05:00Z">
        <w:r w:rsidR="008901C8">
          <w:t xml:space="preserve"> </w:t>
        </w:r>
      </w:ins>
      <w:r>
        <w:t>NO</w:t>
      </w:r>
      <w:r w:rsidRPr="000852BF">
        <w:rPr>
          <w:vertAlign w:val="subscript"/>
        </w:rPr>
        <w:t>2</w:t>
      </w:r>
      <w:r>
        <w:t xml:space="preserve"> concentrations across living location and median household income for each state. </w:t>
      </w:r>
    </w:p>
    <w:p w14:paraId="3D372DC4" w14:textId="7840F80A" w:rsidR="004577A5" w:rsidRDefault="004577A5" w:rsidP="008901C8">
      <w:pPr>
        <w:rPr>
          <w:b/>
          <w:bCs/>
        </w:rPr>
        <w:pPrChange w:id="509" w:author="Alotaibi, Raed" w:date="2019-05-22T13:06:00Z">
          <w:pPr/>
        </w:pPrChange>
      </w:pPr>
    </w:p>
    <w:p w14:paraId="08E38E73" w14:textId="337B5BA1" w:rsidR="004577A5" w:rsidDel="00133FD4" w:rsidRDefault="00077D15" w:rsidP="00C147C0">
      <w:pPr>
        <w:pStyle w:val="ListParagraph"/>
        <w:numPr>
          <w:ilvl w:val="0"/>
          <w:numId w:val="15"/>
        </w:numPr>
        <w:spacing w:line="256" w:lineRule="auto"/>
        <w:rPr>
          <w:del w:id="510" w:author="Alotaibi, Raed" w:date="2019-05-21T11:37:00Z"/>
          <w:b/>
          <w:bCs/>
        </w:rPr>
      </w:pPr>
      <w:del w:id="511" w:author="Alotaibi, Raed" w:date="2019-05-21T11:37:00Z">
        <w:r w:rsidDel="00133FD4">
          <w:rPr>
            <w:b/>
            <w:bCs/>
          </w:rPr>
          <w:delText xml:space="preserve">Table 2: </w:delText>
        </w:r>
      </w:del>
      <w:del w:id="512" w:author="Alotaibi, Raed" w:date="2019-05-20T14:08:00Z">
        <w:r w:rsidR="004577A5" w:rsidDel="00C147C0">
          <w:rPr>
            <w:b/>
            <w:bCs/>
          </w:rPr>
          <w:delText xml:space="preserve">Air pollution </w:delText>
        </w:r>
      </w:del>
      <w:del w:id="513" w:author="Alotaibi, Raed" w:date="2019-05-21T11:37:00Z">
        <w:r w:rsidR="004577A5" w:rsidDel="00133FD4">
          <w:rPr>
            <w:b/>
            <w:bCs/>
          </w:rPr>
          <w:delText>concentration by strata</w:delText>
        </w:r>
      </w:del>
    </w:p>
    <w:p w14:paraId="62032F57" w14:textId="15703A45" w:rsidR="00133FD4" w:rsidRDefault="00133FD4">
      <w:pPr>
        <w:pStyle w:val="Caption"/>
        <w:keepNext/>
        <w:rPr>
          <w:ins w:id="514" w:author="Alotaibi, Raed" w:date="2019-05-21T11:37:00Z"/>
        </w:rPr>
        <w:pPrChange w:id="515" w:author="Alotaibi, Raed" w:date="2019-05-21T11:37:00Z">
          <w:pPr/>
        </w:pPrChange>
      </w:pPr>
      <w:bookmarkStart w:id="516" w:name="_Ref9331461"/>
      <w:ins w:id="517" w:author="Alotaibi, Raed" w:date="2019-05-21T11:37:00Z">
        <w:r>
          <w:t xml:space="preserve">Table </w:t>
        </w:r>
        <w:r>
          <w:fldChar w:fldCharType="begin"/>
        </w:r>
        <w:r>
          <w:instrText xml:space="preserve"> SEQ Table \* ARABIC </w:instrText>
        </w:r>
      </w:ins>
      <w:r>
        <w:fldChar w:fldCharType="separate"/>
      </w:r>
      <w:ins w:id="518" w:author="Alotaibi, Raed" w:date="2019-05-21T11:41:00Z">
        <w:r w:rsidR="00D34400">
          <w:rPr>
            <w:noProof/>
          </w:rPr>
          <w:t>2</w:t>
        </w:r>
      </w:ins>
      <w:ins w:id="519" w:author="Alotaibi, Raed" w:date="2019-05-21T11:37:00Z">
        <w:r>
          <w:fldChar w:fldCharType="end"/>
        </w:r>
        <w:bookmarkEnd w:id="516"/>
        <w:r>
          <w:t>: NO</w:t>
        </w:r>
        <w:r w:rsidRPr="00596E49">
          <w:rPr>
            <w:vertAlign w:val="subscript"/>
            <w:rPrChange w:id="520" w:author="Alotaibi, Raed" w:date="2019-05-21T11:37:00Z">
              <w:rPr>
                <w:i/>
                <w:iCs/>
              </w:rPr>
            </w:rPrChange>
          </w:rPr>
          <w:t>2</w:t>
        </w:r>
        <w:r>
          <w:t xml:space="preserve"> concentration by strata</w:t>
        </w:r>
      </w:ins>
    </w:p>
    <w:tbl>
      <w:tblPr>
        <w:tblStyle w:val="TableGrid"/>
        <w:tblW w:w="5000" w:type="pct"/>
        <w:tblLook w:val="04A0" w:firstRow="1" w:lastRow="0" w:firstColumn="1" w:lastColumn="0" w:noHBand="0" w:noVBand="1"/>
        <w:tblPrChange w:id="521" w:author="Alotaibi, Raed" w:date="2019-05-20T14:40:00Z">
          <w:tblPr>
            <w:tblStyle w:val="TableGrid"/>
            <w:tblW w:w="5238" w:type="pct"/>
            <w:tblLook w:val="04A0" w:firstRow="1" w:lastRow="0" w:firstColumn="1" w:lastColumn="0" w:noHBand="0" w:noVBand="1"/>
          </w:tblPr>
        </w:tblPrChange>
      </w:tblPr>
      <w:tblGrid>
        <w:gridCol w:w="1183"/>
        <w:gridCol w:w="2081"/>
        <w:gridCol w:w="952"/>
        <w:gridCol w:w="967"/>
        <w:gridCol w:w="1244"/>
        <w:gridCol w:w="1260"/>
        <w:gridCol w:w="827"/>
        <w:gridCol w:w="836"/>
        <w:tblGridChange w:id="522">
          <w:tblGrid>
            <w:gridCol w:w="1240"/>
            <w:gridCol w:w="2180"/>
            <w:gridCol w:w="997"/>
            <w:gridCol w:w="1013"/>
            <w:gridCol w:w="1303"/>
            <w:gridCol w:w="1320"/>
            <w:gridCol w:w="866"/>
            <w:gridCol w:w="876"/>
          </w:tblGrid>
        </w:tblGridChange>
      </w:tblGrid>
      <w:tr w:rsidR="00591FE9" w14:paraId="043C3802" w14:textId="4E1339DC" w:rsidTr="00BC7C6F">
        <w:tc>
          <w:tcPr>
            <w:tcW w:w="633" w:type="pct"/>
            <w:tcBorders>
              <w:top w:val="single" w:sz="4" w:space="0" w:color="auto"/>
              <w:left w:val="single" w:sz="4" w:space="0" w:color="auto"/>
              <w:bottom w:val="single" w:sz="4" w:space="0" w:color="auto"/>
              <w:right w:val="single" w:sz="4" w:space="0" w:color="auto"/>
            </w:tcBorders>
            <w:tcPrChange w:id="523" w:author="Alotaibi, Raed" w:date="2019-05-20T14:40:00Z">
              <w:tcPr>
                <w:tcW w:w="633" w:type="pct"/>
                <w:tcBorders>
                  <w:top w:val="single" w:sz="4" w:space="0" w:color="auto"/>
                  <w:left w:val="single" w:sz="4" w:space="0" w:color="auto"/>
                  <w:bottom w:val="single" w:sz="4" w:space="0" w:color="auto"/>
                  <w:right w:val="single" w:sz="4" w:space="0" w:color="auto"/>
                </w:tcBorders>
              </w:tcPr>
            </w:tcPrChange>
          </w:tcPr>
          <w:p w14:paraId="1CDC87E1" w14:textId="77777777" w:rsidR="00591FE9" w:rsidRDefault="00591FE9" w:rsidP="00591FE9"/>
        </w:tc>
        <w:tc>
          <w:tcPr>
            <w:tcW w:w="1113" w:type="pct"/>
            <w:tcBorders>
              <w:top w:val="single" w:sz="4" w:space="0" w:color="auto"/>
              <w:left w:val="single" w:sz="4" w:space="0" w:color="auto"/>
              <w:bottom w:val="single" w:sz="4" w:space="0" w:color="auto"/>
              <w:right w:val="single" w:sz="4" w:space="0" w:color="auto"/>
            </w:tcBorders>
            <w:tcPrChange w:id="524" w:author="Alotaibi, Raed" w:date="2019-05-20T14:40:00Z">
              <w:tcPr>
                <w:tcW w:w="1113" w:type="pct"/>
                <w:tcBorders>
                  <w:top w:val="single" w:sz="4" w:space="0" w:color="auto"/>
                  <w:left w:val="single" w:sz="4" w:space="0" w:color="auto"/>
                  <w:bottom w:val="single" w:sz="4" w:space="0" w:color="auto"/>
                  <w:right w:val="single" w:sz="4" w:space="0" w:color="auto"/>
                </w:tcBorders>
              </w:tcPr>
            </w:tcPrChange>
          </w:tcPr>
          <w:p w14:paraId="53557BC2" w14:textId="77777777" w:rsidR="00591FE9" w:rsidRDefault="00591FE9" w:rsidP="00591FE9"/>
        </w:tc>
        <w:tc>
          <w:tcPr>
            <w:tcW w:w="509" w:type="pct"/>
            <w:tcBorders>
              <w:top w:val="single" w:sz="4" w:space="0" w:color="auto"/>
              <w:left w:val="single" w:sz="4" w:space="0" w:color="auto"/>
              <w:bottom w:val="single" w:sz="4" w:space="0" w:color="auto"/>
              <w:right w:val="single" w:sz="4" w:space="0" w:color="auto"/>
            </w:tcBorders>
            <w:hideMark/>
            <w:tcPrChange w:id="525" w:author="Alotaibi, Raed" w:date="2019-05-20T14:40:00Z">
              <w:tcPr>
                <w:tcW w:w="509" w:type="pct"/>
                <w:tcBorders>
                  <w:top w:val="single" w:sz="4" w:space="0" w:color="auto"/>
                  <w:left w:val="single" w:sz="4" w:space="0" w:color="auto"/>
                  <w:bottom w:val="single" w:sz="4" w:space="0" w:color="auto"/>
                  <w:right w:val="single" w:sz="4" w:space="0" w:color="auto"/>
                </w:tcBorders>
                <w:hideMark/>
              </w:tcPr>
            </w:tcPrChange>
          </w:tcPr>
          <w:p w14:paraId="1179A416" w14:textId="77777777" w:rsidR="00591FE9" w:rsidRDefault="00591FE9" w:rsidP="00591FE9">
            <w:pPr>
              <w:rPr>
                <w:b/>
                <w:bCs/>
              </w:rPr>
            </w:pPr>
            <w:r>
              <w:rPr>
                <w:b/>
                <w:bCs/>
              </w:rPr>
              <w:t>Mean</w:t>
            </w:r>
          </w:p>
        </w:tc>
        <w:tc>
          <w:tcPr>
            <w:tcW w:w="517" w:type="pct"/>
            <w:tcBorders>
              <w:top w:val="single" w:sz="4" w:space="0" w:color="auto"/>
              <w:left w:val="single" w:sz="4" w:space="0" w:color="auto"/>
              <w:bottom w:val="single" w:sz="4" w:space="0" w:color="auto"/>
              <w:right w:val="single" w:sz="4" w:space="0" w:color="auto"/>
            </w:tcBorders>
            <w:hideMark/>
            <w:tcPrChange w:id="526" w:author="Alotaibi, Raed" w:date="2019-05-20T14:40:00Z">
              <w:tcPr>
                <w:tcW w:w="517" w:type="pct"/>
                <w:tcBorders>
                  <w:top w:val="single" w:sz="4" w:space="0" w:color="auto"/>
                  <w:left w:val="single" w:sz="4" w:space="0" w:color="auto"/>
                  <w:bottom w:val="single" w:sz="4" w:space="0" w:color="auto"/>
                  <w:right w:val="single" w:sz="4" w:space="0" w:color="auto"/>
                </w:tcBorders>
                <w:hideMark/>
              </w:tcPr>
            </w:tcPrChange>
          </w:tcPr>
          <w:p w14:paraId="029894F8" w14:textId="77777777" w:rsidR="00591FE9" w:rsidRDefault="00591FE9" w:rsidP="00591FE9">
            <w:pPr>
              <w:rPr>
                <w:b/>
                <w:bCs/>
              </w:rPr>
            </w:pPr>
            <w:r>
              <w:rPr>
                <w:b/>
                <w:bCs/>
              </w:rPr>
              <w:t>Min</w:t>
            </w:r>
          </w:p>
        </w:tc>
        <w:tc>
          <w:tcPr>
            <w:tcW w:w="665" w:type="pct"/>
            <w:tcBorders>
              <w:top w:val="single" w:sz="4" w:space="0" w:color="auto"/>
              <w:left w:val="single" w:sz="4" w:space="0" w:color="auto"/>
              <w:bottom w:val="single" w:sz="4" w:space="0" w:color="auto"/>
              <w:right w:val="single" w:sz="4" w:space="0" w:color="auto"/>
            </w:tcBorders>
            <w:hideMark/>
            <w:tcPrChange w:id="527" w:author="Alotaibi, Raed" w:date="2019-05-20T14:40:00Z">
              <w:tcPr>
                <w:tcW w:w="665" w:type="pct"/>
                <w:tcBorders>
                  <w:top w:val="single" w:sz="4" w:space="0" w:color="auto"/>
                  <w:left w:val="single" w:sz="4" w:space="0" w:color="auto"/>
                  <w:bottom w:val="single" w:sz="4" w:space="0" w:color="auto"/>
                  <w:right w:val="single" w:sz="4" w:space="0" w:color="auto"/>
                </w:tcBorders>
                <w:hideMark/>
              </w:tcPr>
            </w:tcPrChange>
          </w:tcPr>
          <w:p w14:paraId="3297B1AE" w14:textId="03115101" w:rsidR="00591FE9" w:rsidRDefault="00591FE9" w:rsidP="00591FE9">
            <w:pPr>
              <w:rPr>
                <w:b/>
                <w:bCs/>
              </w:rPr>
            </w:pPr>
            <w:ins w:id="528" w:author="Alotaibi, Raed" w:date="2019-05-20T14:22:00Z">
              <w:r>
                <w:rPr>
                  <w:b/>
                  <w:bCs/>
                </w:rPr>
                <w:t>25%</w:t>
              </w:r>
            </w:ins>
          </w:p>
        </w:tc>
        <w:tc>
          <w:tcPr>
            <w:tcW w:w="674" w:type="pct"/>
            <w:tcBorders>
              <w:top w:val="single" w:sz="4" w:space="0" w:color="auto"/>
              <w:left w:val="single" w:sz="4" w:space="0" w:color="auto"/>
              <w:bottom w:val="single" w:sz="4" w:space="0" w:color="auto"/>
              <w:right w:val="single" w:sz="4" w:space="0" w:color="auto"/>
            </w:tcBorders>
            <w:hideMark/>
            <w:tcPrChange w:id="529" w:author="Alotaibi, Raed" w:date="2019-05-20T14:40:00Z">
              <w:tcPr>
                <w:tcW w:w="674" w:type="pct"/>
                <w:tcBorders>
                  <w:top w:val="single" w:sz="4" w:space="0" w:color="auto"/>
                  <w:left w:val="single" w:sz="4" w:space="0" w:color="auto"/>
                  <w:bottom w:val="single" w:sz="4" w:space="0" w:color="auto"/>
                  <w:right w:val="single" w:sz="4" w:space="0" w:color="auto"/>
                </w:tcBorders>
                <w:hideMark/>
              </w:tcPr>
            </w:tcPrChange>
          </w:tcPr>
          <w:p w14:paraId="008833EA" w14:textId="75F528FA" w:rsidR="00591FE9" w:rsidRDefault="00591FE9" w:rsidP="00591FE9">
            <w:pPr>
              <w:rPr>
                <w:b/>
                <w:bCs/>
              </w:rPr>
            </w:pPr>
            <w:r>
              <w:rPr>
                <w:b/>
                <w:bCs/>
              </w:rPr>
              <w:t>Median</w:t>
            </w:r>
          </w:p>
        </w:tc>
        <w:tc>
          <w:tcPr>
            <w:tcW w:w="442" w:type="pct"/>
            <w:tcBorders>
              <w:top w:val="single" w:sz="4" w:space="0" w:color="auto"/>
              <w:left w:val="single" w:sz="4" w:space="0" w:color="auto"/>
              <w:bottom w:val="single" w:sz="4" w:space="0" w:color="auto"/>
              <w:right w:val="single" w:sz="4" w:space="0" w:color="auto"/>
            </w:tcBorders>
            <w:tcPrChange w:id="530" w:author="Alotaibi, Raed" w:date="2019-05-20T14:40:00Z">
              <w:tcPr>
                <w:tcW w:w="442" w:type="pct"/>
                <w:tcBorders>
                  <w:top w:val="single" w:sz="4" w:space="0" w:color="auto"/>
                  <w:left w:val="single" w:sz="4" w:space="0" w:color="auto"/>
                  <w:bottom w:val="single" w:sz="4" w:space="0" w:color="auto"/>
                  <w:right w:val="single" w:sz="4" w:space="0" w:color="auto"/>
                </w:tcBorders>
              </w:tcPr>
            </w:tcPrChange>
          </w:tcPr>
          <w:p w14:paraId="38FA0089" w14:textId="1F79AB65" w:rsidR="00591FE9" w:rsidRDefault="00591FE9" w:rsidP="00591FE9">
            <w:pPr>
              <w:rPr>
                <w:b/>
                <w:bCs/>
              </w:rPr>
            </w:pPr>
            <w:r>
              <w:rPr>
                <w:b/>
                <w:bCs/>
              </w:rPr>
              <w:t>75%</w:t>
            </w:r>
          </w:p>
        </w:tc>
        <w:tc>
          <w:tcPr>
            <w:tcW w:w="447" w:type="pct"/>
            <w:tcBorders>
              <w:top w:val="single" w:sz="4" w:space="0" w:color="auto"/>
              <w:left w:val="single" w:sz="4" w:space="0" w:color="auto"/>
              <w:bottom w:val="single" w:sz="4" w:space="0" w:color="auto"/>
              <w:right w:val="single" w:sz="4" w:space="0" w:color="auto"/>
            </w:tcBorders>
            <w:tcPrChange w:id="531" w:author="Alotaibi, Raed" w:date="2019-05-20T14:40:00Z">
              <w:tcPr>
                <w:tcW w:w="447" w:type="pct"/>
                <w:tcBorders>
                  <w:top w:val="single" w:sz="4" w:space="0" w:color="auto"/>
                  <w:left w:val="single" w:sz="4" w:space="0" w:color="auto"/>
                  <w:bottom w:val="single" w:sz="4" w:space="0" w:color="auto"/>
                  <w:right w:val="single" w:sz="4" w:space="0" w:color="auto"/>
                </w:tcBorders>
              </w:tcPr>
            </w:tcPrChange>
          </w:tcPr>
          <w:p w14:paraId="529F9226" w14:textId="0C0FBCA5" w:rsidR="00591FE9" w:rsidRDefault="00591FE9" w:rsidP="00591FE9">
            <w:pPr>
              <w:rPr>
                <w:ins w:id="532" w:author="Alotaibi, Raed" w:date="2019-05-20T14:22:00Z"/>
                <w:b/>
                <w:bCs/>
              </w:rPr>
            </w:pPr>
            <w:ins w:id="533" w:author="Alotaibi, Raed" w:date="2019-05-20T14:22:00Z">
              <w:r>
                <w:rPr>
                  <w:b/>
                  <w:bCs/>
                </w:rPr>
                <w:t>Max</w:t>
              </w:r>
            </w:ins>
          </w:p>
        </w:tc>
      </w:tr>
      <w:tr w:rsidR="00591FE9" w14:paraId="1596453F" w14:textId="4EB6A4DB" w:rsidTr="00BC7C6F">
        <w:tc>
          <w:tcPr>
            <w:tcW w:w="633" w:type="pct"/>
            <w:tcBorders>
              <w:top w:val="single" w:sz="4" w:space="0" w:color="auto"/>
              <w:left w:val="single" w:sz="4" w:space="0" w:color="auto"/>
              <w:bottom w:val="single" w:sz="4" w:space="0" w:color="auto"/>
              <w:right w:val="single" w:sz="4" w:space="0" w:color="auto"/>
            </w:tcBorders>
            <w:hideMark/>
            <w:tcPrChange w:id="534" w:author="Alotaibi, Raed" w:date="2019-05-20T14:40:00Z">
              <w:tcPr>
                <w:tcW w:w="633" w:type="pct"/>
                <w:tcBorders>
                  <w:top w:val="single" w:sz="4" w:space="0" w:color="auto"/>
                  <w:left w:val="single" w:sz="4" w:space="0" w:color="auto"/>
                  <w:bottom w:val="single" w:sz="4" w:space="0" w:color="auto"/>
                  <w:right w:val="single" w:sz="4" w:space="0" w:color="auto"/>
                </w:tcBorders>
                <w:hideMark/>
              </w:tcPr>
            </w:tcPrChange>
          </w:tcPr>
          <w:p w14:paraId="153D4759" w14:textId="77777777" w:rsidR="00591FE9" w:rsidRDefault="00591FE9" w:rsidP="00591FE9">
            <w:pPr>
              <w:rPr>
                <w:b/>
                <w:bCs/>
              </w:rPr>
            </w:pPr>
            <w:r>
              <w:rPr>
                <w:b/>
                <w:bCs/>
              </w:rPr>
              <w:t>Total</w:t>
            </w:r>
          </w:p>
        </w:tc>
        <w:tc>
          <w:tcPr>
            <w:tcW w:w="1113" w:type="pct"/>
            <w:tcBorders>
              <w:top w:val="single" w:sz="4" w:space="0" w:color="auto"/>
              <w:left w:val="single" w:sz="4" w:space="0" w:color="auto"/>
              <w:bottom w:val="single" w:sz="4" w:space="0" w:color="auto"/>
              <w:right w:val="single" w:sz="4" w:space="0" w:color="auto"/>
            </w:tcBorders>
            <w:tcPrChange w:id="535" w:author="Alotaibi, Raed" w:date="2019-05-20T14:40:00Z">
              <w:tcPr>
                <w:tcW w:w="1113" w:type="pct"/>
                <w:tcBorders>
                  <w:top w:val="single" w:sz="4" w:space="0" w:color="auto"/>
                  <w:left w:val="single" w:sz="4" w:space="0" w:color="auto"/>
                  <w:bottom w:val="single" w:sz="4" w:space="0" w:color="auto"/>
                  <w:right w:val="single" w:sz="4" w:space="0" w:color="auto"/>
                </w:tcBorders>
              </w:tcPr>
            </w:tcPrChange>
          </w:tcPr>
          <w:p w14:paraId="6AE6DD28" w14:textId="77777777" w:rsidR="00591FE9" w:rsidRDefault="00591FE9" w:rsidP="00591FE9">
            <w:pPr>
              <w:rPr>
                <w:b/>
                <w:bCs/>
              </w:rPr>
            </w:pPr>
          </w:p>
        </w:tc>
        <w:tc>
          <w:tcPr>
            <w:tcW w:w="509" w:type="pct"/>
            <w:tcBorders>
              <w:top w:val="single" w:sz="4" w:space="0" w:color="auto"/>
              <w:left w:val="single" w:sz="4" w:space="0" w:color="auto"/>
              <w:bottom w:val="single" w:sz="4" w:space="0" w:color="auto"/>
              <w:right w:val="single" w:sz="4" w:space="0" w:color="auto"/>
            </w:tcBorders>
            <w:vAlign w:val="bottom"/>
            <w:tcPrChange w:id="536"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35BF2E77" w14:textId="0DC65416" w:rsidR="00591FE9" w:rsidRDefault="00591FE9" w:rsidP="00591FE9">
            <w:ins w:id="537" w:author="Alotaibi, Raed" w:date="2019-05-20T14:29:00Z">
              <w:r>
                <w:rPr>
                  <w:rFonts w:ascii="Calibri" w:hAnsi="Calibri" w:cs="Calibri"/>
                  <w:color w:val="000000"/>
                </w:rPr>
                <w:t>13.2</w:t>
              </w:r>
            </w:ins>
          </w:p>
        </w:tc>
        <w:tc>
          <w:tcPr>
            <w:tcW w:w="517" w:type="pct"/>
            <w:tcBorders>
              <w:top w:val="single" w:sz="4" w:space="0" w:color="auto"/>
              <w:left w:val="single" w:sz="4" w:space="0" w:color="auto"/>
              <w:bottom w:val="single" w:sz="4" w:space="0" w:color="auto"/>
              <w:right w:val="single" w:sz="4" w:space="0" w:color="auto"/>
            </w:tcBorders>
            <w:vAlign w:val="bottom"/>
            <w:tcPrChange w:id="538"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02665CAE" w14:textId="0C947C47" w:rsidR="00591FE9" w:rsidRDefault="00591FE9" w:rsidP="00591FE9">
            <w:ins w:id="539" w:author="Alotaibi, Raed" w:date="2019-05-20T14:29:00Z">
              <w:r>
                <w:rPr>
                  <w:rFonts w:ascii="Calibri" w:hAnsi="Calibri" w:cs="Calibri"/>
                  <w:color w:val="000000"/>
                </w:rPr>
                <w:t>1.5</w:t>
              </w:r>
            </w:ins>
          </w:p>
        </w:tc>
        <w:tc>
          <w:tcPr>
            <w:tcW w:w="665" w:type="pct"/>
            <w:tcBorders>
              <w:top w:val="single" w:sz="4" w:space="0" w:color="auto"/>
              <w:left w:val="single" w:sz="4" w:space="0" w:color="auto"/>
              <w:bottom w:val="single" w:sz="4" w:space="0" w:color="auto"/>
              <w:right w:val="single" w:sz="4" w:space="0" w:color="auto"/>
            </w:tcBorders>
            <w:vAlign w:val="bottom"/>
            <w:tcPrChange w:id="540"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2BFE43B2" w14:textId="377070AF" w:rsidR="00591FE9" w:rsidRDefault="00591FE9" w:rsidP="00591FE9">
            <w:ins w:id="541" w:author="Alotaibi, Raed" w:date="2019-05-20T14:29:00Z">
              <w:r>
                <w:rPr>
                  <w:rFonts w:ascii="Calibri" w:hAnsi="Calibri" w:cs="Calibri"/>
                  <w:color w:val="000000"/>
                </w:rPr>
                <w:t>7.9</w:t>
              </w:r>
            </w:ins>
          </w:p>
        </w:tc>
        <w:tc>
          <w:tcPr>
            <w:tcW w:w="674" w:type="pct"/>
            <w:tcBorders>
              <w:top w:val="single" w:sz="4" w:space="0" w:color="auto"/>
              <w:left w:val="single" w:sz="4" w:space="0" w:color="auto"/>
              <w:bottom w:val="single" w:sz="4" w:space="0" w:color="auto"/>
              <w:right w:val="single" w:sz="4" w:space="0" w:color="auto"/>
            </w:tcBorders>
            <w:vAlign w:val="bottom"/>
            <w:tcPrChange w:id="542"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5477DE41" w14:textId="6F9FA896" w:rsidR="00591FE9" w:rsidRDefault="00591FE9" w:rsidP="00591FE9">
            <w:ins w:id="543" w:author="Alotaibi, Raed" w:date="2019-05-20T14:29:00Z">
              <w:r>
                <w:rPr>
                  <w:rFonts w:ascii="Calibri" w:hAnsi="Calibri" w:cs="Calibri"/>
                  <w:color w:val="000000"/>
                </w:rPr>
                <w:t>11.4</w:t>
              </w:r>
            </w:ins>
          </w:p>
        </w:tc>
        <w:tc>
          <w:tcPr>
            <w:tcW w:w="442" w:type="pct"/>
            <w:tcBorders>
              <w:top w:val="single" w:sz="4" w:space="0" w:color="auto"/>
              <w:left w:val="single" w:sz="4" w:space="0" w:color="auto"/>
              <w:bottom w:val="single" w:sz="4" w:space="0" w:color="auto"/>
              <w:right w:val="single" w:sz="4" w:space="0" w:color="auto"/>
            </w:tcBorders>
            <w:vAlign w:val="bottom"/>
            <w:tcPrChange w:id="544"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394D8B56" w14:textId="5B13797A" w:rsidR="00591FE9" w:rsidRDefault="00591FE9" w:rsidP="00591FE9">
            <w:pPr>
              <w:rPr>
                <w:ins w:id="545" w:author="Alotaibi, Raed" w:date="2019-05-20T14:22:00Z"/>
              </w:rPr>
            </w:pPr>
            <w:ins w:id="546" w:author="Alotaibi, Raed" w:date="2019-05-20T14:29:00Z">
              <w:r>
                <w:rPr>
                  <w:rFonts w:ascii="Calibri" w:hAnsi="Calibri" w:cs="Calibri"/>
                  <w:color w:val="000000"/>
                </w:rPr>
                <w:t>16.6</w:t>
              </w:r>
            </w:ins>
          </w:p>
        </w:tc>
        <w:tc>
          <w:tcPr>
            <w:tcW w:w="447" w:type="pct"/>
            <w:tcBorders>
              <w:top w:val="single" w:sz="4" w:space="0" w:color="auto"/>
              <w:left w:val="single" w:sz="4" w:space="0" w:color="auto"/>
              <w:bottom w:val="single" w:sz="4" w:space="0" w:color="auto"/>
              <w:right w:val="single" w:sz="4" w:space="0" w:color="auto"/>
            </w:tcBorders>
            <w:vAlign w:val="bottom"/>
            <w:tcPrChange w:id="547" w:author="Alotaibi, Raed" w:date="2019-05-20T14:40:00Z">
              <w:tcPr>
                <w:tcW w:w="448" w:type="pct"/>
                <w:tcBorders>
                  <w:top w:val="single" w:sz="4" w:space="0" w:color="auto"/>
                  <w:left w:val="single" w:sz="4" w:space="0" w:color="auto"/>
                  <w:bottom w:val="single" w:sz="4" w:space="0" w:color="auto"/>
                  <w:right w:val="single" w:sz="4" w:space="0" w:color="auto"/>
                </w:tcBorders>
                <w:vAlign w:val="bottom"/>
              </w:tcPr>
            </w:tcPrChange>
          </w:tcPr>
          <w:p w14:paraId="4FDF325C" w14:textId="1528283F" w:rsidR="00591FE9" w:rsidRDefault="00591FE9" w:rsidP="00591FE9">
            <w:pPr>
              <w:rPr>
                <w:ins w:id="548" w:author="Alotaibi, Raed" w:date="2019-05-20T14:22:00Z"/>
              </w:rPr>
            </w:pPr>
            <w:ins w:id="549" w:author="Alotaibi, Raed" w:date="2019-05-20T14:29:00Z">
              <w:r>
                <w:rPr>
                  <w:rFonts w:ascii="Calibri" w:hAnsi="Calibri" w:cs="Calibri"/>
                  <w:color w:val="000000"/>
                </w:rPr>
                <w:t>58.3</w:t>
              </w:r>
            </w:ins>
          </w:p>
        </w:tc>
      </w:tr>
      <w:tr w:rsidR="00591FE9" w14:paraId="489843ED" w14:textId="409BD43B" w:rsidTr="00BC7C6F">
        <w:tc>
          <w:tcPr>
            <w:tcW w:w="633" w:type="pct"/>
            <w:vMerge w:val="restart"/>
            <w:tcBorders>
              <w:top w:val="single" w:sz="4" w:space="0" w:color="auto"/>
              <w:left w:val="single" w:sz="4" w:space="0" w:color="auto"/>
              <w:bottom w:val="single" w:sz="4" w:space="0" w:color="auto"/>
              <w:right w:val="single" w:sz="4" w:space="0" w:color="auto"/>
            </w:tcBorders>
            <w:vAlign w:val="center"/>
            <w:hideMark/>
            <w:tcPrChange w:id="550" w:author="Alotaibi, Raed" w:date="2019-05-20T14:40:00Z">
              <w:tcPr>
                <w:tcW w:w="633" w:type="pct"/>
                <w:vMerge w:val="restart"/>
                <w:tcBorders>
                  <w:top w:val="single" w:sz="4" w:space="0" w:color="auto"/>
                  <w:left w:val="single" w:sz="4" w:space="0" w:color="auto"/>
                  <w:bottom w:val="single" w:sz="4" w:space="0" w:color="auto"/>
                  <w:right w:val="single" w:sz="4" w:space="0" w:color="auto"/>
                </w:tcBorders>
                <w:vAlign w:val="center"/>
                <w:hideMark/>
              </w:tcPr>
            </w:tcPrChange>
          </w:tcPr>
          <w:p w14:paraId="40EB4F5D" w14:textId="77777777" w:rsidR="00591FE9" w:rsidRDefault="00591FE9" w:rsidP="00591FE9">
            <w:pPr>
              <w:rPr>
                <w:b/>
                <w:bCs/>
              </w:rPr>
            </w:pPr>
            <w:r>
              <w:rPr>
                <w:b/>
                <w:bCs/>
              </w:rPr>
              <w:t>By living location</w:t>
            </w:r>
          </w:p>
        </w:tc>
        <w:tc>
          <w:tcPr>
            <w:tcW w:w="1113" w:type="pct"/>
            <w:tcBorders>
              <w:top w:val="single" w:sz="4" w:space="0" w:color="auto"/>
              <w:left w:val="single" w:sz="4" w:space="0" w:color="auto"/>
              <w:bottom w:val="single" w:sz="4" w:space="0" w:color="auto"/>
              <w:right w:val="single" w:sz="4" w:space="0" w:color="auto"/>
            </w:tcBorders>
            <w:vAlign w:val="bottom"/>
            <w:hideMark/>
            <w:tcPrChange w:id="551" w:author="Alotaibi, Raed" w:date="2019-05-20T14:40:00Z">
              <w:tcPr>
                <w:tcW w:w="1113" w:type="pct"/>
                <w:tcBorders>
                  <w:top w:val="single" w:sz="4" w:space="0" w:color="auto"/>
                  <w:left w:val="single" w:sz="4" w:space="0" w:color="auto"/>
                  <w:bottom w:val="single" w:sz="4" w:space="0" w:color="auto"/>
                  <w:right w:val="single" w:sz="4" w:space="0" w:color="auto"/>
                </w:tcBorders>
                <w:vAlign w:val="bottom"/>
                <w:hideMark/>
              </w:tcPr>
            </w:tcPrChange>
          </w:tcPr>
          <w:p w14:paraId="1E507595" w14:textId="77777777" w:rsidR="00591FE9" w:rsidRDefault="00591FE9" w:rsidP="00591FE9">
            <w:pPr>
              <w:rPr>
                <w:b/>
                <w:bCs/>
              </w:rPr>
            </w:pPr>
            <w:r>
              <w:rPr>
                <w:rFonts w:ascii="Calibri" w:hAnsi="Calibri" w:cs="Calibri"/>
                <w:b/>
                <w:bCs/>
                <w:color w:val="000000"/>
              </w:rPr>
              <w:t>Rural</w:t>
            </w:r>
          </w:p>
        </w:tc>
        <w:tc>
          <w:tcPr>
            <w:tcW w:w="509" w:type="pct"/>
            <w:tcBorders>
              <w:top w:val="single" w:sz="4" w:space="0" w:color="auto"/>
              <w:left w:val="single" w:sz="4" w:space="0" w:color="auto"/>
              <w:bottom w:val="single" w:sz="4" w:space="0" w:color="auto"/>
              <w:right w:val="single" w:sz="4" w:space="0" w:color="auto"/>
            </w:tcBorders>
            <w:vAlign w:val="bottom"/>
            <w:tcPrChange w:id="552"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0FBBA3F5" w14:textId="409CB415" w:rsidR="00591FE9" w:rsidRDefault="00591FE9" w:rsidP="00591FE9">
            <w:ins w:id="553" w:author="Alotaibi, Raed" w:date="2019-05-20T14:29:00Z">
              <w:r>
                <w:rPr>
                  <w:rFonts w:ascii="Calibri" w:hAnsi="Calibri" w:cs="Calibri"/>
                  <w:color w:val="000000"/>
                </w:rPr>
                <w:t>8.0</w:t>
              </w:r>
            </w:ins>
          </w:p>
        </w:tc>
        <w:tc>
          <w:tcPr>
            <w:tcW w:w="517" w:type="pct"/>
            <w:tcBorders>
              <w:top w:val="single" w:sz="4" w:space="0" w:color="auto"/>
              <w:left w:val="single" w:sz="4" w:space="0" w:color="auto"/>
              <w:bottom w:val="single" w:sz="4" w:space="0" w:color="auto"/>
              <w:right w:val="single" w:sz="4" w:space="0" w:color="auto"/>
            </w:tcBorders>
            <w:vAlign w:val="bottom"/>
            <w:tcPrChange w:id="554"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2C8DA4C7" w14:textId="56B55023" w:rsidR="00591FE9" w:rsidRDefault="00591FE9" w:rsidP="00591FE9">
            <w:ins w:id="555" w:author="Alotaibi, Raed" w:date="2019-05-20T14:29:00Z">
              <w:r>
                <w:rPr>
                  <w:rFonts w:ascii="Calibri" w:hAnsi="Calibri" w:cs="Calibri"/>
                  <w:color w:val="000000"/>
                </w:rPr>
                <w:t>1.5</w:t>
              </w:r>
            </w:ins>
          </w:p>
        </w:tc>
        <w:tc>
          <w:tcPr>
            <w:tcW w:w="665" w:type="pct"/>
            <w:tcBorders>
              <w:top w:val="single" w:sz="4" w:space="0" w:color="auto"/>
              <w:left w:val="single" w:sz="4" w:space="0" w:color="auto"/>
              <w:bottom w:val="single" w:sz="4" w:space="0" w:color="auto"/>
              <w:right w:val="single" w:sz="4" w:space="0" w:color="auto"/>
            </w:tcBorders>
            <w:vAlign w:val="bottom"/>
            <w:tcPrChange w:id="556"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50F737AA" w14:textId="04D025A3" w:rsidR="00591FE9" w:rsidRDefault="00591FE9" w:rsidP="00591FE9">
            <w:ins w:id="557" w:author="Alotaibi, Raed" w:date="2019-05-20T14:29:00Z">
              <w:r>
                <w:rPr>
                  <w:rFonts w:ascii="Calibri" w:hAnsi="Calibri" w:cs="Calibri"/>
                  <w:color w:val="000000"/>
                </w:rPr>
                <w:t>6.0</w:t>
              </w:r>
            </w:ins>
          </w:p>
        </w:tc>
        <w:tc>
          <w:tcPr>
            <w:tcW w:w="674" w:type="pct"/>
            <w:tcBorders>
              <w:top w:val="single" w:sz="4" w:space="0" w:color="auto"/>
              <w:left w:val="single" w:sz="4" w:space="0" w:color="auto"/>
              <w:bottom w:val="single" w:sz="4" w:space="0" w:color="auto"/>
              <w:right w:val="single" w:sz="4" w:space="0" w:color="auto"/>
            </w:tcBorders>
            <w:vAlign w:val="bottom"/>
            <w:tcPrChange w:id="558"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371F58A3" w14:textId="4040864D" w:rsidR="00591FE9" w:rsidRDefault="00591FE9" w:rsidP="00591FE9">
            <w:ins w:id="559" w:author="Alotaibi, Raed" w:date="2019-05-20T14:29:00Z">
              <w:r>
                <w:rPr>
                  <w:rFonts w:ascii="Calibri" w:hAnsi="Calibri" w:cs="Calibri"/>
                  <w:color w:val="000000"/>
                </w:rPr>
                <w:t>7.8</w:t>
              </w:r>
            </w:ins>
          </w:p>
        </w:tc>
        <w:tc>
          <w:tcPr>
            <w:tcW w:w="442" w:type="pct"/>
            <w:tcBorders>
              <w:top w:val="single" w:sz="4" w:space="0" w:color="auto"/>
              <w:left w:val="single" w:sz="4" w:space="0" w:color="auto"/>
              <w:bottom w:val="single" w:sz="4" w:space="0" w:color="auto"/>
              <w:right w:val="single" w:sz="4" w:space="0" w:color="auto"/>
            </w:tcBorders>
            <w:vAlign w:val="bottom"/>
            <w:tcPrChange w:id="560"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3601B9EF" w14:textId="066D18A2" w:rsidR="00591FE9" w:rsidRDefault="00591FE9" w:rsidP="00591FE9">
            <w:pPr>
              <w:rPr>
                <w:ins w:id="561" w:author="Alotaibi, Raed" w:date="2019-05-20T14:22:00Z"/>
              </w:rPr>
            </w:pPr>
            <w:ins w:id="562" w:author="Alotaibi, Raed" w:date="2019-05-20T14:29:00Z">
              <w:r>
                <w:rPr>
                  <w:rFonts w:ascii="Calibri" w:hAnsi="Calibri" w:cs="Calibri"/>
                  <w:color w:val="000000"/>
                </w:rPr>
                <w:t>9.8</w:t>
              </w:r>
            </w:ins>
          </w:p>
        </w:tc>
        <w:tc>
          <w:tcPr>
            <w:tcW w:w="447" w:type="pct"/>
            <w:tcBorders>
              <w:top w:val="single" w:sz="4" w:space="0" w:color="auto"/>
              <w:left w:val="single" w:sz="4" w:space="0" w:color="auto"/>
              <w:bottom w:val="single" w:sz="4" w:space="0" w:color="auto"/>
              <w:right w:val="single" w:sz="4" w:space="0" w:color="auto"/>
            </w:tcBorders>
            <w:vAlign w:val="bottom"/>
            <w:tcPrChange w:id="563"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3529A8FC" w14:textId="2256BE78" w:rsidR="00591FE9" w:rsidRDefault="00591FE9" w:rsidP="00591FE9">
            <w:pPr>
              <w:rPr>
                <w:ins w:id="564" w:author="Alotaibi, Raed" w:date="2019-05-20T14:22:00Z"/>
              </w:rPr>
            </w:pPr>
            <w:ins w:id="565" w:author="Alotaibi, Raed" w:date="2019-05-20T14:29:00Z">
              <w:r>
                <w:rPr>
                  <w:rFonts w:ascii="Calibri" w:hAnsi="Calibri" w:cs="Calibri"/>
                  <w:color w:val="000000"/>
                </w:rPr>
                <w:t>37.7</w:t>
              </w:r>
            </w:ins>
          </w:p>
        </w:tc>
      </w:tr>
      <w:tr w:rsidR="00591FE9" w14:paraId="1DDD938F" w14:textId="1A44A550"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566"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1472A55B"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vAlign w:val="bottom"/>
            <w:hideMark/>
            <w:tcPrChange w:id="567" w:author="Alotaibi, Raed" w:date="2019-05-20T14:40:00Z">
              <w:tcPr>
                <w:tcW w:w="1113" w:type="pct"/>
                <w:tcBorders>
                  <w:top w:val="single" w:sz="4" w:space="0" w:color="auto"/>
                  <w:left w:val="single" w:sz="4" w:space="0" w:color="auto"/>
                  <w:bottom w:val="single" w:sz="4" w:space="0" w:color="auto"/>
                  <w:right w:val="single" w:sz="4" w:space="0" w:color="auto"/>
                </w:tcBorders>
                <w:vAlign w:val="bottom"/>
                <w:hideMark/>
              </w:tcPr>
            </w:tcPrChange>
          </w:tcPr>
          <w:p w14:paraId="0D3E47C3" w14:textId="77777777" w:rsidR="00591FE9" w:rsidRDefault="00591FE9" w:rsidP="00591FE9">
            <w:pPr>
              <w:rPr>
                <w:b/>
                <w:bCs/>
              </w:rPr>
            </w:pPr>
            <w:r>
              <w:rPr>
                <w:rFonts w:ascii="Calibri" w:hAnsi="Calibri" w:cs="Calibri"/>
                <w:b/>
                <w:bCs/>
                <w:color w:val="000000"/>
              </w:rPr>
              <w:t>Urban cluster</w:t>
            </w:r>
          </w:p>
        </w:tc>
        <w:tc>
          <w:tcPr>
            <w:tcW w:w="509" w:type="pct"/>
            <w:tcBorders>
              <w:top w:val="single" w:sz="4" w:space="0" w:color="auto"/>
              <w:left w:val="single" w:sz="4" w:space="0" w:color="auto"/>
              <w:bottom w:val="single" w:sz="4" w:space="0" w:color="auto"/>
              <w:right w:val="single" w:sz="4" w:space="0" w:color="auto"/>
            </w:tcBorders>
            <w:vAlign w:val="bottom"/>
            <w:tcPrChange w:id="568"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2953C40E" w14:textId="74D5BD3C" w:rsidR="00591FE9" w:rsidRDefault="00591FE9" w:rsidP="00591FE9">
            <w:ins w:id="569" w:author="Alotaibi, Raed" w:date="2019-05-20T14:29:00Z">
              <w:r>
                <w:rPr>
                  <w:rFonts w:ascii="Calibri" w:hAnsi="Calibri" w:cs="Calibri"/>
                  <w:color w:val="000000"/>
                </w:rPr>
                <w:t>12.0</w:t>
              </w:r>
            </w:ins>
          </w:p>
        </w:tc>
        <w:tc>
          <w:tcPr>
            <w:tcW w:w="517" w:type="pct"/>
            <w:tcBorders>
              <w:top w:val="single" w:sz="4" w:space="0" w:color="auto"/>
              <w:left w:val="single" w:sz="4" w:space="0" w:color="auto"/>
              <w:bottom w:val="single" w:sz="4" w:space="0" w:color="auto"/>
              <w:right w:val="single" w:sz="4" w:space="0" w:color="auto"/>
            </w:tcBorders>
            <w:vAlign w:val="bottom"/>
            <w:tcPrChange w:id="570"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0D951A1E" w14:textId="46C9971D" w:rsidR="00591FE9" w:rsidRDefault="00591FE9" w:rsidP="00591FE9">
            <w:ins w:id="571" w:author="Alotaibi, Raed" w:date="2019-05-20T14:29:00Z">
              <w:r>
                <w:rPr>
                  <w:rFonts w:ascii="Calibri" w:hAnsi="Calibri" w:cs="Calibri"/>
                  <w:color w:val="000000"/>
                </w:rPr>
                <w:t>1.6</w:t>
              </w:r>
            </w:ins>
          </w:p>
        </w:tc>
        <w:tc>
          <w:tcPr>
            <w:tcW w:w="665" w:type="pct"/>
            <w:tcBorders>
              <w:top w:val="single" w:sz="4" w:space="0" w:color="auto"/>
              <w:left w:val="single" w:sz="4" w:space="0" w:color="auto"/>
              <w:bottom w:val="single" w:sz="4" w:space="0" w:color="auto"/>
              <w:right w:val="single" w:sz="4" w:space="0" w:color="auto"/>
            </w:tcBorders>
            <w:vAlign w:val="bottom"/>
            <w:tcPrChange w:id="572"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2C1799E3" w14:textId="3EB7182A" w:rsidR="00591FE9" w:rsidRDefault="00591FE9" w:rsidP="00591FE9">
            <w:ins w:id="573" w:author="Alotaibi, Raed" w:date="2019-05-20T14:29:00Z">
              <w:r>
                <w:rPr>
                  <w:rFonts w:ascii="Calibri" w:hAnsi="Calibri" w:cs="Calibri"/>
                  <w:color w:val="000000"/>
                </w:rPr>
                <w:t>9.6</w:t>
              </w:r>
            </w:ins>
          </w:p>
        </w:tc>
        <w:tc>
          <w:tcPr>
            <w:tcW w:w="674" w:type="pct"/>
            <w:tcBorders>
              <w:top w:val="single" w:sz="4" w:space="0" w:color="auto"/>
              <w:left w:val="single" w:sz="4" w:space="0" w:color="auto"/>
              <w:bottom w:val="single" w:sz="4" w:space="0" w:color="auto"/>
              <w:right w:val="single" w:sz="4" w:space="0" w:color="auto"/>
            </w:tcBorders>
            <w:vAlign w:val="bottom"/>
            <w:tcPrChange w:id="574"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20775AA8" w14:textId="1126DAED" w:rsidR="00591FE9" w:rsidRDefault="00591FE9" w:rsidP="00591FE9">
            <w:ins w:id="575" w:author="Alotaibi, Raed" w:date="2019-05-20T14:29:00Z">
              <w:r>
                <w:rPr>
                  <w:rFonts w:ascii="Calibri" w:hAnsi="Calibri" w:cs="Calibri"/>
                  <w:color w:val="000000"/>
                </w:rPr>
                <w:t>11.9</w:t>
              </w:r>
            </w:ins>
          </w:p>
        </w:tc>
        <w:tc>
          <w:tcPr>
            <w:tcW w:w="442" w:type="pct"/>
            <w:tcBorders>
              <w:top w:val="single" w:sz="4" w:space="0" w:color="auto"/>
              <w:left w:val="single" w:sz="4" w:space="0" w:color="auto"/>
              <w:bottom w:val="single" w:sz="4" w:space="0" w:color="auto"/>
              <w:right w:val="single" w:sz="4" w:space="0" w:color="auto"/>
            </w:tcBorders>
            <w:vAlign w:val="bottom"/>
            <w:tcPrChange w:id="576"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67C8DC65" w14:textId="1AA97D82" w:rsidR="00591FE9" w:rsidRDefault="00591FE9" w:rsidP="00591FE9">
            <w:pPr>
              <w:rPr>
                <w:ins w:id="577" w:author="Alotaibi, Raed" w:date="2019-05-20T14:22:00Z"/>
              </w:rPr>
            </w:pPr>
            <w:ins w:id="578" w:author="Alotaibi, Raed" w:date="2019-05-20T14:29:00Z">
              <w:r>
                <w:rPr>
                  <w:rFonts w:ascii="Calibri" w:hAnsi="Calibri" w:cs="Calibri"/>
                  <w:color w:val="000000"/>
                </w:rPr>
                <w:t>14.2</w:t>
              </w:r>
            </w:ins>
          </w:p>
        </w:tc>
        <w:tc>
          <w:tcPr>
            <w:tcW w:w="447" w:type="pct"/>
            <w:tcBorders>
              <w:top w:val="single" w:sz="4" w:space="0" w:color="auto"/>
              <w:left w:val="single" w:sz="4" w:space="0" w:color="auto"/>
              <w:bottom w:val="single" w:sz="4" w:space="0" w:color="auto"/>
              <w:right w:val="single" w:sz="4" w:space="0" w:color="auto"/>
            </w:tcBorders>
            <w:vAlign w:val="bottom"/>
            <w:tcPrChange w:id="579"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5686B8C4" w14:textId="73409BAC" w:rsidR="00591FE9" w:rsidRDefault="00591FE9" w:rsidP="00591FE9">
            <w:pPr>
              <w:rPr>
                <w:ins w:id="580" w:author="Alotaibi, Raed" w:date="2019-05-20T14:22:00Z"/>
              </w:rPr>
            </w:pPr>
            <w:ins w:id="581" w:author="Alotaibi, Raed" w:date="2019-05-20T14:29:00Z">
              <w:r>
                <w:rPr>
                  <w:rFonts w:ascii="Calibri" w:hAnsi="Calibri" w:cs="Calibri"/>
                  <w:color w:val="000000"/>
                </w:rPr>
                <w:t>35.6</w:t>
              </w:r>
            </w:ins>
          </w:p>
        </w:tc>
      </w:tr>
      <w:tr w:rsidR="00591FE9" w14:paraId="5B2EC4FE" w14:textId="096B14B8"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582"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58729516"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vAlign w:val="bottom"/>
            <w:hideMark/>
            <w:tcPrChange w:id="583" w:author="Alotaibi, Raed" w:date="2019-05-20T14:40:00Z">
              <w:tcPr>
                <w:tcW w:w="1113" w:type="pct"/>
                <w:tcBorders>
                  <w:top w:val="single" w:sz="4" w:space="0" w:color="auto"/>
                  <w:left w:val="single" w:sz="4" w:space="0" w:color="auto"/>
                  <w:bottom w:val="single" w:sz="4" w:space="0" w:color="auto"/>
                  <w:right w:val="single" w:sz="4" w:space="0" w:color="auto"/>
                </w:tcBorders>
                <w:vAlign w:val="bottom"/>
                <w:hideMark/>
              </w:tcPr>
            </w:tcPrChange>
          </w:tcPr>
          <w:p w14:paraId="3ECE596A" w14:textId="77777777" w:rsidR="00591FE9" w:rsidRDefault="00591FE9" w:rsidP="00591FE9">
            <w:pPr>
              <w:rPr>
                <w:b/>
                <w:bCs/>
              </w:rPr>
            </w:pPr>
            <w:r>
              <w:rPr>
                <w:rFonts w:ascii="Calibri" w:hAnsi="Calibri" w:cs="Calibri"/>
                <w:b/>
                <w:bCs/>
                <w:color w:val="000000"/>
              </w:rPr>
              <w:t>Urbanized area</w:t>
            </w:r>
          </w:p>
        </w:tc>
        <w:tc>
          <w:tcPr>
            <w:tcW w:w="509" w:type="pct"/>
            <w:tcBorders>
              <w:top w:val="single" w:sz="4" w:space="0" w:color="auto"/>
              <w:left w:val="single" w:sz="4" w:space="0" w:color="auto"/>
              <w:bottom w:val="single" w:sz="4" w:space="0" w:color="auto"/>
              <w:right w:val="single" w:sz="4" w:space="0" w:color="auto"/>
            </w:tcBorders>
            <w:vAlign w:val="bottom"/>
            <w:tcPrChange w:id="584"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0D490AFB" w14:textId="10A0FF36" w:rsidR="00591FE9" w:rsidRDefault="00591FE9" w:rsidP="00591FE9">
            <w:ins w:id="585" w:author="Alotaibi, Raed" w:date="2019-05-20T14:29:00Z">
              <w:r>
                <w:rPr>
                  <w:rFonts w:ascii="Calibri" w:hAnsi="Calibri" w:cs="Calibri"/>
                  <w:color w:val="000000"/>
                </w:rPr>
                <w:t>18.4</w:t>
              </w:r>
            </w:ins>
          </w:p>
        </w:tc>
        <w:tc>
          <w:tcPr>
            <w:tcW w:w="517" w:type="pct"/>
            <w:tcBorders>
              <w:top w:val="single" w:sz="4" w:space="0" w:color="auto"/>
              <w:left w:val="single" w:sz="4" w:space="0" w:color="auto"/>
              <w:bottom w:val="single" w:sz="4" w:space="0" w:color="auto"/>
              <w:right w:val="single" w:sz="4" w:space="0" w:color="auto"/>
            </w:tcBorders>
            <w:vAlign w:val="bottom"/>
            <w:tcPrChange w:id="586"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4636FFFF" w14:textId="0B6B797C" w:rsidR="00591FE9" w:rsidRDefault="00591FE9" w:rsidP="00591FE9">
            <w:ins w:id="587" w:author="Alotaibi, Raed" w:date="2019-05-20T14:29:00Z">
              <w:r>
                <w:rPr>
                  <w:rFonts w:ascii="Calibri" w:hAnsi="Calibri" w:cs="Calibri"/>
                  <w:color w:val="000000"/>
                </w:rPr>
                <w:t>2.6</w:t>
              </w:r>
            </w:ins>
          </w:p>
        </w:tc>
        <w:tc>
          <w:tcPr>
            <w:tcW w:w="665" w:type="pct"/>
            <w:tcBorders>
              <w:top w:val="single" w:sz="4" w:space="0" w:color="auto"/>
              <w:left w:val="single" w:sz="4" w:space="0" w:color="auto"/>
              <w:bottom w:val="single" w:sz="4" w:space="0" w:color="auto"/>
              <w:right w:val="single" w:sz="4" w:space="0" w:color="auto"/>
            </w:tcBorders>
            <w:vAlign w:val="bottom"/>
            <w:tcPrChange w:id="588"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4707B80C" w14:textId="35204CBC" w:rsidR="00591FE9" w:rsidRDefault="00591FE9" w:rsidP="00591FE9">
            <w:ins w:id="589" w:author="Alotaibi, Raed" w:date="2019-05-20T14:29:00Z">
              <w:r>
                <w:rPr>
                  <w:rFonts w:ascii="Calibri" w:hAnsi="Calibri" w:cs="Calibri"/>
                  <w:color w:val="000000"/>
                </w:rPr>
                <w:t>13.0</w:t>
              </w:r>
            </w:ins>
          </w:p>
        </w:tc>
        <w:tc>
          <w:tcPr>
            <w:tcW w:w="674" w:type="pct"/>
            <w:tcBorders>
              <w:top w:val="single" w:sz="4" w:space="0" w:color="auto"/>
              <w:left w:val="single" w:sz="4" w:space="0" w:color="auto"/>
              <w:bottom w:val="single" w:sz="4" w:space="0" w:color="auto"/>
              <w:right w:val="single" w:sz="4" w:space="0" w:color="auto"/>
            </w:tcBorders>
            <w:vAlign w:val="bottom"/>
            <w:tcPrChange w:id="590"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0E2C791B" w14:textId="332C9519" w:rsidR="00591FE9" w:rsidRDefault="00591FE9" w:rsidP="00591FE9">
            <w:ins w:id="591" w:author="Alotaibi, Raed" w:date="2019-05-20T14:29:00Z">
              <w:r>
                <w:rPr>
                  <w:rFonts w:ascii="Calibri" w:hAnsi="Calibri" w:cs="Calibri"/>
                  <w:color w:val="000000"/>
                </w:rPr>
                <w:t>17.0</w:t>
              </w:r>
            </w:ins>
          </w:p>
        </w:tc>
        <w:tc>
          <w:tcPr>
            <w:tcW w:w="442" w:type="pct"/>
            <w:tcBorders>
              <w:top w:val="single" w:sz="4" w:space="0" w:color="auto"/>
              <w:left w:val="single" w:sz="4" w:space="0" w:color="auto"/>
              <w:bottom w:val="single" w:sz="4" w:space="0" w:color="auto"/>
              <w:right w:val="single" w:sz="4" w:space="0" w:color="auto"/>
            </w:tcBorders>
            <w:vAlign w:val="bottom"/>
            <w:tcPrChange w:id="592"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0A3E53C4" w14:textId="5060C0E4" w:rsidR="00591FE9" w:rsidRDefault="00591FE9" w:rsidP="00591FE9">
            <w:pPr>
              <w:rPr>
                <w:ins w:id="593" w:author="Alotaibi, Raed" w:date="2019-05-20T14:22:00Z"/>
              </w:rPr>
            </w:pPr>
            <w:ins w:id="594" w:author="Alotaibi, Raed" w:date="2019-05-20T14:29:00Z">
              <w:r>
                <w:rPr>
                  <w:rFonts w:ascii="Calibri" w:hAnsi="Calibri" w:cs="Calibri"/>
                  <w:color w:val="000000"/>
                </w:rPr>
                <w:t>22.1</w:t>
              </w:r>
            </w:ins>
          </w:p>
        </w:tc>
        <w:tc>
          <w:tcPr>
            <w:tcW w:w="447" w:type="pct"/>
            <w:tcBorders>
              <w:top w:val="single" w:sz="4" w:space="0" w:color="auto"/>
              <w:left w:val="single" w:sz="4" w:space="0" w:color="auto"/>
              <w:bottom w:val="single" w:sz="4" w:space="0" w:color="auto"/>
              <w:right w:val="single" w:sz="4" w:space="0" w:color="auto"/>
            </w:tcBorders>
            <w:vAlign w:val="bottom"/>
            <w:tcPrChange w:id="595"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6C067E54" w14:textId="2AD4B861" w:rsidR="00591FE9" w:rsidRDefault="00591FE9" w:rsidP="00591FE9">
            <w:pPr>
              <w:rPr>
                <w:ins w:id="596" w:author="Alotaibi, Raed" w:date="2019-05-20T14:22:00Z"/>
              </w:rPr>
            </w:pPr>
            <w:ins w:id="597" w:author="Alotaibi, Raed" w:date="2019-05-20T14:29:00Z">
              <w:r>
                <w:rPr>
                  <w:rFonts w:ascii="Calibri" w:hAnsi="Calibri" w:cs="Calibri"/>
                  <w:color w:val="000000"/>
                </w:rPr>
                <w:t>58.3</w:t>
              </w:r>
            </w:ins>
          </w:p>
        </w:tc>
      </w:tr>
      <w:tr w:rsidR="00591FE9" w14:paraId="531BF407" w14:textId="50295227" w:rsidTr="00BC7C6F">
        <w:tc>
          <w:tcPr>
            <w:tcW w:w="633" w:type="pct"/>
            <w:vMerge w:val="restart"/>
            <w:tcBorders>
              <w:top w:val="single" w:sz="4" w:space="0" w:color="auto"/>
              <w:left w:val="single" w:sz="4" w:space="0" w:color="auto"/>
              <w:bottom w:val="single" w:sz="4" w:space="0" w:color="auto"/>
              <w:right w:val="single" w:sz="4" w:space="0" w:color="auto"/>
            </w:tcBorders>
            <w:vAlign w:val="center"/>
            <w:hideMark/>
            <w:tcPrChange w:id="598" w:author="Alotaibi, Raed" w:date="2019-05-20T14:40:00Z">
              <w:tcPr>
                <w:tcW w:w="633" w:type="pct"/>
                <w:vMerge w:val="restart"/>
                <w:tcBorders>
                  <w:top w:val="single" w:sz="4" w:space="0" w:color="auto"/>
                  <w:left w:val="single" w:sz="4" w:space="0" w:color="auto"/>
                  <w:bottom w:val="single" w:sz="4" w:space="0" w:color="auto"/>
                  <w:right w:val="single" w:sz="4" w:space="0" w:color="auto"/>
                </w:tcBorders>
                <w:vAlign w:val="center"/>
                <w:hideMark/>
              </w:tcPr>
            </w:tcPrChange>
          </w:tcPr>
          <w:p w14:paraId="2C48295A" w14:textId="77777777" w:rsidR="00591FE9" w:rsidRDefault="00591FE9" w:rsidP="00591FE9">
            <w:pPr>
              <w:rPr>
                <w:b/>
                <w:bCs/>
              </w:rPr>
            </w:pPr>
            <w:r>
              <w:rPr>
                <w:b/>
                <w:bCs/>
              </w:rPr>
              <w:t>By median household income</w:t>
            </w:r>
          </w:p>
        </w:tc>
        <w:tc>
          <w:tcPr>
            <w:tcW w:w="1113" w:type="pct"/>
            <w:tcBorders>
              <w:top w:val="single" w:sz="4" w:space="0" w:color="auto"/>
              <w:left w:val="single" w:sz="4" w:space="0" w:color="auto"/>
              <w:bottom w:val="single" w:sz="4" w:space="0" w:color="auto"/>
              <w:right w:val="single" w:sz="4" w:space="0" w:color="auto"/>
            </w:tcBorders>
            <w:hideMark/>
            <w:tcPrChange w:id="599"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67673CCE" w14:textId="77777777" w:rsidR="00591FE9" w:rsidRDefault="00591FE9" w:rsidP="00591FE9">
            <w:pPr>
              <w:rPr>
                <w:b/>
                <w:bCs/>
              </w:rPr>
            </w:pPr>
            <w:r>
              <w:rPr>
                <w:b/>
                <w:bCs/>
              </w:rPr>
              <w:t>&lt;$20,000</w:t>
            </w:r>
          </w:p>
        </w:tc>
        <w:tc>
          <w:tcPr>
            <w:tcW w:w="509" w:type="pct"/>
            <w:tcBorders>
              <w:top w:val="single" w:sz="4" w:space="0" w:color="auto"/>
              <w:left w:val="single" w:sz="4" w:space="0" w:color="auto"/>
              <w:bottom w:val="single" w:sz="4" w:space="0" w:color="auto"/>
              <w:right w:val="single" w:sz="4" w:space="0" w:color="auto"/>
            </w:tcBorders>
            <w:vAlign w:val="bottom"/>
            <w:tcPrChange w:id="600"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7E94A63D" w14:textId="3DB23B01" w:rsidR="00591FE9" w:rsidRDefault="00591FE9" w:rsidP="00591FE9">
            <w:ins w:id="601" w:author="Alotaibi, Raed" w:date="2019-05-20T14:29:00Z">
              <w:r>
                <w:rPr>
                  <w:rFonts w:ascii="Calibri" w:hAnsi="Calibri" w:cs="Calibri"/>
                  <w:color w:val="000000"/>
                </w:rPr>
                <w:t>16.1</w:t>
              </w:r>
            </w:ins>
          </w:p>
        </w:tc>
        <w:tc>
          <w:tcPr>
            <w:tcW w:w="517" w:type="pct"/>
            <w:tcBorders>
              <w:top w:val="single" w:sz="4" w:space="0" w:color="auto"/>
              <w:left w:val="single" w:sz="4" w:space="0" w:color="auto"/>
              <w:bottom w:val="single" w:sz="4" w:space="0" w:color="auto"/>
              <w:right w:val="single" w:sz="4" w:space="0" w:color="auto"/>
            </w:tcBorders>
            <w:vAlign w:val="bottom"/>
            <w:tcPrChange w:id="602"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27BA7895" w14:textId="798E6010" w:rsidR="00591FE9" w:rsidRDefault="00591FE9" w:rsidP="00591FE9">
            <w:ins w:id="603" w:author="Alotaibi, Raed" w:date="2019-05-20T14:29:00Z">
              <w:r>
                <w:rPr>
                  <w:rFonts w:ascii="Calibri" w:hAnsi="Calibri" w:cs="Calibri"/>
                  <w:color w:val="000000"/>
                </w:rPr>
                <w:t>2.0</w:t>
              </w:r>
            </w:ins>
          </w:p>
        </w:tc>
        <w:tc>
          <w:tcPr>
            <w:tcW w:w="665" w:type="pct"/>
            <w:tcBorders>
              <w:top w:val="single" w:sz="4" w:space="0" w:color="auto"/>
              <w:left w:val="single" w:sz="4" w:space="0" w:color="auto"/>
              <w:bottom w:val="single" w:sz="4" w:space="0" w:color="auto"/>
              <w:right w:val="single" w:sz="4" w:space="0" w:color="auto"/>
            </w:tcBorders>
            <w:vAlign w:val="bottom"/>
            <w:tcPrChange w:id="604"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37B0C0E0" w14:textId="660849AF" w:rsidR="00591FE9" w:rsidRDefault="00591FE9" w:rsidP="00591FE9">
            <w:ins w:id="605" w:author="Alotaibi, Raed" w:date="2019-05-20T14:29:00Z">
              <w:r>
                <w:rPr>
                  <w:rFonts w:ascii="Calibri" w:hAnsi="Calibri" w:cs="Calibri"/>
                  <w:color w:val="000000"/>
                </w:rPr>
                <w:t>10.4</w:t>
              </w:r>
            </w:ins>
          </w:p>
        </w:tc>
        <w:tc>
          <w:tcPr>
            <w:tcW w:w="674" w:type="pct"/>
            <w:tcBorders>
              <w:top w:val="single" w:sz="4" w:space="0" w:color="auto"/>
              <w:left w:val="single" w:sz="4" w:space="0" w:color="auto"/>
              <w:bottom w:val="single" w:sz="4" w:space="0" w:color="auto"/>
              <w:right w:val="single" w:sz="4" w:space="0" w:color="auto"/>
            </w:tcBorders>
            <w:vAlign w:val="bottom"/>
            <w:tcPrChange w:id="606"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12E41590" w14:textId="66FFB2C9" w:rsidR="00591FE9" w:rsidRDefault="00591FE9" w:rsidP="00591FE9">
            <w:ins w:id="607" w:author="Alotaibi, Raed" w:date="2019-05-20T14:29:00Z">
              <w:r>
                <w:rPr>
                  <w:rFonts w:ascii="Calibri" w:hAnsi="Calibri" w:cs="Calibri"/>
                  <w:color w:val="000000"/>
                </w:rPr>
                <w:t>14.9</w:t>
              </w:r>
            </w:ins>
          </w:p>
        </w:tc>
        <w:tc>
          <w:tcPr>
            <w:tcW w:w="442" w:type="pct"/>
            <w:tcBorders>
              <w:top w:val="single" w:sz="4" w:space="0" w:color="auto"/>
              <w:left w:val="single" w:sz="4" w:space="0" w:color="auto"/>
              <w:bottom w:val="single" w:sz="4" w:space="0" w:color="auto"/>
              <w:right w:val="single" w:sz="4" w:space="0" w:color="auto"/>
            </w:tcBorders>
            <w:vAlign w:val="bottom"/>
            <w:tcPrChange w:id="608"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353A43E6" w14:textId="7A7ABEA7" w:rsidR="00591FE9" w:rsidRDefault="00591FE9" w:rsidP="00591FE9">
            <w:pPr>
              <w:rPr>
                <w:ins w:id="609" w:author="Alotaibi, Raed" w:date="2019-05-20T14:22:00Z"/>
              </w:rPr>
            </w:pPr>
            <w:ins w:id="610" w:author="Alotaibi, Raed" w:date="2019-05-20T14:29:00Z">
              <w:r>
                <w:rPr>
                  <w:rFonts w:ascii="Calibri" w:hAnsi="Calibri" w:cs="Calibri"/>
                  <w:color w:val="000000"/>
                </w:rPr>
                <w:t>20.1</w:t>
              </w:r>
            </w:ins>
          </w:p>
        </w:tc>
        <w:tc>
          <w:tcPr>
            <w:tcW w:w="447" w:type="pct"/>
            <w:tcBorders>
              <w:top w:val="single" w:sz="4" w:space="0" w:color="auto"/>
              <w:left w:val="single" w:sz="4" w:space="0" w:color="auto"/>
              <w:bottom w:val="single" w:sz="4" w:space="0" w:color="auto"/>
              <w:right w:val="single" w:sz="4" w:space="0" w:color="auto"/>
            </w:tcBorders>
            <w:vAlign w:val="bottom"/>
            <w:tcPrChange w:id="611"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5C4182E6" w14:textId="51F1139D" w:rsidR="00591FE9" w:rsidRDefault="00591FE9" w:rsidP="00591FE9">
            <w:pPr>
              <w:rPr>
                <w:ins w:id="612" w:author="Alotaibi, Raed" w:date="2019-05-20T14:22:00Z"/>
              </w:rPr>
            </w:pPr>
            <w:ins w:id="613" w:author="Alotaibi, Raed" w:date="2019-05-20T14:29:00Z">
              <w:r>
                <w:rPr>
                  <w:rFonts w:ascii="Calibri" w:hAnsi="Calibri" w:cs="Calibri"/>
                  <w:color w:val="000000"/>
                </w:rPr>
                <w:t>56.8</w:t>
              </w:r>
            </w:ins>
          </w:p>
        </w:tc>
      </w:tr>
      <w:tr w:rsidR="00591FE9" w14:paraId="0C2D1604" w14:textId="58479E80"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614"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726D8BA7"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615"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6F938113" w14:textId="77777777" w:rsidR="00591FE9" w:rsidRDefault="00591FE9" w:rsidP="00591FE9">
            <w:pPr>
              <w:rPr>
                <w:b/>
                <w:bCs/>
              </w:rPr>
            </w:pPr>
            <w:r>
              <w:rPr>
                <w:b/>
                <w:bCs/>
              </w:rPr>
              <w:t>$20,000 to &lt;$35,000</w:t>
            </w:r>
          </w:p>
        </w:tc>
        <w:tc>
          <w:tcPr>
            <w:tcW w:w="509" w:type="pct"/>
            <w:tcBorders>
              <w:top w:val="single" w:sz="4" w:space="0" w:color="auto"/>
              <w:left w:val="single" w:sz="4" w:space="0" w:color="auto"/>
              <w:bottom w:val="single" w:sz="4" w:space="0" w:color="auto"/>
              <w:right w:val="single" w:sz="4" w:space="0" w:color="auto"/>
            </w:tcBorders>
            <w:vAlign w:val="bottom"/>
            <w:tcPrChange w:id="616"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08CB960A" w14:textId="288A4D1F" w:rsidR="00591FE9" w:rsidRDefault="00591FE9" w:rsidP="00591FE9">
            <w:ins w:id="617" w:author="Alotaibi, Raed" w:date="2019-05-20T14:29:00Z">
              <w:r>
                <w:rPr>
                  <w:rFonts w:ascii="Calibri" w:hAnsi="Calibri" w:cs="Calibri"/>
                  <w:color w:val="000000"/>
                </w:rPr>
                <w:t>13.2</w:t>
              </w:r>
            </w:ins>
          </w:p>
        </w:tc>
        <w:tc>
          <w:tcPr>
            <w:tcW w:w="517" w:type="pct"/>
            <w:tcBorders>
              <w:top w:val="single" w:sz="4" w:space="0" w:color="auto"/>
              <w:left w:val="single" w:sz="4" w:space="0" w:color="auto"/>
              <w:bottom w:val="single" w:sz="4" w:space="0" w:color="auto"/>
              <w:right w:val="single" w:sz="4" w:space="0" w:color="auto"/>
            </w:tcBorders>
            <w:vAlign w:val="bottom"/>
            <w:tcPrChange w:id="618"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0547B2E9" w14:textId="5CBD64FE" w:rsidR="00591FE9" w:rsidRDefault="00591FE9" w:rsidP="00591FE9">
            <w:ins w:id="619" w:author="Alotaibi, Raed" w:date="2019-05-20T14:29:00Z">
              <w:r>
                <w:rPr>
                  <w:rFonts w:ascii="Calibri" w:hAnsi="Calibri" w:cs="Calibri"/>
                  <w:color w:val="000000"/>
                </w:rPr>
                <w:t>1.6</w:t>
              </w:r>
            </w:ins>
          </w:p>
        </w:tc>
        <w:tc>
          <w:tcPr>
            <w:tcW w:w="665" w:type="pct"/>
            <w:tcBorders>
              <w:top w:val="single" w:sz="4" w:space="0" w:color="auto"/>
              <w:left w:val="single" w:sz="4" w:space="0" w:color="auto"/>
              <w:bottom w:val="single" w:sz="4" w:space="0" w:color="auto"/>
              <w:right w:val="single" w:sz="4" w:space="0" w:color="auto"/>
            </w:tcBorders>
            <w:vAlign w:val="bottom"/>
            <w:tcPrChange w:id="620"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2AA74DBE" w14:textId="68D85018" w:rsidR="00591FE9" w:rsidRDefault="00591FE9" w:rsidP="00591FE9">
            <w:ins w:id="621" w:author="Alotaibi, Raed" w:date="2019-05-20T14:29:00Z">
              <w:r>
                <w:rPr>
                  <w:rFonts w:ascii="Calibri" w:hAnsi="Calibri" w:cs="Calibri"/>
                  <w:color w:val="000000"/>
                </w:rPr>
                <w:t>8.1</w:t>
              </w:r>
            </w:ins>
          </w:p>
        </w:tc>
        <w:tc>
          <w:tcPr>
            <w:tcW w:w="674" w:type="pct"/>
            <w:tcBorders>
              <w:top w:val="single" w:sz="4" w:space="0" w:color="auto"/>
              <w:left w:val="single" w:sz="4" w:space="0" w:color="auto"/>
              <w:bottom w:val="single" w:sz="4" w:space="0" w:color="auto"/>
              <w:right w:val="single" w:sz="4" w:space="0" w:color="auto"/>
            </w:tcBorders>
            <w:vAlign w:val="bottom"/>
            <w:tcPrChange w:id="622"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6F5E353B" w14:textId="4D85912B" w:rsidR="00591FE9" w:rsidRDefault="00591FE9" w:rsidP="00591FE9">
            <w:ins w:id="623" w:author="Alotaibi, Raed" w:date="2019-05-20T14:29:00Z">
              <w:r>
                <w:rPr>
                  <w:rFonts w:ascii="Calibri" w:hAnsi="Calibri" w:cs="Calibri"/>
                  <w:color w:val="000000"/>
                </w:rPr>
                <w:t>11.7</w:t>
              </w:r>
            </w:ins>
          </w:p>
        </w:tc>
        <w:tc>
          <w:tcPr>
            <w:tcW w:w="442" w:type="pct"/>
            <w:tcBorders>
              <w:top w:val="single" w:sz="4" w:space="0" w:color="auto"/>
              <w:left w:val="single" w:sz="4" w:space="0" w:color="auto"/>
              <w:bottom w:val="single" w:sz="4" w:space="0" w:color="auto"/>
              <w:right w:val="single" w:sz="4" w:space="0" w:color="auto"/>
            </w:tcBorders>
            <w:vAlign w:val="bottom"/>
            <w:tcPrChange w:id="624"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4AF58E78" w14:textId="181F0068" w:rsidR="00591FE9" w:rsidRDefault="00591FE9" w:rsidP="00591FE9">
            <w:pPr>
              <w:rPr>
                <w:ins w:id="625" w:author="Alotaibi, Raed" w:date="2019-05-20T14:22:00Z"/>
              </w:rPr>
            </w:pPr>
            <w:ins w:id="626" w:author="Alotaibi, Raed" w:date="2019-05-20T14:29:00Z">
              <w:r>
                <w:rPr>
                  <w:rFonts w:ascii="Calibri" w:hAnsi="Calibri" w:cs="Calibri"/>
                  <w:color w:val="000000"/>
                </w:rPr>
                <w:t>16.7</w:t>
              </w:r>
            </w:ins>
          </w:p>
        </w:tc>
        <w:tc>
          <w:tcPr>
            <w:tcW w:w="447" w:type="pct"/>
            <w:tcBorders>
              <w:top w:val="single" w:sz="4" w:space="0" w:color="auto"/>
              <w:left w:val="single" w:sz="4" w:space="0" w:color="auto"/>
              <w:bottom w:val="single" w:sz="4" w:space="0" w:color="auto"/>
              <w:right w:val="single" w:sz="4" w:space="0" w:color="auto"/>
            </w:tcBorders>
            <w:vAlign w:val="bottom"/>
            <w:tcPrChange w:id="627"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4E987262" w14:textId="785F4AD4" w:rsidR="00591FE9" w:rsidRDefault="00591FE9" w:rsidP="00591FE9">
            <w:pPr>
              <w:rPr>
                <w:ins w:id="628" w:author="Alotaibi, Raed" w:date="2019-05-20T14:22:00Z"/>
              </w:rPr>
            </w:pPr>
            <w:ins w:id="629" w:author="Alotaibi, Raed" w:date="2019-05-20T14:29:00Z">
              <w:r>
                <w:rPr>
                  <w:rFonts w:ascii="Calibri" w:hAnsi="Calibri" w:cs="Calibri"/>
                  <w:color w:val="000000"/>
                </w:rPr>
                <w:t>58.3</w:t>
              </w:r>
            </w:ins>
          </w:p>
        </w:tc>
      </w:tr>
      <w:tr w:rsidR="00591FE9" w14:paraId="6D9BBB69" w14:textId="49690A4B"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630"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38B25B6A"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631"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2D69C1AF" w14:textId="77777777" w:rsidR="00591FE9" w:rsidRDefault="00591FE9" w:rsidP="00591FE9">
            <w:pPr>
              <w:rPr>
                <w:b/>
                <w:bCs/>
              </w:rPr>
            </w:pPr>
            <w:r>
              <w:rPr>
                <w:b/>
                <w:bCs/>
              </w:rPr>
              <w:t>$35,000 to &lt;$50,000</w:t>
            </w:r>
          </w:p>
        </w:tc>
        <w:tc>
          <w:tcPr>
            <w:tcW w:w="509" w:type="pct"/>
            <w:tcBorders>
              <w:top w:val="single" w:sz="4" w:space="0" w:color="auto"/>
              <w:left w:val="single" w:sz="4" w:space="0" w:color="auto"/>
              <w:bottom w:val="single" w:sz="4" w:space="0" w:color="auto"/>
              <w:right w:val="single" w:sz="4" w:space="0" w:color="auto"/>
            </w:tcBorders>
            <w:vAlign w:val="bottom"/>
            <w:tcPrChange w:id="632"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4D3817B0" w14:textId="7AC697EE" w:rsidR="00591FE9" w:rsidRDefault="00591FE9" w:rsidP="00591FE9">
            <w:ins w:id="633" w:author="Alotaibi, Raed" w:date="2019-05-20T14:29:00Z">
              <w:r>
                <w:rPr>
                  <w:rFonts w:ascii="Calibri" w:hAnsi="Calibri" w:cs="Calibri"/>
                  <w:color w:val="000000"/>
                </w:rPr>
                <w:t>11.8</w:t>
              </w:r>
            </w:ins>
          </w:p>
        </w:tc>
        <w:tc>
          <w:tcPr>
            <w:tcW w:w="517" w:type="pct"/>
            <w:tcBorders>
              <w:top w:val="single" w:sz="4" w:space="0" w:color="auto"/>
              <w:left w:val="single" w:sz="4" w:space="0" w:color="auto"/>
              <w:bottom w:val="single" w:sz="4" w:space="0" w:color="auto"/>
              <w:right w:val="single" w:sz="4" w:space="0" w:color="auto"/>
            </w:tcBorders>
            <w:vAlign w:val="bottom"/>
            <w:tcPrChange w:id="634"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7BF18EDB" w14:textId="2FBF7B79" w:rsidR="00591FE9" w:rsidRDefault="00591FE9" w:rsidP="00591FE9">
            <w:ins w:id="635" w:author="Alotaibi, Raed" w:date="2019-05-20T14:29:00Z">
              <w:r>
                <w:rPr>
                  <w:rFonts w:ascii="Calibri" w:hAnsi="Calibri" w:cs="Calibri"/>
                  <w:color w:val="000000"/>
                </w:rPr>
                <w:t>1.5</w:t>
              </w:r>
            </w:ins>
          </w:p>
        </w:tc>
        <w:tc>
          <w:tcPr>
            <w:tcW w:w="665" w:type="pct"/>
            <w:tcBorders>
              <w:top w:val="single" w:sz="4" w:space="0" w:color="auto"/>
              <w:left w:val="single" w:sz="4" w:space="0" w:color="auto"/>
              <w:bottom w:val="single" w:sz="4" w:space="0" w:color="auto"/>
              <w:right w:val="single" w:sz="4" w:space="0" w:color="auto"/>
            </w:tcBorders>
            <w:vAlign w:val="bottom"/>
            <w:tcPrChange w:id="636"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7D02522E" w14:textId="5FF0AE17" w:rsidR="00591FE9" w:rsidRDefault="00591FE9" w:rsidP="00591FE9">
            <w:ins w:id="637" w:author="Alotaibi, Raed" w:date="2019-05-20T14:29:00Z">
              <w:r>
                <w:rPr>
                  <w:rFonts w:ascii="Calibri" w:hAnsi="Calibri" w:cs="Calibri"/>
                  <w:color w:val="000000"/>
                </w:rPr>
                <w:t>7.0</w:t>
              </w:r>
            </w:ins>
          </w:p>
        </w:tc>
        <w:tc>
          <w:tcPr>
            <w:tcW w:w="674" w:type="pct"/>
            <w:tcBorders>
              <w:top w:val="single" w:sz="4" w:space="0" w:color="auto"/>
              <w:left w:val="single" w:sz="4" w:space="0" w:color="auto"/>
              <w:bottom w:val="single" w:sz="4" w:space="0" w:color="auto"/>
              <w:right w:val="single" w:sz="4" w:space="0" w:color="auto"/>
            </w:tcBorders>
            <w:vAlign w:val="bottom"/>
            <w:tcPrChange w:id="638"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5D179AD5" w14:textId="2F53A018" w:rsidR="00591FE9" w:rsidRDefault="00591FE9" w:rsidP="00591FE9">
            <w:ins w:id="639" w:author="Alotaibi, Raed" w:date="2019-05-20T14:29:00Z">
              <w:r>
                <w:rPr>
                  <w:rFonts w:ascii="Calibri" w:hAnsi="Calibri" w:cs="Calibri"/>
                  <w:color w:val="000000"/>
                </w:rPr>
                <w:t>10.0</w:t>
              </w:r>
            </w:ins>
          </w:p>
        </w:tc>
        <w:tc>
          <w:tcPr>
            <w:tcW w:w="442" w:type="pct"/>
            <w:tcBorders>
              <w:top w:val="single" w:sz="4" w:space="0" w:color="auto"/>
              <w:left w:val="single" w:sz="4" w:space="0" w:color="auto"/>
              <w:bottom w:val="single" w:sz="4" w:space="0" w:color="auto"/>
              <w:right w:val="single" w:sz="4" w:space="0" w:color="auto"/>
            </w:tcBorders>
            <w:vAlign w:val="bottom"/>
            <w:tcPrChange w:id="640"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1FB99130" w14:textId="3631763C" w:rsidR="00591FE9" w:rsidRDefault="00591FE9" w:rsidP="00591FE9">
            <w:pPr>
              <w:rPr>
                <w:ins w:id="641" w:author="Alotaibi, Raed" w:date="2019-05-20T14:22:00Z"/>
              </w:rPr>
            </w:pPr>
            <w:ins w:id="642" w:author="Alotaibi, Raed" w:date="2019-05-20T14:29:00Z">
              <w:r>
                <w:rPr>
                  <w:rFonts w:ascii="Calibri" w:hAnsi="Calibri" w:cs="Calibri"/>
                  <w:color w:val="000000"/>
                </w:rPr>
                <w:t>14.5</w:t>
              </w:r>
            </w:ins>
          </w:p>
        </w:tc>
        <w:tc>
          <w:tcPr>
            <w:tcW w:w="447" w:type="pct"/>
            <w:tcBorders>
              <w:top w:val="single" w:sz="4" w:space="0" w:color="auto"/>
              <w:left w:val="single" w:sz="4" w:space="0" w:color="auto"/>
              <w:bottom w:val="single" w:sz="4" w:space="0" w:color="auto"/>
              <w:right w:val="single" w:sz="4" w:space="0" w:color="auto"/>
            </w:tcBorders>
            <w:vAlign w:val="bottom"/>
            <w:tcPrChange w:id="643"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5DBCC047" w14:textId="2291BA82" w:rsidR="00591FE9" w:rsidRDefault="00591FE9" w:rsidP="00591FE9">
            <w:pPr>
              <w:rPr>
                <w:ins w:id="644" w:author="Alotaibi, Raed" w:date="2019-05-20T14:22:00Z"/>
              </w:rPr>
            </w:pPr>
            <w:ins w:id="645" w:author="Alotaibi, Raed" w:date="2019-05-20T14:29:00Z">
              <w:r>
                <w:rPr>
                  <w:rFonts w:ascii="Calibri" w:hAnsi="Calibri" w:cs="Calibri"/>
                  <w:color w:val="000000"/>
                </w:rPr>
                <w:t>58.0</w:t>
              </w:r>
            </w:ins>
          </w:p>
        </w:tc>
      </w:tr>
      <w:tr w:rsidR="00591FE9" w14:paraId="63C14065" w14:textId="2D294640"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646"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0A71A9C7"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647"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458AE9DF" w14:textId="77777777" w:rsidR="00591FE9" w:rsidRDefault="00591FE9" w:rsidP="00591FE9">
            <w:pPr>
              <w:rPr>
                <w:b/>
                <w:bCs/>
              </w:rPr>
            </w:pPr>
            <w:r>
              <w:rPr>
                <w:b/>
                <w:bCs/>
              </w:rPr>
              <w:t>$50,000 to &lt;$75,000</w:t>
            </w:r>
          </w:p>
        </w:tc>
        <w:tc>
          <w:tcPr>
            <w:tcW w:w="509" w:type="pct"/>
            <w:tcBorders>
              <w:top w:val="single" w:sz="4" w:space="0" w:color="auto"/>
              <w:left w:val="single" w:sz="4" w:space="0" w:color="auto"/>
              <w:bottom w:val="single" w:sz="4" w:space="0" w:color="auto"/>
              <w:right w:val="single" w:sz="4" w:space="0" w:color="auto"/>
            </w:tcBorders>
            <w:vAlign w:val="bottom"/>
            <w:tcPrChange w:id="648"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7D3ADAC9" w14:textId="4BACD77B" w:rsidR="00591FE9" w:rsidRDefault="00591FE9" w:rsidP="00591FE9">
            <w:ins w:id="649" w:author="Alotaibi, Raed" w:date="2019-05-20T14:29:00Z">
              <w:r>
                <w:rPr>
                  <w:rFonts w:ascii="Calibri" w:hAnsi="Calibri" w:cs="Calibri"/>
                  <w:color w:val="000000"/>
                </w:rPr>
                <w:t>12.8</w:t>
              </w:r>
            </w:ins>
          </w:p>
        </w:tc>
        <w:tc>
          <w:tcPr>
            <w:tcW w:w="517" w:type="pct"/>
            <w:tcBorders>
              <w:top w:val="single" w:sz="4" w:space="0" w:color="auto"/>
              <w:left w:val="single" w:sz="4" w:space="0" w:color="auto"/>
              <w:bottom w:val="single" w:sz="4" w:space="0" w:color="auto"/>
              <w:right w:val="single" w:sz="4" w:space="0" w:color="auto"/>
            </w:tcBorders>
            <w:vAlign w:val="bottom"/>
            <w:tcPrChange w:id="650"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55E85BDC" w14:textId="40D363BF" w:rsidR="00591FE9" w:rsidRDefault="00591FE9" w:rsidP="00591FE9">
            <w:ins w:id="651" w:author="Alotaibi, Raed" w:date="2019-05-20T14:29:00Z">
              <w:r>
                <w:rPr>
                  <w:rFonts w:ascii="Calibri" w:hAnsi="Calibri" w:cs="Calibri"/>
                  <w:color w:val="000000"/>
                </w:rPr>
                <w:t>1.6</w:t>
              </w:r>
            </w:ins>
          </w:p>
        </w:tc>
        <w:tc>
          <w:tcPr>
            <w:tcW w:w="665" w:type="pct"/>
            <w:tcBorders>
              <w:top w:val="single" w:sz="4" w:space="0" w:color="auto"/>
              <w:left w:val="single" w:sz="4" w:space="0" w:color="auto"/>
              <w:bottom w:val="single" w:sz="4" w:space="0" w:color="auto"/>
              <w:right w:val="single" w:sz="4" w:space="0" w:color="auto"/>
            </w:tcBorders>
            <w:vAlign w:val="bottom"/>
            <w:tcPrChange w:id="652"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4E18F717" w14:textId="08A67CF8" w:rsidR="00591FE9" w:rsidRDefault="00591FE9" w:rsidP="00591FE9">
            <w:ins w:id="653" w:author="Alotaibi, Raed" w:date="2019-05-20T14:29:00Z">
              <w:r>
                <w:rPr>
                  <w:rFonts w:ascii="Calibri" w:hAnsi="Calibri" w:cs="Calibri"/>
                  <w:color w:val="000000"/>
                </w:rPr>
                <w:t>7.6</w:t>
              </w:r>
            </w:ins>
          </w:p>
        </w:tc>
        <w:tc>
          <w:tcPr>
            <w:tcW w:w="674" w:type="pct"/>
            <w:tcBorders>
              <w:top w:val="single" w:sz="4" w:space="0" w:color="auto"/>
              <w:left w:val="single" w:sz="4" w:space="0" w:color="auto"/>
              <w:bottom w:val="single" w:sz="4" w:space="0" w:color="auto"/>
              <w:right w:val="single" w:sz="4" w:space="0" w:color="auto"/>
            </w:tcBorders>
            <w:vAlign w:val="bottom"/>
            <w:tcPrChange w:id="654"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2ECC03F9" w14:textId="7614DCC1" w:rsidR="00591FE9" w:rsidRDefault="00591FE9" w:rsidP="00591FE9">
            <w:ins w:id="655" w:author="Alotaibi, Raed" w:date="2019-05-20T14:29:00Z">
              <w:r>
                <w:rPr>
                  <w:rFonts w:ascii="Calibri" w:hAnsi="Calibri" w:cs="Calibri"/>
                  <w:color w:val="000000"/>
                </w:rPr>
                <w:t>10.8</w:t>
              </w:r>
            </w:ins>
          </w:p>
        </w:tc>
        <w:tc>
          <w:tcPr>
            <w:tcW w:w="442" w:type="pct"/>
            <w:tcBorders>
              <w:top w:val="single" w:sz="4" w:space="0" w:color="auto"/>
              <w:left w:val="single" w:sz="4" w:space="0" w:color="auto"/>
              <w:bottom w:val="single" w:sz="4" w:space="0" w:color="auto"/>
              <w:right w:val="single" w:sz="4" w:space="0" w:color="auto"/>
            </w:tcBorders>
            <w:vAlign w:val="bottom"/>
            <w:tcPrChange w:id="656"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7FCA6F9A" w14:textId="1965CDD4" w:rsidR="00591FE9" w:rsidRDefault="00591FE9" w:rsidP="00591FE9">
            <w:pPr>
              <w:rPr>
                <w:ins w:id="657" w:author="Alotaibi, Raed" w:date="2019-05-20T14:22:00Z"/>
              </w:rPr>
            </w:pPr>
            <w:ins w:id="658" w:author="Alotaibi, Raed" w:date="2019-05-20T14:29:00Z">
              <w:r>
                <w:rPr>
                  <w:rFonts w:ascii="Calibri" w:hAnsi="Calibri" w:cs="Calibri"/>
                  <w:color w:val="000000"/>
                </w:rPr>
                <w:t>15.7</w:t>
              </w:r>
            </w:ins>
          </w:p>
        </w:tc>
        <w:tc>
          <w:tcPr>
            <w:tcW w:w="447" w:type="pct"/>
            <w:tcBorders>
              <w:top w:val="single" w:sz="4" w:space="0" w:color="auto"/>
              <w:left w:val="single" w:sz="4" w:space="0" w:color="auto"/>
              <w:bottom w:val="single" w:sz="4" w:space="0" w:color="auto"/>
              <w:right w:val="single" w:sz="4" w:space="0" w:color="auto"/>
            </w:tcBorders>
            <w:vAlign w:val="bottom"/>
            <w:tcPrChange w:id="659"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2378D2A7" w14:textId="7195FF47" w:rsidR="00591FE9" w:rsidRDefault="00591FE9" w:rsidP="00591FE9">
            <w:pPr>
              <w:rPr>
                <w:ins w:id="660" w:author="Alotaibi, Raed" w:date="2019-05-20T14:22:00Z"/>
              </w:rPr>
            </w:pPr>
            <w:ins w:id="661" w:author="Alotaibi, Raed" w:date="2019-05-20T14:29:00Z">
              <w:r>
                <w:rPr>
                  <w:rFonts w:ascii="Calibri" w:hAnsi="Calibri" w:cs="Calibri"/>
                  <w:color w:val="000000"/>
                </w:rPr>
                <w:t>55.7</w:t>
              </w:r>
            </w:ins>
          </w:p>
        </w:tc>
      </w:tr>
      <w:tr w:rsidR="00591FE9" w14:paraId="677E2B66" w14:textId="6D361C7E"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662"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07D053D6"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663"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5E2CF6DB" w14:textId="77777777" w:rsidR="00591FE9" w:rsidRDefault="00591FE9" w:rsidP="00591FE9">
            <w:pPr>
              <w:rPr>
                <w:b/>
                <w:bCs/>
              </w:rPr>
            </w:pPr>
            <w:r>
              <w:rPr>
                <w:rFonts w:cstheme="minorHAnsi"/>
                <w:b/>
                <w:bCs/>
              </w:rPr>
              <w:t>≥$75,000</w:t>
            </w:r>
          </w:p>
        </w:tc>
        <w:tc>
          <w:tcPr>
            <w:tcW w:w="509" w:type="pct"/>
            <w:tcBorders>
              <w:top w:val="single" w:sz="4" w:space="0" w:color="auto"/>
              <w:left w:val="single" w:sz="4" w:space="0" w:color="auto"/>
              <w:bottom w:val="single" w:sz="4" w:space="0" w:color="auto"/>
              <w:right w:val="single" w:sz="4" w:space="0" w:color="auto"/>
            </w:tcBorders>
            <w:vAlign w:val="bottom"/>
            <w:tcPrChange w:id="664" w:author="Alotaibi, Raed" w:date="2019-05-20T14:40:00Z">
              <w:tcPr>
                <w:tcW w:w="509" w:type="pct"/>
                <w:tcBorders>
                  <w:top w:val="single" w:sz="4" w:space="0" w:color="auto"/>
                  <w:left w:val="single" w:sz="4" w:space="0" w:color="auto"/>
                  <w:bottom w:val="single" w:sz="4" w:space="0" w:color="auto"/>
                  <w:right w:val="single" w:sz="4" w:space="0" w:color="auto"/>
                </w:tcBorders>
              </w:tcPr>
            </w:tcPrChange>
          </w:tcPr>
          <w:p w14:paraId="7E071FA6" w14:textId="226F28A7" w:rsidR="00591FE9" w:rsidRDefault="00591FE9" w:rsidP="00591FE9">
            <w:ins w:id="665" w:author="Alotaibi, Raed" w:date="2019-05-20T14:29:00Z">
              <w:r>
                <w:rPr>
                  <w:rFonts w:ascii="Calibri" w:hAnsi="Calibri" w:cs="Calibri"/>
                  <w:color w:val="000000"/>
                </w:rPr>
                <w:t>16.5</w:t>
              </w:r>
            </w:ins>
          </w:p>
        </w:tc>
        <w:tc>
          <w:tcPr>
            <w:tcW w:w="517" w:type="pct"/>
            <w:tcBorders>
              <w:top w:val="single" w:sz="4" w:space="0" w:color="auto"/>
              <w:left w:val="single" w:sz="4" w:space="0" w:color="auto"/>
              <w:bottom w:val="single" w:sz="4" w:space="0" w:color="auto"/>
              <w:right w:val="single" w:sz="4" w:space="0" w:color="auto"/>
            </w:tcBorders>
            <w:vAlign w:val="bottom"/>
            <w:tcPrChange w:id="666" w:author="Alotaibi, Raed" w:date="2019-05-20T14:40:00Z">
              <w:tcPr>
                <w:tcW w:w="517" w:type="pct"/>
                <w:tcBorders>
                  <w:top w:val="single" w:sz="4" w:space="0" w:color="auto"/>
                  <w:left w:val="single" w:sz="4" w:space="0" w:color="auto"/>
                  <w:bottom w:val="single" w:sz="4" w:space="0" w:color="auto"/>
                  <w:right w:val="single" w:sz="4" w:space="0" w:color="auto"/>
                </w:tcBorders>
              </w:tcPr>
            </w:tcPrChange>
          </w:tcPr>
          <w:p w14:paraId="72561950" w14:textId="1D774AD6" w:rsidR="00591FE9" w:rsidRDefault="00591FE9" w:rsidP="00591FE9">
            <w:ins w:id="667" w:author="Alotaibi, Raed" w:date="2019-05-20T14:29:00Z">
              <w:r>
                <w:rPr>
                  <w:rFonts w:ascii="Calibri" w:hAnsi="Calibri" w:cs="Calibri"/>
                  <w:color w:val="000000"/>
                </w:rPr>
                <w:t>2.1</w:t>
              </w:r>
            </w:ins>
          </w:p>
        </w:tc>
        <w:tc>
          <w:tcPr>
            <w:tcW w:w="665" w:type="pct"/>
            <w:tcBorders>
              <w:top w:val="single" w:sz="4" w:space="0" w:color="auto"/>
              <w:left w:val="single" w:sz="4" w:space="0" w:color="auto"/>
              <w:bottom w:val="single" w:sz="4" w:space="0" w:color="auto"/>
              <w:right w:val="single" w:sz="4" w:space="0" w:color="auto"/>
            </w:tcBorders>
            <w:vAlign w:val="bottom"/>
            <w:tcPrChange w:id="668" w:author="Alotaibi, Raed" w:date="2019-05-20T14:40:00Z">
              <w:tcPr>
                <w:tcW w:w="665" w:type="pct"/>
                <w:tcBorders>
                  <w:top w:val="single" w:sz="4" w:space="0" w:color="auto"/>
                  <w:left w:val="single" w:sz="4" w:space="0" w:color="auto"/>
                  <w:bottom w:val="single" w:sz="4" w:space="0" w:color="auto"/>
                  <w:right w:val="single" w:sz="4" w:space="0" w:color="auto"/>
                </w:tcBorders>
              </w:tcPr>
            </w:tcPrChange>
          </w:tcPr>
          <w:p w14:paraId="6C16158F" w14:textId="047EC81E" w:rsidR="00591FE9" w:rsidRDefault="00591FE9" w:rsidP="00591FE9">
            <w:ins w:id="669" w:author="Alotaibi, Raed" w:date="2019-05-20T14:29:00Z">
              <w:r>
                <w:rPr>
                  <w:rFonts w:ascii="Calibri" w:hAnsi="Calibri" w:cs="Calibri"/>
                  <w:color w:val="000000"/>
                </w:rPr>
                <w:t>10.9</w:t>
              </w:r>
            </w:ins>
          </w:p>
        </w:tc>
        <w:tc>
          <w:tcPr>
            <w:tcW w:w="674" w:type="pct"/>
            <w:tcBorders>
              <w:top w:val="single" w:sz="4" w:space="0" w:color="auto"/>
              <w:left w:val="single" w:sz="4" w:space="0" w:color="auto"/>
              <w:bottom w:val="single" w:sz="4" w:space="0" w:color="auto"/>
              <w:right w:val="single" w:sz="4" w:space="0" w:color="auto"/>
            </w:tcBorders>
            <w:vAlign w:val="bottom"/>
            <w:tcPrChange w:id="670" w:author="Alotaibi, Raed" w:date="2019-05-20T14:40:00Z">
              <w:tcPr>
                <w:tcW w:w="674" w:type="pct"/>
                <w:tcBorders>
                  <w:top w:val="single" w:sz="4" w:space="0" w:color="auto"/>
                  <w:left w:val="single" w:sz="4" w:space="0" w:color="auto"/>
                  <w:bottom w:val="single" w:sz="4" w:space="0" w:color="auto"/>
                  <w:right w:val="single" w:sz="4" w:space="0" w:color="auto"/>
                </w:tcBorders>
              </w:tcPr>
            </w:tcPrChange>
          </w:tcPr>
          <w:p w14:paraId="264606C3" w14:textId="0ECFC83F" w:rsidR="00591FE9" w:rsidRDefault="00591FE9" w:rsidP="00591FE9">
            <w:ins w:id="671" w:author="Alotaibi, Raed" w:date="2019-05-20T14:29:00Z">
              <w:r>
                <w:rPr>
                  <w:rFonts w:ascii="Calibri" w:hAnsi="Calibri" w:cs="Calibri"/>
                  <w:color w:val="000000"/>
                </w:rPr>
                <w:t>14.9</w:t>
              </w:r>
            </w:ins>
          </w:p>
        </w:tc>
        <w:tc>
          <w:tcPr>
            <w:tcW w:w="442" w:type="pct"/>
            <w:tcBorders>
              <w:top w:val="single" w:sz="4" w:space="0" w:color="auto"/>
              <w:left w:val="single" w:sz="4" w:space="0" w:color="auto"/>
              <w:bottom w:val="single" w:sz="4" w:space="0" w:color="auto"/>
              <w:right w:val="single" w:sz="4" w:space="0" w:color="auto"/>
            </w:tcBorders>
            <w:vAlign w:val="bottom"/>
            <w:tcPrChange w:id="672" w:author="Alotaibi, Raed" w:date="2019-05-20T14:40:00Z">
              <w:tcPr>
                <w:tcW w:w="442" w:type="pct"/>
                <w:tcBorders>
                  <w:top w:val="single" w:sz="4" w:space="0" w:color="auto"/>
                  <w:left w:val="single" w:sz="4" w:space="0" w:color="auto"/>
                  <w:bottom w:val="single" w:sz="4" w:space="0" w:color="auto"/>
                  <w:right w:val="single" w:sz="4" w:space="0" w:color="auto"/>
                </w:tcBorders>
              </w:tcPr>
            </w:tcPrChange>
          </w:tcPr>
          <w:p w14:paraId="6F099787" w14:textId="5441C5D8" w:rsidR="00591FE9" w:rsidRDefault="00591FE9" w:rsidP="00591FE9">
            <w:pPr>
              <w:rPr>
                <w:ins w:id="673" w:author="Alotaibi, Raed" w:date="2019-05-20T14:22:00Z"/>
              </w:rPr>
            </w:pPr>
            <w:ins w:id="674" w:author="Alotaibi, Raed" w:date="2019-05-20T14:29:00Z">
              <w:r>
                <w:rPr>
                  <w:rFonts w:ascii="Calibri" w:hAnsi="Calibri" w:cs="Calibri"/>
                  <w:color w:val="000000"/>
                </w:rPr>
                <w:t>20.6</w:t>
              </w:r>
            </w:ins>
          </w:p>
        </w:tc>
        <w:tc>
          <w:tcPr>
            <w:tcW w:w="447" w:type="pct"/>
            <w:tcBorders>
              <w:top w:val="single" w:sz="4" w:space="0" w:color="auto"/>
              <w:left w:val="single" w:sz="4" w:space="0" w:color="auto"/>
              <w:bottom w:val="single" w:sz="4" w:space="0" w:color="auto"/>
              <w:right w:val="single" w:sz="4" w:space="0" w:color="auto"/>
            </w:tcBorders>
            <w:vAlign w:val="bottom"/>
            <w:tcPrChange w:id="675" w:author="Alotaibi, Raed" w:date="2019-05-20T14:40:00Z">
              <w:tcPr>
                <w:tcW w:w="447" w:type="pct"/>
                <w:tcBorders>
                  <w:top w:val="single" w:sz="4" w:space="0" w:color="auto"/>
                  <w:left w:val="single" w:sz="4" w:space="0" w:color="auto"/>
                  <w:bottom w:val="single" w:sz="4" w:space="0" w:color="auto"/>
                  <w:right w:val="single" w:sz="4" w:space="0" w:color="auto"/>
                </w:tcBorders>
              </w:tcPr>
            </w:tcPrChange>
          </w:tcPr>
          <w:p w14:paraId="4FF00715" w14:textId="7A4FC8B5" w:rsidR="00591FE9" w:rsidRDefault="00591FE9" w:rsidP="00591FE9">
            <w:ins w:id="676" w:author="Alotaibi, Raed" w:date="2019-05-20T14:29:00Z">
              <w:r>
                <w:rPr>
                  <w:rFonts w:ascii="Calibri" w:hAnsi="Calibri" w:cs="Calibri"/>
                  <w:color w:val="000000"/>
                </w:rPr>
                <w:t>55.5</w:t>
              </w:r>
            </w:ins>
          </w:p>
        </w:tc>
      </w:tr>
    </w:tbl>
    <w:p w14:paraId="6E53C99C" w14:textId="373C5183" w:rsidR="004577A5" w:rsidRDefault="004577A5" w:rsidP="004577A5">
      <w:pPr>
        <w:rPr>
          <w:b/>
          <w:bCs/>
        </w:rPr>
      </w:pPr>
    </w:p>
    <w:p w14:paraId="1F6A528C" w14:textId="21CE515A" w:rsidR="004577A5" w:rsidDel="00133FD4" w:rsidRDefault="00077D15" w:rsidP="00C147C0">
      <w:pPr>
        <w:pStyle w:val="ListParagraph"/>
        <w:numPr>
          <w:ilvl w:val="0"/>
          <w:numId w:val="15"/>
        </w:numPr>
        <w:spacing w:line="256" w:lineRule="auto"/>
        <w:rPr>
          <w:del w:id="677" w:author="Alotaibi, Raed" w:date="2019-05-21T11:37:00Z"/>
          <w:b/>
          <w:bCs/>
        </w:rPr>
      </w:pPr>
      <w:del w:id="678" w:author="Alotaibi, Raed" w:date="2019-05-21T11:37:00Z">
        <w:r w:rsidDel="00133FD4">
          <w:rPr>
            <w:b/>
            <w:bCs/>
          </w:rPr>
          <w:delText xml:space="preserve">Table 3: </w:delText>
        </w:r>
      </w:del>
      <w:del w:id="679" w:author="Alotaibi, Raed" w:date="2019-05-20T14:08:00Z">
        <w:r w:rsidR="004577A5" w:rsidDel="00C147C0">
          <w:rPr>
            <w:b/>
            <w:bCs/>
          </w:rPr>
          <w:delText>Air pollution</w:delText>
        </w:r>
      </w:del>
      <w:del w:id="680" w:author="Alotaibi, Raed" w:date="2019-05-21T11:37:00Z">
        <w:r w:rsidR="004577A5" w:rsidDel="00133FD4">
          <w:rPr>
            <w:b/>
            <w:bCs/>
          </w:rPr>
          <w:delText xml:space="preserve"> concentration by state</w:delText>
        </w:r>
      </w:del>
    </w:p>
    <w:p w14:paraId="2FDD495B" w14:textId="1475D0AA" w:rsidR="004577A5" w:rsidRPr="00591FE9" w:rsidDel="00741AF5" w:rsidRDefault="004577A5" w:rsidP="004205F7">
      <w:pPr>
        <w:rPr>
          <w:del w:id="681" w:author="Alotaibi, Raed" w:date="2019-05-22T15:45:00Z"/>
          <w:rPrChange w:id="682" w:author="Alotaibi, Raed" w:date="2019-05-20T14:32:00Z">
            <w:rPr>
              <w:del w:id="683" w:author="Alotaibi, Raed" w:date="2019-05-22T15:45:00Z"/>
              <w:i/>
              <w:iCs/>
            </w:rPr>
          </w:rPrChange>
        </w:rPr>
      </w:pPr>
    </w:p>
    <w:p w14:paraId="6C3F4F30" w14:textId="67A117EC" w:rsidR="004205F7" w:rsidRPr="004205F7" w:rsidRDefault="004205F7" w:rsidP="004205F7">
      <w:pPr>
        <w:rPr>
          <w:b/>
          <w:bCs/>
        </w:rPr>
      </w:pPr>
      <w:r>
        <w:rPr>
          <w:i/>
          <w:iCs/>
        </w:rPr>
        <w:t>ACBS and BRFSS results</w:t>
      </w:r>
    </w:p>
    <w:p w14:paraId="5FE8A162" w14:textId="0F4BEECB" w:rsidR="004205F7" w:rsidRDefault="004205F7" w:rsidP="006753B3">
      <w:pPr>
        <w:pPrChange w:id="684" w:author="Alotaibi, Raed" w:date="2019-05-22T13:06:00Z">
          <w:pPr/>
        </w:pPrChange>
      </w:pPr>
      <w:r>
        <w:t xml:space="preserve">Overall, there were 32 states with available childhood asthma incidence rates </w:t>
      </w:r>
      <w:ins w:id="685" w:author="Alotaibi, Raed" w:date="2019-05-21T11:45:00Z">
        <w:r w:rsidR="00D34400" w:rsidRPr="00D34400">
          <w:rPr>
            <w:highlight w:val="cyan"/>
            <w:rPrChange w:id="686" w:author="Alotaibi, Raed" w:date="2019-05-21T11:46:00Z">
              <w:rPr/>
            </w:rPrChange>
          </w:rPr>
          <w:t>(</w:t>
        </w:r>
        <w:r w:rsidR="00D34400" w:rsidRPr="00D34400">
          <w:rPr>
            <w:highlight w:val="cyan"/>
            <w:rPrChange w:id="687" w:author="Alotaibi, Raed" w:date="2019-05-21T11:46:00Z">
              <w:rPr>
                <w:highlight w:val="cyan"/>
              </w:rPr>
            </w:rPrChange>
          </w:rPr>
          <w:fldChar w:fldCharType="begin"/>
        </w:r>
        <w:r w:rsidR="00D34400" w:rsidRPr="00D34400">
          <w:rPr>
            <w:highlight w:val="cyan"/>
          </w:rPr>
          <w:instrText xml:space="preserve"> REF _Ref9331524 \h </w:instrText>
        </w:r>
      </w:ins>
      <w:r w:rsidR="00D34400">
        <w:rPr>
          <w:highlight w:val="cyan"/>
        </w:rPr>
        <w:instrText xml:space="preserve"> \* MERGEFORMAT </w:instrText>
      </w:r>
      <w:r w:rsidR="00D34400" w:rsidRPr="00D34400">
        <w:rPr>
          <w:highlight w:val="cyan"/>
          <w:rPrChange w:id="688" w:author="Alotaibi, Raed" w:date="2019-05-21T11:46:00Z">
            <w:rPr>
              <w:highlight w:val="cyan"/>
            </w:rPr>
          </w:rPrChange>
        </w:rPr>
      </w:r>
      <w:ins w:id="689" w:author="Alotaibi, Raed" w:date="2019-05-21T11:45:00Z">
        <w:r w:rsidR="00D34400" w:rsidRPr="00D34400">
          <w:rPr>
            <w:highlight w:val="cyan"/>
            <w:rPrChange w:id="690" w:author="Alotaibi, Raed" w:date="2019-05-21T11:46:00Z">
              <w:rPr>
                <w:highlight w:val="cyan"/>
              </w:rPr>
            </w:rPrChange>
          </w:rPr>
          <w:fldChar w:fldCharType="separate"/>
        </w:r>
        <w:r w:rsidR="00D34400" w:rsidRPr="00D34400">
          <w:rPr>
            <w:highlight w:val="cyan"/>
            <w:rPrChange w:id="691" w:author="Alotaibi, Raed" w:date="2019-05-21T11:46:00Z">
              <w:rPr/>
            </w:rPrChange>
          </w:rPr>
          <w:t xml:space="preserve">Table </w:t>
        </w:r>
        <w:r w:rsidR="00D34400" w:rsidRPr="00D34400">
          <w:rPr>
            <w:noProof/>
            <w:highlight w:val="cyan"/>
            <w:rPrChange w:id="692" w:author="Alotaibi, Raed" w:date="2019-05-21T11:46:00Z">
              <w:rPr>
                <w:noProof/>
              </w:rPr>
            </w:rPrChange>
          </w:rPr>
          <w:t>9</w:t>
        </w:r>
        <w:r w:rsidR="00D34400" w:rsidRPr="00D34400">
          <w:rPr>
            <w:highlight w:val="cyan"/>
            <w:rPrChange w:id="693" w:author="Alotaibi, Raed" w:date="2019-05-21T11:46:00Z">
              <w:rPr>
                <w:highlight w:val="cyan"/>
              </w:rPr>
            </w:rPrChange>
          </w:rPr>
          <w:fldChar w:fldCharType="end"/>
        </w:r>
      </w:ins>
      <w:ins w:id="694" w:author="Alotaibi, Raed" w:date="2019-05-22T13:06:00Z">
        <w:r w:rsidR="006753B3">
          <w:rPr>
            <w:highlight w:val="cyan"/>
          </w:rPr>
          <w:t>-</w:t>
        </w:r>
      </w:ins>
      <w:del w:id="695" w:author="Alotaibi, Raed" w:date="2019-05-21T11:45:00Z">
        <w:r w:rsidRPr="00D34400" w:rsidDel="00D34400">
          <w:rPr>
            <w:highlight w:val="cyan"/>
          </w:rPr>
          <w:delText>(</w:delText>
        </w:r>
      </w:del>
      <w:ins w:id="696" w:author="Alotaibi, Raed" w:date="2019-05-21T11:44:00Z">
        <w:r w:rsidR="00D34400" w:rsidRPr="00D34400">
          <w:rPr>
            <w:highlight w:val="cyan"/>
            <w:rPrChange w:id="697" w:author="Alotaibi, Raed" w:date="2019-05-21T11:46:00Z">
              <w:rPr>
                <w:highlight w:val="cyan"/>
              </w:rPr>
            </w:rPrChange>
          </w:rPr>
          <w:fldChar w:fldCharType="begin"/>
        </w:r>
        <w:r w:rsidR="00D34400" w:rsidRPr="00D34400">
          <w:rPr>
            <w:highlight w:val="cyan"/>
          </w:rPr>
          <w:instrText xml:space="preserve"> REF _Ref9331390 \h </w:instrText>
        </w:r>
      </w:ins>
      <w:r w:rsidR="00D34400">
        <w:rPr>
          <w:highlight w:val="cyan"/>
        </w:rPr>
        <w:instrText xml:space="preserve"> \* MERGEFORMAT </w:instrText>
      </w:r>
      <w:r w:rsidR="00D34400" w:rsidRPr="00D34400">
        <w:rPr>
          <w:highlight w:val="cyan"/>
          <w:rPrChange w:id="698" w:author="Alotaibi, Raed" w:date="2019-05-21T11:46:00Z">
            <w:rPr>
              <w:highlight w:val="cyan"/>
            </w:rPr>
          </w:rPrChange>
        </w:rPr>
      </w:r>
      <w:r w:rsidR="00D34400" w:rsidRPr="00D34400">
        <w:rPr>
          <w:highlight w:val="cyan"/>
          <w:rPrChange w:id="699" w:author="Alotaibi, Raed" w:date="2019-05-21T11:46:00Z">
            <w:rPr>
              <w:highlight w:val="cyan"/>
            </w:rPr>
          </w:rPrChange>
        </w:rPr>
        <w:fldChar w:fldCharType="separate"/>
      </w:r>
      <w:ins w:id="700" w:author="Alotaibi, Raed" w:date="2019-05-21T11:44:00Z">
        <w:r w:rsidR="00D34400" w:rsidRPr="00D34400">
          <w:rPr>
            <w:noProof/>
            <w:highlight w:val="cyan"/>
            <w:rPrChange w:id="701" w:author="Alotaibi, Raed" w:date="2019-05-21T11:46:00Z">
              <w:rPr>
                <w:noProof/>
              </w:rPr>
            </w:rPrChange>
          </w:rPr>
          <w:t>12</w:t>
        </w:r>
        <w:r w:rsidR="00D34400" w:rsidRPr="00D34400">
          <w:rPr>
            <w:highlight w:val="cyan"/>
            <w:rPrChange w:id="702" w:author="Alotaibi, Raed" w:date="2019-05-21T11:46:00Z">
              <w:rPr>
                <w:highlight w:val="cyan"/>
              </w:rPr>
            </w:rPrChange>
          </w:rPr>
          <w:fldChar w:fldCharType="end"/>
        </w:r>
      </w:ins>
      <w:ins w:id="703" w:author="Alotaibi, Raed" w:date="2019-05-21T11:45:00Z">
        <w:r w:rsidR="00D34400" w:rsidRPr="00D34400">
          <w:rPr>
            <w:highlight w:val="cyan"/>
          </w:rPr>
          <w:t xml:space="preserve">). </w:t>
        </w:r>
      </w:ins>
      <w:del w:id="704" w:author="Alotaibi, Raed" w:date="2019-05-21T11:45:00Z">
        <w:r w:rsidRPr="000B5DD2" w:rsidDel="00D34400">
          <w:rPr>
            <w:highlight w:val="cyan"/>
          </w:rPr>
          <w:delText xml:space="preserve">Table </w:delText>
        </w:r>
        <w:r w:rsidR="0080038E" w:rsidDel="00D34400">
          <w:rPr>
            <w:highlight w:val="cyan"/>
          </w:rPr>
          <w:delText>1</w:delText>
        </w:r>
        <w:r w:rsidR="00F05518" w:rsidDel="00D34400">
          <w:rPr>
            <w:highlight w:val="cyan"/>
          </w:rPr>
          <w:delText>0</w:delText>
        </w:r>
        <w:r w:rsidDel="00D34400">
          <w:rPr>
            <w:highlight w:val="cyan"/>
          </w:rPr>
          <w:delText xml:space="preserve">, </w:delText>
        </w:r>
        <w:r w:rsidRPr="000B5DD2" w:rsidDel="00D34400">
          <w:rPr>
            <w:highlight w:val="cyan"/>
          </w:rPr>
          <w:delText>1</w:delText>
        </w:r>
        <w:r w:rsidR="00F05518" w:rsidDel="00D34400">
          <w:rPr>
            <w:highlight w:val="cyan"/>
          </w:rPr>
          <w:delText>1</w:delText>
        </w:r>
        <w:r w:rsidR="0080038E" w:rsidDel="00D34400">
          <w:rPr>
            <w:highlight w:val="cyan"/>
          </w:rPr>
          <w:delText>, 1</w:delText>
        </w:r>
        <w:r w:rsidR="00F05518" w:rsidDel="00D34400">
          <w:rPr>
            <w:highlight w:val="cyan"/>
          </w:rPr>
          <w:delText>2</w:delText>
        </w:r>
        <w:r w:rsidDel="00D34400">
          <w:rPr>
            <w:highlight w:val="cyan"/>
          </w:rPr>
          <w:delText xml:space="preserve"> &amp; 1</w:delText>
        </w:r>
        <w:r w:rsidR="00F05518" w:rsidDel="00D34400">
          <w:rPr>
            <w:highlight w:val="cyan"/>
          </w:rPr>
          <w:delText>3</w:delText>
        </w:r>
        <w:r w:rsidRPr="000B5DD2" w:rsidDel="00D34400">
          <w:rPr>
            <w:highlight w:val="cyan"/>
          </w:rPr>
          <w:delText>)</w:delText>
        </w:r>
        <w:r w:rsidDel="00D34400">
          <w:delText xml:space="preserve">. </w:delText>
        </w:r>
      </w:del>
      <w:r>
        <w:t xml:space="preserve">The total childhood samples collected for the period (2006-2008) are shown in </w:t>
      </w:r>
      <w:ins w:id="705" w:author="Alotaibi, Raed" w:date="2019-05-21T11:46:00Z">
        <w:r w:rsidR="00D34400" w:rsidRPr="00D34400">
          <w:rPr>
            <w:highlight w:val="cyan"/>
            <w:rPrChange w:id="706" w:author="Alotaibi, Raed" w:date="2019-05-21T11:46:00Z">
              <w:rPr/>
            </w:rPrChange>
          </w:rPr>
          <w:fldChar w:fldCharType="begin"/>
        </w:r>
        <w:r w:rsidR="00D34400" w:rsidRPr="00D34400">
          <w:rPr>
            <w:highlight w:val="cyan"/>
            <w:rPrChange w:id="707" w:author="Alotaibi, Raed" w:date="2019-05-21T11:46:00Z">
              <w:rPr/>
            </w:rPrChange>
          </w:rPr>
          <w:instrText xml:space="preserve"> REF _Ref9331524 \h </w:instrText>
        </w:r>
      </w:ins>
      <w:r w:rsidR="00D34400">
        <w:rPr>
          <w:highlight w:val="cyan"/>
        </w:rPr>
        <w:instrText xml:space="preserve"> \* MERGEFORMAT </w:instrText>
      </w:r>
      <w:r w:rsidR="00D34400" w:rsidRPr="00D34400">
        <w:rPr>
          <w:highlight w:val="cyan"/>
          <w:rPrChange w:id="708" w:author="Alotaibi, Raed" w:date="2019-05-21T11:46:00Z">
            <w:rPr>
              <w:highlight w:val="cyan"/>
            </w:rPr>
          </w:rPrChange>
        </w:rPr>
      </w:r>
      <w:r w:rsidR="00D34400" w:rsidRPr="00D34400">
        <w:rPr>
          <w:highlight w:val="cyan"/>
          <w:rPrChange w:id="709" w:author="Alotaibi, Raed" w:date="2019-05-21T11:46:00Z">
            <w:rPr/>
          </w:rPrChange>
        </w:rPr>
        <w:fldChar w:fldCharType="separate"/>
      </w:r>
      <w:ins w:id="710" w:author="Alotaibi, Raed" w:date="2019-05-21T11:46:00Z">
        <w:r w:rsidR="00D34400" w:rsidRPr="00D34400">
          <w:rPr>
            <w:highlight w:val="cyan"/>
            <w:rPrChange w:id="711" w:author="Alotaibi, Raed" w:date="2019-05-21T11:46:00Z">
              <w:rPr/>
            </w:rPrChange>
          </w:rPr>
          <w:t xml:space="preserve">Table </w:t>
        </w:r>
        <w:r w:rsidR="00D34400" w:rsidRPr="00D34400">
          <w:rPr>
            <w:noProof/>
            <w:highlight w:val="cyan"/>
            <w:rPrChange w:id="712" w:author="Alotaibi, Raed" w:date="2019-05-21T11:46:00Z">
              <w:rPr>
                <w:noProof/>
              </w:rPr>
            </w:rPrChange>
          </w:rPr>
          <w:t>9</w:t>
        </w:r>
        <w:r w:rsidR="00D34400" w:rsidRPr="00D34400">
          <w:rPr>
            <w:highlight w:val="cyan"/>
            <w:rPrChange w:id="713" w:author="Alotaibi, Raed" w:date="2019-05-21T11:46:00Z">
              <w:rPr/>
            </w:rPrChange>
          </w:rPr>
          <w:fldChar w:fldCharType="end"/>
        </w:r>
        <w:r w:rsidR="00D34400" w:rsidRPr="00D34400">
          <w:rPr>
            <w:highlight w:val="cyan"/>
            <w:rPrChange w:id="714" w:author="Alotaibi, Raed" w:date="2019-05-21T11:46:00Z">
              <w:rPr/>
            </w:rPrChange>
          </w:rPr>
          <w:t xml:space="preserve"> </w:t>
        </w:r>
        <w:r w:rsidR="00D34400" w:rsidRPr="00D34400">
          <w:rPr>
            <w:highlight w:val="cyan"/>
            <w:rPrChange w:id="715" w:author="Alotaibi, Raed" w:date="2019-05-21T11:46:00Z">
              <w:rPr/>
            </w:rPrChange>
          </w:rPr>
          <w:fldChar w:fldCharType="begin"/>
        </w:r>
        <w:r w:rsidR="00D34400" w:rsidRPr="00D34400">
          <w:rPr>
            <w:highlight w:val="cyan"/>
            <w:rPrChange w:id="716" w:author="Alotaibi, Raed" w:date="2019-05-21T11:46:00Z">
              <w:rPr/>
            </w:rPrChange>
          </w:rPr>
          <w:instrText xml:space="preserve"> REF _Ref9331388 \h </w:instrText>
        </w:r>
      </w:ins>
      <w:r w:rsidR="00D34400">
        <w:rPr>
          <w:highlight w:val="cyan"/>
        </w:rPr>
        <w:instrText xml:space="preserve"> \* MERGEFORMAT </w:instrText>
      </w:r>
      <w:r w:rsidR="00D34400" w:rsidRPr="00D34400">
        <w:rPr>
          <w:highlight w:val="cyan"/>
          <w:rPrChange w:id="717" w:author="Alotaibi, Raed" w:date="2019-05-21T11:46:00Z">
            <w:rPr>
              <w:highlight w:val="cyan"/>
            </w:rPr>
          </w:rPrChange>
        </w:rPr>
      </w:r>
      <w:r w:rsidR="00D34400" w:rsidRPr="00D34400">
        <w:rPr>
          <w:highlight w:val="cyan"/>
          <w:rPrChange w:id="718" w:author="Alotaibi, Raed" w:date="2019-05-21T11:46:00Z">
            <w:rPr/>
          </w:rPrChange>
        </w:rPr>
        <w:fldChar w:fldCharType="separate"/>
      </w:r>
      <w:ins w:id="719" w:author="Alotaibi, Raed" w:date="2019-05-21T11:46:00Z">
        <w:r w:rsidR="00D34400" w:rsidRPr="00D34400">
          <w:rPr>
            <w:highlight w:val="cyan"/>
            <w:rPrChange w:id="720" w:author="Alotaibi, Raed" w:date="2019-05-21T11:46:00Z">
              <w:rPr/>
            </w:rPrChange>
          </w:rPr>
          <w:t xml:space="preserve">Table </w:t>
        </w:r>
        <w:r w:rsidR="00D34400" w:rsidRPr="00D34400">
          <w:rPr>
            <w:noProof/>
            <w:highlight w:val="cyan"/>
            <w:rPrChange w:id="721" w:author="Alotaibi, Raed" w:date="2019-05-21T11:46:00Z">
              <w:rPr>
                <w:noProof/>
              </w:rPr>
            </w:rPrChange>
          </w:rPr>
          <w:t>11</w:t>
        </w:r>
        <w:r w:rsidR="00D34400" w:rsidRPr="00D34400">
          <w:rPr>
            <w:highlight w:val="cyan"/>
            <w:rPrChange w:id="722" w:author="Alotaibi, Raed" w:date="2019-05-21T11:46:00Z">
              <w:rPr/>
            </w:rPrChange>
          </w:rPr>
          <w:fldChar w:fldCharType="end"/>
        </w:r>
      </w:ins>
      <w:del w:id="723" w:author="Alotaibi, Raed" w:date="2019-05-21T11:46:00Z">
        <w:r w:rsidDel="00D34400">
          <w:rPr>
            <w:highlight w:val="cyan"/>
          </w:rPr>
          <w:delText>t</w:delText>
        </w:r>
        <w:r w:rsidRPr="004205F7" w:rsidDel="00D34400">
          <w:rPr>
            <w:highlight w:val="cyan"/>
          </w:rPr>
          <w:delText>able</w:delText>
        </w:r>
        <w:r w:rsidR="00DE0E43" w:rsidDel="00D34400">
          <w:rPr>
            <w:highlight w:val="cyan"/>
          </w:rPr>
          <w:delText>s</w:delText>
        </w:r>
        <w:r w:rsidRPr="004205F7" w:rsidDel="00D34400">
          <w:rPr>
            <w:highlight w:val="cyan"/>
          </w:rPr>
          <w:delText xml:space="preserve"> 1</w:delText>
        </w:r>
        <w:r w:rsidR="00F05518" w:rsidDel="00D34400">
          <w:rPr>
            <w:highlight w:val="cyan"/>
          </w:rPr>
          <w:delText>0</w:delText>
        </w:r>
        <w:r w:rsidRPr="004205F7" w:rsidDel="00D34400">
          <w:rPr>
            <w:highlight w:val="cyan"/>
          </w:rPr>
          <w:delText xml:space="preserve"> &amp; </w:delText>
        </w:r>
        <w:r w:rsidRPr="0080038E" w:rsidDel="00D34400">
          <w:rPr>
            <w:highlight w:val="cyan"/>
          </w:rPr>
          <w:delText>1</w:delText>
        </w:r>
        <w:r w:rsidR="00F05518" w:rsidDel="00D34400">
          <w:rPr>
            <w:highlight w:val="cyan"/>
          </w:rPr>
          <w:delText>2</w:delText>
        </w:r>
      </w:del>
      <w:r w:rsidRPr="0080038E">
        <w:rPr>
          <w:highlight w:val="cyan"/>
        </w:rPr>
        <w:t>.</w:t>
      </w:r>
      <w:r>
        <w:t xml:space="preserve"> </w:t>
      </w:r>
      <w:ins w:id="724" w:author="Alotaibi, Raed" w:date="2019-05-21T11:46:00Z">
        <w:r w:rsidR="00D34400">
          <w:fldChar w:fldCharType="begin"/>
        </w:r>
        <w:r w:rsidR="00D34400">
          <w:instrText xml:space="preserve"> REF _Ref9331390 \h </w:instrText>
        </w:r>
      </w:ins>
      <w:r w:rsidR="00D34400">
        <w:fldChar w:fldCharType="separate"/>
      </w:r>
      <w:ins w:id="725" w:author="Alotaibi, Raed" w:date="2019-05-21T11:46:00Z">
        <w:r w:rsidR="00D34400">
          <w:t xml:space="preserve">Table </w:t>
        </w:r>
        <w:r w:rsidR="00D34400">
          <w:rPr>
            <w:noProof/>
          </w:rPr>
          <w:t>12</w:t>
        </w:r>
        <w:r w:rsidR="00D34400">
          <w:fldChar w:fldCharType="end"/>
        </w:r>
        <w:r w:rsidR="00D34400">
          <w:t xml:space="preserve"> </w:t>
        </w:r>
      </w:ins>
      <w:del w:id="726" w:author="Alotaibi, Raed" w:date="2019-05-21T11:46:00Z">
        <w:r w:rsidR="00DE0E43" w:rsidRPr="0080038E" w:rsidDel="00D34400">
          <w:rPr>
            <w:highlight w:val="cyan"/>
          </w:rPr>
          <w:delText xml:space="preserve">Table </w:delText>
        </w:r>
        <w:r w:rsidR="00DE0E43" w:rsidRPr="005635A8" w:rsidDel="00D34400">
          <w:rPr>
            <w:highlight w:val="cyan"/>
          </w:rPr>
          <w:delText>1</w:delText>
        </w:r>
        <w:r w:rsidR="00F05518" w:rsidRPr="005635A8" w:rsidDel="00D34400">
          <w:rPr>
            <w:highlight w:val="cyan"/>
          </w:rPr>
          <w:delText>2</w:delText>
        </w:r>
        <w:r w:rsidR="00DE0E43" w:rsidDel="00D34400">
          <w:delText xml:space="preserve"> </w:delText>
        </w:r>
      </w:del>
      <w:r w:rsidR="00DE0E43">
        <w:t xml:space="preserve">also shows the year’s available incidence rate data for each state. </w:t>
      </w:r>
      <w:r>
        <w:t xml:space="preserve">BRFSS weighted estimates representing the total childhood population of available states and ACBS weighted estimates representing </w:t>
      </w:r>
      <w:r w:rsidR="00DE0E43">
        <w:t xml:space="preserve">total children with ever asthma of available states are shown in </w:t>
      </w:r>
      <w:ins w:id="727" w:author="Alotaibi, Raed" w:date="2019-05-21T11:47:00Z">
        <w:r w:rsidR="00D34400" w:rsidRPr="00D34400">
          <w:rPr>
            <w:highlight w:val="cyan"/>
            <w:rPrChange w:id="728" w:author="Alotaibi, Raed" w:date="2019-05-21T11:47:00Z">
              <w:rPr/>
            </w:rPrChange>
          </w:rPr>
          <w:fldChar w:fldCharType="begin"/>
        </w:r>
        <w:r w:rsidR="00D34400" w:rsidRPr="00D34400">
          <w:rPr>
            <w:highlight w:val="cyan"/>
            <w:rPrChange w:id="729" w:author="Alotaibi, Raed" w:date="2019-05-21T11:47:00Z">
              <w:rPr/>
            </w:rPrChange>
          </w:rPr>
          <w:instrText xml:space="preserve"> REF _Ref9331506 \h </w:instrText>
        </w:r>
      </w:ins>
      <w:r w:rsidR="00D34400">
        <w:rPr>
          <w:highlight w:val="cyan"/>
        </w:rPr>
        <w:instrText xml:space="preserve"> \* MERGEFORMAT </w:instrText>
      </w:r>
      <w:r w:rsidR="00D34400" w:rsidRPr="00D34400">
        <w:rPr>
          <w:highlight w:val="cyan"/>
          <w:rPrChange w:id="730" w:author="Alotaibi, Raed" w:date="2019-05-21T11:47:00Z">
            <w:rPr>
              <w:highlight w:val="cyan"/>
            </w:rPr>
          </w:rPrChange>
        </w:rPr>
      </w:r>
      <w:r w:rsidR="00D34400" w:rsidRPr="00D34400">
        <w:rPr>
          <w:highlight w:val="cyan"/>
          <w:rPrChange w:id="731" w:author="Alotaibi, Raed" w:date="2019-05-21T11:47:00Z">
            <w:rPr/>
          </w:rPrChange>
        </w:rPr>
        <w:fldChar w:fldCharType="separate"/>
      </w:r>
      <w:ins w:id="732" w:author="Alotaibi, Raed" w:date="2019-05-21T11:47:00Z">
        <w:r w:rsidR="00D34400" w:rsidRPr="00D34400">
          <w:rPr>
            <w:highlight w:val="cyan"/>
            <w:rPrChange w:id="733" w:author="Alotaibi, Raed" w:date="2019-05-21T11:47:00Z">
              <w:rPr/>
            </w:rPrChange>
          </w:rPr>
          <w:t xml:space="preserve">Table </w:t>
        </w:r>
        <w:r w:rsidR="00D34400" w:rsidRPr="00D34400">
          <w:rPr>
            <w:noProof/>
            <w:highlight w:val="cyan"/>
            <w:rPrChange w:id="734" w:author="Alotaibi, Raed" w:date="2019-05-21T11:47:00Z">
              <w:rPr>
                <w:noProof/>
              </w:rPr>
            </w:rPrChange>
          </w:rPr>
          <w:t>10</w:t>
        </w:r>
        <w:r w:rsidR="00D34400" w:rsidRPr="00D34400">
          <w:rPr>
            <w:highlight w:val="cyan"/>
            <w:rPrChange w:id="735" w:author="Alotaibi, Raed" w:date="2019-05-21T11:47:00Z">
              <w:rPr/>
            </w:rPrChange>
          </w:rPr>
          <w:fldChar w:fldCharType="end"/>
        </w:r>
        <w:r w:rsidR="00D34400" w:rsidRPr="00D34400">
          <w:rPr>
            <w:highlight w:val="cyan"/>
            <w:rPrChange w:id="736" w:author="Alotaibi, Raed" w:date="2019-05-21T11:47:00Z">
              <w:rPr/>
            </w:rPrChange>
          </w:rPr>
          <w:t xml:space="preserve"> </w:t>
        </w:r>
        <w:r w:rsidR="00D34400" w:rsidRPr="00D34400">
          <w:rPr>
            <w:highlight w:val="cyan"/>
            <w:rPrChange w:id="737" w:author="Alotaibi, Raed" w:date="2019-05-21T11:47:00Z">
              <w:rPr/>
            </w:rPrChange>
          </w:rPr>
          <w:fldChar w:fldCharType="begin"/>
        </w:r>
        <w:r w:rsidR="00D34400" w:rsidRPr="00D34400">
          <w:rPr>
            <w:highlight w:val="cyan"/>
            <w:rPrChange w:id="738" w:author="Alotaibi, Raed" w:date="2019-05-21T11:47:00Z">
              <w:rPr/>
            </w:rPrChange>
          </w:rPr>
          <w:instrText xml:space="preserve"> REF _Ref9331390 \h </w:instrText>
        </w:r>
      </w:ins>
      <w:r w:rsidR="00D34400">
        <w:rPr>
          <w:highlight w:val="cyan"/>
        </w:rPr>
        <w:instrText xml:space="preserve"> \* MERGEFORMAT </w:instrText>
      </w:r>
      <w:r w:rsidR="00D34400" w:rsidRPr="00D34400">
        <w:rPr>
          <w:highlight w:val="cyan"/>
          <w:rPrChange w:id="739" w:author="Alotaibi, Raed" w:date="2019-05-21T11:47:00Z">
            <w:rPr>
              <w:highlight w:val="cyan"/>
            </w:rPr>
          </w:rPrChange>
        </w:rPr>
      </w:r>
      <w:r w:rsidR="00D34400" w:rsidRPr="00D34400">
        <w:rPr>
          <w:highlight w:val="cyan"/>
          <w:rPrChange w:id="740" w:author="Alotaibi, Raed" w:date="2019-05-21T11:47:00Z">
            <w:rPr/>
          </w:rPrChange>
        </w:rPr>
        <w:fldChar w:fldCharType="separate"/>
      </w:r>
      <w:ins w:id="741" w:author="Alotaibi, Raed" w:date="2019-05-21T11:47:00Z">
        <w:r w:rsidR="00D34400" w:rsidRPr="00D34400">
          <w:rPr>
            <w:highlight w:val="cyan"/>
            <w:rPrChange w:id="742" w:author="Alotaibi, Raed" w:date="2019-05-21T11:47:00Z">
              <w:rPr/>
            </w:rPrChange>
          </w:rPr>
          <w:t xml:space="preserve">Table </w:t>
        </w:r>
        <w:r w:rsidR="00D34400" w:rsidRPr="00D34400">
          <w:rPr>
            <w:noProof/>
            <w:highlight w:val="cyan"/>
            <w:rPrChange w:id="743" w:author="Alotaibi, Raed" w:date="2019-05-21T11:47:00Z">
              <w:rPr>
                <w:noProof/>
              </w:rPr>
            </w:rPrChange>
          </w:rPr>
          <w:t>12</w:t>
        </w:r>
        <w:r w:rsidR="00D34400" w:rsidRPr="00D34400">
          <w:rPr>
            <w:highlight w:val="cyan"/>
            <w:rPrChange w:id="744" w:author="Alotaibi, Raed" w:date="2019-05-21T11:47:00Z">
              <w:rPr/>
            </w:rPrChange>
          </w:rPr>
          <w:fldChar w:fldCharType="end"/>
        </w:r>
      </w:ins>
      <w:del w:id="745" w:author="Alotaibi, Raed" w:date="2019-05-21T11:47:00Z">
        <w:r w:rsidR="00DE0E43" w:rsidRPr="0080038E" w:rsidDel="00D34400">
          <w:rPr>
            <w:highlight w:val="cyan"/>
          </w:rPr>
          <w:delText>tables 1</w:delText>
        </w:r>
        <w:r w:rsidR="00F05518" w:rsidDel="00D34400">
          <w:rPr>
            <w:highlight w:val="cyan"/>
          </w:rPr>
          <w:delText>1</w:delText>
        </w:r>
        <w:r w:rsidR="00DE0E43" w:rsidRPr="0080038E" w:rsidDel="00D34400">
          <w:rPr>
            <w:highlight w:val="cyan"/>
          </w:rPr>
          <w:delText xml:space="preserve"> &amp;1</w:delText>
        </w:r>
        <w:r w:rsidR="00F05518" w:rsidDel="00D34400">
          <w:rPr>
            <w:highlight w:val="cyan"/>
          </w:rPr>
          <w:delText>3</w:delText>
        </w:r>
        <w:r w:rsidR="00DE0E43" w:rsidRPr="0080038E" w:rsidDel="00D34400">
          <w:rPr>
            <w:highlight w:val="cyan"/>
          </w:rPr>
          <w:delText>.</w:delText>
        </w:r>
      </w:del>
    </w:p>
    <w:p w14:paraId="58A4D883" w14:textId="1AE31521" w:rsidR="00F152B7" w:rsidRDefault="00F152B7" w:rsidP="00343B26">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rate </w:t>
      </w:r>
      <w:r w:rsidR="00343B26" w:rsidRPr="00343B26">
        <w:rPr>
          <w:highlight w:val="green"/>
        </w:rPr>
        <w:t>(add number of states)</w:t>
      </w:r>
      <w:r w:rsidR="00343B26">
        <w:t xml:space="preserve"> available were assigned the national incidence rate </w:t>
      </w:r>
      <w:commentRangeStart w:id="746"/>
      <w:commentRangeStart w:id="747"/>
      <w:r w:rsidR="00343B26">
        <w:t xml:space="preserve">of 12.1 </w:t>
      </w:r>
      <w:commentRangeEnd w:id="746"/>
      <w:r w:rsidR="008C1A31">
        <w:rPr>
          <w:rStyle w:val="CommentReference"/>
        </w:rPr>
        <w:commentReference w:id="746"/>
      </w:r>
      <w:commentRangeEnd w:id="747"/>
      <w:r w:rsidR="00283533">
        <w:rPr>
          <w:rStyle w:val="CommentReference"/>
        </w:rPr>
        <w:commentReference w:id="747"/>
      </w:r>
      <w:r w:rsidR="00343B26">
        <w:t xml:space="preserve">per 1,000. </w:t>
      </w:r>
    </w:p>
    <w:p w14:paraId="77D8F891" w14:textId="0AF10F7F" w:rsidR="00C928CB" w:rsidRPr="006D44CA" w:rsidRDefault="00D16991" w:rsidP="004F11AE">
      <w:pPr>
        <w:rPr>
          <w:i/>
          <w:iCs/>
        </w:rPr>
      </w:pPr>
      <w:r w:rsidRPr="006D44CA">
        <w:rPr>
          <w:i/>
          <w:iCs/>
        </w:rPr>
        <w:t>Asthma incident cases</w:t>
      </w:r>
    </w:p>
    <w:p w14:paraId="21F62E6C" w14:textId="3FAAD026" w:rsidR="00777C9B" w:rsidRDefault="00777C9B">
      <w:r>
        <w:t xml:space="preserve">Using state-specific asthma incidence rates the estimated number of childhood asthma incident cases were 754,893 in 2010 </w:t>
      </w:r>
      <w:r w:rsidRPr="00777C9B">
        <w:rPr>
          <w:highlight w:val="cyan"/>
        </w:rPr>
        <w:t>(</w:t>
      </w:r>
      <w:ins w:id="748" w:author="Alotaibi, Raed" w:date="2019-05-21T11:47:00Z">
        <w:r w:rsidR="00D34400" w:rsidRPr="00D34400">
          <w:rPr>
            <w:highlight w:val="cyan"/>
            <w:rPrChange w:id="749" w:author="Alotaibi, Raed" w:date="2019-05-21T11:48:00Z">
              <w:rPr>
                <w:highlight w:val="cyan"/>
              </w:rPr>
            </w:rPrChange>
          </w:rPr>
          <w:fldChar w:fldCharType="begin"/>
        </w:r>
        <w:r w:rsidR="00D34400" w:rsidRPr="00D34400">
          <w:rPr>
            <w:highlight w:val="cyan"/>
          </w:rPr>
          <w:instrText xml:space="preserve"> REF _Ref9331692 \h </w:instrText>
        </w:r>
      </w:ins>
      <w:r w:rsidR="00D34400">
        <w:rPr>
          <w:highlight w:val="cyan"/>
        </w:rPr>
        <w:instrText xml:space="preserve"> \* MERGEFORMAT </w:instrText>
      </w:r>
      <w:r w:rsidR="00D34400" w:rsidRPr="00D34400">
        <w:rPr>
          <w:highlight w:val="cyan"/>
          <w:rPrChange w:id="750" w:author="Alotaibi, Raed" w:date="2019-05-21T11:48:00Z">
            <w:rPr>
              <w:highlight w:val="cyan"/>
            </w:rPr>
          </w:rPrChange>
        </w:rPr>
      </w:r>
      <w:r w:rsidR="00D34400" w:rsidRPr="00D34400">
        <w:rPr>
          <w:highlight w:val="cyan"/>
          <w:rPrChange w:id="751" w:author="Alotaibi, Raed" w:date="2019-05-21T11:48:00Z">
            <w:rPr>
              <w:highlight w:val="cyan"/>
            </w:rPr>
          </w:rPrChange>
        </w:rPr>
        <w:fldChar w:fldCharType="separate"/>
      </w:r>
      <w:ins w:id="752" w:author="Alotaibi, Raed" w:date="2019-05-21T11:47:00Z">
        <w:r w:rsidR="00D34400" w:rsidRPr="00D34400">
          <w:rPr>
            <w:highlight w:val="cyan"/>
            <w:rPrChange w:id="753" w:author="Alotaibi, Raed" w:date="2019-05-21T11:48:00Z">
              <w:rPr/>
            </w:rPrChange>
          </w:rPr>
          <w:t>Tab</w:t>
        </w:r>
        <w:r w:rsidR="00D34400" w:rsidRPr="00D34400">
          <w:rPr>
            <w:highlight w:val="cyan"/>
            <w:rPrChange w:id="754" w:author="Alotaibi, Raed" w:date="2019-05-21T11:48:00Z">
              <w:rPr/>
            </w:rPrChange>
          </w:rPr>
          <w:t>l</w:t>
        </w:r>
        <w:r w:rsidR="00D34400" w:rsidRPr="00D34400">
          <w:rPr>
            <w:highlight w:val="cyan"/>
            <w:rPrChange w:id="755" w:author="Alotaibi, Raed" w:date="2019-05-21T11:48:00Z">
              <w:rPr/>
            </w:rPrChange>
          </w:rPr>
          <w:t xml:space="preserve">e </w:t>
        </w:r>
        <w:r w:rsidR="00D34400" w:rsidRPr="00D34400">
          <w:rPr>
            <w:noProof/>
            <w:highlight w:val="cyan"/>
            <w:rPrChange w:id="756" w:author="Alotaibi, Raed" w:date="2019-05-21T11:48:00Z">
              <w:rPr>
                <w:noProof/>
              </w:rPr>
            </w:rPrChange>
          </w:rPr>
          <w:t>4</w:t>
        </w:r>
        <w:r w:rsidR="00D34400" w:rsidRPr="00D34400">
          <w:rPr>
            <w:highlight w:val="cyan"/>
            <w:rPrChange w:id="757" w:author="Alotaibi, Raed" w:date="2019-05-21T11:48:00Z">
              <w:rPr>
                <w:highlight w:val="cyan"/>
              </w:rPr>
            </w:rPrChange>
          </w:rPr>
          <w:fldChar w:fldCharType="end"/>
        </w:r>
      </w:ins>
      <w:del w:id="758" w:author="Alotaibi, Raed" w:date="2019-05-21T11:47:00Z">
        <w:r w:rsidRPr="00777C9B" w:rsidDel="00D34400">
          <w:rPr>
            <w:highlight w:val="cyan"/>
          </w:rPr>
          <w:delText>Table 3</w:delText>
        </w:r>
      </w:del>
      <w:r w:rsidRPr="00777C9B">
        <w:rPr>
          <w:highlight w:val="cyan"/>
        </w:rPr>
        <w:t>)</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xml:space="preserve">, while the lowest percentage (4%) lived in the </w:t>
      </w:r>
      <w:r w:rsidR="009449D4">
        <w:lastRenderedPageBreak/>
        <w:t>lowest income block group of &lt;$20,000</w:t>
      </w:r>
      <w:r w:rsidR="00FA6FED">
        <w:t>.</w:t>
      </w:r>
      <w:r>
        <w:t xml:space="preserve"> </w:t>
      </w:r>
      <w:r w:rsidR="0080038E">
        <w:t xml:space="preserve">The state with the lowest number of estimated childhood 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w:t>
      </w:r>
      <w:ins w:id="759" w:author="Alotaibi, Raed" w:date="2019-05-21T11:48:00Z">
        <w:r w:rsidR="00D34400" w:rsidRPr="00D34400">
          <w:rPr>
            <w:highlight w:val="cyan"/>
            <w:rPrChange w:id="760" w:author="Alotaibi, Raed" w:date="2019-05-21T11:48:00Z">
              <w:rPr>
                <w:highlight w:val="cyan"/>
              </w:rPr>
            </w:rPrChange>
          </w:rPr>
          <w:fldChar w:fldCharType="begin"/>
        </w:r>
        <w:r w:rsidR="00D34400" w:rsidRPr="00D34400">
          <w:rPr>
            <w:highlight w:val="cyan"/>
          </w:rPr>
          <w:instrText xml:space="preserve"> REF _Ref9331714 \h </w:instrText>
        </w:r>
      </w:ins>
      <w:r w:rsidR="00D34400">
        <w:rPr>
          <w:highlight w:val="cyan"/>
        </w:rPr>
        <w:instrText xml:space="preserve"> \* MERGEFORMAT </w:instrText>
      </w:r>
      <w:r w:rsidR="00D34400" w:rsidRPr="00D34400">
        <w:rPr>
          <w:highlight w:val="cyan"/>
          <w:rPrChange w:id="761" w:author="Alotaibi, Raed" w:date="2019-05-21T11:48:00Z">
            <w:rPr>
              <w:highlight w:val="cyan"/>
            </w:rPr>
          </w:rPrChange>
        </w:rPr>
      </w:r>
      <w:r w:rsidR="00D34400" w:rsidRPr="00D34400">
        <w:rPr>
          <w:highlight w:val="cyan"/>
          <w:rPrChange w:id="762" w:author="Alotaibi, Raed" w:date="2019-05-21T11:48:00Z">
            <w:rPr>
              <w:highlight w:val="cyan"/>
            </w:rPr>
          </w:rPrChange>
        </w:rPr>
        <w:fldChar w:fldCharType="separate"/>
      </w:r>
      <w:ins w:id="763" w:author="Alotaibi, Raed" w:date="2019-05-21T11:48:00Z">
        <w:r w:rsidR="00D34400" w:rsidRPr="00D34400">
          <w:rPr>
            <w:highlight w:val="cyan"/>
            <w:rPrChange w:id="764" w:author="Alotaibi, Raed" w:date="2019-05-21T11:48:00Z">
              <w:rPr/>
            </w:rPrChange>
          </w:rPr>
          <w:t xml:space="preserve">Table </w:t>
        </w:r>
        <w:r w:rsidR="00D34400" w:rsidRPr="00D34400">
          <w:rPr>
            <w:noProof/>
            <w:highlight w:val="cyan"/>
            <w:rPrChange w:id="765" w:author="Alotaibi, Raed" w:date="2019-05-21T11:48:00Z">
              <w:rPr>
                <w:noProof/>
              </w:rPr>
            </w:rPrChange>
          </w:rPr>
          <w:t>5</w:t>
        </w:r>
        <w:r w:rsidR="00D34400" w:rsidRPr="00D34400">
          <w:rPr>
            <w:highlight w:val="cyan"/>
            <w:rPrChange w:id="766" w:author="Alotaibi, Raed" w:date="2019-05-21T11:48:00Z">
              <w:rPr>
                <w:highlight w:val="cyan"/>
              </w:rPr>
            </w:rPrChange>
          </w:rPr>
          <w:fldChar w:fldCharType="end"/>
        </w:r>
      </w:ins>
      <w:del w:id="767" w:author="Alotaibi, Raed" w:date="2019-05-21T11:48:00Z">
        <w:r w:rsidR="0080038E" w:rsidRPr="0080038E" w:rsidDel="00D34400">
          <w:rPr>
            <w:highlight w:val="cyan"/>
          </w:rPr>
          <w:delText xml:space="preserve">Table </w:delText>
        </w:r>
        <w:r w:rsidR="005C3B93" w:rsidDel="00D34400">
          <w:rPr>
            <w:highlight w:val="cyan"/>
          </w:rPr>
          <w:delText>6</w:delText>
        </w:r>
      </w:del>
      <w:r w:rsidR="0080038E" w:rsidRPr="0080038E">
        <w:rPr>
          <w:highlight w:val="cyan"/>
        </w:rPr>
        <w:t>)</w:t>
      </w:r>
      <w:r w:rsidR="0080038E">
        <w:t>.</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064E4E6B" w:rsidR="006C4AEB" w:rsidRDefault="00C303CF" w:rsidP="009376CC">
      <w:pPr>
        <w:pPrChange w:id="768" w:author="Alotaibi, Raed" w:date="2019-05-22T13:37:00Z">
          <w:pPr/>
        </w:pPrChange>
      </w:pPr>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D34400">
        <w:rPr>
          <w:highlight w:val="cyan"/>
        </w:rPr>
        <w:t>(</w:t>
      </w:r>
      <w:ins w:id="769" w:author="Alotaibi, Raed" w:date="2019-05-21T11:48:00Z">
        <w:r w:rsidR="00D34400" w:rsidRPr="00D34400">
          <w:rPr>
            <w:highlight w:val="cyan"/>
            <w:rPrChange w:id="770" w:author="Alotaibi, Raed" w:date="2019-05-21T11:49:00Z">
              <w:rPr>
                <w:highlight w:val="cyan"/>
              </w:rPr>
            </w:rPrChange>
          </w:rPr>
          <w:fldChar w:fldCharType="begin"/>
        </w:r>
        <w:r w:rsidR="00D34400" w:rsidRPr="00D34400">
          <w:rPr>
            <w:highlight w:val="cyan"/>
          </w:rPr>
          <w:instrText xml:space="preserve"> REF _Ref9331692 \h </w:instrText>
        </w:r>
      </w:ins>
      <w:r w:rsidR="00D34400" w:rsidRPr="00D34400">
        <w:rPr>
          <w:highlight w:val="cyan"/>
        </w:rPr>
        <w:instrText xml:space="preserve"> \* MERGEFORMAT </w:instrText>
      </w:r>
      <w:r w:rsidR="00D34400" w:rsidRPr="00D34400">
        <w:rPr>
          <w:highlight w:val="cyan"/>
          <w:rPrChange w:id="771" w:author="Alotaibi, Raed" w:date="2019-05-21T11:49:00Z">
            <w:rPr>
              <w:highlight w:val="cyan"/>
            </w:rPr>
          </w:rPrChange>
        </w:rPr>
      </w:r>
      <w:r w:rsidR="00D34400" w:rsidRPr="00D34400">
        <w:rPr>
          <w:highlight w:val="cyan"/>
          <w:rPrChange w:id="772" w:author="Alotaibi, Raed" w:date="2019-05-21T11:49:00Z">
            <w:rPr>
              <w:highlight w:val="cyan"/>
            </w:rPr>
          </w:rPrChange>
        </w:rPr>
        <w:fldChar w:fldCharType="separate"/>
      </w:r>
      <w:ins w:id="773" w:author="Alotaibi, Raed" w:date="2019-05-21T11:48:00Z">
        <w:r w:rsidR="00D34400" w:rsidRPr="00D34400">
          <w:rPr>
            <w:highlight w:val="cyan"/>
            <w:rPrChange w:id="774" w:author="Alotaibi, Raed" w:date="2019-05-21T11:49:00Z">
              <w:rPr/>
            </w:rPrChange>
          </w:rPr>
          <w:t xml:space="preserve">Table </w:t>
        </w:r>
        <w:r w:rsidR="00D34400" w:rsidRPr="00D34400">
          <w:rPr>
            <w:noProof/>
            <w:highlight w:val="cyan"/>
            <w:rPrChange w:id="775" w:author="Alotaibi, Raed" w:date="2019-05-21T11:49:00Z">
              <w:rPr>
                <w:noProof/>
              </w:rPr>
            </w:rPrChange>
          </w:rPr>
          <w:t>4</w:t>
        </w:r>
        <w:r w:rsidR="00D34400" w:rsidRPr="00D34400">
          <w:rPr>
            <w:highlight w:val="cyan"/>
            <w:rPrChange w:id="776" w:author="Alotaibi, Raed" w:date="2019-05-21T11:49:00Z">
              <w:rPr>
                <w:highlight w:val="cyan"/>
              </w:rPr>
            </w:rPrChange>
          </w:rPr>
          <w:fldChar w:fldCharType="end"/>
        </w:r>
      </w:ins>
      <w:del w:id="777" w:author="Alotaibi, Raed" w:date="2019-05-21T11:48:00Z">
        <w:r w:rsidRPr="00C303CF" w:rsidDel="00D34400">
          <w:rPr>
            <w:highlight w:val="cyan"/>
          </w:rPr>
          <w:delText>Table 3</w:delText>
        </w:r>
      </w:del>
      <w:r w:rsidRPr="00C303CF">
        <w:rPr>
          <w:highlight w:val="cyan"/>
        </w:rPr>
        <w:t>)</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D316B6">
        <w:t xml:space="preserve">and </w:t>
      </w:r>
      <w:r w:rsidR="00EC7CC3">
        <w:t>accounting for</w:t>
      </w:r>
      <w:r>
        <w:t xml:space="preserve"> </w:t>
      </w:r>
      <w:r w:rsidR="00EC7CC3">
        <w:t xml:space="preserve">the </w:t>
      </w:r>
      <w:r w:rsidR="00D316B6">
        <w:t>l</w:t>
      </w:r>
      <w:r w:rsidR="00EC7CC3">
        <w:t>east percentage of all asthma cases with 9.8%, while urban clusters had only 9,296 cases representing 13% of all asthma cases</w:t>
      </w:r>
      <w:r w:rsidR="006C4AEB">
        <w:t xml:space="preserve"> </w:t>
      </w:r>
      <w:r w:rsidR="006C4AEB" w:rsidRPr="006C4AEB">
        <w:rPr>
          <w:highlight w:val="cyan"/>
        </w:rPr>
        <w:t>(Figure 9)</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6C4AEB">
        <w:rPr>
          <w:highlight w:val="cyan"/>
        </w:rPr>
        <w:t>(Figure 10)</w:t>
      </w:r>
      <w:r w:rsidR="001351CC">
        <w:t>.</w:t>
      </w:r>
      <w:r w:rsidR="006C4AEB">
        <w:t xml:space="preserve"> The </w:t>
      </w:r>
      <w:commentRangeStart w:id="778"/>
      <w:del w:id="779" w:author="Alotaibi, Raed" w:date="2019-05-22T13:37:00Z">
        <w:r w:rsidR="006C4AEB" w:rsidDel="009376CC">
          <w:delText xml:space="preserve">median </w:delText>
        </w:r>
      </w:del>
      <w:commentRangeEnd w:id="778"/>
      <w:ins w:id="780" w:author="Alotaibi, Raed" w:date="2019-05-22T13:37:00Z">
        <w:r w:rsidR="009376CC">
          <w:t xml:space="preserve">mean </w:t>
        </w:r>
      </w:ins>
      <w:r w:rsidR="00D316B6">
        <w:rPr>
          <w:rStyle w:val="CommentReference"/>
        </w:rPr>
        <w:commentReference w:id="778"/>
      </w:r>
      <w:r w:rsidR="006C4AEB">
        <w:t xml:space="preserve">value of attributable fraction increased by income group in rural areas, decreased by income group in urban clusters and presented as a U shape in urbanized areas </w:t>
      </w:r>
      <w:r w:rsidR="006C4AEB" w:rsidRPr="006C4AEB">
        <w:rPr>
          <w:highlight w:val="cyan"/>
        </w:rPr>
        <w:t>(Figure 11&amp;12)</w:t>
      </w:r>
      <w:r w:rsidR="006C4AEB">
        <w:t>.</w:t>
      </w:r>
      <w:r w:rsidR="0080038E">
        <w:t xml:space="preserve"> </w:t>
      </w:r>
    </w:p>
    <w:p w14:paraId="779514F1" w14:textId="0F3F1285" w:rsidR="006C4AEB" w:rsidRDefault="0080038E">
      <w:r>
        <w:t xml:space="preserve">The state with the lowest number of estimated </w:t>
      </w:r>
      <w:r w:rsidR="005C3B93">
        <w:t>AC</w:t>
      </w:r>
      <w:r>
        <w:t xml:space="preserve"> was Montana with 70 cases, while the state with the largest </w:t>
      </w:r>
      <w:r w:rsidR="005C3B93">
        <w:t xml:space="preserve">AC </w:t>
      </w:r>
      <w:r>
        <w:t>was California with 19,200 cases.</w:t>
      </w:r>
      <w:r w:rsidR="005C3B93">
        <w:t xml:space="preserve"> The state with the lowest AF was South Dakota (7.6%), while the state with the highest AF was District of Columbia (26.9) </w:t>
      </w:r>
      <w:r w:rsidR="005C3B93" w:rsidRPr="00D34400">
        <w:rPr>
          <w:highlight w:val="cyan"/>
        </w:rPr>
        <w:t>(</w:t>
      </w:r>
      <w:ins w:id="781" w:author="Alotaibi, Raed" w:date="2019-05-21T11:49:00Z">
        <w:r w:rsidR="00D34400" w:rsidRPr="00D34400">
          <w:rPr>
            <w:highlight w:val="cyan"/>
            <w:rPrChange w:id="782" w:author="Alotaibi, Raed" w:date="2019-05-21T11:49:00Z">
              <w:rPr>
                <w:highlight w:val="cyan"/>
              </w:rPr>
            </w:rPrChange>
          </w:rPr>
          <w:fldChar w:fldCharType="begin"/>
        </w:r>
        <w:r w:rsidR="00D34400" w:rsidRPr="00D34400">
          <w:rPr>
            <w:highlight w:val="cyan"/>
          </w:rPr>
          <w:instrText xml:space="preserve"> REF _Ref9331714 \h </w:instrText>
        </w:r>
      </w:ins>
      <w:r w:rsidR="00D34400">
        <w:rPr>
          <w:highlight w:val="cyan"/>
        </w:rPr>
        <w:instrText xml:space="preserve"> \* MERGEFORMAT </w:instrText>
      </w:r>
      <w:r w:rsidR="00D34400" w:rsidRPr="00D34400">
        <w:rPr>
          <w:highlight w:val="cyan"/>
          <w:rPrChange w:id="783" w:author="Alotaibi, Raed" w:date="2019-05-21T11:49:00Z">
            <w:rPr>
              <w:highlight w:val="cyan"/>
            </w:rPr>
          </w:rPrChange>
        </w:rPr>
      </w:r>
      <w:r w:rsidR="00D34400" w:rsidRPr="00D34400">
        <w:rPr>
          <w:highlight w:val="cyan"/>
          <w:rPrChange w:id="784" w:author="Alotaibi, Raed" w:date="2019-05-21T11:49:00Z">
            <w:rPr>
              <w:highlight w:val="cyan"/>
            </w:rPr>
          </w:rPrChange>
        </w:rPr>
        <w:fldChar w:fldCharType="separate"/>
      </w:r>
      <w:ins w:id="785" w:author="Alotaibi, Raed" w:date="2019-05-21T11:49:00Z">
        <w:r w:rsidR="00D34400" w:rsidRPr="00D34400">
          <w:rPr>
            <w:highlight w:val="cyan"/>
            <w:rPrChange w:id="786" w:author="Alotaibi, Raed" w:date="2019-05-21T11:49:00Z">
              <w:rPr/>
            </w:rPrChange>
          </w:rPr>
          <w:t xml:space="preserve">Table </w:t>
        </w:r>
        <w:r w:rsidR="00D34400" w:rsidRPr="00D34400">
          <w:rPr>
            <w:noProof/>
            <w:highlight w:val="cyan"/>
            <w:rPrChange w:id="787" w:author="Alotaibi, Raed" w:date="2019-05-21T11:49:00Z">
              <w:rPr>
                <w:noProof/>
              </w:rPr>
            </w:rPrChange>
          </w:rPr>
          <w:t>5</w:t>
        </w:r>
        <w:r w:rsidR="00D34400" w:rsidRPr="00D34400">
          <w:rPr>
            <w:highlight w:val="cyan"/>
            <w:rPrChange w:id="788" w:author="Alotaibi, Raed" w:date="2019-05-21T11:49:00Z">
              <w:rPr>
                <w:highlight w:val="cyan"/>
              </w:rPr>
            </w:rPrChange>
          </w:rPr>
          <w:fldChar w:fldCharType="end"/>
        </w:r>
      </w:ins>
      <w:del w:id="789" w:author="Alotaibi, Raed" w:date="2019-05-21T11:49:00Z">
        <w:r w:rsidR="005C3B93" w:rsidRPr="005C3B93" w:rsidDel="00D34400">
          <w:rPr>
            <w:highlight w:val="cyan"/>
          </w:rPr>
          <w:delText>Table 6</w:delText>
        </w:r>
        <w:r w:rsidR="006C4AEB" w:rsidDel="00D34400">
          <w:rPr>
            <w:highlight w:val="cyan"/>
          </w:rPr>
          <w:delText xml:space="preserve"> </w:delText>
        </w:r>
      </w:del>
      <w:r w:rsidR="006C4AEB">
        <w:rPr>
          <w:highlight w:val="cyan"/>
        </w:rPr>
        <w:t>and Figure 6</w:t>
      </w:r>
      <w:r w:rsidR="005C3B93" w:rsidRPr="005C3B93">
        <w:rPr>
          <w:highlight w:val="cyan"/>
        </w:rPr>
        <w:t>)</w:t>
      </w:r>
      <w:r w:rsidR="005C3B93">
        <w:t>.</w:t>
      </w:r>
      <w:r w:rsidR="006C4AEB">
        <w:t xml:space="preserve"> </w:t>
      </w:r>
    </w:p>
    <w:p w14:paraId="4E25C0A9" w14:textId="67327642" w:rsidR="00F031E4" w:rsidRPr="006326C4" w:rsidRDefault="006C4AEB" w:rsidP="005635A8">
      <w:r w:rsidRPr="005635A8">
        <w:rPr>
          <w:highlight w:val="cyan"/>
        </w:rPr>
        <w:t>Figure</w:t>
      </w:r>
      <w:r w:rsidR="005635A8" w:rsidRPr="005635A8">
        <w:rPr>
          <w:highlight w:val="cyan"/>
        </w:rPr>
        <w:t>s</w:t>
      </w:r>
      <w:r w:rsidRPr="005635A8">
        <w:rPr>
          <w:highlight w:val="cyan"/>
        </w:rPr>
        <w:t xml:space="preserve"> 14&amp;15</w:t>
      </w:r>
      <w:r>
        <w:t xml:space="preserve"> present the distribution of AF by </w:t>
      </w:r>
      <w:r w:rsidR="005635A8">
        <w:t xml:space="preserve">living location and median income group for each state. The majority of states follow a distribution similar to the national level with a few exceptions (e.g. see Arizona, Montana, Rhode Island &amp; Wyoming). </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380D54CA" w:rsidR="00161D40" w:rsidRDefault="00161D40">
      <w:r>
        <w:t>Using state-specific asthma incidence rates</w:t>
      </w:r>
      <w:r w:rsidR="00B5140C">
        <w:t>,</w:t>
      </w:r>
      <w:r>
        <w:t xml:space="preserve">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B5140C">
        <w:t xml:space="preserve">that used a flat national asthma incidence </w:t>
      </w:r>
      <w:commentRangeStart w:id="790"/>
      <w:commentRangeStart w:id="791"/>
      <w:r w:rsidR="00B5140C">
        <w:t>rate</w:t>
      </w:r>
      <w:commentRangeEnd w:id="790"/>
      <w:r w:rsidR="00B5140C">
        <w:rPr>
          <w:rStyle w:val="CommentReference"/>
        </w:rPr>
        <w:commentReference w:id="790"/>
      </w:r>
      <w:commentRangeEnd w:id="791"/>
      <w:r w:rsidR="00283533">
        <w:rPr>
          <w:rStyle w:val="CommentReference"/>
        </w:rPr>
        <w:commentReference w:id="791"/>
      </w:r>
      <w:r w:rsidR="00B5140C">
        <w:t xml:space="preserve"> </w:t>
      </w:r>
      <w:r w:rsidR="00D541A4" w:rsidRPr="00D34400">
        <w:rPr>
          <w:highlight w:val="cyan"/>
        </w:rPr>
        <w:t>(</w:t>
      </w:r>
      <w:ins w:id="792" w:author="Alotaibi, Raed" w:date="2019-05-21T11:49:00Z">
        <w:r w:rsidR="00D34400" w:rsidRPr="00D34400">
          <w:rPr>
            <w:highlight w:val="cyan"/>
            <w:rPrChange w:id="793" w:author="Alotaibi, Raed" w:date="2019-05-21T11:49:00Z">
              <w:rPr>
                <w:highlight w:val="cyan"/>
              </w:rPr>
            </w:rPrChange>
          </w:rPr>
          <w:fldChar w:fldCharType="begin"/>
        </w:r>
        <w:r w:rsidR="00D34400" w:rsidRPr="00D34400">
          <w:rPr>
            <w:highlight w:val="cyan"/>
          </w:rPr>
          <w:instrText xml:space="preserve"> REF _Ref9331808 \h </w:instrText>
        </w:r>
      </w:ins>
      <w:r w:rsidR="00D34400">
        <w:rPr>
          <w:highlight w:val="cyan"/>
        </w:rPr>
        <w:instrText xml:space="preserve"> \* MERGEFORMAT </w:instrText>
      </w:r>
      <w:r w:rsidR="00D34400" w:rsidRPr="00D34400">
        <w:rPr>
          <w:highlight w:val="cyan"/>
          <w:rPrChange w:id="794" w:author="Alotaibi, Raed" w:date="2019-05-21T11:49:00Z">
            <w:rPr>
              <w:highlight w:val="cyan"/>
            </w:rPr>
          </w:rPrChange>
        </w:rPr>
      </w:r>
      <w:r w:rsidR="00D34400" w:rsidRPr="00D34400">
        <w:rPr>
          <w:highlight w:val="cyan"/>
          <w:rPrChange w:id="795" w:author="Alotaibi, Raed" w:date="2019-05-21T11:49:00Z">
            <w:rPr>
              <w:highlight w:val="cyan"/>
            </w:rPr>
          </w:rPrChange>
        </w:rPr>
        <w:fldChar w:fldCharType="separate"/>
      </w:r>
      <w:ins w:id="796" w:author="Alotaibi, Raed" w:date="2019-05-21T11:49:00Z">
        <w:r w:rsidR="00D34400" w:rsidRPr="00D34400">
          <w:rPr>
            <w:highlight w:val="cyan"/>
            <w:rPrChange w:id="797" w:author="Alotaibi, Raed" w:date="2019-05-21T11:49:00Z">
              <w:rPr/>
            </w:rPrChange>
          </w:rPr>
          <w:t xml:space="preserve">Table </w:t>
        </w:r>
        <w:r w:rsidR="00D34400" w:rsidRPr="00D34400">
          <w:rPr>
            <w:noProof/>
            <w:highlight w:val="cyan"/>
            <w:rPrChange w:id="798" w:author="Alotaibi, Raed" w:date="2019-05-21T11:49:00Z">
              <w:rPr>
                <w:noProof/>
              </w:rPr>
            </w:rPrChange>
          </w:rPr>
          <w:t>6</w:t>
        </w:r>
        <w:r w:rsidR="00D34400" w:rsidRPr="00D34400">
          <w:rPr>
            <w:highlight w:val="cyan"/>
            <w:rPrChange w:id="799" w:author="Alotaibi, Raed" w:date="2019-05-21T11:49:00Z">
              <w:rPr>
                <w:highlight w:val="cyan"/>
              </w:rPr>
            </w:rPrChange>
          </w:rPr>
          <w:fldChar w:fldCharType="end"/>
        </w:r>
      </w:ins>
      <w:del w:id="800" w:author="Alotaibi, Raed" w:date="2019-05-21T11:49:00Z">
        <w:r w:rsidR="00D541A4" w:rsidRPr="00D541A4" w:rsidDel="00D34400">
          <w:rPr>
            <w:highlight w:val="cyan"/>
          </w:rPr>
          <w:delText xml:space="preserve">Table </w:delText>
        </w:r>
        <w:r w:rsidR="00F05518" w:rsidDel="00D34400">
          <w:rPr>
            <w:highlight w:val="cyan"/>
          </w:rPr>
          <w:delText>7</w:delText>
        </w:r>
      </w:del>
      <w:r w:rsidR="00D541A4" w:rsidRPr="00D541A4">
        <w:rPr>
          <w:highlight w:val="cyan"/>
        </w:rPr>
        <w:t>)</w:t>
      </w:r>
      <w:r w:rsidR="00D541A4">
        <w:t xml:space="preserve">. By living location, the largest reduction was among urban clusters with a decrease </w:t>
      </w:r>
      <w:r w:rsidR="00A76807">
        <w:t xml:space="preserve">of </w:t>
      </w:r>
      <w:r w:rsidR="00D541A4">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25956926" w:rsidR="007D65A9" w:rsidRPr="007D65A9" w:rsidRDefault="007D65A9">
      <w:r>
        <w:t xml:space="preserve">The total attributable cases reduced by 9,103 (6.4%) cases when compared to the main paper </w:t>
      </w:r>
      <w:r w:rsidRPr="007D65A9">
        <w:rPr>
          <w:highlight w:val="cyan"/>
        </w:rPr>
        <w:t>(</w:t>
      </w:r>
      <w:ins w:id="801" w:author="Alotaibi, Raed" w:date="2019-05-21T11:50:00Z">
        <w:r w:rsidR="00D34400" w:rsidRPr="00D34400">
          <w:rPr>
            <w:highlight w:val="cyan"/>
            <w:rPrChange w:id="802" w:author="Alotaibi, Raed" w:date="2019-05-21T11:50:00Z">
              <w:rPr>
                <w:highlight w:val="cyan"/>
              </w:rPr>
            </w:rPrChange>
          </w:rPr>
          <w:fldChar w:fldCharType="begin"/>
        </w:r>
        <w:r w:rsidR="00D34400" w:rsidRPr="00D34400">
          <w:rPr>
            <w:highlight w:val="cyan"/>
          </w:rPr>
          <w:instrText xml:space="preserve"> REF _Ref9331808 \h </w:instrText>
        </w:r>
      </w:ins>
      <w:r w:rsidR="00D34400">
        <w:rPr>
          <w:highlight w:val="cyan"/>
        </w:rPr>
        <w:instrText xml:space="preserve"> \* MERGEFORMAT </w:instrText>
      </w:r>
      <w:r w:rsidR="00D34400" w:rsidRPr="00D34400">
        <w:rPr>
          <w:highlight w:val="cyan"/>
          <w:rPrChange w:id="803" w:author="Alotaibi, Raed" w:date="2019-05-21T11:50:00Z">
            <w:rPr>
              <w:highlight w:val="cyan"/>
            </w:rPr>
          </w:rPrChange>
        </w:rPr>
      </w:r>
      <w:r w:rsidR="00D34400" w:rsidRPr="00D34400">
        <w:rPr>
          <w:highlight w:val="cyan"/>
          <w:rPrChange w:id="804" w:author="Alotaibi, Raed" w:date="2019-05-21T11:50:00Z">
            <w:rPr>
              <w:highlight w:val="cyan"/>
            </w:rPr>
          </w:rPrChange>
        </w:rPr>
        <w:fldChar w:fldCharType="separate"/>
      </w:r>
      <w:ins w:id="805" w:author="Alotaibi, Raed" w:date="2019-05-21T11:50:00Z">
        <w:r w:rsidR="00D34400" w:rsidRPr="00D34400">
          <w:rPr>
            <w:highlight w:val="cyan"/>
            <w:rPrChange w:id="806" w:author="Alotaibi, Raed" w:date="2019-05-21T11:50:00Z">
              <w:rPr/>
            </w:rPrChange>
          </w:rPr>
          <w:t xml:space="preserve">Table </w:t>
        </w:r>
        <w:r w:rsidR="00D34400" w:rsidRPr="00D34400">
          <w:rPr>
            <w:noProof/>
            <w:highlight w:val="cyan"/>
            <w:rPrChange w:id="807" w:author="Alotaibi, Raed" w:date="2019-05-21T11:50:00Z">
              <w:rPr>
                <w:noProof/>
              </w:rPr>
            </w:rPrChange>
          </w:rPr>
          <w:t>6</w:t>
        </w:r>
        <w:r w:rsidR="00D34400" w:rsidRPr="00D34400">
          <w:rPr>
            <w:highlight w:val="cyan"/>
            <w:rPrChange w:id="808" w:author="Alotaibi, Raed" w:date="2019-05-21T11:50:00Z">
              <w:rPr>
                <w:highlight w:val="cyan"/>
              </w:rPr>
            </w:rPrChange>
          </w:rPr>
          <w:fldChar w:fldCharType="end"/>
        </w:r>
      </w:ins>
      <w:del w:id="809" w:author="Alotaibi, Raed" w:date="2019-05-21T11:50:00Z">
        <w:r w:rsidRPr="007D65A9" w:rsidDel="00D34400">
          <w:rPr>
            <w:highlight w:val="cyan"/>
          </w:rPr>
          <w:delText xml:space="preserve">Table </w:delText>
        </w:r>
        <w:r w:rsidR="00F05518" w:rsidDel="00D34400">
          <w:rPr>
            <w:highlight w:val="cyan"/>
          </w:rPr>
          <w:delText>7</w:delText>
        </w:r>
      </w:del>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2477A7D8" w:rsidR="007D65A9" w:rsidRDefault="007D65A9">
      <w:r>
        <w:t xml:space="preserve">The overall attributable fraction reduced </w:t>
      </w:r>
      <w:r w:rsidR="006F322F">
        <w:t>1.4% with urbanized areas having the largest reduction by 1.7% in terms of living location. In terms of income group</w:t>
      </w:r>
      <w:r w:rsidR="00A76807">
        <w:t>,</w:t>
      </w:r>
      <w:r w:rsidR="006F322F">
        <w:t xml:space="preserve"> the largest reduction was 1.8% for </w:t>
      </w:r>
      <w:r w:rsidR="009250E9">
        <w:t>both $</w:t>
      </w:r>
      <w:r w:rsidR="006F322F">
        <w:t xml:space="preserve">50,000 to &lt;$75,000 and ≥$75,000 </w:t>
      </w:r>
      <w:r w:rsidR="006F322F" w:rsidRPr="00D34400">
        <w:rPr>
          <w:highlight w:val="cyan"/>
        </w:rPr>
        <w:t>(</w:t>
      </w:r>
      <w:ins w:id="810" w:author="Alotaibi, Raed" w:date="2019-05-21T11:50:00Z">
        <w:r w:rsidR="00D34400" w:rsidRPr="00D34400">
          <w:rPr>
            <w:highlight w:val="cyan"/>
            <w:rPrChange w:id="811" w:author="Alotaibi, Raed" w:date="2019-05-21T11:50:00Z">
              <w:rPr>
                <w:highlight w:val="cyan"/>
              </w:rPr>
            </w:rPrChange>
          </w:rPr>
          <w:fldChar w:fldCharType="begin"/>
        </w:r>
        <w:r w:rsidR="00D34400" w:rsidRPr="00D34400">
          <w:rPr>
            <w:highlight w:val="cyan"/>
          </w:rPr>
          <w:instrText xml:space="preserve"> REF _Ref9331838 \h </w:instrText>
        </w:r>
      </w:ins>
      <w:r w:rsidR="00D34400">
        <w:rPr>
          <w:highlight w:val="cyan"/>
        </w:rPr>
        <w:instrText xml:space="preserve"> \* MERGEFORMAT </w:instrText>
      </w:r>
      <w:r w:rsidR="00D34400" w:rsidRPr="00D34400">
        <w:rPr>
          <w:highlight w:val="cyan"/>
          <w:rPrChange w:id="812" w:author="Alotaibi, Raed" w:date="2019-05-21T11:50:00Z">
            <w:rPr>
              <w:highlight w:val="cyan"/>
            </w:rPr>
          </w:rPrChange>
        </w:rPr>
      </w:r>
      <w:r w:rsidR="00D34400" w:rsidRPr="00D34400">
        <w:rPr>
          <w:highlight w:val="cyan"/>
          <w:rPrChange w:id="813" w:author="Alotaibi, Raed" w:date="2019-05-21T11:50:00Z">
            <w:rPr>
              <w:highlight w:val="cyan"/>
            </w:rPr>
          </w:rPrChange>
        </w:rPr>
        <w:fldChar w:fldCharType="separate"/>
      </w:r>
      <w:ins w:id="814" w:author="Alotaibi, Raed" w:date="2019-05-21T11:50:00Z">
        <w:r w:rsidR="00D34400" w:rsidRPr="00D34400">
          <w:rPr>
            <w:highlight w:val="cyan"/>
            <w:rPrChange w:id="815" w:author="Alotaibi, Raed" w:date="2019-05-21T11:50:00Z">
              <w:rPr/>
            </w:rPrChange>
          </w:rPr>
          <w:t xml:space="preserve">Table </w:t>
        </w:r>
        <w:r w:rsidR="00D34400" w:rsidRPr="00D34400">
          <w:rPr>
            <w:noProof/>
            <w:highlight w:val="cyan"/>
            <w:rPrChange w:id="816" w:author="Alotaibi, Raed" w:date="2019-05-21T11:50:00Z">
              <w:rPr>
                <w:noProof/>
              </w:rPr>
            </w:rPrChange>
          </w:rPr>
          <w:t>7</w:t>
        </w:r>
        <w:r w:rsidR="00D34400" w:rsidRPr="00D34400">
          <w:rPr>
            <w:highlight w:val="cyan"/>
            <w:rPrChange w:id="817" w:author="Alotaibi, Raed" w:date="2019-05-21T11:50:00Z">
              <w:rPr>
                <w:highlight w:val="cyan"/>
              </w:rPr>
            </w:rPrChange>
          </w:rPr>
          <w:fldChar w:fldCharType="end"/>
        </w:r>
      </w:ins>
      <w:del w:id="818" w:author="Alotaibi, Raed" w:date="2019-05-21T11:50:00Z">
        <w:r w:rsidR="006F322F" w:rsidRPr="006F322F" w:rsidDel="00D34400">
          <w:rPr>
            <w:highlight w:val="cyan"/>
          </w:rPr>
          <w:delText xml:space="preserve">Table </w:delText>
        </w:r>
        <w:r w:rsidR="00F05518" w:rsidDel="00D34400">
          <w:rPr>
            <w:highlight w:val="cyan"/>
          </w:rPr>
          <w:delText>8</w:delText>
        </w:r>
      </w:del>
      <w:r w:rsidR="006F322F" w:rsidRPr="006F322F">
        <w:rPr>
          <w:highlight w:val="cyan"/>
        </w:rPr>
        <w:t>)</w:t>
      </w:r>
      <w:r w:rsidR="006F322F">
        <w:t>.</w:t>
      </w:r>
    </w:p>
    <w:p w14:paraId="05D7224C" w14:textId="063C9A05" w:rsidR="006F322F" w:rsidRDefault="00863D01" w:rsidP="006F322F">
      <w:pPr>
        <w:ind w:left="720"/>
        <w:rPr>
          <w:i/>
          <w:iCs/>
        </w:rPr>
      </w:pPr>
      <w:r>
        <w:rPr>
          <w:i/>
          <w:iCs/>
        </w:rPr>
        <w:lastRenderedPageBreak/>
        <w:t>Comparing s</w:t>
      </w:r>
      <w:r w:rsidR="006326C4">
        <w:rPr>
          <w:i/>
          <w:iCs/>
        </w:rPr>
        <w:t xml:space="preserve">tate </w:t>
      </w:r>
      <w:r w:rsidR="006326C4" w:rsidRPr="006326C4">
        <w:rPr>
          <w:i/>
          <w:iCs/>
        </w:rPr>
        <w:t>estimates</w:t>
      </w:r>
    </w:p>
    <w:p w14:paraId="3F2A845B" w14:textId="4F495E8E" w:rsidR="00B567E6" w:rsidRDefault="00D34400" w:rsidP="005635A8">
      <w:ins w:id="819" w:author="Alotaibi, Raed" w:date="2019-05-21T11:50:00Z">
        <w:r w:rsidRPr="00D34400">
          <w:rPr>
            <w:highlight w:val="cyan"/>
            <w:rPrChange w:id="820" w:author="Alotaibi, Raed" w:date="2019-05-21T11:50:00Z">
              <w:rPr>
                <w:highlight w:val="cyan"/>
              </w:rPr>
            </w:rPrChange>
          </w:rPr>
          <w:fldChar w:fldCharType="begin"/>
        </w:r>
        <w:r w:rsidRPr="00D34400">
          <w:rPr>
            <w:highlight w:val="cyan"/>
          </w:rPr>
          <w:instrText xml:space="preserve"> REF _Ref9331847 \h </w:instrText>
        </w:r>
      </w:ins>
      <w:r>
        <w:rPr>
          <w:highlight w:val="cyan"/>
        </w:rPr>
        <w:instrText xml:space="preserve"> \* MERGEFORMAT </w:instrText>
      </w:r>
      <w:r w:rsidRPr="00D34400">
        <w:rPr>
          <w:highlight w:val="cyan"/>
          <w:rPrChange w:id="821" w:author="Alotaibi, Raed" w:date="2019-05-21T11:50:00Z">
            <w:rPr>
              <w:highlight w:val="cyan"/>
            </w:rPr>
          </w:rPrChange>
        </w:rPr>
      </w:r>
      <w:r w:rsidRPr="00D34400">
        <w:rPr>
          <w:highlight w:val="cyan"/>
          <w:rPrChange w:id="822" w:author="Alotaibi, Raed" w:date="2019-05-21T11:50:00Z">
            <w:rPr>
              <w:highlight w:val="cyan"/>
            </w:rPr>
          </w:rPrChange>
        </w:rPr>
        <w:fldChar w:fldCharType="separate"/>
      </w:r>
      <w:ins w:id="823" w:author="Alotaibi, Raed" w:date="2019-05-21T11:50:00Z">
        <w:r w:rsidRPr="00D34400">
          <w:rPr>
            <w:highlight w:val="cyan"/>
            <w:rPrChange w:id="824" w:author="Alotaibi, Raed" w:date="2019-05-21T11:50:00Z">
              <w:rPr/>
            </w:rPrChange>
          </w:rPr>
          <w:t xml:space="preserve">Table </w:t>
        </w:r>
        <w:r w:rsidRPr="00D34400">
          <w:rPr>
            <w:noProof/>
            <w:highlight w:val="cyan"/>
            <w:rPrChange w:id="825" w:author="Alotaibi, Raed" w:date="2019-05-21T11:50:00Z">
              <w:rPr>
                <w:noProof/>
              </w:rPr>
            </w:rPrChange>
          </w:rPr>
          <w:t>8</w:t>
        </w:r>
        <w:r w:rsidRPr="00D34400">
          <w:rPr>
            <w:highlight w:val="cyan"/>
            <w:rPrChange w:id="826" w:author="Alotaibi, Raed" w:date="2019-05-21T11:50:00Z">
              <w:rPr>
                <w:highlight w:val="cyan"/>
              </w:rPr>
            </w:rPrChange>
          </w:rPr>
          <w:fldChar w:fldCharType="end"/>
        </w:r>
        <w:r>
          <w:rPr>
            <w:highlight w:val="cyan"/>
          </w:rPr>
          <w:t xml:space="preserve"> </w:t>
        </w:r>
      </w:ins>
      <w:del w:id="827" w:author="Alotaibi, Raed" w:date="2019-05-21T11:50:00Z">
        <w:r w:rsidR="009250E9" w:rsidRPr="006C4AEB" w:rsidDel="00D34400">
          <w:rPr>
            <w:highlight w:val="cyan"/>
          </w:rPr>
          <w:delText xml:space="preserve">Table </w:delText>
        </w:r>
        <w:r w:rsidR="00F05518" w:rsidRPr="006C4AEB" w:rsidDel="00D34400">
          <w:rPr>
            <w:highlight w:val="cyan"/>
          </w:rPr>
          <w:delText>9</w:delText>
        </w:r>
        <w:r w:rsidR="009250E9" w:rsidDel="00D34400">
          <w:delText xml:space="preserve"> </w:delText>
        </w:r>
      </w:del>
      <w:r w:rsidR="009250E9">
        <w:t xml:space="preserve">summarizes the changes in total asthma incident cases and </w:t>
      </w:r>
      <w:r w:rsidR="006C4AEB">
        <w:t>AC</w:t>
      </w:r>
      <w:r w:rsidR="009250E9">
        <w:t xml:space="preserve"> by state after applying state specific asthma incidence rates. In brief, the state of Montana had the largest percent reduction in total childhood asthma incident cases </w:t>
      </w:r>
      <w:r w:rsidR="006C4AEB">
        <w:t xml:space="preserve">and AC </w:t>
      </w:r>
      <w:r w:rsidR="009250E9">
        <w:t xml:space="preserve">of 64.1% while the state of Texas had the largest percent increase of 33.8%. The state of California had the largest decrease in numbers of total childhood </w:t>
      </w:r>
      <w:commentRangeStart w:id="828"/>
      <w:commentRangeStart w:id="829"/>
      <w:r w:rsidR="009250E9">
        <w:t xml:space="preserve">asthma </w:t>
      </w:r>
      <w:commentRangeEnd w:id="828"/>
      <w:r w:rsidR="00A76807">
        <w:rPr>
          <w:rStyle w:val="CommentReference"/>
        </w:rPr>
        <w:commentReference w:id="828"/>
      </w:r>
      <w:commentRangeEnd w:id="829"/>
      <w:r w:rsidR="00283533">
        <w:rPr>
          <w:rStyle w:val="CommentReference"/>
        </w:rPr>
        <w:commentReference w:id="829"/>
      </w:r>
      <w:r w:rsidR="009250E9">
        <w:t>incident cases of 24,442 cases while the state of Texas had the largest increase in numbers by 25,019 cases.</w:t>
      </w:r>
      <w:r w:rsidR="006C4AEB">
        <w:t xml:space="preserve"> The state of California had the largest decrease in AC by 6,190 cases while the state of Texas had the largest increase by 3,615 cases.</w:t>
      </w:r>
    </w:p>
    <w:p w14:paraId="15FA4256" w14:textId="77777777" w:rsidR="005635A8" w:rsidRPr="006326C4" w:rsidRDefault="005635A8" w:rsidP="005635A8"/>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036DAC04" w:rsidR="00873FC2" w:rsidRDefault="00873FC2">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w:t>
      </w:r>
      <w:ins w:id="830" w:author="Alotaibi, Raed" w:date="2019-05-21T11:50:00Z">
        <w:r w:rsidR="00D34400" w:rsidRPr="00D34400">
          <w:rPr>
            <w:highlight w:val="cyan"/>
            <w:rPrChange w:id="831" w:author="Alotaibi, Raed" w:date="2019-05-21T11:50:00Z">
              <w:rPr>
                <w:highlight w:val="cyan"/>
              </w:rPr>
            </w:rPrChange>
          </w:rPr>
          <w:fldChar w:fldCharType="begin"/>
        </w:r>
        <w:r w:rsidR="00D34400" w:rsidRPr="00D34400">
          <w:rPr>
            <w:highlight w:val="cyan"/>
          </w:rPr>
          <w:instrText xml:space="preserve"> REF _Ref9331847 \h </w:instrText>
        </w:r>
      </w:ins>
      <w:r w:rsidR="00D34400">
        <w:rPr>
          <w:highlight w:val="cyan"/>
        </w:rPr>
        <w:instrText xml:space="preserve"> \* MERGEFORMAT </w:instrText>
      </w:r>
      <w:r w:rsidR="00D34400" w:rsidRPr="00D34400">
        <w:rPr>
          <w:highlight w:val="cyan"/>
          <w:rPrChange w:id="832" w:author="Alotaibi, Raed" w:date="2019-05-21T11:50:00Z">
            <w:rPr>
              <w:highlight w:val="cyan"/>
            </w:rPr>
          </w:rPrChange>
        </w:rPr>
      </w:r>
      <w:r w:rsidR="00D34400" w:rsidRPr="00D34400">
        <w:rPr>
          <w:highlight w:val="cyan"/>
          <w:rPrChange w:id="833" w:author="Alotaibi, Raed" w:date="2019-05-21T11:50:00Z">
            <w:rPr>
              <w:highlight w:val="cyan"/>
            </w:rPr>
          </w:rPrChange>
        </w:rPr>
        <w:fldChar w:fldCharType="separate"/>
      </w:r>
      <w:ins w:id="834" w:author="Alotaibi, Raed" w:date="2019-05-21T11:50:00Z">
        <w:r w:rsidR="00D34400" w:rsidRPr="00D34400">
          <w:rPr>
            <w:highlight w:val="cyan"/>
            <w:rPrChange w:id="835" w:author="Alotaibi, Raed" w:date="2019-05-21T11:50:00Z">
              <w:rPr/>
            </w:rPrChange>
          </w:rPr>
          <w:t xml:space="preserve">Table </w:t>
        </w:r>
        <w:r w:rsidR="00D34400" w:rsidRPr="00D34400">
          <w:rPr>
            <w:noProof/>
            <w:highlight w:val="cyan"/>
            <w:rPrChange w:id="836" w:author="Alotaibi, Raed" w:date="2019-05-21T11:50:00Z">
              <w:rPr>
                <w:noProof/>
              </w:rPr>
            </w:rPrChange>
          </w:rPr>
          <w:t>8</w:t>
        </w:r>
        <w:r w:rsidR="00D34400" w:rsidRPr="00D34400">
          <w:rPr>
            <w:highlight w:val="cyan"/>
            <w:rPrChange w:id="837" w:author="Alotaibi, Raed" w:date="2019-05-21T11:50:00Z">
              <w:rPr>
                <w:highlight w:val="cyan"/>
              </w:rPr>
            </w:rPrChange>
          </w:rPr>
          <w:fldChar w:fldCharType="end"/>
        </w:r>
      </w:ins>
      <w:del w:id="838" w:author="Alotaibi, Raed" w:date="2019-05-21T11:50:00Z">
        <w:r w:rsidRPr="00D34400" w:rsidDel="00D34400">
          <w:rPr>
            <w:highlight w:val="cyan"/>
          </w:rPr>
          <w:delText>T</w:delText>
        </w:r>
        <w:r w:rsidR="001351CC" w:rsidRPr="00D34400" w:rsidDel="00D34400">
          <w:rPr>
            <w:highlight w:val="cyan"/>
          </w:rPr>
          <w:delText xml:space="preserve">able </w:delText>
        </w:r>
        <w:r w:rsidR="005635A8" w:rsidRPr="00D34400" w:rsidDel="00D34400">
          <w:rPr>
            <w:highlight w:val="cyan"/>
          </w:rPr>
          <w:delText>9</w:delText>
        </w:r>
      </w:del>
      <w:r w:rsidRPr="00D34400">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3378B000" w:rsidR="00A63299" w:rsidRDefault="00A63299" w:rsidP="00265584">
      <w:pPr>
        <w:pStyle w:val="ListParagraph"/>
        <w:numPr>
          <w:ilvl w:val="0"/>
          <w:numId w:val="1"/>
        </w:numPr>
      </w:pPr>
      <w:r>
        <w:t xml:space="preserve">Explore why the </w:t>
      </w:r>
      <w:r w:rsidR="005635A8">
        <w:t>U</w:t>
      </w:r>
      <w:r w:rsidR="00265584">
        <w:t xml:space="preserve"> shaped distribution is shown among AF for income groups.</w:t>
      </w:r>
    </w:p>
    <w:p w14:paraId="514DE43B" w14:textId="77777777" w:rsidR="00265584" w:rsidRDefault="00265584" w:rsidP="00265584"/>
    <w:p w14:paraId="4290E99B" w14:textId="77777777" w:rsidR="00265584" w:rsidRDefault="00265584" w:rsidP="00265584">
      <w:pPr>
        <w:rPr>
          <w:b/>
          <w:bCs/>
          <w:i/>
          <w:iCs/>
          <w:u w:val="single"/>
        </w:rPr>
      </w:pPr>
      <w:r>
        <w:rPr>
          <w:b/>
          <w:bCs/>
          <w:i/>
          <w:iCs/>
          <w:u w:val="single"/>
        </w:rPr>
        <w:t>Tables</w:t>
      </w:r>
    </w:p>
    <w:p w14:paraId="304DFA44" w14:textId="5986ED67" w:rsidR="00265584" w:rsidDel="00133FD4" w:rsidRDefault="00747FB0" w:rsidP="00077D15">
      <w:pPr>
        <w:pStyle w:val="ListParagraph"/>
        <w:numPr>
          <w:ilvl w:val="0"/>
          <w:numId w:val="15"/>
        </w:numPr>
        <w:spacing w:line="256" w:lineRule="auto"/>
        <w:rPr>
          <w:del w:id="839" w:author="Alotaibi, Raed" w:date="2019-05-21T11:38:00Z"/>
          <w:b/>
          <w:bCs/>
        </w:rPr>
      </w:pPr>
      <w:del w:id="840" w:author="Alotaibi, Raed" w:date="2019-05-21T11:38:00Z">
        <w:r w:rsidDel="00133FD4">
          <w:rPr>
            <w:b/>
            <w:bCs/>
          </w:rPr>
          <w:delText xml:space="preserve">Table 4: </w:delText>
        </w:r>
        <w:commentRangeStart w:id="841"/>
        <w:r w:rsidR="00265584" w:rsidDel="00133FD4">
          <w:rPr>
            <w:b/>
            <w:bCs/>
          </w:rPr>
          <w:delText>Total childhood asthma incident cases, attributable number of cases, and percentage of cases due to NO</w:delText>
        </w:r>
        <w:r w:rsidR="00265584" w:rsidDel="00133FD4">
          <w:rPr>
            <w:b/>
            <w:bCs/>
            <w:vertAlign w:val="subscript"/>
          </w:rPr>
          <w:delText>2</w:delText>
        </w:r>
        <w:commentRangeEnd w:id="841"/>
        <w:r w:rsidR="00037D90" w:rsidDel="00133FD4">
          <w:rPr>
            <w:rStyle w:val="CommentReference"/>
          </w:rPr>
          <w:commentReference w:id="841"/>
        </w:r>
      </w:del>
    </w:p>
    <w:p w14:paraId="7267959D" w14:textId="1EA18AD9" w:rsidR="00133FD4" w:rsidRDefault="00133FD4">
      <w:pPr>
        <w:pStyle w:val="Caption"/>
        <w:keepNext/>
        <w:rPr>
          <w:ins w:id="842" w:author="Alotaibi, Raed" w:date="2019-05-21T11:38:00Z"/>
        </w:rPr>
        <w:pPrChange w:id="843" w:author="Alotaibi, Raed" w:date="2019-05-21T11:38:00Z">
          <w:pPr/>
        </w:pPrChange>
      </w:pPr>
      <w:bookmarkStart w:id="844" w:name="_Ref9331692"/>
      <w:ins w:id="845" w:author="Alotaibi, Raed" w:date="2019-05-21T11:38:00Z">
        <w:r>
          <w:t xml:space="preserve">Table </w:t>
        </w:r>
        <w:r>
          <w:fldChar w:fldCharType="begin"/>
        </w:r>
        <w:r>
          <w:instrText xml:space="preserve"> SEQ Table \* ARABIC </w:instrText>
        </w:r>
      </w:ins>
      <w:r>
        <w:fldChar w:fldCharType="separate"/>
      </w:r>
      <w:ins w:id="846" w:author="Alotaibi, Raed" w:date="2019-05-21T11:41:00Z">
        <w:r w:rsidR="00D34400">
          <w:rPr>
            <w:noProof/>
          </w:rPr>
          <w:t>4</w:t>
        </w:r>
      </w:ins>
      <w:ins w:id="847" w:author="Alotaibi, Raed" w:date="2019-05-21T11:38:00Z">
        <w:r>
          <w:fldChar w:fldCharType="end"/>
        </w:r>
        <w:bookmarkEnd w:id="844"/>
        <w:r>
          <w:t>: Total childhood asthma incident cases, attributable number of cases, and percentage of cases due to NO</w:t>
        </w:r>
        <w:r w:rsidRPr="0013246F">
          <w:rPr>
            <w:vertAlign w:val="subscript"/>
            <w:rPrChange w:id="848" w:author="Alotaibi, Raed" w:date="2019-05-21T11:38:00Z">
              <w:rPr>
                <w:i/>
                <w:iCs/>
              </w:rPr>
            </w:rPrChange>
          </w:rPr>
          <w:t>2</w:t>
        </w:r>
      </w:ins>
    </w:p>
    <w:tbl>
      <w:tblPr>
        <w:tblStyle w:val="TableGrid"/>
        <w:tblW w:w="5000" w:type="pct"/>
        <w:tblLook w:val="04A0" w:firstRow="1" w:lastRow="0" w:firstColumn="1" w:lastColumn="0" w:noHBand="0" w:noVBand="1"/>
      </w:tblPr>
      <w:tblGrid>
        <w:gridCol w:w="1883"/>
        <w:gridCol w:w="2251"/>
        <w:gridCol w:w="1801"/>
        <w:gridCol w:w="1801"/>
        <w:gridCol w:w="1614"/>
      </w:tblGrid>
      <w:tr w:rsidR="00265584" w14:paraId="3D6A3C51" w14:textId="77777777" w:rsidTr="00015C82">
        <w:trPr>
          <w:trHeight w:val="215"/>
        </w:trPr>
        <w:tc>
          <w:tcPr>
            <w:tcW w:w="1007" w:type="pct"/>
            <w:tcBorders>
              <w:top w:val="single" w:sz="4" w:space="0" w:color="auto"/>
              <w:left w:val="single" w:sz="4" w:space="0" w:color="auto"/>
              <w:bottom w:val="single" w:sz="4" w:space="0" w:color="auto"/>
              <w:right w:val="single" w:sz="4" w:space="0" w:color="auto"/>
            </w:tcBorders>
            <w:vAlign w:val="center"/>
          </w:tcPr>
          <w:p w14:paraId="3A86C59D" w14:textId="77777777" w:rsidR="00265584" w:rsidRDefault="00265584"/>
        </w:tc>
        <w:tc>
          <w:tcPr>
            <w:tcW w:w="1204" w:type="pct"/>
            <w:tcBorders>
              <w:top w:val="single" w:sz="4" w:space="0" w:color="auto"/>
              <w:left w:val="single" w:sz="4" w:space="0" w:color="auto"/>
              <w:bottom w:val="single" w:sz="4" w:space="0" w:color="auto"/>
              <w:right w:val="single" w:sz="4" w:space="0" w:color="auto"/>
            </w:tcBorders>
            <w:vAlign w:val="center"/>
          </w:tcPr>
          <w:p w14:paraId="5F57F9BD" w14:textId="77777777" w:rsidR="00265584" w:rsidRDefault="00265584"/>
        </w:tc>
        <w:tc>
          <w:tcPr>
            <w:tcW w:w="963" w:type="pct"/>
            <w:tcBorders>
              <w:top w:val="single" w:sz="4" w:space="0" w:color="auto"/>
              <w:left w:val="single" w:sz="4" w:space="0" w:color="auto"/>
              <w:bottom w:val="single" w:sz="4" w:space="0" w:color="auto"/>
              <w:right w:val="single" w:sz="4" w:space="0" w:color="auto"/>
            </w:tcBorders>
            <w:vAlign w:val="center"/>
            <w:hideMark/>
          </w:tcPr>
          <w:p w14:paraId="4D14C278" w14:textId="77777777" w:rsidR="00265584" w:rsidRDefault="00265584">
            <w:pPr>
              <w:jc w:val="center"/>
              <w:rPr>
                <w:rFonts w:ascii="Calibri" w:hAnsi="Calibri" w:cs="Calibri"/>
                <w:b/>
                <w:bCs/>
                <w:color w:val="000000"/>
              </w:rPr>
            </w:pPr>
            <w:r>
              <w:rPr>
                <w:rFonts w:ascii="Calibri" w:hAnsi="Calibri" w:cs="Calibri"/>
                <w:b/>
                <w:bCs/>
                <w:color w:val="000000"/>
              </w:rPr>
              <w:t>Asthma incident cases</w:t>
            </w:r>
          </w:p>
        </w:tc>
        <w:tc>
          <w:tcPr>
            <w:tcW w:w="963" w:type="pct"/>
            <w:tcBorders>
              <w:top w:val="single" w:sz="4" w:space="0" w:color="auto"/>
              <w:left w:val="single" w:sz="4" w:space="0" w:color="auto"/>
              <w:bottom w:val="single" w:sz="4" w:space="0" w:color="auto"/>
              <w:right w:val="single" w:sz="4" w:space="0" w:color="auto"/>
            </w:tcBorders>
            <w:vAlign w:val="center"/>
            <w:hideMark/>
          </w:tcPr>
          <w:p w14:paraId="30754445" w14:textId="77777777" w:rsidR="00265584" w:rsidRDefault="00265584">
            <w:pPr>
              <w:jc w:val="center"/>
              <w:rPr>
                <w:rFonts w:ascii="Calibri" w:hAnsi="Calibri" w:cs="Calibri"/>
                <w:b/>
                <w:bCs/>
                <w:color w:val="000000"/>
              </w:rPr>
            </w:pPr>
            <w:r>
              <w:rPr>
                <w:b/>
                <w:bCs/>
              </w:rPr>
              <w:t>AC</w:t>
            </w:r>
          </w:p>
        </w:tc>
        <w:tc>
          <w:tcPr>
            <w:tcW w:w="863" w:type="pct"/>
            <w:tcBorders>
              <w:top w:val="single" w:sz="4" w:space="0" w:color="auto"/>
              <w:left w:val="single" w:sz="4" w:space="0" w:color="auto"/>
              <w:bottom w:val="single" w:sz="4" w:space="0" w:color="auto"/>
              <w:right w:val="single" w:sz="4" w:space="0" w:color="auto"/>
            </w:tcBorders>
            <w:vAlign w:val="center"/>
            <w:hideMark/>
          </w:tcPr>
          <w:p w14:paraId="1DC8DA45" w14:textId="77777777" w:rsidR="00265584" w:rsidRDefault="00265584">
            <w:pPr>
              <w:jc w:val="center"/>
              <w:rPr>
                <w:rFonts w:ascii="Calibri" w:hAnsi="Calibri" w:cs="Calibri"/>
                <w:b/>
                <w:bCs/>
                <w:color w:val="000000"/>
              </w:rPr>
            </w:pPr>
            <w:r>
              <w:rPr>
                <w:b/>
                <w:bCs/>
              </w:rPr>
              <w:t>% of all asthma cases</w:t>
            </w:r>
          </w:p>
        </w:tc>
      </w:tr>
      <w:tr w:rsidR="00265584" w14:paraId="435CA15B" w14:textId="77777777" w:rsidTr="00015C82">
        <w:trPr>
          <w:trHeight w:val="104"/>
        </w:trPr>
        <w:tc>
          <w:tcPr>
            <w:tcW w:w="1007" w:type="pct"/>
            <w:tcBorders>
              <w:top w:val="single" w:sz="4" w:space="0" w:color="auto"/>
              <w:left w:val="single" w:sz="4" w:space="0" w:color="auto"/>
              <w:bottom w:val="single" w:sz="4" w:space="0" w:color="auto"/>
              <w:right w:val="single" w:sz="4" w:space="0" w:color="auto"/>
            </w:tcBorders>
          </w:tcPr>
          <w:p w14:paraId="2F98D28F" w14:textId="77777777" w:rsidR="00265584" w:rsidRDefault="00265584"/>
        </w:tc>
        <w:tc>
          <w:tcPr>
            <w:tcW w:w="1204" w:type="pct"/>
            <w:tcBorders>
              <w:top w:val="single" w:sz="4" w:space="0" w:color="auto"/>
              <w:left w:val="single" w:sz="4" w:space="0" w:color="auto"/>
              <w:bottom w:val="single" w:sz="4" w:space="0" w:color="auto"/>
              <w:right w:val="single" w:sz="4" w:space="0" w:color="auto"/>
            </w:tcBorders>
            <w:hideMark/>
          </w:tcPr>
          <w:p w14:paraId="14D27757" w14:textId="77777777" w:rsidR="00265584" w:rsidRDefault="00265584">
            <w:pPr>
              <w:rPr>
                <w:b/>
                <w:bCs/>
              </w:rPr>
            </w:pPr>
            <w:r>
              <w:rPr>
                <w:b/>
                <w:bCs/>
              </w:rPr>
              <w:t>Total</w:t>
            </w:r>
          </w:p>
        </w:tc>
        <w:tc>
          <w:tcPr>
            <w:tcW w:w="963" w:type="pct"/>
            <w:tcBorders>
              <w:top w:val="single" w:sz="4" w:space="0" w:color="auto"/>
              <w:left w:val="single" w:sz="4" w:space="0" w:color="auto"/>
              <w:bottom w:val="single" w:sz="4" w:space="0" w:color="auto"/>
              <w:right w:val="single" w:sz="4" w:space="0" w:color="auto"/>
            </w:tcBorders>
            <w:vAlign w:val="bottom"/>
            <w:hideMark/>
          </w:tcPr>
          <w:p w14:paraId="693911B4" w14:textId="77777777" w:rsidR="00265584" w:rsidRDefault="00265584">
            <w:pPr>
              <w:jc w:val="right"/>
              <w:rPr>
                <w:rFonts w:ascii="Calibri" w:hAnsi="Calibri" w:cs="Calibri"/>
                <w:color w:val="000000"/>
              </w:rPr>
            </w:pPr>
            <w:r>
              <w:rPr>
                <w:rFonts w:ascii="Calibri" w:hAnsi="Calibri" w:cs="Calibri"/>
                <w:color w:val="000000"/>
              </w:rPr>
              <w:t>754,893</w:t>
            </w:r>
          </w:p>
        </w:tc>
        <w:tc>
          <w:tcPr>
            <w:tcW w:w="963" w:type="pct"/>
            <w:tcBorders>
              <w:top w:val="single" w:sz="4" w:space="0" w:color="auto"/>
              <w:left w:val="single" w:sz="4" w:space="0" w:color="auto"/>
              <w:bottom w:val="single" w:sz="4" w:space="0" w:color="auto"/>
              <w:right w:val="single" w:sz="4" w:space="0" w:color="auto"/>
            </w:tcBorders>
            <w:vAlign w:val="bottom"/>
            <w:hideMark/>
          </w:tcPr>
          <w:p w14:paraId="4D692312" w14:textId="77777777" w:rsidR="00265584" w:rsidRDefault="00265584">
            <w:pPr>
              <w:jc w:val="right"/>
              <w:rPr>
                <w:rFonts w:ascii="Calibri" w:hAnsi="Calibri" w:cs="Calibri"/>
                <w:color w:val="000000"/>
              </w:rPr>
            </w:pPr>
            <w:r>
              <w:rPr>
                <w:rFonts w:ascii="Calibri" w:hAnsi="Calibri" w:cs="Calibri"/>
                <w:color w:val="000000"/>
              </w:rPr>
              <w:t>132,829</w:t>
            </w:r>
          </w:p>
        </w:tc>
        <w:tc>
          <w:tcPr>
            <w:tcW w:w="863" w:type="pct"/>
            <w:tcBorders>
              <w:top w:val="single" w:sz="4" w:space="0" w:color="auto"/>
              <w:left w:val="single" w:sz="4" w:space="0" w:color="auto"/>
              <w:bottom w:val="single" w:sz="4" w:space="0" w:color="auto"/>
              <w:right w:val="single" w:sz="4" w:space="0" w:color="auto"/>
            </w:tcBorders>
            <w:vAlign w:val="bottom"/>
            <w:hideMark/>
          </w:tcPr>
          <w:p w14:paraId="55734CF8" w14:textId="77777777" w:rsidR="00265584" w:rsidRDefault="00265584">
            <w:pPr>
              <w:jc w:val="right"/>
              <w:rPr>
                <w:rFonts w:ascii="Calibri" w:hAnsi="Calibri" w:cs="Calibri"/>
                <w:color w:val="000000"/>
              </w:rPr>
            </w:pPr>
            <w:r>
              <w:rPr>
                <w:rFonts w:ascii="Calibri" w:hAnsi="Calibri" w:cs="Calibri"/>
                <w:color w:val="000000"/>
              </w:rPr>
              <w:t>17.6</w:t>
            </w:r>
          </w:p>
        </w:tc>
      </w:tr>
      <w:tr w:rsidR="00265584" w14:paraId="2F861985" w14:textId="77777777" w:rsidTr="00015C82">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53A7030A" w14:textId="77777777" w:rsidR="00265584" w:rsidRDefault="00265584">
            <w:pPr>
              <w:rPr>
                <w:b/>
                <w:bCs/>
              </w:rPr>
            </w:pPr>
            <w:r>
              <w:rPr>
                <w:b/>
                <w:bCs/>
              </w:rPr>
              <w:t>By living location (% of Total)</w:t>
            </w:r>
          </w:p>
        </w:tc>
        <w:tc>
          <w:tcPr>
            <w:tcW w:w="1204" w:type="pct"/>
            <w:tcBorders>
              <w:top w:val="single" w:sz="4" w:space="0" w:color="auto"/>
              <w:left w:val="single" w:sz="4" w:space="0" w:color="auto"/>
              <w:bottom w:val="single" w:sz="4" w:space="0" w:color="auto"/>
              <w:right w:val="single" w:sz="4" w:space="0" w:color="auto"/>
            </w:tcBorders>
            <w:vAlign w:val="bottom"/>
            <w:hideMark/>
          </w:tcPr>
          <w:p w14:paraId="492C6E73" w14:textId="77777777" w:rsidR="00265584" w:rsidRDefault="00265584">
            <w:pPr>
              <w:rPr>
                <w:b/>
                <w:bCs/>
              </w:rPr>
            </w:pPr>
            <w:r>
              <w:rPr>
                <w:rFonts w:ascii="Calibri" w:hAnsi="Calibri" w:cs="Calibri"/>
                <w:b/>
                <w:bCs/>
                <w:color w:val="000000"/>
              </w:rPr>
              <w:t>Rural</w:t>
            </w:r>
          </w:p>
        </w:tc>
        <w:tc>
          <w:tcPr>
            <w:tcW w:w="963" w:type="pct"/>
            <w:tcBorders>
              <w:top w:val="single" w:sz="4" w:space="0" w:color="auto"/>
              <w:left w:val="single" w:sz="4" w:space="0" w:color="auto"/>
              <w:bottom w:val="single" w:sz="4" w:space="0" w:color="auto"/>
              <w:right w:val="single" w:sz="4" w:space="0" w:color="auto"/>
            </w:tcBorders>
            <w:vAlign w:val="bottom"/>
            <w:hideMark/>
          </w:tcPr>
          <w:p w14:paraId="4896071F" w14:textId="77777777" w:rsidR="00265584" w:rsidRDefault="00265584">
            <w:pPr>
              <w:jc w:val="right"/>
            </w:pPr>
            <w:r>
              <w:rPr>
                <w:rFonts w:ascii="Calibri" w:hAnsi="Calibri" w:cs="Calibri"/>
                <w:color w:val="000000"/>
              </w:rPr>
              <w:t>142,559 (19%)</w:t>
            </w:r>
          </w:p>
        </w:tc>
        <w:tc>
          <w:tcPr>
            <w:tcW w:w="963" w:type="pct"/>
            <w:tcBorders>
              <w:top w:val="single" w:sz="4" w:space="0" w:color="auto"/>
              <w:left w:val="single" w:sz="4" w:space="0" w:color="auto"/>
              <w:bottom w:val="single" w:sz="4" w:space="0" w:color="auto"/>
              <w:right w:val="single" w:sz="4" w:space="0" w:color="auto"/>
            </w:tcBorders>
            <w:vAlign w:val="bottom"/>
            <w:hideMark/>
          </w:tcPr>
          <w:p w14:paraId="3E9C05D5" w14:textId="77777777" w:rsidR="00265584" w:rsidRDefault="00265584">
            <w:pPr>
              <w:jc w:val="right"/>
              <w:rPr>
                <w:rFonts w:ascii="Calibri" w:hAnsi="Calibri" w:cs="Calibri"/>
                <w:color w:val="000000"/>
              </w:rPr>
            </w:pPr>
            <w:r>
              <w:rPr>
                <w:rFonts w:ascii="Calibri" w:hAnsi="Calibri" w:cs="Calibri"/>
                <w:color w:val="000000"/>
              </w:rPr>
              <w:t>13,951 (11%)</w:t>
            </w:r>
          </w:p>
        </w:tc>
        <w:tc>
          <w:tcPr>
            <w:tcW w:w="863" w:type="pct"/>
            <w:tcBorders>
              <w:top w:val="single" w:sz="4" w:space="0" w:color="auto"/>
              <w:left w:val="single" w:sz="4" w:space="0" w:color="auto"/>
              <w:bottom w:val="single" w:sz="4" w:space="0" w:color="auto"/>
              <w:right w:val="single" w:sz="4" w:space="0" w:color="auto"/>
            </w:tcBorders>
            <w:vAlign w:val="bottom"/>
            <w:hideMark/>
          </w:tcPr>
          <w:p w14:paraId="0298807E" w14:textId="77777777" w:rsidR="00265584" w:rsidRDefault="00265584">
            <w:pPr>
              <w:jc w:val="right"/>
              <w:rPr>
                <w:rFonts w:ascii="Calibri" w:hAnsi="Calibri" w:cs="Calibri"/>
                <w:color w:val="000000"/>
              </w:rPr>
            </w:pPr>
            <w:r>
              <w:rPr>
                <w:rFonts w:ascii="Calibri" w:hAnsi="Calibri" w:cs="Calibri"/>
                <w:color w:val="000000"/>
              </w:rPr>
              <w:t>9.8</w:t>
            </w:r>
          </w:p>
        </w:tc>
      </w:tr>
      <w:tr w:rsidR="00265584" w14:paraId="25F02A95"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8DE28D" w14:textId="77777777" w:rsidR="00265584" w:rsidRDefault="00265584">
            <w:pPr>
              <w:rPr>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4C3926E5" w14:textId="77777777" w:rsidR="00265584" w:rsidRDefault="00265584">
            <w:pPr>
              <w:rPr>
                <w:b/>
                <w:bCs/>
              </w:rPr>
            </w:pPr>
            <w:r>
              <w:rPr>
                <w:rFonts w:ascii="Calibri" w:hAnsi="Calibri" w:cs="Calibri"/>
                <w:b/>
                <w:bCs/>
                <w:color w:val="000000"/>
              </w:rPr>
              <w:t>Urban cluster</w:t>
            </w:r>
          </w:p>
        </w:tc>
        <w:tc>
          <w:tcPr>
            <w:tcW w:w="963" w:type="pct"/>
            <w:tcBorders>
              <w:top w:val="single" w:sz="4" w:space="0" w:color="auto"/>
              <w:left w:val="single" w:sz="4" w:space="0" w:color="auto"/>
              <w:bottom w:val="single" w:sz="4" w:space="0" w:color="auto"/>
              <w:right w:val="single" w:sz="4" w:space="0" w:color="auto"/>
            </w:tcBorders>
            <w:vAlign w:val="bottom"/>
            <w:hideMark/>
          </w:tcPr>
          <w:p w14:paraId="4795F9B4" w14:textId="77777777" w:rsidR="00265584" w:rsidRDefault="00265584">
            <w:pPr>
              <w:jc w:val="right"/>
            </w:pPr>
            <w:r>
              <w:rPr>
                <w:rFonts w:ascii="Calibri" w:hAnsi="Calibri" w:cs="Calibri"/>
                <w:color w:val="000000"/>
              </w:rPr>
              <w:t>71,249 (9%)</w:t>
            </w:r>
          </w:p>
        </w:tc>
        <w:tc>
          <w:tcPr>
            <w:tcW w:w="963" w:type="pct"/>
            <w:tcBorders>
              <w:top w:val="single" w:sz="4" w:space="0" w:color="auto"/>
              <w:left w:val="single" w:sz="4" w:space="0" w:color="auto"/>
              <w:bottom w:val="single" w:sz="4" w:space="0" w:color="auto"/>
              <w:right w:val="single" w:sz="4" w:space="0" w:color="auto"/>
            </w:tcBorders>
            <w:vAlign w:val="bottom"/>
            <w:hideMark/>
          </w:tcPr>
          <w:p w14:paraId="5F99586A" w14:textId="77777777" w:rsidR="00265584" w:rsidRDefault="00265584">
            <w:pPr>
              <w:jc w:val="right"/>
              <w:rPr>
                <w:rFonts w:ascii="Calibri" w:hAnsi="Calibri" w:cs="Calibri"/>
                <w:color w:val="000000"/>
              </w:rPr>
            </w:pPr>
            <w:r>
              <w:rPr>
                <w:rFonts w:ascii="Calibri" w:hAnsi="Calibri" w:cs="Calibri"/>
                <w:color w:val="000000"/>
              </w:rPr>
              <w:t>9,296 (7%)</w:t>
            </w:r>
          </w:p>
        </w:tc>
        <w:tc>
          <w:tcPr>
            <w:tcW w:w="863" w:type="pct"/>
            <w:tcBorders>
              <w:top w:val="single" w:sz="4" w:space="0" w:color="auto"/>
              <w:left w:val="single" w:sz="4" w:space="0" w:color="auto"/>
              <w:bottom w:val="single" w:sz="4" w:space="0" w:color="auto"/>
              <w:right w:val="single" w:sz="4" w:space="0" w:color="auto"/>
            </w:tcBorders>
            <w:vAlign w:val="bottom"/>
            <w:hideMark/>
          </w:tcPr>
          <w:p w14:paraId="18E1B52C" w14:textId="77777777" w:rsidR="00265584" w:rsidRDefault="00265584">
            <w:pPr>
              <w:jc w:val="right"/>
              <w:rPr>
                <w:rFonts w:ascii="Calibri" w:hAnsi="Calibri" w:cs="Calibri"/>
                <w:color w:val="000000"/>
              </w:rPr>
            </w:pPr>
            <w:r>
              <w:rPr>
                <w:rFonts w:ascii="Calibri" w:hAnsi="Calibri" w:cs="Calibri"/>
                <w:color w:val="000000"/>
              </w:rPr>
              <w:t>13.0</w:t>
            </w:r>
          </w:p>
        </w:tc>
      </w:tr>
      <w:tr w:rsidR="00265584" w14:paraId="3247DDDD" w14:textId="77777777" w:rsidTr="00015C82">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E688E" w14:textId="77777777" w:rsidR="00265584" w:rsidRDefault="00265584">
            <w:pPr>
              <w:rPr>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1D1DBB92" w14:textId="77777777" w:rsidR="00265584" w:rsidRDefault="00265584">
            <w:pPr>
              <w:rPr>
                <w:b/>
                <w:bCs/>
              </w:rPr>
            </w:pPr>
            <w:r>
              <w:rPr>
                <w:rFonts w:ascii="Calibri" w:hAnsi="Calibri" w:cs="Calibri"/>
                <w:b/>
                <w:bCs/>
                <w:color w:val="000000"/>
              </w:rPr>
              <w:t>Urbanized area</w:t>
            </w:r>
          </w:p>
        </w:tc>
        <w:tc>
          <w:tcPr>
            <w:tcW w:w="963" w:type="pct"/>
            <w:tcBorders>
              <w:top w:val="single" w:sz="4" w:space="0" w:color="auto"/>
              <w:left w:val="single" w:sz="4" w:space="0" w:color="auto"/>
              <w:bottom w:val="single" w:sz="4" w:space="0" w:color="auto"/>
              <w:right w:val="single" w:sz="4" w:space="0" w:color="auto"/>
            </w:tcBorders>
            <w:vAlign w:val="bottom"/>
            <w:hideMark/>
          </w:tcPr>
          <w:p w14:paraId="18B19B6B" w14:textId="77777777" w:rsidR="00265584" w:rsidRDefault="00265584">
            <w:pPr>
              <w:jc w:val="right"/>
            </w:pPr>
            <w:r>
              <w:rPr>
                <w:rFonts w:ascii="Calibri" w:hAnsi="Calibri" w:cs="Calibri"/>
                <w:color w:val="000000"/>
              </w:rPr>
              <w:t>541,085 (72%)</w:t>
            </w:r>
          </w:p>
        </w:tc>
        <w:tc>
          <w:tcPr>
            <w:tcW w:w="963" w:type="pct"/>
            <w:tcBorders>
              <w:top w:val="single" w:sz="4" w:space="0" w:color="auto"/>
              <w:left w:val="single" w:sz="4" w:space="0" w:color="auto"/>
              <w:bottom w:val="single" w:sz="4" w:space="0" w:color="auto"/>
              <w:right w:val="single" w:sz="4" w:space="0" w:color="auto"/>
            </w:tcBorders>
            <w:vAlign w:val="bottom"/>
            <w:hideMark/>
          </w:tcPr>
          <w:p w14:paraId="70A4275E" w14:textId="77777777" w:rsidR="00265584" w:rsidRDefault="00265584">
            <w:pPr>
              <w:jc w:val="right"/>
              <w:rPr>
                <w:rFonts w:ascii="Calibri" w:hAnsi="Calibri" w:cs="Calibri"/>
                <w:color w:val="000000"/>
              </w:rPr>
            </w:pPr>
            <w:r>
              <w:rPr>
                <w:rFonts w:ascii="Calibri" w:hAnsi="Calibri" w:cs="Calibri"/>
                <w:color w:val="000000"/>
              </w:rPr>
              <w:t>109,581 (82%)</w:t>
            </w:r>
          </w:p>
        </w:tc>
        <w:tc>
          <w:tcPr>
            <w:tcW w:w="863" w:type="pct"/>
            <w:tcBorders>
              <w:top w:val="single" w:sz="4" w:space="0" w:color="auto"/>
              <w:left w:val="single" w:sz="4" w:space="0" w:color="auto"/>
              <w:bottom w:val="single" w:sz="4" w:space="0" w:color="auto"/>
              <w:right w:val="single" w:sz="4" w:space="0" w:color="auto"/>
            </w:tcBorders>
            <w:vAlign w:val="bottom"/>
            <w:hideMark/>
          </w:tcPr>
          <w:p w14:paraId="648736A2" w14:textId="77777777" w:rsidR="00265584" w:rsidRDefault="00265584">
            <w:pPr>
              <w:jc w:val="right"/>
              <w:rPr>
                <w:rFonts w:ascii="Calibri" w:hAnsi="Calibri" w:cs="Calibri"/>
                <w:color w:val="000000"/>
              </w:rPr>
            </w:pPr>
            <w:r>
              <w:rPr>
                <w:rFonts w:ascii="Calibri" w:hAnsi="Calibri" w:cs="Calibri"/>
                <w:color w:val="000000"/>
              </w:rPr>
              <w:t>20.3</w:t>
            </w:r>
          </w:p>
        </w:tc>
      </w:tr>
      <w:tr w:rsidR="00015C82" w14:paraId="7F71B7C8" w14:textId="77777777" w:rsidTr="00015C82">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0A17282D" w14:textId="77777777" w:rsidR="00015C82" w:rsidRDefault="00015C82" w:rsidP="00015C82">
            <w:pPr>
              <w:rPr>
                <w:b/>
                <w:bCs/>
              </w:rPr>
            </w:pPr>
            <w:r>
              <w:rPr>
                <w:b/>
                <w:bCs/>
              </w:rPr>
              <w:t>By median household income (% of Total)</w:t>
            </w:r>
          </w:p>
        </w:tc>
        <w:tc>
          <w:tcPr>
            <w:tcW w:w="1204" w:type="pct"/>
            <w:tcBorders>
              <w:top w:val="single" w:sz="4" w:space="0" w:color="auto"/>
              <w:left w:val="single" w:sz="4" w:space="0" w:color="auto"/>
              <w:bottom w:val="single" w:sz="4" w:space="0" w:color="auto"/>
              <w:right w:val="single" w:sz="4" w:space="0" w:color="auto"/>
            </w:tcBorders>
            <w:hideMark/>
          </w:tcPr>
          <w:p w14:paraId="356D055D" w14:textId="55787DFC" w:rsidR="00015C82" w:rsidRDefault="00015C82" w:rsidP="00015C82">
            <w:pPr>
              <w:rPr>
                <w:b/>
                <w:bCs/>
              </w:rPr>
            </w:pPr>
            <w:r>
              <w:rPr>
                <w:b/>
                <w:bCs/>
              </w:rPr>
              <w:t>&lt;$20,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32739169" w14:textId="77777777" w:rsidR="00015C82" w:rsidRDefault="00015C82" w:rsidP="00015C82">
            <w:pPr>
              <w:jc w:val="right"/>
            </w:pPr>
            <w:r>
              <w:rPr>
                <w:rFonts w:ascii="Calibri" w:hAnsi="Calibri" w:cs="Calibri"/>
                <w:color w:val="000000"/>
              </w:rPr>
              <w:t>28,039 (4%)</w:t>
            </w:r>
          </w:p>
        </w:tc>
        <w:tc>
          <w:tcPr>
            <w:tcW w:w="963" w:type="pct"/>
            <w:tcBorders>
              <w:top w:val="single" w:sz="4" w:space="0" w:color="auto"/>
              <w:left w:val="single" w:sz="4" w:space="0" w:color="auto"/>
              <w:bottom w:val="single" w:sz="4" w:space="0" w:color="auto"/>
              <w:right w:val="single" w:sz="4" w:space="0" w:color="auto"/>
            </w:tcBorders>
            <w:vAlign w:val="bottom"/>
            <w:hideMark/>
          </w:tcPr>
          <w:p w14:paraId="169E2DB5" w14:textId="77777777" w:rsidR="00015C82" w:rsidRDefault="00015C82" w:rsidP="00015C82">
            <w:pPr>
              <w:jc w:val="right"/>
              <w:rPr>
                <w:rFonts w:ascii="Calibri" w:hAnsi="Calibri" w:cs="Calibri"/>
                <w:color w:val="000000"/>
              </w:rPr>
            </w:pPr>
            <w:r>
              <w:rPr>
                <w:rFonts w:ascii="Calibri" w:hAnsi="Calibri" w:cs="Calibri"/>
                <w:color w:val="000000"/>
              </w:rPr>
              <w:t>5,834 (4%)</w:t>
            </w:r>
          </w:p>
        </w:tc>
        <w:tc>
          <w:tcPr>
            <w:tcW w:w="863" w:type="pct"/>
            <w:tcBorders>
              <w:top w:val="single" w:sz="4" w:space="0" w:color="auto"/>
              <w:left w:val="single" w:sz="4" w:space="0" w:color="auto"/>
              <w:bottom w:val="single" w:sz="4" w:space="0" w:color="auto"/>
              <w:right w:val="single" w:sz="4" w:space="0" w:color="auto"/>
            </w:tcBorders>
            <w:vAlign w:val="bottom"/>
            <w:hideMark/>
          </w:tcPr>
          <w:p w14:paraId="4D4C33F2" w14:textId="77777777" w:rsidR="00015C82" w:rsidRDefault="00015C82" w:rsidP="00015C82">
            <w:pPr>
              <w:jc w:val="right"/>
              <w:rPr>
                <w:rFonts w:ascii="Calibri" w:hAnsi="Calibri" w:cs="Calibri"/>
                <w:color w:val="000000"/>
              </w:rPr>
            </w:pPr>
            <w:r>
              <w:rPr>
                <w:rFonts w:ascii="Calibri" w:hAnsi="Calibri" w:cs="Calibri"/>
                <w:color w:val="000000"/>
              </w:rPr>
              <w:t>20.8</w:t>
            </w:r>
          </w:p>
        </w:tc>
      </w:tr>
      <w:tr w:rsidR="00015C82" w14:paraId="76A49653"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A470F0"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678D75A3" w14:textId="305A824E" w:rsidR="00015C82" w:rsidRDefault="00015C82" w:rsidP="00015C82">
            <w:pPr>
              <w:rPr>
                <w:b/>
                <w:bCs/>
              </w:rPr>
            </w:pPr>
            <w:r>
              <w:rPr>
                <w:b/>
                <w:bCs/>
              </w:rPr>
              <w:t>$20,000 to &lt;$3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38E6CEE0" w14:textId="77777777" w:rsidR="00015C82" w:rsidRDefault="00015C82" w:rsidP="00015C82">
            <w:pPr>
              <w:jc w:val="right"/>
            </w:pPr>
            <w:r>
              <w:rPr>
                <w:rFonts w:ascii="Calibri" w:hAnsi="Calibri" w:cs="Calibri"/>
                <w:color w:val="000000"/>
              </w:rPr>
              <w:t>134,208 (18%)</w:t>
            </w:r>
          </w:p>
        </w:tc>
        <w:tc>
          <w:tcPr>
            <w:tcW w:w="963" w:type="pct"/>
            <w:tcBorders>
              <w:top w:val="single" w:sz="4" w:space="0" w:color="auto"/>
              <w:left w:val="single" w:sz="4" w:space="0" w:color="auto"/>
              <w:bottom w:val="single" w:sz="4" w:space="0" w:color="auto"/>
              <w:right w:val="single" w:sz="4" w:space="0" w:color="auto"/>
            </w:tcBorders>
            <w:vAlign w:val="bottom"/>
            <w:hideMark/>
          </w:tcPr>
          <w:p w14:paraId="099B26FE" w14:textId="77777777" w:rsidR="00015C82" w:rsidRDefault="00015C82" w:rsidP="00015C82">
            <w:pPr>
              <w:jc w:val="right"/>
              <w:rPr>
                <w:rFonts w:ascii="Calibri" w:hAnsi="Calibri" w:cs="Calibri"/>
                <w:color w:val="000000"/>
              </w:rPr>
            </w:pPr>
            <w:r>
              <w:rPr>
                <w:rFonts w:ascii="Calibri" w:hAnsi="Calibri" w:cs="Calibri"/>
                <w:color w:val="000000"/>
              </w:rPr>
              <w:t>24,906 (19%)</w:t>
            </w:r>
          </w:p>
        </w:tc>
        <w:tc>
          <w:tcPr>
            <w:tcW w:w="863" w:type="pct"/>
            <w:tcBorders>
              <w:top w:val="single" w:sz="4" w:space="0" w:color="auto"/>
              <w:left w:val="single" w:sz="4" w:space="0" w:color="auto"/>
              <w:bottom w:val="single" w:sz="4" w:space="0" w:color="auto"/>
              <w:right w:val="single" w:sz="4" w:space="0" w:color="auto"/>
            </w:tcBorders>
            <w:vAlign w:val="bottom"/>
            <w:hideMark/>
          </w:tcPr>
          <w:p w14:paraId="203399EB" w14:textId="77777777" w:rsidR="00015C82" w:rsidRDefault="00015C82" w:rsidP="00015C82">
            <w:pPr>
              <w:jc w:val="right"/>
              <w:rPr>
                <w:rFonts w:ascii="Calibri" w:hAnsi="Calibri" w:cs="Calibri"/>
                <w:color w:val="000000"/>
              </w:rPr>
            </w:pPr>
            <w:r>
              <w:rPr>
                <w:rFonts w:ascii="Calibri" w:hAnsi="Calibri" w:cs="Calibri"/>
                <w:color w:val="000000"/>
              </w:rPr>
              <w:t>18.6</w:t>
            </w:r>
          </w:p>
        </w:tc>
      </w:tr>
      <w:tr w:rsidR="00015C82" w14:paraId="0B13B184"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7D2B5"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49CB3A9A" w14:textId="4D789D95" w:rsidR="00015C82" w:rsidRDefault="00015C82" w:rsidP="00015C82">
            <w:pPr>
              <w:rPr>
                <w:b/>
                <w:bCs/>
              </w:rPr>
            </w:pPr>
            <w:r>
              <w:rPr>
                <w:b/>
                <w:bCs/>
              </w:rPr>
              <w:t>$35,000 to &lt;$50,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1493FF6A" w14:textId="77777777" w:rsidR="00015C82" w:rsidRDefault="00015C82" w:rsidP="00015C82">
            <w:pPr>
              <w:jc w:val="right"/>
            </w:pPr>
            <w:r>
              <w:rPr>
                <w:rFonts w:ascii="Calibri" w:hAnsi="Calibri" w:cs="Calibri"/>
                <w:color w:val="000000"/>
              </w:rPr>
              <w:t>190,481 (25%)</w:t>
            </w:r>
          </w:p>
        </w:tc>
        <w:tc>
          <w:tcPr>
            <w:tcW w:w="963" w:type="pct"/>
            <w:tcBorders>
              <w:top w:val="single" w:sz="4" w:space="0" w:color="auto"/>
              <w:left w:val="single" w:sz="4" w:space="0" w:color="auto"/>
              <w:bottom w:val="single" w:sz="4" w:space="0" w:color="auto"/>
              <w:right w:val="single" w:sz="4" w:space="0" w:color="auto"/>
            </w:tcBorders>
            <w:vAlign w:val="bottom"/>
            <w:hideMark/>
          </w:tcPr>
          <w:p w14:paraId="0CBA3457" w14:textId="77777777" w:rsidR="00015C82" w:rsidRDefault="00015C82" w:rsidP="00015C82">
            <w:pPr>
              <w:jc w:val="right"/>
              <w:rPr>
                <w:rFonts w:ascii="Calibri" w:hAnsi="Calibri" w:cs="Calibri"/>
                <w:color w:val="000000"/>
              </w:rPr>
            </w:pPr>
            <w:r>
              <w:rPr>
                <w:rFonts w:ascii="Calibri" w:hAnsi="Calibri" w:cs="Calibri"/>
                <w:color w:val="000000"/>
              </w:rPr>
              <w:t>32,369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E76B53C" w14:textId="77777777" w:rsidR="00015C82" w:rsidRDefault="00015C82" w:rsidP="00015C82">
            <w:pPr>
              <w:jc w:val="right"/>
              <w:rPr>
                <w:rFonts w:ascii="Calibri" w:hAnsi="Calibri" w:cs="Calibri"/>
                <w:color w:val="000000"/>
              </w:rPr>
            </w:pPr>
            <w:r>
              <w:rPr>
                <w:rFonts w:ascii="Calibri" w:hAnsi="Calibri" w:cs="Calibri"/>
                <w:color w:val="000000"/>
              </w:rPr>
              <w:t>17.0</w:t>
            </w:r>
          </w:p>
        </w:tc>
      </w:tr>
      <w:tr w:rsidR="00015C82" w14:paraId="7C599371" w14:textId="77777777" w:rsidTr="00015C82">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8DCBF4"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13D60F8F" w14:textId="33D047EB" w:rsidR="00015C82" w:rsidRDefault="00015C82" w:rsidP="00015C82">
            <w:pPr>
              <w:rPr>
                <w:b/>
                <w:bCs/>
              </w:rPr>
            </w:pPr>
            <w:r>
              <w:rPr>
                <w:b/>
                <w:bCs/>
              </w:rPr>
              <w:t>$50,000 to &lt;$7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161F921B" w14:textId="77777777" w:rsidR="00015C82" w:rsidRDefault="00015C82" w:rsidP="00015C82">
            <w:pPr>
              <w:jc w:val="right"/>
            </w:pPr>
            <w:r>
              <w:rPr>
                <w:rFonts w:ascii="Calibri" w:hAnsi="Calibri" w:cs="Calibri"/>
                <w:color w:val="000000"/>
              </w:rPr>
              <w:t>223,522 (30%)</w:t>
            </w:r>
          </w:p>
        </w:tc>
        <w:tc>
          <w:tcPr>
            <w:tcW w:w="963" w:type="pct"/>
            <w:tcBorders>
              <w:top w:val="single" w:sz="4" w:space="0" w:color="auto"/>
              <w:left w:val="single" w:sz="4" w:space="0" w:color="auto"/>
              <w:bottom w:val="single" w:sz="4" w:space="0" w:color="auto"/>
              <w:right w:val="single" w:sz="4" w:space="0" w:color="auto"/>
            </w:tcBorders>
            <w:vAlign w:val="bottom"/>
            <w:hideMark/>
          </w:tcPr>
          <w:p w14:paraId="5434CF47" w14:textId="77777777" w:rsidR="00015C82" w:rsidRDefault="00015C82" w:rsidP="00015C82">
            <w:pPr>
              <w:jc w:val="right"/>
              <w:rPr>
                <w:rFonts w:ascii="Calibri" w:hAnsi="Calibri" w:cs="Calibri"/>
                <w:color w:val="000000"/>
              </w:rPr>
            </w:pPr>
            <w:r>
              <w:rPr>
                <w:rFonts w:ascii="Calibri" w:hAnsi="Calibri" w:cs="Calibri"/>
                <w:color w:val="000000"/>
              </w:rPr>
              <w:t>37,559 (28%)</w:t>
            </w:r>
          </w:p>
        </w:tc>
        <w:tc>
          <w:tcPr>
            <w:tcW w:w="863" w:type="pct"/>
            <w:tcBorders>
              <w:top w:val="single" w:sz="4" w:space="0" w:color="auto"/>
              <w:left w:val="single" w:sz="4" w:space="0" w:color="auto"/>
              <w:bottom w:val="single" w:sz="4" w:space="0" w:color="auto"/>
              <w:right w:val="single" w:sz="4" w:space="0" w:color="auto"/>
            </w:tcBorders>
            <w:vAlign w:val="bottom"/>
            <w:hideMark/>
          </w:tcPr>
          <w:p w14:paraId="0900BCD9" w14:textId="77777777" w:rsidR="00015C82" w:rsidRDefault="00015C82" w:rsidP="00015C82">
            <w:pPr>
              <w:jc w:val="right"/>
              <w:rPr>
                <w:rFonts w:ascii="Calibri" w:hAnsi="Calibri" w:cs="Calibri"/>
                <w:color w:val="000000"/>
              </w:rPr>
            </w:pPr>
            <w:r>
              <w:rPr>
                <w:rFonts w:ascii="Calibri" w:hAnsi="Calibri" w:cs="Calibri"/>
                <w:color w:val="000000"/>
              </w:rPr>
              <w:t>16.8</w:t>
            </w:r>
          </w:p>
        </w:tc>
      </w:tr>
      <w:tr w:rsidR="00015C82" w14:paraId="5B7BC329" w14:textId="77777777" w:rsidTr="00015C82">
        <w:trPr>
          <w:trHeight w:val="10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7A4240"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544C4FD0" w14:textId="0AF54A6E" w:rsidR="00015C82" w:rsidRDefault="00015C82" w:rsidP="00015C82">
            <w:pPr>
              <w:rPr>
                <w:b/>
                <w:bCs/>
              </w:rPr>
            </w:pPr>
            <w:r>
              <w:rPr>
                <w:rFonts w:cstheme="minorHAnsi"/>
                <w:b/>
                <w:bCs/>
              </w:rPr>
              <w:t>≥$7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0E9ED21B" w14:textId="77777777" w:rsidR="00015C82" w:rsidRDefault="00015C82" w:rsidP="00015C82">
            <w:pPr>
              <w:jc w:val="right"/>
            </w:pPr>
            <w:r>
              <w:rPr>
                <w:rFonts w:ascii="Calibri" w:hAnsi="Calibri" w:cs="Calibri"/>
                <w:color w:val="000000"/>
              </w:rPr>
              <w:t>178,497 (24%)</w:t>
            </w:r>
          </w:p>
        </w:tc>
        <w:tc>
          <w:tcPr>
            <w:tcW w:w="963" w:type="pct"/>
            <w:tcBorders>
              <w:top w:val="single" w:sz="4" w:space="0" w:color="auto"/>
              <w:left w:val="single" w:sz="4" w:space="0" w:color="auto"/>
              <w:bottom w:val="single" w:sz="4" w:space="0" w:color="auto"/>
              <w:right w:val="single" w:sz="4" w:space="0" w:color="auto"/>
            </w:tcBorders>
            <w:vAlign w:val="bottom"/>
            <w:hideMark/>
          </w:tcPr>
          <w:p w14:paraId="7DEF0CBA" w14:textId="77777777" w:rsidR="00015C82" w:rsidRDefault="00015C82" w:rsidP="00015C82">
            <w:pPr>
              <w:jc w:val="right"/>
              <w:rPr>
                <w:rFonts w:ascii="Calibri" w:hAnsi="Calibri" w:cs="Calibri"/>
                <w:color w:val="000000"/>
              </w:rPr>
            </w:pPr>
            <w:r>
              <w:rPr>
                <w:rFonts w:ascii="Calibri" w:hAnsi="Calibri" w:cs="Calibri"/>
                <w:color w:val="000000"/>
              </w:rPr>
              <w:t>32,133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6C8413E" w14:textId="77777777" w:rsidR="00015C82" w:rsidRDefault="00015C82" w:rsidP="00015C82">
            <w:pPr>
              <w:jc w:val="right"/>
              <w:rPr>
                <w:rFonts w:ascii="Calibri" w:hAnsi="Calibri" w:cs="Calibri"/>
                <w:color w:val="000000"/>
              </w:rPr>
            </w:pPr>
            <w:r>
              <w:rPr>
                <w:rFonts w:ascii="Calibri" w:hAnsi="Calibri" w:cs="Calibri"/>
                <w:color w:val="000000"/>
              </w:rPr>
              <w:t>18.0</w:t>
            </w:r>
          </w:p>
        </w:tc>
      </w:tr>
    </w:tbl>
    <w:p w14:paraId="35FADB5B" w14:textId="77777777" w:rsidR="00265584" w:rsidRDefault="00265584" w:rsidP="00265584">
      <w:pPr>
        <w:rPr>
          <w:b/>
          <w:bCs/>
        </w:rPr>
      </w:pPr>
    </w:p>
    <w:p w14:paraId="73BDF544" w14:textId="785CE5F3" w:rsidR="00265584" w:rsidDel="00133FD4" w:rsidRDefault="00747FB0" w:rsidP="00077D15">
      <w:pPr>
        <w:pStyle w:val="ListParagraph"/>
        <w:numPr>
          <w:ilvl w:val="0"/>
          <w:numId w:val="15"/>
        </w:numPr>
        <w:spacing w:line="256" w:lineRule="auto"/>
        <w:rPr>
          <w:del w:id="849" w:author="Alotaibi, Raed" w:date="2019-05-21T11:38:00Z"/>
          <w:b/>
          <w:bCs/>
        </w:rPr>
      </w:pPr>
      <w:del w:id="850" w:author="Alotaibi, Raed" w:date="2019-05-21T11:38:00Z">
        <w:r w:rsidDel="00133FD4">
          <w:rPr>
            <w:b/>
            <w:bCs/>
          </w:rPr>
          <w:lastRenderedPageBreak/>
          <w:delText xml:space="preserve">Table 5: </w:delText>
        </w:r>
        <w:r w:rsidR="00265584" w:rsidDel="00133FD4">
          <w:rPr>
            <w:b/>
            <w:bCs/>
          </w:rPr>
          <w:delText xml:space="preserve">State results </w:delText>
        </w:r>
      </w:del>
    </w:p>
    <w:p w14:paraId="0AF40652" w14:textId="0556555D" w:rsidR="00133FD4" w:rsidRDefault="00133FD4">
      <w:pPr>
        <w:pStyle w:val="Caption"/>
        <w:keepNext/>
        <w:rPr>
          <w:ins w:id="851" w:author="Alotaibi, Raed" w:date="2019-05-21T11:38:00Z"/>
        </w:rPr>
        <w:pPrChange w:id="852" w:author="Alotaibi, Raed" w:date="2019-05-21T11:38:00Z">
          <w:pPr/>
        </w:pPrChange>
      </w:pPr>
      <w:bookmarkStart w:id="853" w:name="_Ref9331714"/>
      <w:ins w:id="854" w:author="Alotaibi, Raed" w:date="2019-05-21T11:38:00Z">
        <w:r>
          <w:t xml:space="preserve">Table </w:t>
        </w:r>
        <w:r>
          <w:fldChar w:fldCharType="begin"/>
        </w:r>
        <w:r>
          <w:instrText xml:space="preserve"> SEQ Table \* ARABIC </w:instrText>
        </w:r>
      </w:ins>
      <w:r>
        <w:fldChar w:fldCharType="separate"/>
      </w:r>
      <w:ins w:id="855" w:author="Alotaibi, Raed" w:date="2019-05-21T11:41:00Z">
        <w:r w:rsidR="00D34400">
          <w:rPr>
            <w:noProof/>
          </w:rPr>
          <w:t>5</w:t>
        </w:r>
      </w:ins>
      <w:ins w:id="856" w:author="Alotaibi, Raed" w:date="2019-05-21T11:38:00Z">
        <w:r>
          <w:fldChar w:fldCharType="end"/>
        </w:r>
        <w:bookmarkEnd w:id="853"/>
        <w:r>
          <w:t>: State results</w:t>
        </w:r>
      </w:ins>
    </w:p>
    <w:tbl>
      <w:tblPr>
        <w:tblStyle w:val="TableGrid"/>
        <w:tblW w:w="5000" w:type="pct"/>
        <w:tblLook w:val="04A0" w:firstRow="1" w:lastRow="0" w:firstColumn="1" w:lastColumn="0" w:noHBand="0" w:noVBand="1"/>
      </w:tblPr>
      <w:tblGrid>
        <w:gridCol w:w="2626"/>
        <w:gridCol w:w="1906"/>
        <w:gridCol w:w="1606"/>
        <w:gridCol w:w="1606"/>
        <w:gridCol w:w="1606"/>
      </w:tblGrid>
      <w:tr w:rsidR="00265584" w14:paraId="2710631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9772F48" w14:textId="77777777" w:rsidR="00265584" w:rsidRDefault="00265584">
            <w:pPr>
              <w:rPr>
                <w:b/>
                <w:bCs/>
              </w:rPr>
            </w:pPr>
            <w:r>
              <w:rPr>
                <w:b/>
                <w:bCs/>
              </w:rPr>
              <w:t>STATE</w:t>
            </w:r>
          </w:p>
        </w:tc>
        <w:tc>
          <w:tcPr>
            <w:tcW w:w="1019" w:type="pct"/>
            <w:tcBorders>
              <w:top w:val="single" w:sz="4" w:space="0" w:color="auto"/>
              <w:left w:val="single" w:sz="4" w:space="0" w:color="auto"/>
              <w:bottom w:val="single" w:sz="4" w:space="0" w:color="auto"/>
              <w:right w:val="single" w:sz="4" w:space="0" w:color="auto"/>
            </w:tcBorders>
            <w:noWrap/>
            <w:hideMark/>
          </w:tcPr>
          <w:p w14:paraId="4C5DC77B" w14:textId="77777777" w:rsidR="00265584" w:rsidRDefault="00265584">
            <w:pPr>
              <w:rPr>
                <w:b/>
                <w:bCs/>
              </w:rPr>
            </w:pPr>
            <w:r>
              <w:rPr>
                <w:b/>
                <w:bCs/>
              </w:rPr>
              <w:t>CHILDREN</w:t>
            </w:r>
          </w:p>
        </w:tc>
        <w:tc>
          <w:tcPr>
            <w:tcW w:w="859" w:type="pct"/>
            <w:tcBorders>
              <w:top w:val="single" w:sz="4" w:space="0" w:color="auto"/>
              <w:left w:val="single" w:sz="4" w:space="0" w:color="auto"/>
              <w:bottom w:val="single" w:sz="4" w:space="0" w:color="auto"/>
              <w:right w:val="single" w:sz="4" w:space="0" w:color="auto"/>
            </w:tcBorders>
            <w:noWrap/>
            <w:hideMark/>
          </w:tcPr>
          <w:p w14:paraId="44BA89DB" w14:textId="77777777" w:rsidR="00265584" w:rsidRDefault="00265584">
            <w:pPr>
              <w:rPr>
                <w:b/>
                <w:bCs/>
              </w:rPr>
            </w:pPr>
            <w:r>
              <w:rPr>
                <w:b/>
                <w:bCs/>
              </w:rPr>
              <w:t>CASES</w:t>
            </w:r>
          </w:p>
        </w:tc>
        <w:tc>
          <w:tcPr>
            <w:tcW w:w="859" w:type="pct"/>
            <w:tcBorders>
              <w:top w:val="single" w:sz="4" w:space="0" w:color="auto"/>
              <w:left w:val="single" w:sz="4" w:space="0" w:color="auto"/>
              <w:bottom w:val="single" w:sz="4" w:space="0" w:color="auto"/>
              <w:right w:val="single" w:sz="4" w:space="0" w:color="auto"/>
            </w:tcBorders>
            <w:noWrap/>
            <w:hideMark/>
          </w:tcPr>
          <w:p w14:paraId="43477E09" w14:textId="77777777" w:rsidR="00265584" w:rsidRDefault="00265584">
            <w:pPr>
              <w:rPr>
                <w:b/>
                <w:bCs/>
              </w:rPr>
            </w:pPr>
            <w:r>
              <w:rPr>
                <w:b/>
                <w:bCs/>
              </w:rPr>
              <w:t>AC</w:t>
            </w:r>
          </w:p>
        </w:tc>
        <w:tc>
          <w:tcPr>
            <w:tcW w:w="859" w:type="pct"/>
            <w:tcBorders>
              <w:top w:val="single" w:sz="4" w:space="0" w:color="auto"/>
              <w:left w:val="single" w:sz="4" w:space="0" w:color="auto"/>
              <w:bottom w:val="single" w:sz="4" w:space="0" w:color="auto"/>
              <w:right w:val="single" w:sz="4" w:space="0" w:color="auto"/>
            </w:tcBorders>
            <w:noWrap/>
            <w:hideMark/>
          </w:tcPr>
          <w:p w14:paraId="28BAF331" w14:textId="77777777" w:rsidR="00265584" w:rsidRDefault="00265584">
            <w:pPr>
              <w:rPr>
                <w:b/>
                <w:bCs/>
              </w:rPr>
            </w:pPr>
            <w:r>
              <w:rPr>
                <w:b/>
                <w:bCs/>
              </w:rPr>
              <w:t>AF</w:t>
            </w:r>
          </w:p>
        </w:tc>
      </w:tr>
      <w:tr w:rsidR="00265584" w14:paraId="444FE3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AB5227F" w14:textId="77777777" w:rsidR="00265584" w:rsidRDefault="00265584">
            <w:pPr>
              <w:rPr>
                <w:b/>
                <w:bCs/>
              </w:rPr>
            </w:pPr>
            <w:r>
              <w:rPr>
                <w:b/>
                <w:bCs/>
              </w:rPr>
              <w:t>Alabama</w:t>
            </w:r>
          </w:p>
        </w:tc>
        <w:tc>
          <w:tcPr>
            <w:tcW w:w="1019" w:type="pct"/>
            <w:tcBorders>
              <w:top w:val="single" w:sz="4" w:space="0" w:color="auto"/>
              <w:left w:val="single" w:sz="4" w:space="0" w:color="auto"/>
              <w:bottom w:val="single" w:sz="4" w:space="0" w:color="auto"/>
              <w:right w:val="single" w:sz="4" w:space="0" w:color="auto"/>
            </w:tcBorders>
            <w:noWrap/>
            <w:hideMark/>
          </w:tcPr>
          <w:p w14:paraId="51F93921" w14:textId="77777777" w:rsidR="00265584" w:rsidRDefault="00265584">
            <w:r>
              <w:t>1,132,459</w:t>
            </w:r>
          </w:p>
        </w:tc>
        <w:tc>
          <w:tcPr>
            <w:tcW w:w="859" w:type="pct"/>
            <w:tcBorders>
              <w:top w:val="single" w:sz="4" w:space="0" w:color="auto"/>
              <w:left w:val="single" w:sz="4" w:space="0" w:color="auto"/>
              <w:bottom w:val="single" w:sz="4" w:space="0" w:color="auto"/>
              <w:right w:val="single" w:sz="4" w:space="0" w:color="auto"/>
            </w:tcBorders>
            <w:noWrap/>
            <w:hideMark/>
          </w:tcPr>
          <w:p w14:paraId="61117C68" w14:textId="77777777" w:rsidR="00265584" w:rsidRDefault="00265584">
            <w:r>
              <w:t>11,700</w:t>
            </w:r>
          </w:p>
        </w:tc>
        <w:tc>
          <w:tcPr>
            <w:tcW w:w="859" w:type="pct"/>
            <w:tcBorders>
              <w:top w:val="single" w:sz="4" w:space="0" w:color="auto"/>
              <w:left w:val="single" w:sz="4" w:space="0" w:color="auto"/>
              <w:bottom w:val="single" w:sz="4" w:space="0" w:color="auto"/>
              <w:right w:val="single" w:sz="4" w:space="0" w:color="auto"/>
            </w:tcBorders>
            <w:noWrap/>
            <w:hideMark/>
          </w:tcPr>
          <w:p w14:paraId="76DE7E51" w14:textId="77777777" w:rsidR="00265584" w:rsidRDefault="00265584">
            <w:r>
              <w:t>1,380</w:t>
            </w:r>
          </w:p>
        </w:tc>
        <w:tc>
          <w:tcPr>
            <w:tcW w:w="859" w:type="pct"/>
            <w:tcBorders>
              <w:top w:val="single" w:sz="4" w:space="0" w:color="auto"/>
              <w:left w:val="single" w:sz="4" w:space="0" w:color="auto"/>
              <w:bottom w:val="single" w:sz="4" w:space="0" w:color="auto"/>
              <w:right w:val="single" w:sz="4" w:space="0" w:color="auto"/>
            </w:tcBorders>
            <w:noWrap/>
            <w:hideMark/>
          </w:tcPr>
          <w:p w14:paraId="50A0CFC7" w14:textId="77777777" w:rsidR="00265584" w:rsidRDefault="00265584">
            <w:r>
              <w:t>11.8</w:t>
            </w:r>
          </w:p>
        </w:tc>
      </w:tr>
      <w:tr w:rsidR="00265584" w14:paraId="06C57C7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7E7E4BF" w14:textId="77777777" w:rsidR="00265584" w:rsidRDefault="00265584">
            <w:pPr>
              <w:rPr>
                <w:b/>
                <w:bCs/>
              </w:rPr>
            </w:pPr>
            <w:r>
              <w:rPr>
                <w:b/>
                <w:bCs/>
              </w:rPr>
              <w:t>Arizona</w:t>
            </w:r>
          </w:p>
        </w:tc>
        <w:tc>
          <w:tcPr>
            <w:tcW w:w="1019" w:type="pct"/>
            <w:tcBorders>
              <w:top w:val="single" w:sz="4" w:space="0" w:color="auto"/>
              <w:left w:val="single" w:sz="4" w:space="0" w:color="auto"/>
              <w:bottom w:val="single" w:sz="4" w:space="0" w:color="auto"/>
              <w:right w:val="single" w:sz="4" w:space="0" w:color="auto"/>
            </w:tcBorders>
            <w:noWrap/>
            <w:hideMark/>
          </w:tcPr>
          <w:p w14:paraId="263F5193" w14:textId="77777777" w:rsidR="00265584" w:rsidRDefault="00265584">
            <w:r>
              <w:t>1,629,014</w:t>
            </w:r>
          </w:p>
        </w:tc>
        <w:tc>
          <w:tcPr>
            <w:tcW w:w="859" w:type="pct"/>
            <w:tcBorders>
              <w:top w:val="single" w:sz="4" w:space="0" w:color="auto"/>
              <w:left w:val="single" w:sz="4" w:space="0" w:color="auto"/>
              <w:bottom w:val="single" w:sz="4" w:space="0" w:color="auto"/>
              <w:right w:val="single" w:sz="4" w:space="0" w:color="auto"/>
            </w:tcBorders>
            <w:noWrap/>
            <w:hideMark/>
          </w:tcPr>
          <w:p w14:paraId="6629343D" w14:textId="77777777" w:rsidR="00265584" w:rsidRDefault="00265584">
            <w:r>
              <w:t>21,500</w:t>
            </w:r>
          </w:p>
        </w:tc>
        <w:tc>
          <w:tcPr>
            <w:tcW w:w="859" w:type="pct"/>
            <w:tcBorders>
              <w:top w:val="single" w:sz="4" w:space="0" w:color="auto"/>
              <w:left w:val="single" w:sz="4" w:space="0" w:color="auto"/>
              <w:bottom w:val="single" w:sz="4" w:space="0" w:color="auto"/>
              <w:right w:val="single" w:sz="4" w:space="0" w:color="auto"/>
            </w:tcBorders>
            <w:noWrap/>
            <w:hideMark/>
          </w:tcPr>
          <w:p w14:paraId="55C5FF12" w14:textId="77777777" w:rsidR="00265584" w:rsidRDefault="00265584">
            <w:r>
              <w:t>4,620</w:t>
            </w:r>
          </w:p>
        </w:tc>
        <w:tc>
          <w:tcPr>
            <w:tcW w:w="859" w:type="pct"/>
            <w:tcBorders>
              <w:top w:val="single" w:sz="4" w:space="0" w:color="auto"/>
              <w:left w:val="single" w:sz="4" w:space="0" w:color="auto"/>
              <w:bottom w:val="single" w:sz="4" w:space="0" w:color="auto"/>
              <w:right w:val="single" w:sz="4" w:space="0" w:color="auto"/>
            </w:tcBorders>
            <w:noWrap/>
            <w:hideMark/>
          </w:tcPr>
          <w:p w14:paraId="27D7397F" w14:textId="77777777" w:rsidR="00265584" w:rsidRDefault="00265584">
            <w:r>
              <w:t>21.5</w:t>
            </w:r>
          </w:p>
        </w:tc>
      </w:tr>
      <w:tr w:rsidR="00265584" w14:paraId="54FD0FD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1443446" w14:textId="77777777" w:rsidR="00265584" w:rsidRDefault="00265584">
            <w:pPr>
              <w:rPr>
                <w:b/>
                <w:bCs/>
              </w:rPr>
            </w:pPr>
            <w:r>
              <w:rPr>
                <w:b/>
                <w:bCs/>
              </w:rPr>
              <w:t>Arkansas</w:t>
            </w:r>
          </w:p>
        </w:tc>
        <w:tc>
          <w:tcPr>
            <w:tcW w:w="1019" w:type="pct"/>
            <w:tcBorders>
              <w:top w:val="single" w:sz="4" w:space="0" w:color="auto"/>
              <w:left w:val="single" w:sz="4" w:space="0" w:color="auto"/>
              <w:bottom w:val="single" w:sz="4" w:space="0" w:color="auto"/>
              <w:right w:val="single" w:sz="4" w:space="0" w:color="auto"/>
            </w:tcBorders>
            <w:noWrap/>
            <w:hideMark/>
          </w:tcPr>
          <w:p w14:paraId="10963BDF" w14:textId="77777777" w:rsidR="00265584" w:rsidRDefault="00265584">
            <w:r>
              <w:t>711,475</w:t>
            </w:r>
          </w:p>
        </w:tc>
        <w:tc>
          <w:tcPr>
            <w:tcW w:w="859" w:type="pct"/>
            <w:tcBorders>
              <w:top w:val="single" w:sz="4" w:space="0" w:color="auto"/>
              <w:left w:val="single" w:sz="4" w:space="0" w:color="auto"/>
              <w:bottom w:val="single" w:sz="4" w:space="0" w:color="auto"/>
              <w:right w:val="single" w:sz="4" w:space="0" w:color="auto"/>
            </w:tcBorders>
            <w:noWrap/>
            <w:hideMark/>
          </w:tcPr>
          <w:p w14:paraId="6E8396B3" w14:textId="77777777" w:rsidR="00265584" w:rsidRDefault="00265584">
            <w:r>
              <w:t>7,500</w:t>
            </w:r>
          </w:p>
        </w:tc>
        <w:tc>
          <w:tcPr>
            <w:tcW w:w="859" w:type="pct"/>
            <w:tcBorders>
              <w:top w:val="single" w:sz="4" w:space="0" w:color="auto"/>
              <w:left w:val="single" w:sz="4" w:space="0" w:color="auto"/>
              <w:bottom w:val="single" w:sz="4" w:space="0" w:color="auto"/>
              <w:right w:val="single" w:sz="4" w:space="0" w:color="auto"/>
            </w:tcBorders>
            <w:noWrap/>
            <w:hideMark/>
          </w:tcPr>
          <w:p w14:paraId="4939562D" w14:textId="77777777" w:rsidR="00265584" w:rsidRDefault="00265584">
            <w:r>
              <w:t>860</w:t>
            </w:r>
          </w:p>
        </w:tc>
        <w:tc>
          <w:tcPr>
            <w:tcW w:w="859" w:type="pct"/>
            <w:tcBorders>
              <w:top w:val="single" w:sz="4" w:space="0" w:color="auto"/>
              <w:left w:val="single" w:sz="4" w:space="0" w:color="auto"/>
              <w:bottom w:val="single" w:sz="4" w:space="0" w:color="auto"/>
              <w:right w:val="single" w:sz="4" w:space="0" w:color="auto"/>
            </w:tcBorders>
            <w:noWrap/>
            <w:hideMark/>
          </w:tcPr>
          <w:p w14:paraId="37ABCDA5" w14:textId="77777777" w:rsidR="00265584" w:rsidRDefault="00265584">
            <w:r>
              <w:t>11.6</w:t>
            </w:r>
          </w:p>
        </w:tc>
      </w:tr>
      <w:tr w:rsidR="00265584" w14:paraId="3B6CF8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560107" w14:textId="77777777" w:rsidR="00265584" w:rsidRDefault="00265584">
            <w:pPr>
              <w:rPr>
                <w:b/>
                <w:bCs/>
              </w:rPr>
            </w:pPr>
            <w:r>
              <w:rPr>
                <w:b/>
                <w:bCs/>
              </w:rPr>
              <w:t>California</w:t>
            </w:r>
          </w:p>
        </w:tc>
        <w:tc>
          <w:tcPr>
            <w:tcW w:w="1019" w:type="pct"/>
            <w:tcBorders>
              <w:top w:val="single" w:sz="4" w:space="0" w:color="auto"/>
              <w:left w:val="single" w:sz="4" w:space="0" w:color="auto"/>
              <w:bottom w:val="single" w:sz="4" w:space="0" w:color="auto"/>
              <w:right w:val="single" w:sz="4" w:space="0" w:color="auto"/>
            </w:tcBorders>
            <w:noWrap/>
            <w:hideMark/>
          </w:tcPr>
          <w:p w14:paraId="7D72336B" w14:textId="77777777" w:rsidR="00265584" w:rsidRDefault="00265584">
            <w:r>
              <w:t>9,295,040</w:t>
            </w:r>
          </w:p>
        </w:tc>
        <w:tc>
          <w:tcPr>
            <w:tcW w:w="859" w:type="pct"/>
            <w:tcBorders>
              <w:top w:val="single" w:sz="4" w:space="0" w:color="auto"/>
              <w:left w:val="single" w:sz="4" w:space="0" w:color="auto"/>
              <w:bottom w:val="single" w:sz="4" w:space="0" w:color="auto"/>
              <w:right w:val="single" w:sz="4" w:space="0" w:color="auto"/>
            </w:tcBorders>
            <w:noWrap/>
            <w:hideMark/>
          </w:tcPr>
          <w:p w14:paraId="212B93D2" w14:textId="77777777" w:rsidR="00265584" w:rsidRDefault="00265584">
            <w:r>
              <w:t>75,800</w:t>
            </w:r>
          </w:p>
        </w:tc>
        <w:tc>
          <w:tcPr>
            <w:tcW w:w="859" w:type="pct"/>
            <w:tcBorders>
              <w:top w:val="single" w:sz="4" w:space="0" w:color="auto"/>
              <w:left w:val="single" w:sz="4" w:space="0" w:color="auto"/>
              <w:bottom w:val="single" w:sz="4" w:space="0" w:color="auto"/>
              <w:right w:val="single" w:sz="4" w:space="0" w:color="auto"/>
            </w:tcBorders>
            <w:noWrap/>
            <w:hideMark/>
          </w:tcPr>
          <w:p w14:paraId="1FD2B42F"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71574131" w14:textId="77777777" w:rsidR="00265584" w:rsidRDefault="00265584">
            <w:r>
              <w:t>25.3</w:t>
            </w:r>
          </w:p>
        </w:tc>
      </w:tr>
      <w:tr w:rsidR="00265584" w14:paraId="07F7785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E72F3EF" w14:textId="77777777" w:rsidR="00265584" w:rsidRDefault="00265584">
            <w:pPr>
              <w:rPr>
                <w:b/>
                <w:bCs/>
              </w:rPr>
            </w:pPr>
            <w:r>
              <w:rPr>
                <w:b/>
                <w:bCs/>
              </w:rPr>
              <w:t>Colorado</w:t>
            </w:r>
          </w:p>
        </w:tc>
        <w:tc>
          <w:tcPr>
            <w:tcW w:w="1019" w:type="pct"/>
            <w:tcBorders>
              <w:top w:val="single" w:sz="4" w:space="0" w:color="auto"/>
              <w:left w:val="single" w:sz="4" w:space="0" w:color="auto"/>
              <w:bottom w:val="single" w:sz="4" w:space="0" w:color="auto"/>
              <w:right w:val="single" w:sz="4" w:space="0" w:color="auto"/>
            </w:tcBorders>
            <w:noWrap/>
            <w:hideMark/>
          </w:tcPr>
          <w:p w14:paraId="7B051327" w14:textId="77777777" w:rsidR="00265584" w:rsidRDefault="00265584">
            <w:r>
              <w:t>1,225,609</w:t>
            </w:r>
          </w:p>
        </w:tc>
        <w:tc>
          <w:tcPr>
            <w:tcW w:w="859" w:type="pct"/>
            <w:tcBorders>
              <w:top w:val="single" w:sz="4" w:space="0" w:color="auto"/>
              <w:left w:val="single" w:sz="4" w:space="0" w:color="auto"/>
              <w:bottom w:val="single" w:sz="4" w:space="0" w:color="auto"/>
              <w:right w:val="single" w:sz="4" w:space="0" w:color="auto"/>
            </w:tcBorders>
            <w:noWrap/>
            <w:hideMark/>
          </w:tcPr>
          <w:p w14:paraId="0CBCBEA0" w14:textId="77777777" w:rsidR="00265584" w:rsidRDefault="00265584">
            <w:r>
              <w:t>12,900</w:t>
            </w:r>
          </w:p>
        </w:tc>
        <w:tc>
          <w:tcPr>
            <w:tcW w:w="859" w:type="pct"/>
            <w:tcBorders>
              <w:top w:val="single" w:sz="4" w:space="0" w:color="auto"/>
              <w:left w:val="single" w:sz="4" w:space="0" w:color="auto"/>
              <w:bottom w:val="single" w:sz="4" w:space="0" w:color="auto"/>
              <w:right w:val="single" w:sz="4" w:space="0" w:color="auto"/>
            </w:tcBorders>
            <w:noWrap/>
            <w:hideMark/>
          </w:tcPr>
          <w:p w14:paraId="3FE9B28D" w14:textId="77777777" w:rsidR="00265584" w:rsidRDefault="00265584">
            <w:r>
              <w:t>3,010</w:t>
            </w:r>
          </w:p>
        </w:tc>
        <w:tc>
          <w:tcPr>
            <w:tcW w:w="859" w:type="pct"/>
            <w:tcBorders>
              <w:top w:val="single" w:sz="4" w:space="0" w:color="auto"/>
              <w:left w:val="single" w:sz="4" w:space="0" w:color="auto"/>
              <w:bottom w:val="single" w:sz="4" w:space="0" w:color="auto"/>
              <w:right w:val="single" w:sz="4" w:space="0" w:color="auto"/>
            </w:tcBorders>
            <w:noWrap/>
            <w:hideMark/>
          </w:tcPr>
          <w:p w14:paraId="0373AE6F" w14:textId="77777777" w:rsidR="00265584" w:rsidRDefault="00265584">
            <w:r>
              <w:t>23.4</w:t>
            </w:r>
          </w:p>
        </w:tc>
      </w:tr>
      <w:tr w:rsidR="00265584" w14:paraId="110417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BCFAAC5" w14:textId="77777777" w:rsidR="00265584" w:rsidRDefault="00265584">
            <w:pPr>
              <w:rPr>
                <w:b/>
                <w:bCs/>
              </w:rPr>
            </w:pPr>
            <w:r>
              <w:rPr>
                <w:b/>
                <w:bCs/>
              </w:rPr>
              <w:t>Connecticut</w:t>
            </w:r>
          </w:p>
        </w:tc>
        <w:tc>
          <w:tcPr>
            <w:tcW w:w="1019" w:type="pct"/>
            <w:tcBorders>
              <w:top w:val="single" w:sz="4" w:space="0" w:color="auto"/>
              <w:left w:val="single" w:sz="4" w:space="0" w:color="auto"/>
              <w:bottom w:val="single" w:sz="4" w:space="0" w:color="auto"/>
              <w:right w:val="single" w:sz="4" w:space="0" w:color="auto"/>
            </w:tcBorders>
            <w:noWrap/>
            <w:hideMark/>
          </w:tcPr>
          <w:p w14:paraId="28D71E43" w14:textId="77777777" w:rsidR="00265584" w:rsidRDefault="00265584">
            <w:r>
              <w:t>817,015</w:t>
            </w:r>
          </w:p>
        </w:tc>
        <w:tc>
          <w:tcPr>
            <w:tcW w:w="859" w:type="pct"/>
            <w:tcBorders>
              <w:top w:val="single" w:sz="4" w:space="0" w:color="auto"/>
              <w:left w:val="single" w:sz="4" w:space="0" w:color="auto"/>
              <w:bottom w:val="single" w:sz="4" w:space="0" w:color="auto"/>
              <w:right w:val="single" w:sz="4" w:space="0" w:color="auto"/>
            </w:tcBorders>
            <w:noWrap/>
            <w:hideMark/>
          </w:tcPr>
          <w:p w14:paraId="5FB0A9E2" w14:textId="77777777" w:rsidR="00265584" w:rsidRDefault="00265584">
            <w:r>
              <w:t>8,300</w:t>
            </w:r>
          </w:p>
        </w:tc>
        <w:tc>
          <w:tcPr>
            <w:tcW w:w="859" w:type="pct"/>
            <w:tcBorders>
              <w:top w:val="single" w:sz="4" w:space="0" w:color="auto"/>
              <w:left w:val="single" w:sz="4" w:space="0" w:color="auto"/>
              <w:bottom w:val="single" w:sz="4" w:space="0" w:color="auto"/>
              <w:right w:val="single" w:sz="4" w:space="0" w:color="auto"/>
            </w:tcBorders>
            <w:noWrap/>
            <w:hideMark/>
          </w:tcPr>
          <w:p w14:paraId="17723020"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12ACFA1E" w14:textId="77777777" w:rsidR="00265584" w:rsidRDefault="00265584">
            <w:r>
              <w:t>18.2</w:t>
            </w:r>
          </w:p>
        </w:tc>
      </w:tr>
      <w:tr w:rsidR="00265584" w14:paraId="6D75F00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4F74837" w14:textId="77777777" w:rsidR="00265584" w:rsidRDefault="00265584">
            <w:pPr>
              <w:rPr>
                <w:b/>
                <w:bCs/>
              </w:rPr>
            </w:pPr>
            <w:r>
              <w:rPr>
                <w:b/>
                <w:bCs/>
              </w:rPr>
              <w:t>Delaware</w:t>
            </w:r>
          </w:p>
        </w:tc>
        <w:tc>
          <w:tcPr>
            <w:tcW w:w="1019" w:type="pct"/>
            <w:tcBorders>
              <w:top w:val="single" w:sz="4" w:space="0" w:color="auto"/>
              <w:left w:val="single" w:sz="4" w:space="0" w:color="auto"/>
              <w:bottom w:val="single" w:sz="4" w:space="0" w:color="auto"/>
              <w:right w:val="single" w:sz="4" w:space="0" w:color="auto"/>
            </w:tcBorders>
            <w:noWrap/>
            <w:hideMark/>
          </w:tcPr>
          <w:p w14:paraId="7D9A44E9" w14:textId="77777777" w:rsidR="00265584" w:rsidRDefault="00265584">
            <w:r>
              <w:t>205,765</w:t>
            </w:r>
          </w:p>
        </w:tc>
        <w:tc>
          <w:tcPr>
            <w:tcW w:w="859" w:type="pct"/>
            <w:tcBorders>
              <w:top w:val="single" w:sz="4" w:space="0" w:color="auto"/>
              <w:left w:val="single" w:sz="4" w:space="0" w:color="auto"/>
              <w:bottom w:val="single" w:sz="4" w:space="0" w:color="auto"/>
              <w:right w:val="single" w:sz="4" w:space="0" w:color="auto"/>
            </w:tcBorders>
            <w:noWrap/>
            <w:hideMark/>
          </w:tcPr>
          <w:p w14:paraId="2252A42B" w14:textId="77777777" w:rsidR="00265584" w:rsidRDefault="00265584">
            <w:r>
              <w:t>2,000</w:t>
            </w:r>
          </w:p>
        </w:tc>
        <w:tc>
          <w:tcPr>
            <w:tcW w:w="859" w:type="pct"/>
            <w:tcBorders>
              <w:top w:val="single" w:sz="4" w:space="0" w:color="auto"/>
              <w:left w:val="single" w:sz="4" w:space="0" w:color="auto"/>
              <w:bottom w:val="single" w:sz="4" w:space="0" w:color="auto"/>
              <w:right w:val="single" w:sz="4" w:space="0" w:color="auto"/>
            </w:tcBorders>
            <w:noWrap/>
            <w:hideMark/>
          </w:tcPr>
          <w:p w14:paraId="5770D378"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1E6D983C" w14:textId="77777777" w:rsidR="00265584" w:rsidRDefault="00265584">
            <w:r>
              <w:t>16</w:t>
            </w:r>
          </w:p>
        </w:tc>
      </w:tr>
      <w:tr w:rsidR="00265584" w14:paraId="6BFBB6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85A876" w14:textId="77777777" w:rsidR="00265584" w:rsidRDefault="00265584">
            <w:pPr>
              <w:rPr>
                <w:b/>
                <w:bCs/>
              </w:rPr>
            </w:pPr>
            <w:r>
              <w:rPr>
                <w:b/>
                <w:bCs/>
              </w:rPr>
              <w:t>District Of Columbia</w:t>
            </w:r>
          </w:p>
        </w:tc>
        <w:tc>
          <w:tcPr>
            <w:tcW w:w="1019" w:type="pct"/>
            <w:tcBorders>
              <w:top w:val="single" w:sz="4" w:space="0" w:color="auto"/>
              <w:left w:val="single" w:sz="4" w:space="0" w:color="auto"/>
              <w:bottom w:val="single" w:sz="4" w:space="0" w:color="auto"/>
              <w:right w:val="single" w:sz="4" w:space="0" w:color="auto"/>
            </w:tcBorders>
            <w:noWrap/>
            <w:hideMark/>
          </w:tcPr>
          <w:p w14:paraId="029C9D00" w14:textId="77777777" w:rsidR="00265584" w:rsidRDefault="00265584">
            <w:r>
              <w:t>100,815</w:t>
            </w:r>
          </w:p>
        </w:tc>
        <w:tc>
          <w:tcPr>
            <w:tcW w:w="859" w:type="pct"/>
            <w:tcBorders>
              <w:top w:val="single" w:sz="4" w:space="0" w:color="auto"/>
              <w:left w:val="single" w:sz="4" w:space="0" w:color="auto"/>
              <w:bottom w:val="single" w:sz="4" w:space="0" w:color="auto"/>
              <w:right w:val="single" w:sz="4" w:space="0" w:color="auto"/>
            </w:tcBorders>
            <w:noWrap/>
            <w:hideMark/>
          </w:tcPr>
          <w:p w14:paraId="4D3FAC37" w14:textId="77777777" w:rsidR="00265584" w:rsidRDefault="00265584">
            <w:r>
              <w:t>1,400</w:t>
            </w:r>
          </w:p>
        </w:tc>
        <w:tc>
          <w:tcPr>
            <w:tcW w:w="859" w:type="pct"/>
            <w:tcBorders>
              <w:top w:val="single" w:sz="4" w:space="0" w:color="auto"/>
              <w:left w:val="single" w:sz="4" w:space="0" w:color="auto"/>
              <w:bottom w:val="single" w:sz="4" w:space="0" w:color="auto"/>
              <w:right w:val="single" w:sz="4" w:space="0" w:color="auto"/>
            </w:tcBorders>
            <w:noWrap/>
            <w:hideMark/>
          </w:tcPr>
          <w:p w14:paraId="1EBEA210" w14:textId="77777777" w:rsidR="00265584" w:rsidRDefault="00265584">
            <w:r>
              <w:t>390</w:t>
            </w:r>
          </w:p>
        </w:tc>
        <w:tc>
          <w:tcPr>
            <w:tcW w:w="859" w:type="pct"/>
            <w:tcBorders>
              <w:top w:val="single" w:sz="4" w:space="0" w:color="auto"/>
              <w:left w:val="single" w:sz="4" w:space="0" w:color="auto"/>
              <w:bottom w:val="single" w:sz="4" w:space="0" w:color="auto"/>
              <w:right w:val="single" w:sz="4" w:space="0" w:color="auto"/>
            </w:tcBorders>
            <w:noWrap/>
            <w:hideMark/>
          </w:tcPr>
          <w:p w14:paraId="125BEF65" w14:textId="77777777" w:rsidR="00265584" w:rsidRDefault="00265584">
            <w:r>
              <w:t>26.9</w:t>
            </w:r>
          </w:p>
        </w:tc>
      </w:tr>
      <w:tr w:rsidR="00265584" w14:paraId="0200AFD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28CB1A9" w14:textId="77777777" w:rsidR="00265584" w:rsidRDefault="00265584">
            <w:pPr>
              <w:rPr>
                <w:b/>
                <w:bCs/>
              </w:rPr>
            </w:pPr>
            <w:r>
              <w:rPr>
                <w:b/>
                <w:bCs/>
              </w:rPr>
              <w:t>Florida</w:t>
            </w:r>
          </w:p>
        </w:tc>
        <w:tc>
          <w:tcPr>
            <w:tcW w:w="1019" w:type="pct"/>
            <w:tcBorders>
              <w:top w:val="single" w:sz="4" w:space="0" w:color="auto"/>
              <w:left w:val="single" w:sz="4" w:space="0" w:color="auto"/>
              <w:bottom w:val="single" w:sz="4" w:space="0" w:color="auto"/>
              <w:right w:val="single" w:sz="4" w:space="0" w:color="auto"/>
            </w:tcBorders>
            <w:noWrap/>
            <w:hideMark/>
          </w:tcPr>
          <w:p w14:paraId="5A888193" w14:textId="77777777" w:rsidR="00265584" w:rsidRDefault="00265584">
            <w:r>
              <w:t>4,002,091</w:t>
            </w:r>
          </w:p>
        </w:tc>
        <w:tc>
          <w:tcPr>
            <w:tcW w:w="859" w:type="pct"/>
            <w:tcBorders>
              <w:top w:val="single" w:sz="4" w:space="0" w:color="auto"/>
              <w:left w:val="single" w:sz="4" w:space="0" w:color="auto"/>
              <w:bottom w:val="single" w:sz="4" w:space="0" w:color="auto"/>
              <w:right w:val="single" w:sz="4" w:space="0" w:color="auto"/>
            </w:tcBorders>
            <w:noWrap/>
            <w:hideMark/>
          </w:tcPr>
          <w:p w14:paraId="41DFD4CC" w14:textId="77777777" w:rsidR="00265584" w:rsidRDefault="00265584">
            <w:r>
              <w:t>42,100</w:t>
            </w:r>
          </w:p>
        </w:tc>
        <w:tc>
          <w:tcPr>
            <w:tcW w:w="859" w:type="pct"/>
            <w:tcBorders>
              <w:top w:val="single" w:sz="4" w:space="0" w:color="auto"/>
              <w:left w:val="single" w:sz="4" w:space="0" w:color="auto"/>
              <w:bottom w:val="single" w:sz="4" w:space="0" w:color="auto"/>
              <w:right w:val="single" w:sz="4" w:space="0" w:color="auto"/>
            </w:tcBorders>
            <w:noWrap/>
            <w:hideMark/>
          </w:tcPr>
          <w:p w14:paraId="42F35B45" w14:textId="77777777" w:rsidR="00265584" w:rsidRDefault="00265584">
            <w:r>
              <w:t>5,360</w:t>
            </w:r>
          </w:p>
        </w:tc>
        <w:tc>
          <w:tcPr>
            <w:tcW w:w="859" w:type="pct"/>
            <w:tcBorders>
              <w:top w:val="single" w:sz="4" w:space="0" w:color="auto"/>
              <w:left w:val="single" w:sz="4" w:space="0" w:color="auto"/>
              <w:bottom w:val="single" w:sz="4" w:space="0" w:color="auto"/>
              <w:right w:val="single" w:sz="4" w:space="0" w:color="auto"/>
            </w:tcBorders>
            <w:noWrap/>
            <w:hideMark/>
          </w:tcPr>
          <w:p w14:paraId="0D0132A6" w14:textId="77777777" w:rsidR="00265584" w:rsidRDefault="00265584">
            <w:r>
              <w:t>12.7</w:t>
            </w:r>
          </w:p>
        </w:tc>
      </w:tr>
      <w:tr w:rsidR="00265584" w14:paraId="7870A24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66CB61" w14:textId="77777777" w:rsidR="00265584" w:rsidRDefault="00265584">
            <w:pPr>
              <w:rPr>
                <w:b/>
                <w:bCs/>
              </w:rPr>
            </w:pPr>
            <w:r>
              <w:rPr>
                <w:b/>
                <w:bCs/>
              </w:rPr>
              <w:t>Georgia</w:t>
            </w:r>
          </w:p>
        </w:tc>
        <w:tc>
          <w:tcPr>
            <w:tcW w:w="1019" w:type="pct"/>
            <w:tcBorders>
              <w:top w:val="single" w:sz="4" w:space="0" w:color="auto"/>
              <w:left w:val="single" w:sz="4" w:space="0" w:color="auto"/>
              <w:bottom w:val="single" w:sz="4" w:space="0" w:color="auto"/>
              <w:right w:val="single" w:sz="4" w:space="0" w:color="auto"/>
            </w:tcBorders>
            <w:noWrap/>
            <w:hideMark/>
          </w:tcPr>
          <w:p w14:paraId="5595473E" w14:textId="77777777" w:rsidR="00265584" w:rsidRDefault="00265584">
            <w:r>
              <w:t>2,491,552</w:t>
            </w:r>
          </w:p>
        </w:tc>
        <w:tc>
          <w:tcPr>
            <w:tcW w:w="859" w:type="pct"/>
            <w:tcBorders>
              <w:top w:val="single" w:sz="4" w:space="0" w:color="auto"/>
              <w:left w:val="single" w:sz="4" w:space="0" w:color="auto"/>
              <w:bottom w:val="single" w:sz="4" w:space="0" w:color="auto"/>
              <w:right w:val="single" w:sz="4" w:space="0" w:color="auto"/>
            </w:tcBorders>
            <w:noWrap/>
            <w:hideMark/>
          </w:tcPr>
          <w:p w14:paraId="5ADB01CB"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1EE0B4A5" w14:textId="77777777" w:rsidR="00265584" w:rsidRDefault="00265584">
            <w:r>
              <w:t>2,770</w:t>
            </w:r>
          </w:p>
        </w:tc>
        <w:tc>
          <w:tcPr>
            <w:tcW w:w="859" w:type="pct"/>
            <w:tcBorders>
              <w:top w:val="single" w:sz="4" w:space="0" w:color="auto"/>
              <w:left w:val="single" w:sz="4" w:space="0" w:color="auto"/>
              <w:bottom w:val="single" w:sz="4" w:space="0" w:color="auto"/>
              <w:right w:val="single" w:sz="4" w:space="0" w:color="auto"/>
            </w:tcBorders>
            <w:noWrap/>
            <w:hideMark/>
          </w:tcPr>
          <w:p w14:paraId="2D7EE6FF" w14:textId="77777777" w:rsidR="00265584" w:rsidRDefault="00265584">
            <w:r>
              <w:t>14.5</w:t>
            </w:r>
          </w:p>
        </w:tc>
      </w:tr>
      <w:tr w:rsidR="00265584" w14:paraId="08BAC1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40F1966" w14:textId="77777777" w:rsidR="00265584" w:rsidRDefault="00265584">
            <w:pPr>
              <w:rPr>
                <w:b/>
                <w:bCs/>
              </w:rPr>
            </w:pPr>
            <w:r>
              <w:rPr>
                <w:b/>
                <w:bCs/>
              </w:rPr>
              <w:t>Idaho</w:t>
            </w:r>
          </w:p>
        </w:tc>
        <w:tc>
          <w:tcPr>
            <w:tcW w:w="1019" w:type="pct"/>
            <w:tcBorders>
              <w:top w:val="single" w:sz="4" w:space="0" w:color="auto"/>
              <w:left w:val="single" w:sz="4" w:space="0" w:color="auto"/>
              <w:bottom w:val="single" w:sz="4" w:space="0" w:color="auto"/>
              <w:right w:val="single" w:sz="4" w:space="0" w:color="auto"/>
            </w:tcBorders>
            <w:noWrap/>
            <w:hideMark/>
          </w:tcPr>
          <w:p w14:paraId="224E252A" w14:textId="77777777" w:rsidR="00265584" w:rsidRDefault="00265584">
            <w:r>
              <w:t>429,072</w:t>
            </w:r>
          </w:p>
        </w:tc>
        <w:tc>
          <w:tcPr>
            <w:tcW w:w="859" w:type="pct"/>
            <w:tcBorders>
              <w:top w:val="single" w:sz="4" w:space="0" w:color="auto"/>
              <w:left w:val="single" w:sz="4" w:space="0" w:color="auto"/>
              <w:bottom w:val="single" w:sz="4" w:space="0" w:color="auto"/>
              <w:right w:val="single" w:sz="4" w:space="0" w:color="auto"/>
            </w:tcBorders>
            <w:noWrap/>
            <w:hideMark/>
          </w:tcPr>
          <w:p w14:paraId="2AF47E32" w14:textId="77777777" w:rsidR="00265584" w:rsidRDefault="00265584">
            <w:r>
              <w:t>4,700</w:t>
            </w:r>
          </w:p>
        </w:tc>
        <w:tc>
          <w:tcPr>
            <w:tcW w:w="859" w:type="pct"/>
            <w:tcBorders>
              <w:top w:val="single" w:sz="4" w:space="0" w:color="auto"/>
              <w:left w:val="single" w:sz="4" w:space="0" w:color="auto"/>
              <w:bottom w:val="single" w:sz="4" w:space="0" w:color="auto"/>
              <w:right w:val="single" w:sz="4" w:space="0" w:color="auto"/>
            </w:tcBorders>
            <w:noWrap/>
            <w:hideMark/>
          </w:tcPr>
          <w:p w14:paraId="009A1803" w14:textId="77777777" w:rsidR="00265584" w:rsidRDefault="00265584">
            <w:r>
              <w:t>590</w:t>
            </w:r>
          </w:p>
        </w:tc>
        <w:tc>
          <w:tcPr>
            <w:tcW w:w="859" w:type="pct"/>
            <w:tcBorders>
              <w:top w:val="single" w:sz="4" w:space="0" w:color="auto"/>
              <w:left w:val="single" w:sz="4" w:space="0" w:color="auto"/>
              <w:bottom w:val="single" w:sz="4" w:space="0" w:color="auto"/>
              <w:right w:val="single" w:sz="4" w:space="0" w:color="auto"/>
            </w:tcBorders>
            <w:noWrap/>
            <w:hideMark/>
          </w:tcPr>
          <w:p w14:paraId="3297E862" w14:textId="77777777" w:rsidR="00265584" w:rsidRDefault="00265584">
            <w:r>
              <w:t>12.6</w:t>
            </w:r>
          </w:p>
        </w:tc>
      </w:tr>
      <w:tr w:rsidR="00265584" w14:paraId="76DD41A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F9A94E5" w14:textId="77777777" w:rsidR="00265584" w:rsidRDefault="00265584">
            <w:pPr>
              <w:rPr>
                <w:b/>
                <w:bCs/>
              </w:rPr>
            </w:pPr>
            <w:r>
              <w:rPr>
                <w:b/>
                <w:bCs/>
              </w:rPr>
              <w:t>Illinois</w:t>
            </w:r>
          </w:p>
        </w:tc>
        <w:tc>
          <w:tcPr>
            <w:tcW w:w="1019" w:type="pct"/>
            <w:tcBorders>
              <w:top w:val="single" w:sz="4" w:space="0" w:color="auto"/>
              <w:left w:val="single" w:sz="4" w:space="0" w:color="auto"/>
              <w:bottom w:val="single" w:sz="4" w:space="0" w:color="auto"/>
              <w:right w:val="single" w:sz="4" w:space="0" w:color="auto"/>
            </w:tcBorders>
            <w:noWrap/>
            <w:hideMark/>
          </w:tcPr>
          <w:p w14:paraId="684F2324" w14:textId="77777777" w:rsidR="00265584" w:rsidRDefault="00265584">
            <w:r>
              <w:t>3,129,179</w:t>
            </w:r>
          </w:p>
        </w:tc>
        <w:tc>
          <w:tcPr>
            <w:tcW w:w="859" w:type="pct"/>
            <w:tcBorders>
              <w:top w:val="single" w:sz="4" w:space="0" w:color="auto"/>
              <w:left w:val="single" w:sz="4" w:space="0" w:color="auto"/>
              <w:bottom w:val="single" w:sz="4" w:space="0" w:color="auto"/>
              <w:right w:val="single" w:sz="4" w:space="0" w:color="auto"/>
            </w:tcBorders>
            <w:noWrap/>
            <w:hideMark/>
          </w:tcPr>
          <w:p w14:paraId="3F040DBF" w14:textId="77777777" w:rsidR="00265584" w:rsidRDefault="00265584">
            <w:r>
              <w:t>18,300</w:t>
            </w:r>
          </w:p>
        </w:tc>
        <w:tc>
          <w:tcPr>
            <w:tcW w:w="859" w:type="pct"/>
            <w:tcBorders>
              <w:top w:val="single" w:sz="4" w:space="0" w:color="auto"/>
              <w:left w:val="single" w:sz="4" w:space="0" w:color="auto"/>
              <w:bottom w:val="single" w:sz="4" w:space="0" w:color="auto"/>
              <w:right w:val="single" w:sz="4" w:space="0" w:color="auto"/>
            </w:tcBorders>
            <w:noWrap/>
            <w:hideMark/>
          </w:tcPr>
          <w:p w14:paraId="199020EC" w14:textId="77777777" w:rsidR="00265584" w:rsidRDefault="00265584">
            <w:r>
              <w:t>4,510</w:t>
            </w:r>
          </w:p>
        </w:tc>
        <w:tc>
          <w:tcPr>
            <w:tcW w:w="859" w:type="pct"/>
            <w:tcBorders>
              <w:top w:val="single" w:sz="4" w:space="0" w:color="auto"/>
              <w:left w:val="single" w:sz="4" w:space="0" w:color="auto"/>
              <w:bottom w:val="single" w:sz="4" w:space="0" w:color="auto"/>
              <w:right w:val="single" w:sz="4" w:space="0" w:color="auto"/>
            </w:tcBorders>
            <w:noWrap/>
            <w:hideMark/>
          </w:tcPr>
          <w:p w14:paraId="494BAA9E" w14:textId="77777777" w:rsidR="00265584" w:rsidRDefault="00265584">
            <w:r>
              <w:t>24.7</w:t>
            </w:r>
          </w:p>
        </w:tc>
      </w:tr>
      <w:tr w:rsidR="00265584" w14:paraId="3315A6D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12D27E5" w14:textId="77777777" w:rsidR="00265584" w:rsidRDefault="00265584">
            <w:pPr>
              <w:rPr>
                <w:b/>
                <w:bCs/>
              </w:rPr>
            </w:pPr>
            <w:r>
              <w:rPr>
                <w:b/>
                <w:bCs/>
              </w:rPr>
              <w:t>Indiana</w:t>
            </w:r>
          </w:p>
        </w:tc>
        <w:tc>
          <w:tcPr>
            <w:tcW w:w="1019" w:type="pct"/>
            <w:tcBorders>
              <w:top w:val="single" w:sz="4" w:space="0" w:color="auto"/>
              <w:left w:val="single" w:sz="4" w:space="0" w:color="auto"/>
              <w:bottom w:val="single" w:sz="4" w:space="0" w:color="auto"/>
              <w:right w:val="single" w:sz="4" w:space="0" w:color="auto"/>
            </w:tcBorders>
            <w:noWrap/>
            <w:hideMark/>
          </w:tcPr>
          <w:p w14:paraId="5C604FE3" w14:textId="77777777" w:rsidR="00265584" w:rsidRDefault="00265584">
            <w:r>
              <w:t>1,608,298</w:t>
            </w:r>
          </w:p>
        </w:tc>
        <w:tc>
          <w:tcPr>
            <w:tcW w:w="859" w:type="pct"/>
            <w:tcBorders>
              <w:top w:val="single" w:sz="4" w:space="0" w:color="auto"/>
              <w:left w:val="single" w:sz="4" w:space="0" w:color="auto"/>
              <w:bottom w:val="single" w:sz="4" w:space="0" w:color="auto"/>
              <w:right w:val="single" w:sz="4" w:space="0" w:color="auto"/>
            </w:tcBorders>
            <w:noWrap/>
            <w:hideMark/>
          </w:tcPr>
          <w:p w14:paraId="75E58D2E" w14:textId="77777777" w:rsidR="00265584" w:rsidRDefault="00265584">
            <w:r>
              <w:t>21,300</w:t>
            </w:r>
          </w:p>
        </w:tc>
        <w:tc>
          <w:tcPr>
            <w:tcW w:w="859" w:type="pct"/>
            <w:tcBorders>
              <w:top w:val="single" w:sz="4" w:space="0" w:color="auto"/>
              <w:left w:val="single" w:sz="4" w:space="0" w:color="auto"/>
              <w:bottom w:val="single" w:sz="4" w:space="0" w:color="auto"/>
              <w:right w:val="single" w:sz="4" w:space="0" w:color="auto"/>
            </w:tcBorders>
            <w:noWrap/>
            <w:hideMark/>
          </w:tcPr>
          <w:p w14:paraId="02661620" w14:textId="77777777" w:rsidR="00265584" w:rsidRDefault="00265584">
            <w:r>
              <w:t>3,850</w:t>
            </w:r>
          </w:p>
        </w:tc>
        <w:tc>
          <w:tcPr>
            <w:tcW w:w="859" w:type="pct"/>
            <w:tcBorders>
              <w:top w:val="single" w:sz="4" w:space="0" w:color="auto"/>
              <w:left w:val="single" w:sz="4" w:space="0" w:color="auto"/>
              <w:bottom w:val="single" w:sz="4" w:space="0" w:color="auto"/>
              <w:right w:val="single" w:sz="4" w:space="0" w:color="auto"/>
            </w:tcBorders>
            <w:noWrap/>
            <w:hideMark/>
          </w:tcPr>
          <w:p w14:paraId="216B7935" w14:textId="77777777" w:rsidR="00265584" w:rsidRDefault="00265584">
            <w:r>
              <w:t>18.1</w:t>
            </w:r>
          </w:p>
        </w:tc>
      </w:tr>
      <w:tr w:rsidR="00265584" w14:paraId="0DCF92D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AE8CFA" w14:textId="77777777" w:rsidR="00265584" w:rsidRDefault="00265584">
            <w:pPr>
              <w:rPr>
                <w:b/>
                <w:bCs/>
              </w:rPr>
            </w:pPr>
            <w:r>
              <w:rPr>
                <w:b/>
                <w:bCs/>
              </w:rPr>
              <w:t>Iowa</w:t>
            </w:r>
          </w:p>
        </w:tc>
        <w:tc>
          <w:tcPr>
            <w:tcW w:w="1019" w:type="pct"/>
            <w:tcBorders>
              <w:top w:val="single" w:sz="4" w:space="0" w:color="auto"/>
              <w:left w:val="single" w:sz="4" w:space="0" w:color="auto"/>
              <w:bottom w:val="single" w:sz="4" w:space="0" w:color="auto"/>
              <w:right w:val="single" w:sz="4" w:space="0" w:color="auto"/>
            </w:tcBorders>
            <w:noWrap/>
            <w:hideMark/>
          </w:tcPr>
          <w:p w14:paraId="23632ADD" w14:textId="77777777" w:rsidR="00265584" w:rsidRDefault="00265584">
            <w:r>
              <w:t>727,993</w:t>
            </w:r>
          </w:p>
        </w:tc>
        <w:tc>
          <w:tcPr>
            <w:tcW w:w="859" w:type="pct"/>
            <w:tcBorders>
              <w:top w:val="single" w:sz="4" w:space="0" w:color="auto"/>
              <w:left w:val="single" w:sz="4" w:space="0" w:color="auto"/>
              <w:bottom w:val="single" w:sz="4" w:space="0" w:color="auto"/>
              <w:right w:val="single" w:sz="4" w:space="0" w:color="auto"/>
            </w:tcBorders>
            <w:noWrap/>
            <w:hideMark/>
          </w:tcPr>
          <w:p w14:paraId="2E70242C" w14:textId="77777777" w:rsidR="00265584" w:rsidRDefault="00265584">
            <w:r>
              <w:t>4,200</w:t>
            </w:r>
          </w:p>
        </w:tc>
        <w:tc>
          <w:tcPr>
            <w:tcW w:w="859" w:type="pct"/>
            <w:tcBorders>
              <w:top w:val="single" w:sz="4" w:space="0" w:color="auto"/>
              <w:left w:val="single" w:sz="4" w:space="0" w:color="auto"/>
              <w:bottom w:val="single" w:sz="4" w:space="0" w:color="auto"/>
              <w:right w:val="single" w:sz="4" w:space="0" w:color="auto"/>
            </w:tcBorders>
            <w:noWrap/>
            <w:hideMark/>
          </w:tcPr>
          <w:p w14:paraId="1F287531" w14:textId="77777777" w:rsidR="00265584" w:rsidRDefault="00265584">
            <w:r>
              <w:t>520</w:t>
            </w:r>
          </w:p>
        </w:tc>
        <w:tc>
          <w:tcPr>
            <w:tcW w:w="859" w:type="pct"/>
            <w:tcBorders>
              <w:top w:val="single" w:sz="4" w:space="0" w:color="auto"/>
              <w:left w:val="single" w:sz="4" w:space="0" w:color="auto"/>
              <w:bottom w:val="single" w:sz="4" w:space="0" w:color="auto"/>
              <w:right w:val="single" w:sz="4" w:space="0" w:color="auto"/>
            </w:tcBorders>
            <w:noWrap/>
            <w:hideMark/>
          </w:tcPr>
          <w:p w14:paraId="6E249E08" w14:textId="77777777" w:rsidR="00265584" w:rsidRDefault="00265584">
            <w:r>
              <w:t>12.4</w:t>
            </w:r>
          </w:p>
        </w:tc>
      </w:tr>
      <w:tr w:rsidR="00265584" w14:paraId="793B925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4023C8" w14:textId="77777777" w:rsidR="00265584" w:rsidRDefault="00265584">
            <w:pPr>
              <w:rPr>
                <w:b/>
                <w:bCs/>
              </w:rPr>
            </w:pPr>
            <w:r>
              <w:rPr>
                <w:b/>
                <w:bCs/>
              </w:rPr>
              <w:t>Kansas</w:t>
            </w:r>
          </w:p>
        </w:tc>
        <w:tc>
          <w:tcPr>
            <w:tcW w:w="1019" w:type="pct"/>
            <w:tcBorders>
              <w:top w:val="single" w:sz="4" w:space="0" w:color="auto"/>
              <w:left w:val="single" w:sz="4" w:space="0" w:color="auto"/>
              <w:bottom w:val="single" w:sz="4" w:space="0" w:color="auto"/>
              <w:right w:val="single" w:sz="4" w:space="0" w:color="auto"/>
            </w:tcBorders>
            <w:noWrap/>
            <w:hideMark/>
          </w:tcPr>
          <w:p w14:paraId="0AA990EB" w14:textId="77777777" w:rsidR="00265584" w:rsidRDefault="00265584">
            <w:r>
              <w:t>726,939</w:t>
            </w:r>
          </w:p>
        </w:tc>
        <w:tc>
          <w:tcPr>
            <w:tcW w:w="859" w:type="pct"/>
            <w:tcBorders>
              <w:top w:val="single" w:sz="4" w:space="0" w:color="auto"/>
              <w:left w:val="single" w:sz="4" w:space="0" w:color="auto"/>
              <w:bottom w:val="single" w:sz="4" w:space="0" w:color="auto"/>
              <w:right w:val="single" w:sz="4" w:space="0" w:color="auto"/>
            </w:tcBorders>
            <w:noWrap/>
            <w:hideMark/>
          </w:tcPr>
          <w:p w14:paraId="26293228" w14:textId="77777777" w:rsidR="00265584" w:rsidRDefault="00265584">
            <w:r>
              <w:t>5,800</w:t>
            </w:r>
          </w:p>
        </w:tc>
        <w:tc>
          <w:tcPr>
            <w:tcW w:w="859" w:type="pct"/>
            <w:tcBorders>
              <w:top w:val="single" w:sz="4" w:space="0" w:color="auto"/>
              <w:left w:val="single" w:sz="4" w:space="0" w:color="auto"/>
              <w:bottom w:val="single" w:sz="4" w:space="0" w:color="auto"/>
              <w:right w:val="single" w:sz="4" w:space="0" w:color="auto"/>
            </w:tcBorders>
            <w:noWrap/>
            <w:hideMark/>
          </w:tcPr>
          <w:p w14:paraId="1575F782" w14:textId="77777777" w:rsidR="00265584" w:rsidRDefault="00265584">
            <w:r>
              <w:t>790</w:t>
            </w:r>
          </w:p>
        </w:tc>
        <w:tc>
          <w:tcPr>
            <w:tcW w:w="859" w:type="pct"/>
            <w:tcBorders>
              <w:top w:val="single" w:sz="4" w:space="0" w:color="auto"/>
              <w:left w:val="single" w:sz="4" w:space="0" w:color="auto"/>
              <w:bottom w:val="single" w:sz="4" w:space="0" w:color="auto"/>
              <w:right w:val="single" w:sz="4" w:space="0" w:color="auto"/>
            </w:tcBorders>
            <w:noWrap/>
            <w:hideMark/>
          </w:tcPr>
          <w:p w14:paraId="69A4FAEF" w14:textId="77777777" w:rsidR="00265584" w:rsidRDefault="00265584">
            <w:r>
              <w:t>13.6</w:t>
            </w:r>
          </w:p>
        </w:tc>
      </w:tr>
      <w:tr w:rsidR="00265584" w14:paraId="1098690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69120D" w14:textId="77777777" w:rsidR="00265584" w:rsidRDefault="00265584">
            <w:pPr>
              <w:rPr>
                <w:b/>
                <w:bCs/>
              </w:rPr>
            </w:pPr>
            <w:r>
              <w:rPr>
                <w:b/>
                <w:bCs/>
              </w:rPr>
              <w:t>Kentucky</w:t>
            </w:r>
          </w:p>
        </w:tc>
        <w:tc>
          <w:tcPr>
            <w:tcW w:w="1019" w:type="pct"/>
            <w:tcBorders>
              <w:top w:val="single" w:sz="4" w:space="0" w:color="auto"/>
              <w:left w:val="single" w:sz="4" w:space="0" w:color="auto"/>
              <w:bottom w:val="single" w:sz="4" w:space="0" w:color="auto"/>
              <w:right w:val="single" w:sz="4" w:space="0" w:color="auto"/>
            </w:tcBorders>
            <w:noWrap/>
            <w:hideMark/>
          </w:tcPr>
          <w:p w14:paraId="42E67AD4" w14:textId="77777777" w:rsidR="00265584" w:rsidRDefault="00265584">
            <w:r>
              <w:t>1,023,371</w:t>
            </w:r>
          </w:p>
        </w:tc>
        <w:tc>
          <w:tcPr>
            <w:tcW w:w="859" w:type="pct"/>
            <w:tcBorders>
              <w:top w:val="single" w:sz="4" w:space="0" w:color="auto"/>
              <w:left w:val="single" w:sz="4" w:space="0" w:color="auto"/>
              <w:bottom w:val="single" w:sz="4" w:space="0" w:color="auto"/>
              <w:right w:val="single" w:sz="4" w:space="0" w:color="auto"/>
            </w:tcBorders>
            <w:noWrap/>
            <w:hideMark/>
          </w:tcPr>
          <w:p w14:paraId="1F02E578" w14:textId="77777777" w:rsidR="00265584" w:rsidRDefault="00265584">
            <w:r>
              <w:t>10,700</w:t>
            </w:r>
          </w:p>
        </w:tc>
        <w:tc>
          <w:tcPr>
            <w:tcW w:w="859" w:type="pct"/>
            <w:tcBorders>
              <w:top w:val="single" w:sz="4" w:space="0" w:color="auto"/>
              <w:left w:val="single" w:sz="4" w:space="0" w:color="auto"/>
              <w:bottom w:val="single" w:sz="4" w:space="0" w:color="auto"/>
              <w:right w:val="single" w:sz="4" w:space="0" w:color="auto"/>
            </w:tcBorders>
            <w:noWrap/>
            <w:hideMark/>
          </w:tcPr>
          <w:p w14:paraId="4D29E6E3" w14:textId="77777777" w:rsidR="00265584" w:rsidRDefault="00265584">
            <w:r>
              <w:t>1,590</w:t>
            </w:r>
          </w:p>
        </w:tc>
        <w:tc>
          <w:tcPr>
            <w:tcW w:w="859" w:type="pct"/>
            <w:tcBorders>
              <w:top w:val="single" w:sz="4" w:space="0" w:color="auto"/>
              <w:left w:val="single" w:sz="4" w:space="0" w:color="auto"/>
              <w:bottom w:val="single" w:sz="4" w:space="0" w:color="auto"/>
              <w:right w:val="single" w:sz="4" w:space="0" w:color="auto"/>
            </w:tcBorders>
            <w:noWrap/>
            <w:hideMark/>
          </w:tcPr>
          <w:p w14:paraId="5B8B7871" w14:textId="77777777" w:rsidR="00265584" w:rsidRDefault="00265584">
            <w:r>
              <w:t>14.9</w:t>
            </w:r>
          </w:p>
        </w:tc>
      </w:tr>
      <w:tr w:rsidR="00265584" w14:paraId="07B78F5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2032E67" w14:textId="77777777" w:rsidR="00265584" w:rsidRDefault="00265584">
            <w:pPr>
              <w:rPr>
                <w:b/>
                <w:bCs/>
              </w:rPr>
            </w:pPr>
            <w:r>
              <w:rPr>
                <w:b/>
                <w:bCs/>
              </w:rPr>
              <w:t>Louisiana</w:t>
            </w:r>
          </w:p>
        </w:tc>
        <w:tc>
          <w:tcPr>
            <w:tcW w:w="1019" w:type="pct"/>
            <w:tcBorders>
              <w:top w:val="single" w:sz="4" w:space="0" w:color="auto"/>
              <w:left w:val="single" w:sz="4" w:space="0" w:color="auto"/>
              <w:bottom w:val="single" w:sz="4" w:space="0" w:color="auto"/>
              <w:right w:val="single" w:sz="4" w:space="0" w:color="auto"/>
            </w:tcBorders>
            <w:noWrap/>
            <w:hideMark/>
          </w:tcPr>
          <w:p w14:paraId="0F1809FA" w14:textId="77777777" w:rsidR="00265584" w:rsidRDefault="00265584">
            <w:r>
              <w:t>1,118,015</w:t>
            </w:r>
          </w:p>
        </w:tc>
        <w:tc>
          <w:tcPr>
            <w:tcW w:w="859" w:type="pct"/>
            <w:tcBorders>
              <w:top w:val="single" w:sz="4" w:space="0" w:color="auto"/>
              <w:left w:val="single" w:sz="4" w:space="0" w:color="auto"/>
              <w:bottom w:val="single" w:sz="4" w:space="0" w:color="auto"/>
              <w:right w:val="single" w:sz="4" w:space="0" w:color="auto"/>
            </w:tcBorders>
            <w:noWrap/>
            <w:hideMark/>
          </w:tcPr>
          <w:p w14:paraId="28436628" w14:textId="77777777" w:rsidR="00265584" w:rsidRDefault="00265584">
            <w:r>
              <w:t>5,600</w:t>
            </w:r>
          </w:p>
        </w:tc>
        <w:tc>
          <w:tcPr>
            <w:tcW w:w="859" w:type="pct"/>
            <w:tcBorders>
              <w:top w:val="single" w:sz="4" w:space="0" w:color="auto"/>
              <w:left w:val="single" w:sz="4" w:space="0" w:color="auto"/>
              <w:bottom w:val="single" w:sz="4" w:space="0" w:color="auto"/>
              <w:right w:val="single" w:sz="4" w:space="0" w:color="auto"/>
            </w:tcBorders>
            <w:noWrap/>
            <w:hideMark/>
          </w:tcPr>
          <w:p w14:paraId="3CB2D80F" w14:textId="77777777" w:rsidR="00265584" w:rsidRDefault="00265584">
            <w:r>
              <w:t>650</w:t>
            </w:r>
          </w:p>
        </w:tc>
        <w:tc>
          <w:tcPr>
            <w:tcW w:w="859" w:type="pct"/>
            <w:tcBorders>
              <w:top w:val="single" w:sz="4" w:space="0" w:color="auto"/>
              <w:left w:val="single" w:sz="4" w:space="0" w:color="auto"/>
              <w:bottom w:val="single" w:sz="4" w:space="0" w:color="auto"/>
              <w:right w:val="single" w:sz="4" w:space="0" w:color="auto"/>
            </w:tcBorders>
            <w:noWrap/>
            <w:hideMark/>
          </w:tcPr>
          <w:p w14:paraId="341794E3" w14:textId="77777777" w:rsidR="00265584" w:rsidRDefault="00265584">
            <w:r>
              <w:t>11.6</w:t>
            </w:r>
          </w:p>
        </w:tc>
      </w:tr>
      <w:tr w:rsidR="00265584" w14:paraId="77A55AC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8031CBB" w14:textId="77777777" w:rsidR="00265584" w:rsidRDefault="00265584">
            <w:pPr>
              <w:rPr>
                <w:b/>
                <w:bCs/>
              </w:rPr>
            </w:pPr>
            <w:r>
              <w:rPr>
                <w:b/>
                <w:bCs/>
              </w:rPr>
              <w:t>Maine</w:t>
            </w:r>
          </w:p>
        </w:tc>
        <w:tc>
          <w:tcPr>
            <w:tcW w:w="1019" w:type="pct"/>
            <w:tcBorders>
              <w:top w:val="single" w:sz="4" w:space="0" w:color="auto"/>
              <w:left w:val="single" w:sz="4" w:space="0" w:color="auto"/>
              <w:bottom w:val="single" w:sz="4" w:space="0" w:color="auto"/>
              <w:right w:val="single" w:sz="4" w:space="0" w:color="auto"/>
            </w:tcBorders>
            <w:noWrap/>
            <w:hideMark/>
          </w:tcPr>
          <w:p w14:paraId="1A71EBC8" w14:textId="77777777" w:rsidR="00265584" w:rsidRDefault="00265584">
            <w:r>
              <w:t>274,533</w:t>
            </w:r>
          </w:p>
        </w:tc>
        <w:tc>
          <w:tcPr>
            <w:tcW w:w="859" w:type="pct"/>
            <w:tcBorders>
              <w:top w:val="single" w:sz="4" w:space="0" w:color="auto"/>
              <w:left w:val="single" w:sz="4" w:space="0" w:color="auto"/>
              <w:bottom w:val="single" w:sz="4" w:space="0" w:color="auto"/>
              <w:right w:val="single" w:sz="4" w:space="0" w:color="auto"/>
            </w:tcBorders>
            <w:noWrap/>
            <w:hideMark/>
          </w:tcPr>
          <w:p w14:paraId="1F6F13D3" w14:textId="77777777" w:rsidR="00265584" w:rsidRDefault="00265584">
            <w:r>
              <w:t>2,200</w:t>
            </w:r>
          </w:p>
        </w:tc>
        <w:tc>
          <w:tcPr>
            <w:tcW w:w="859" w:type="pct"/>
            <w:tcBorders>
              <w:top w:val="single" w:sz="4" w:space="0" w:color="auto"/>
              <w:left w:val="single" w:sz="4" w:space="0" w:color="auto"/>
              <w:bottom w:val="single" w:sz="4" w:space="0" w:color="auto"/>
              <w:right w:val="single" w:sz="4" w:space="0" w:color="auto"/>
            </w:tcBorders>
            <w:noWrap/>
            <w:hideMark/>
          </w:tcPr>
          <w:p w14:paraId="03585A07" w14:textId="77777777" w:rsidR="00265584" w:rsidRDefault="00265584">
            <w:r>
              <w:t>170</w:t>
            </w:r>
          </w:p>
        </w:tc>
        <w:tc>
          <w:tcPr>
            <w:tcW w:w="859" w:type="pct"/>
            <w:tcBorders>
              <w:top w:val="single" w:sz="4" w:space="0" w:color="auto"/>
              <w:left w:val="single" w:sz="4" w:space="0" w:color="auto"/>
              <w:bottom w:val="single" w:sz="4" w:space="0" w:color="auto"/>
              <w:right w:val="single" w:sz="4" w:space="0" w:color="auto"/>
            </w:tcBorders>
            <w:noWrap/>
            <w:hideMark/>
          </w:tcPr>
          <w:p w14:paraId="6F825FE2" w14:textId="77777777" w:rsidR="00265584" w:rsidRDefault="00265584">
            <w:r>
              <w:t>7.9</w:t>
            </w:r>
          </w:p>
        </w:tc>
      </w:tr>
      <w:tr w:rsidR="00265584" w14:paraId="222272C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D98AA43" w14:textId="77777777" w:rsidR="00265584" w:rsidRDefault="00265584">
            <w:pPr>
              <w:rPr>
                <w:b/>
                <w:bCs/>
              </w:rPr>
            </w:pPr>
            <w:r>
              <w:rPr>
                <w:b/>
                <w:bCs/>
              </w:rPr>
              <w:t>Maryland</w:t>
            </w:r>
          </w:p>
        </w:tc>
        <w:tc>
          <w:tcPr>
            <w:tcW w:w="1019" w:type="pct"/>
            <w:tcBorders>
              <w:top w:val="single" w:sz="4" w:space="0" w:color="auto"/>
              <w:left w:val="single" w:sz="4" w:space="0" w:color="auto"/>
              <w:bottom w:val="single" w:sz="4" w:space="0" w:color="auto"/>
              <w:right w:val="single" w:sz="4" w:space="0" w:color="auto"/>
            </w:tcBorders>
            <w:noWrap/>
            <w:hideMark/>
          </w:tcPr>
          <w:p w14:paraId="04C88CB5" w14:textId="77777777" w:rsidR="00265584" w:rsidRDefault="00265584">
            <w:r>
              <w:t>1,352,964</w:t>
            </w:r>
          </w:p>
        </w:tc>
        <w:tc>
          <w:tcPr>
            <w:tcW w:w="859" w:type="pct"/>
            <w:tcBorders>
              <w:top w:val="single" w:sz="4" w:space="0" w:color="auto"/>
              <w:left w:val="single" w:sz="4" w:space="0" w:color="auto"/>
              <w:bottom w:val="single" w:sz="4" w:space="0" w:color="auto"/>
              <w:right w:val="single" w:sz="4" w:space="0" w:color="auto"/>
            </w:tcBorders>
            <w:noWrap/>
            <w:hideMark/>
          </w:tcPr>
          <w:p w14:paraId="1CCAB05B" w14:textId="77777777" w:rsidR="00265584" w:rsidRDefault="00265584">
            <w:r>
              <w:t>12,800</w:t>
            </w:r>
          </w:p>
        </w:tc>
        <w:tc>
          <w:tcPr>
            <w:tcW w:w="859" w:type="pct"/>
            <w:tcBorders>
              <w:top w:val="single" w:sz="4" w:space="0" w:color="auto"/>
              <w:left w:val="single" w:sz="4" w:space="0" w:color="auto"/>
              <w:bottom w:val="single" w:sz="4" w:space="0" w:color="auto"/>
              <w:right w:val="single" w:sz="4" w:space="0" w:color="auto"/>
            </w:tcBorders>
            <w:noWrap/>
            <w:hideMark/>
          </w:tcPr>
          <w:p w14:paraId="26DC5A2B" w14:textId="77777777" w:rsidR="00265584" w:rsidRDefault="00265584">
            <w:r>
              <w:t>2,450</w:t>
            </w:r>
          </w:p>
        </w:tc>
        <w:tc>
          <w:tcPr>
            <w:tcW w:w="859" w:type="pct"/>
            <w:tcBorders>
              <w:top w:val="single" w:sz="4" w:space="0" w:color="auto"/>
              <w:left w:val="single" w:sz="4" w:space="0" w:color="auto"/>
              <w:bottom w:val="single" w:sz="4" w:space="0" w:color="auto"/>
              <w:right w:val="single" w:sz="4" w:space="0" w:color="auto"/>
            </w:tcBorders>
            <w:noWrap/>
            <w:hideMark/>
          </w:tcPr>
          <w:p w14:paraId="6E7BE58E" w14:textId="77777777" w:rsidR="00265584" w:rsidRDefault="00265584">
            <w:r>
              <w:t>19.1</w:t>
            </w:r>
          </w:p>
        </w:tc>
      </w:tr>
      <w:tr w:rsidR="00265584" w14:paraId="0E312A8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E9AB97A" w14:textId="77777777" w:rsidR="00265584" w:rsidRDefault="00265584">
            <w:pPr>
              <w:rPr>
                <w:b/>
                <w:bCs/>
              </w:rPr>
            </w:pPr>
            <w:r>
              <w:rPr>
                <w:b/>
                <w:bCs/>
              </w:rPr>
              <w:t>Massachusetts</w:t>
            </w:r>
          </w:p>
        </w:tc>
        <w:tc>
          <w:tcPr>
            <w:tcW w:w="1019" w:type="pct"/>
            <w:tcBorders>
              <w:top w:val="single" w:sz="4" w:space="0" w:color="auto"/>
              <w:left w:val="single" w:sz="4" w:space="0" w:color="auto"/>
              <w:bottom w:val="single" w:sz="4" w:space="0" w:color="auto"/>
              <w:right w:val="single" w:sz="4" w:space="0" w:color="auto"/>
            </w:tcBorders>
            <w:noWrap/>
            <w:hideMark/>
          </w:tcPr>
          <w:p w14:paraId="30CA4E18" w14:textId="77777777" w:rsidR="00265584" w:rsidRDefault="00265584">
            <w:r>
              <w:t>1,418,923</w:t>
            </w:r>
          </w:p>
        </w:tc>
        <w:tc>
          <w:tcPr>
            <w:tcW w:w="859" w:type="pct"/>
            <w:tcBorders>
              <w:top w:val="single" w:sz="4" w:space="0" w:color="auto"/>
              <w:left w:val="single" w:sz="4" w:space="0" w:color="auto"/>
              <w:bottom w:val="single" w:sz="4" w:space="0" w:color="auto"/>
              <w:right w:val="single" w:sz="4" w:space="0" w:color="auto"/>
            </w:tcBorders>
            <w:noWrap/>
            <w:hideMark/>
          </w:tcPr>
          <w:p w14:paraId="5C22C137" w14:textId="77777777" w:rsidR="00265584" w:rsidRDefault="00265584">
            <w:r>
              <w:t>14,900</w:t>
            </w:r>
          </w:p>
        </w:tc>
        <w:tc>
          <w:tcPr>
            <w:tcW w:w="859" w:type="pct"/>
            <w:tcBorders>
              <w:top w:val="single" w:sz="4" w:space="0" w:color="auto"/>
              <w:left w:val="single" w:sz="4" w:space="0" w:color="auto"/>
              <w:bottom w:val="single" w:sz="4" w:space="0" w:color="auto"/>
              <w:right w:val="single" w:sz="4" w:space="0" w:color="auto"/>
            </w:tcBorders>
            <w:noWrap/>
            <w:hideMark/>
          </w:tcPr>
          <w:p w14:paraId="3C5B344C" w14:textId="77777777" w:rsidR="00265584" w:rsidRDefault="00265584">
            <w:r>
              <w:t>2,470</w:t>
            </w:r>
          </w:p>
        </w:tc>
        <w:tc>
          <w:tcPr>
            <w:tcW w:w="859" w:type="pct"/>
            <w:tcBorders>
              <w:top w:val="single" w:sz="4" w:space="0" w:color="auto"/>
              <w:left w:val="single" w:sz="4" w:space="0" w:color="auto"/>
              <w:bottom w:val="single" w:sz="4" w:space="0" w:color="auto"/>
              <w:right w:val="single" w:sz="4" w:space="0" w:color="auto"/>
            </w:tcBorders>
            <w:noWrap/>
            <w:hideMark/>
          </w:tcPr>
          <w:p w14:paraId="11F20EDF" w14:textId="77777777" w:rsidR="00265584" w:rsidRDefault="00265584">
            <w:r>
              <w:t>16.6</w:t>
            </w:r>
          </w:p>
        </w:tc>
      </w:tr>
      <w:tr w:rsidR="00265584" w14:paraId="7875A3A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F392249" w14:textId="77777777" w:rsidR="00265584" w:rsidRDefault="00265584">
            <w:pPr>
              <w:rPr>
                <w:b/>
                <w:bCs/>
              </w:rPr>
            </w:pPr>
            <w:r>
              <w:rPr>
                <w:b/>
                <w:bCs/>
              </w:rPr>
              <w:t>Michigan</w:t>
            </w:r>
          </w:p>
        </w:tc>
        <w:tc>
          <w:tcPr>
            <w:tcW w:w="1019" w:type="pct"/>
            <w:tcBorders>
              <w:top w:val="single" w:sz="4" w:space="0" w:color="auto"/>
              <w:left w:val="single" w:sz="4" w:space="0" w:color="auto"/>
              <w:bottom w:val="single" w:sz="4" w:space="0" w:color="auto"/>
              <w:right w:val="single" w:sz="4" w:space="0" w:color="auto"/>
            </w:tcBorders>
            <w:noWrap/>
            <w:hideMark/>
          </w:tcPr>
          <w:p w14:paraId="1DE50890" w14:textId="77777777" w:rsidR="00265584" w:rsidRDefault="00265584">
            <w:r>
              <w:t>2,344,068</w:t>
            </w:r>
          </w:p>
        </w:tc>
        <w:tc>
          <w:tcPr>
            <w:tcW w:w="859" w:type="pct"/>
            <w:tcBorders>
              <w:top w:val="single" w:sz="4" w:space="0" w:color="auto"/>
              <w:left w:val="single" w:sz="4" w:space="0" w:color="auto"/>
              <w:bottom w:val="single" w:sz="4" w:space="0" w:color="auto"/>
              <w:right w:val="single" w:sz="4" w:space="0" w:color="auto"/>
            </w:tcBorders>
            <w:noWrap/>
            <w:hideMark/>
          </w:tcPr>
          <w:p w14:paraId="76863F12" w14:textId="77777777" w:rsidR="00265584" w:rsidRDefault="00265584">
            <w:r>
              <w:t>24,400</w:t>
            </w:r>
          </w:p>
        </w:tc>
        <w:tc>
          <w:tcPr>
            <w:tcW w:w="859" w:type="pct"/>
            <w:tcBorders>
              <w:top w:val="single" w:sz="4" w:space="0" w:color="auto"/>
              <w:left w:val="single" w:sz="4" w:space="0" w:color="auto"/>
              <w:bottom w:val="single" w:sz="4" w:space="0" w:color="auto"/>
              <w:right w:val="single" w:sz="4" w:space="0" w:color="auto"/>
            </w:tcBorders>
            <w:noWrap/>
            <w:hideMark/>
          </w:tcPr>
          <w:p w14:paraId="172E8FAD" w14:textId="77777777" w:rsidR="00265584" w:rsidRDefault="00265584">
            <w:r>
              <w:t>4,060</w:t>
            </w:r>
          </w:p>
        </w:tc>
        <w:tc>
          <w:tcPr>
            <w:tcW w:w="859" w:type="pct"/>
            <w:tcBorders>
              <w:top w:val="single" w:sz="4" w:space="0" w:color="auto"/>
              <w:left w:val="single" w:sz="4" w:space="0" w:color="auto"/>
              <w:bottom w:val="single" w:sz="4" w:space="0" w:color="auto"/>
              <w:right w:val="single" w:sz="4" w:space="0" w:color="auto"/>
            </w:tcBorders>
            <w:noWrap/>
            <w:hideMark/>
          </w:tcPr>
          <w:p w14:paraId="704A9651" w14:textId="77777777" w:rsidR="00265584" w:rsidRDefault="00265584">
            <w:r>
              <w:t>16.7</w:t>
            </w:r>
          </w:p>
        </w:tc>
      </w:tr>
      <w:tr w:rsidR="00265584" w14:paraId="59E5425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140BD1" w14:textId="77777777" w:rsidR="00265584" w:rsidRDefault="00265584">
            <w:pPr>
              <w:rPr>
                <w:b/>
                <w:bCs/>
              </w:rPr>
            </w:pPr>
            <w:r>
              <w:rPr>
                <w:b/>
                <w:bCs/>
              </w:rPr>
              <w:t>Minnesota</w:t>
            </w:r>
          </w:p>
        </w:tc>
        <w:tc>
          <w:tcPr>
            <w:tcW w:w="1019" w:type="pct"/>
            <w:tcBorders>
              <w:top w:val="single" w:sz="4" w:space="0" w:color="auto"/>
              <w:left w:val="single" w:sz="4" w:space="0" w:color="auto"/>
              <w:bottom w:val="single" w:sz="4" w:space="0" w:color="auto"/>
              <w:right w:val="single" w:sz="4" w:space="0" w:color="auto"/>
            </w:tcBorders>
            <w:noWrap/>
            <w:hideMark/>
          </w:tcPr>
          <w:p w14:paraId="20163C27" w14:textId="77777777" w:rsidR="00265584" w:rsidRDefault="00265584">
            <w:r>
              <w:t>1,284,063</w:t>
            </w:r>
          </w:p>
        </w:tc>
        <w:tc>
          <w:tcPr>
            <w:tcW w:w="859" w:type="pct"/>
            <w:tcBorders>
              <w:top w:val="single" w:sz="4" w:space="0" w:color="auto"/>
              <w:left w:val="single" w:sz="4" w:space="0" w:color="auto"/>
              <w:bottom w:val="single" w:sz="4" w:space="0" w:color="auto"/>
              <w:right w:val="single" w:sz="4" w:space="0" w:color="auto"/>
            </w:tcBorders>
            <w:noWrap/>
            <w:hideMark/>
          </w:tcPr>
          <w:p w14:paraId="100E54E0" w14:textId="77777777" w:rsidR="00265584" w:rsidRDefault="00265584">
            <w:r>
              <w:t>14,100</w:t>
            </w:r>
          </w:p>
        </w:tc>
        <w:tc>
          <w:tcPr>
            <w:tcW w:w="859" w:type="pct"/>
            <w:tcBorders>
              <w:top w:val="single" w:sz="4" w:space="0" w:color="auto"/>
              <w:left w:val="single" w:sz="4" w:space="0" w:color="auto"/>
              <w:bottom w:val="single" w:sz="4" w:space="0" w:color="auto"/>
              <w:right w:val="single" w:sz="4" w:space="0" w:color="auto"/>
            </w:tcBorders>
            <w:noWrap/>
            <w:hideMark/>
          </w:tcPr>
          <w:p w14:paraId="10DACB67" w14:textId="77777777" w:rsidR="00265584" w:rsidRDefault="00265584">
            <w:r>
              <w:t>2,120</w:t>
            </w:r>
          </w:p>
        </w:tc>
        <w:tc>
          <w:tcPr>
            <w:tcW w:w="859" w:type="pct"/>
            <w:tcBorders>
              <w:top w:val="single" w:sz="4" w:space="0" w:color="auto"/>
              <w:left w:val="single" w:sz="4" w:space="0" w:color="auto"/>
              <w:bottom w:val="single" w:sz="4" w:space="0" w:color="auto"/>
              <w:right w:val="single" w:sz="4" w:space="0" w:color="auto"/>
            </w:tcBorders>
            <w:noWrap/>
            <w:hideMark/>
          </w:tcPr>
          <w:p w14:paraId="34B9E079" w14:textId="77777777" w:rsidR="00265584" w:rsidRDefault="00265584">
            <w:r>
              <w:t>15.1</w:t>
            </w:r>
          </w:p>
        </w:tc>
      </w:tr>
      <w:tr w:rsidR="00265584" w14:paraId="173B8AC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B2E1EC0" w14:textId="77777777" w:rsidR="00265584" w:rsidRDefault="00265584">
            <w:pPr>
              <w:rPr>
                <w:b/>
                <w:bCs/>
              </w:rPr>
            </w:pPr>
            <w:r>
              <w:rPr>
                <w:b/>
                <w:bCs/>
              </w:rPr>
              <w:t>Mississippi</w:t>
            </w:r>
          </w:p>
        </w:tc>
        <w:tc>
          <w:tcPr>
            <w:tcW w:w="1019" w:type="pct"/>
            <w:tcBorders>
              <w:top w:val="single" w:sz="4" w:space="0" w:color="auto"/>
              <w:left w:val="single" w:sz="4" w:space="0" w:color="auto"/>
              <w:bottom w:val="single" w:sz="4" w:space="0" w:color="auto"/>
              <w:right w:val="single" w:sz="4" w:space="0" w:color="auto"/>
            </w:tcBorders>
            <w:noWrap/>
            <w:hideMark/>
          </w:tcPr>
          <w:p w14:paraId="435E9938" w14:textId="77777777" w:rsidR="00265584" w:rsidRDefault="00265584">
            <w:r>
              <w:t>755,555</w:t>
            </w:r>
          </w:p>
        </w:tc>
        <w:tc>
          <w:tcPr>
            <w:tcW w:w="859" w:type="pct"/>
            <w:tcBorders>
              <w:top w:val="single" w:sz="4" w:space="0" w:color="auto"/>
              <w:left w:val="single" w:sz="4" w:space="0" w:color="auto"/>
              <w:bottom w:val="single" w:sz="4" w:space="0" w:color="auto"/>
              <w:right w:val="single" w:sz="4" w:space="0" w:color="auto"/>
            </w:tcBorders>
            <w:noWrap/>
            <w:hideMark/>
          </w:tcPr>
          <w:p w14:paraId="1F28E1A5" w14:textId="77777777" w:rsidR="00265584" w:rsidRDefault="00265584">
            <w:r>
              <w:t>9,100</w:t>
            </w:r>
          </w:p>
        </w:tc>
        <w:tc>
          <w:tcPr>
            <w:tcW w:w="859" w:type="pct"/>
            <w:tcBorders>
              <w:top w:val="single" w:sz="4" w:space="0" w:color="auto"/>
              <w:left w:val="single" w:sz="4" w:space="0" w:color="auto"/>
              <w:bottom w:val="single" w:sz="4" w:space="0" w:color="auto"/>
              <w:right w:val="single" w:sz="4" w:space="0" w:color="auto"/>
            </w:tcBorders>
            <w:noWrap/>
            <w:hideMark/>
          </w:tcPr>
          <w:p w14:paraId="7E654AC8" w14:textId="77777777" w:rsidR="00265584" w:rsidRDefault="00265584">
            <w:r>
              <w:t>930</w:t>
            </w:r>
          </w:p>
        </w:tc>
        <w:tc>
          <w:tcPr>
            <w:tcW w:w="859" w:type="pct"/>
            <w:tcBorders>
              <w:top w:val="single" w:sz="4" w:space="0" w:color="auto"/>
              <w:left w:val="single" w:sz="4" w:space="0" w:color="auto"/>
              <w:bottom w:val="single" w:sz="4" w:space="0" w:color="auto"/>
              <w:right w:val="single" w:sz="4" w:space="0" w:color="auto"/>
            </w:tcBorders>
            <w:noWrap/>
            <w:hideMark/>
          </w:tcPr>
          <w:p w14:paraId="0EF2E4AD" w14:textId="77777777" w:rsidR="00265584" w:rsidRDefault="00265584">
            <w:r>
              <w:t>10.2</w:t>
            </w:r>
          </w:p>
        </w:tc>
      </w:tr>
      <w:tr w:rsidR="00265584" w14:paraId="0E9502B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248BF06" w14:textId="77777777" w:rsidR="00265584" w:rsidRDefault="00265584">
            <w:pPr>
              <w:rPr>
                <w:b/>
                <w:bCs/>
              </w:rPr>
            </w:pPr>
            <w:r>
              <w:rPr>
                <w:b/>
                <w:bCs/>
              </w:rPr>
              <w:t>Missouri</w:t>
            </w:r>
          </w:p>
        </w:tc>
        <w:tc>
          <w:tcPr>
            <w:tcW w:w="1019" w:type="pct"/>
            <w:tcBorders>
              <w:top w:val="single" w:sz="4" w:space="0" w:color="auto"/>
              <w:left w:val="single" w:sz="4" w:space="0" w:color="auto"/>
              <w:bottom w:val="single" w:sz="4" w:space="0" w:color="auto"/>
              <w:right w:val="single" w:sz="4" w:space="0" w:color="auto"/>
            </w:tcBorders>
            <w:noWrap/>
            <w:hideMark/>
          </w:tcPr>
          <w:p w14:paraId="1BD5403E" w14:textId="77777777" w:rsidR="00265584" w:rsidRDefault="00265584">
            <w:r>
              <w:t>1,425,436</w:t>
            </w:r>
          </w:p>
        </w:tc>
        <w:tc>
          <w:tcPr>
            <w:tcW w:w="859" w:type="pct"/>
            <w:tcBorders>
              <w:top w:val="single" w:sz="4" w:space="0" w:color="auto"/>
              <w:left w:val="single" w:sz="4" w:space="0" w:color="auto"/>
              <w:bottom w:val="single" w:sz="4" w:space="0" w:color="auto"/>
              <w:right w:val="single" w:sz="4" w:space="0" w:color="auto"/>
            </w:tcBorders>
            <w:noWrap/>
            <w:hideMark/>
          </w:tcPr>
          <w:p w14:paraId="5F0E560D" w14:textId="77777777" w:rsidR="00265584" w:rsidRDefault="00265584">
            <w:r>
              <w:t>15,800</w:t>
            </w:r>
          </w:p>
        </w:tc>
        <w:tc>
          <w:tcPr>
            <w:tcW w:w="859" w:type="pct"/>
            <w:tcBorders>
              <w:top w:val="single" w:sz="4" w:space="0" w:color="auto"/>
              <w:left w:val="single" w:sz="4" w:space="0" w:color="auto"/>
              <w:bottom w:val="single" w:sz="4" w:space="0" w:color="auto"/>
              <w:right w:val="single" w:sz="4" w:space="0" w:color="auto"/>
            </w:tcBorders>
            <w:noWrap/>
            <w:hideMark/>
          </w:tcPr>
          <w:p w14:paraId="44080E29" w14:textId="77777777" w:rsidR="00265584" w:rsidRDefault="00265584">
            <w:r>
              <w:t>1,900</w:t>
            </w:r>
          </w:p>
        </w:tc>
        <w:tc>
          <w:tcPr>
            <w:tcW w:w="859" w:type="pct"/>
            <w:tcBorders>
              <w:top w:val="single" w:sz="4" w:space="0" w:color="auto"/>
              <w:left w:val="single" w:sz="4" w:space="0" w:color="auto"/>
              <w:bottom w:val="single" w:sz="4" w:space="0" w:color="auto"/>
              <w:right w:val="single" w:sz="4" w:space="0" w:color="auto"/>
            </w:tcBorders>
            <w:noWrap/>
            <w:hideMark/>
          </w:tcPr>
          <w:p w14:paraId="041401C8" w14:textId="77777777" w:rsidR="00265584" w:rsidRDefault="00265584">
            <w:r>
              <w:t>12</w:t>
            </w:r>
          </w:p>
        </w:tc>
      </w:tr>
      <w:tr w:rsidR="00265584" w14:paraId="2D7DFF4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594FA26" w14:textId="77777777" w:rsidR="00265584" w:rsidRDefault="00265584">
            <w:pPr>
              <w:rPr>
                <w:b/>
                <w:bCs/>
              </w:rPr>
            </w:pPr>
            <w:r>
              <w:rPr>
                <w:b/>
                <w:bCs/>
              </w:rPr>
              <w:t>Montana</w:t>
            </w:r>
          </w:p>
        </w:tc>
        <w:tc>
          <w:tcPr>
            <w:tcW w:w="1019" w:type="pct"/>
            <w:tcBorders>
              <w:top w:val="single" w:sz="4" w:space="0" w:color="auto"/>
              <w:left w:val="single" w:sz="4" w:space="0" w:color="auto"/>
              <w:bottom w:val="single" w:sz="4" w:space="0" w:color="auto"/>
              <w:right w:val="single" w:sz="4" w:space="0" w:color="auto"/>
            </w:tcBorders>
            <w:noWrap/>
            <w:hideMark/>
          </w:tcPr>
          <w:p w14:paraId="3F4D3FF9" w14:textId="77777777" w:rsidR="00265584" w:rsidRDefault="00265584">
            <w:r>
              <w:t>223,563</w:t>
            </w:r>
          </w:p>
        </w:tc>
        <w:tc>
          <w:tcPr>
            <w:tcW w:w="859" w:type="pct"/>
            <w:tcBorders>
              <w:top w:val="single" w:sz="4" w:space="0" w:color="auto"/>
              <w:left w:val="single" w:sz="4" w:space="0" w:color="auto"/>
              <w:bottom w:val="single" w:sz="4" w:space="0" w:color="auto"/>
              <w:right w:val="single" w:sz="4" w:space="0" w:color="auto"/>
            </w:tcBorders>
            <w:noWrap/>
            <w:hideMark/>
          </w:tcPr>
          <w:p w14:paraId="119C07D4" w14:textId="77777777" w:rsidR="00265584" w:rsidRDefault="00265584">
            <w:r>
              <w:t>900</w:t>
            </w:r>
          </w:p>
        </w:tc>
        <w:tc>
          <w:tcPr>
            <w:tcW w:w="859" w:type="pct"/>
            <w:tcBorders>
              <w:top w:val="single" w:sz="4" w:space="0" w:color="auto"/>
              <w:left w:val="single" w:sz="4" w:space="0" w:color="auto"/>
              <w:bottom w:val="single" w:sz="4" w:space="0" w:color="auto"/>
              <w:right w:val="single" w:sz="4" w:space="0" w:color="auto"/>
            </w:tcBorders>
            <w:noWrap/>
            <w:hideMark/>
          </w:tcPr>
          <w:p w14:paraId="29E517B9" w14:textId="77777777" w:rsidR="00265584" w:rsidRDefault="00265584">
            <w:r>
              <w:t>70</w:t>
            </w:r>
          </w:p>
        </w:tc>
        <w:tc>
          <w:tcPr>
            <w:tcW w:w="859" w:type="pct"/>
            <w:tcBorders>
              <w:top w:val="single" w:sz="4" w:space="0" w:color="auto"/>
              <w:left w:val="single" w:sz="4" w:space="0" w:color="auto"/>
              <w:bottom w:val="single" w:sz="4" w:space="0" w:color="auto"/>
              <w:right w:val="single" w:sz="4" w:space="0" w:color="auto"/>
            </w:tcBorders>
            <w:noWrap/>
            <w:hideMark/>
          </w:tcPr>
          <w:p w14:paraId="54CBE787" w14:textId="77777777" w:rsidR="00265584" w:rsidRDefault="00265584">
            <w:r>
              <w:t>8</w:t>
            </w:r>
          </w:p>
        </w:tc>
      </w:tr>
      <w:tr w:rsidR="00265584" w14:paraId="2CCCA41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5B753CF" w14:textId="77777777" w:rsidR="00265584" w:rsidRDefault="00265584">
            <w:pPr>
              <w:rPr>
                <w:b/>
                <w:bCs/>
              </w:rPr>
            </w:pPr>
            <w:r>
              <w:rPr>
                <w:b/>
                <w:bCs/>
              </w:rPr>
              <w:t>Nebraska</w:t>
            </w:r>
          </w:p>
        </w:tc>
        <w:tc>
          <w:tcPr>
            <w:tcW w:w="1019" w:type="pct"/>
            <w:tcBorders>
              <w:top w:val="single" w:sz="4" w:space="0" w:color="auto"/>
              <w:left w:val="single" w:sz="4" w:space="0" w:color="auto"/>
              <w:bottom w:val="single" w:sz="4" w:space="0" w:color="auto"/>
              <w:right w:val="single" w:sz="4" w:space="0" w:color="auto"/>
            </w:tcBorders>
            <w:noWrap/>
            <w:hideMark/>
          </w:tcPr>
          <w:p w14:paraId="75170031" w14:textId="77777777" w:rsidR="00265584" w:rsidRDefault="00265584">
            <w:r>
              <w:t>459,221</w:t>
            </w:r>
          </w:p>
        </w:tc>
        <w:tc>
          <w:tcPr>
            <w:tcW w:w="859" w:type="pct"/>
            <w:tcBorders>
              <w:top w:val="single" w:sz="4" w:space="0" w:color="auto"/>
              <w:left w:val="single" w:sz="4" w:space="0" w:color="auto"/>
              <w:bottom w:val="single" w:sz="4" w:space="0" w:color="auto"/>
              <w:right w:val="single" w:sz="4" w:space="0" w:color="auto"/>
            </w:tcBorders>
            <w:noWrap/>
            <w:hideMark/>
          </w:tcPr>
          <w:p w14:paraId="0E6F4965" w14:textId="77777777" w:rsidR="00265584" w:rsidRDefault="00265584">
            <w:r>
              <w:t>3,800</w:t>
            </w:r>
          </w:p>
        </w:tc>
        <w:tc>
          <w:tcPr>
            <w:tcW w:w="859" w:type="pct"/>
            <w:tcBorders>
              <w:top w:val="single" w:sz="4" w:space="0" w:color="auto"/>
              <w:left w:val="single" w:sz="4" w:space="0" w:color="auto"/>
              <w:bottom w:val="single" w:sz="4" w:space="0" w:color="auto"/>
              <w:right w:val="single" w:sz="4" w:space="0" w:color="auto"/>
            </w:tcBorders>
            <w:noWrap/>
            <w:hideMark/>
          </w:tcPr>
          <w:p w14:paraId="5E5F6941" w14:textId="77777777" w:rsidR="00265584" w:rsidRDefault="00265584">
            <w:r>
              <w:t>490</w:t>
            </w:r>
          </w:p>
        </w:tc>
        <w:tc>
          <w:tcPr>
            <w:tcW w:w="859" w:type="pct"/>
            <w:tcBorders>
              <w:top w:val="single" w:sz="4" w:space="0" w:color="auto"/>
              <w:left w:val="single" w:sz="4" w:space="0" w:color="auto"/>
              <w:bottom w:val="single" w:sz="4" w:space="0" w:color="auto"/>
              <w:right w:val="single" w:sz="4" w:space="0" w:color="auto"/>
            </w:tcBorders>
            <w:noWrap/>
            <w:hideMark/>
          </w:tcPr>
          <w:p w14:paraId="0D55B9FC" w14:textId="77777777" w:rsidR="00265584" w:rsidRDefault="00265584">
            <w:r>
              <w:t>13.1</w:t>
            </w:r>
          </w:p>
        </w:tc>
      </w:tr>
      <w:tr w:rsidR="00265584" w14:paraId="64A7F83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1BF818F" w14:textId="77777777" w:rsidR="00265584" w:rsidRDefault="00265584">
            <w:pPr>
              <w:rPr>
                <w:b/>
                <w:bCs/>
              </w:rPr>
            </w:pPr>
            <w:r>
              <w:rPr>
                <w:b/>
                <w:bCs/>
              </w:rPr>
              <w:t>Nevada</w:t>
            </w:r>
          </w:p>
        </w:tc>
        <w:tc>
          <w:tcPr>
            <w:tcW w:w="1019" w:type="pct"/>
            <w:tcBorders>
              <w:top w:val="single" w:sz="4" w:space="0" w:color="auto"/>
              <w:left w:val="single" w:sz="4" w:space="0" w:color="auto"/>
              <w:bottom w:val="single" w:sz="4" w:space="0" w:color="auto"/>
              <w:right w:val="single" w:sz="4" w:space="0" w:color="auto"/>
            </w:tcBorders>
            <w:noWrap/>
            <w:hideMark/>
          </w:tcPr>
          <w:p w14:paraId="6ADA332C" w14:textId="77777777" w:rsidR="00265584" w:rsidRDefault="00265584">
            <w:r>
              <w:t>665,008</w:t>
            </w:r>
          </w:p>
        </w:tc>
        <w:tc>
          <w:tcPr>
            <w:tcW w:w="859" w:type="pct"/>
            <w:tcBorders>
              <w:top w:val="single" w:sz="4" w:space="0" w:color="auto"/>
              <w:left w:val="single" w:sz="4" w:space="0" w:color="auto"/>
              <w:bottom w:val="single" w:sz="4" w:space="0" w:color="auto"/>
              <w:right w:val="single" w:sz="4" w:space="0" w:color="auto"/>
            </w:tcBorders>
            <w:noWrap/>
            <w:hideMark/>
          </w:tcPr>
          <w:p w14:paraId="4FEA1239" w14:textId="77777777" w:rsidR="00265584" w:rsidRDefault="00265584">
            <w:r>
              <w:t>7,200</w:t>
            </w:r>
          </w:p>
        </w:tc>
        <w:tc>
          <w:tcPr>
            <w:tcW w:w="859" w:type="pct"/>
            <w:tcBorders>
              <w:top w:val="single" w:sz="4" w:space="0" w:color="auto"/>
              <w:left w:val="single" w:sz="4" w:space="0" w:color="auto"/>
              <w:bottom w:val="single" w:sz="4" w:space="0" w:color="auto"/>
              <w:right w:val="single" w:sz="4" w:space="0" w:color="auto"/>
            </w:tcBorders>
            <w:noWrap/>
            <w:hideMark/>
          </w:tcPr>
          <w:p w14:paraId="61C9FCA1" w14:textId="77777777" w:rsidR="00265584" w:rsidRDefault="00265584">
            <w:r>
              <w:t>1,430</w:t>
            </w:r>
          </w:p>
        </w:tc>
        <w:tc>
          <w:tcPr>
            <w:tcW w:w="859" w:type="pct"/>
            <w:tcBorders>
              <w:top w:val="single" w:sz="4" w:space="0" w:color="auto"/>
              <w:left w:val="single" w:sz="4" w:space="0" w:color="auto"/>
              <w:bottom w:val="single" w:sz="4" w:space="0" w:color="auto"/>
              <w:right w:val="single" w:sz="4" w:space="0" w:color="auto"/>
            </w:tcBorders>
            <w:noWrap/>
            <w:hideMark/>
          </w:tcPr>
          <w:p w14:paraId="1CEDAA38" w14:textId="77777777" w:rsidR="00265584" w:rsidRDefault="00265584">
            <w:r>
              <w:t>19.9</w:t>
            </w:r>
          </w:p>
        </w:tc>
      </w:tr>
      <w:tr w:rsidR="00265584" w14:paraId="1634AC7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AEB2A75" w14:textId="77777777" w:rsidR="00265584" w:rsidRDefault="00265584">
            <w:pPr>
              <w:rPr>
                <w:b/>
                <w:bCs/>
              </w:rPr>
            </w:pPr>
            <w:r>
              <w:rPr>
                <w:b/>
                <w:bCs/>
              </w:rPr>
              <w:t>New Hampshire</w:t>
            </w:r>
          </w:p>
        </w:tc>
        <w:tc>
          <w:tcPr>
            <w:tcW w:w="1019" w:type="pct"/>
            <w:tcBorders>
              <w:top w:val="single" w:sz="4" w:space="0" w:color="auto"/>
              <w:left w:val="single" w:sz="4" w:space="0" w:color="auto"/>
              <w:bottom w:val="single" w:sz="4" w:space="0" w:color="auto"/>
              <w:right w:val="single" w:sz="4" w:space="0" w:color="auto"/>
            </w:tcBorders>
            <w:noWrap/>
            <w:hideMark/>
          </w:tcPr>
          <w:p w14:paraId="4AC88C5E" w14:textId="77777777" w:rsidR="00265584" w:rsidRDefault="00265584">
            <w:r>
              <w:t>287,234</w:t>
            </w:r>
          </w:p>
        </w:tc>
        <w:tc>
          <w:tcPr>
            <w:tcW w:w="859" w:type="pct"/>
            <w:tcBorders>
              <w:top w:val="single" w:sz="4" w:space="0" w:color="auto"/>
              <w:left w:val="single" w:sz="4" w:space="0" w:color="auto"/>
              <w:bottom w:val="single" w:sz="4" w:space="0" w:color="auto"/>
              <w:right w:val="single" w:sz="4" w:space="0" w:color="auto"/>
            </w:tcBorders>
            <w:noWrap/>
            <w:hideMark/>
          </w:tcPr>
          <w:p w14:paraId="0ABDBF07"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2C5630F5"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01A0F070" w14:textId="77777777" w:rsidR="00265584" w:rsidRDefault="00265584">
            <w:r>
              <w:t>10.9</w:t>
            </w:r>
          </w:p>
        </w:tc>
      </w:tr>
      <w:tr w:rsidR="00265584" w14:paraId="376294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C91869" w14:textId="77777777" w:rsidR="00265584" w:rsidRDefault="00265584">
            <w:pPr>
              <w:rPr>
                <w:b/>
                <w:bCs/>
              </w:rPr>
            </w:pPr>
            <w:r>
              <w:rPr>
                <w:b/>
                <w:bCs/>
              </w:rPr>
              <w:t>New Jersey</w:t>
            </w:r>
          </w:p>
        </w:tc>
        <w:tc>
          <w:tcPr>
            <w:tcW w:w="1019" w:type="pct"/>
            <w:tcBorders>
              <w:top w:val="single" w:sz="4" w:space="0" w:color="auto"/>
              <w:left w:val="single" w:sz="4" w:space="0" w:color="auto"/>
              <w:bottom w:val="single" w:sz="4" w:space="0" w:color="auto"/>
              <w:right w:val="single" w:sz="4" w:space="0" w:color="auto"/>
            </w:tcBorders>
            <w:noWrap/>
            <w:hideMark/>
          </w:tcPr>
          <w:p w14:paraId="26BA6EEB" w14:textId="77777777" w:rsidR="00265584" w:rsidRDefault="00265584">
            <w:r>
              <w:t>2,065,214</w:t>
            </w:r>
          </w:p>
        </w:tc>
        <w:tc>
          <w:tcPr>
            <w:tcW w:w="859" w:type="pct"/>
            <w:tcBorders>
              <w:top w:val="single" w:sz="4" w:space="0" w:color="auto"/>
              <w:left w:val="single" w:sz="4" w:space="0" w:color="auto"/>
              <w:bottom w:val="single" w:sz="4" w:space="0" w:color="auto"/>
              <w:right w:val="single" w:sz="4" w:space="0" w:color="auto"/>
            </w:tcBorders>
            <w:noWrap/>
            <w:hideMark/>
          </w:tcPr>
          <w:p w14:paraId="593DE57E" w14:textId="77777777" w:rsidR="00265584" w:rsidRDefault="00265584">
            <w:r>
              <w:t>17,300</w:t>
            </w:r>
          </w:p>
        </w:tc>
        <w:tc>
          <w:tcPr>
            <w:tcW w:w="859" w:type="pct"/>
            <w:tcBorders>
              <w:top w:val="single" w:sz="4" w:space="0" w:color="auto"/>
              <w:left w:val="single" w:sz="4" w:space="0" w:color="auto"/>
              <w:bottom w:val="single" w:sz="4" w:space="0" w:color="auto"/>
              <w:right w:val="single" w:sz="4" w:space="0" w:color="auto"/>
            </w:tcBorders>
            <w:noWrap/>
            <w:hideMark/>
          </w:tcPr>
          <w:p w14:paraId="3699EE7D" w14:textId="77777777" w:rsidR="00265584" w:rsidRDefault="00265584">
            <w:r>
              <w:t>4,160</w:t>
            </w:r>
          </w:p>
        </w:tc>
        <w:tc>
          <w:tcPr>
            <w:tcW w:w="859" w:type="pct"/>
            <w:tcBorders>
              <w:top w:val="single" w:sz="4" w:space="0" w:color="auto"/>
              <w:left w:val="single" w:sz="4" w:space="0" w:color="auto"/>
              <w:bottom w:val="single" w:sz="4" w:space="0" w:color="auto"/>
              <w:right w:val="single" w:sz="4" w:space="0" w:color="auto"/>
            </w:tcBorders>
            <w:noWrap/>
            <w:hideMark/>
          </w:tcPr>
          <w:p w14:paraId="4A5EF179" w14:textId="77777777" w:rsidR="00265584" w:rsidRDefault="00265584">
            <w:r>
              <w:t>24</w:t>
            </w:r>
          </w:p>
        </w:tc>
      </w:tr>
      <w:tr w:rsidR="00265584" w14:paraId="4B247C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BE457BC" w14:textId="77777777" w:rsidR="00265584" w:rsidRDefault="00265584">
            <w:pPr>
              <w:rPr>
                <w:b/>
                <w:bCs/>
              </w:rPr>
            </w:pPr>
            <w:r>
              <w:rPr>
                <w:b/>
                <w:bCs/>
              </w:rPr>
              <w:t>New Mexico</w:t>
            </w:r>
          </w:p>
        </w:tc>
        <w:tc>
          <w:tcPr>
            <w:tcW w:w="1019" w:type="pct"/>
            <w:tcBorders>
              <w:top w:val="single" w:sz="4" w:space="0" w:color="auto"/>
              <w:left w:val="single" w:sz="4" w:space="0" w:color="auto"/>
              <w:bottom w:val="single" w:sz="4" w:space="0" w:color="auto"/>
              <w:right w:val="single" w:sz="4" w:space="0" w:color="auto"/>
            </w:tcBorders>
            <w:noWrap/>
            <w:hideMark/>
          </w:tcPr>
          <w:p w14:paraId="6206AE19" w14:textId="77777777" w:rsidR="00265584" w:rsidRDefault="00265584">
            <w:r>
              <w:t>518,672</w:t>
            </w:r>
          </w:p>
        </w:tc>
        <w:tc>
          <w:tcPr>
            <w:tcW w:w="859" w:type="pct"/>
            <w:tcBorders>
              <w:top w:val="single" w:sz="4" w:space="0" w:color="auto"/>
              <w:left w:val="single" w:sz="4" w:space="0" w:color="auto"/>
              <w:bottom w:val="single" w:sz="4" w:space="0" w:color="auto"/>
              <w:right w:val="single" w:sz="4" w:space="0" w:color="auto"/>
            </w:tcBorders>
            <w:noWrap/>
            <w:hideMark/>
          </w:tcPr>
          <w:p w14:paraId="3551D704"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1FB27771" w14:textId="77777777" w:rsidR="00265584" w:rsidRDefault="00265584">
            <w:r>
              <w:t>470</w:t>
            </w:r>
          </w:p>
        </w:tc>
        <w:tc>
          <w:tcPr>
            <w:tcW w:w="859" w:type="pct"/>
            <w:tcBorders>
              <w:top w:val="single" w:sz="4" w:space="0" w:color="auto"/>
              <w:left w:val="single" w:sz="4" w:space="0" w:color="auto"/>
              <w:bottom w:val="single" w:sz="4" w:space="0" w:color="auto"/>
              <w:right w:val="single" w:sz="4" w:space="0" w:color="auto"/>
            </w:tcBorders>
            <w:noWrap/>
            <w:hideMark/>
          </w:tcPr>
          <w:p w14:paraId="1C9CEC5D" w14:textId="77777777" w:rsidR="00265584" w:rsidRDefault="00265584">
            <w:r>
              <w:t>15.4</w:t>
            </w:r>
          </w:p>
        </w:tc>
      </w:tr>
      <w:tr w:rsidR="00265584" w14:paraId="0BCAC14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1BA0D38" w14:textId="77777777" w:rsidR="00265584" w:rsidRDefault="00265584">
            <w:pPr>
              <w:rPr>
                <w:b/>
                <w:bCs/>
              </w:rPr>
            </w:pPr>
            <w:r>
              <w:rPr>
                <w:b/>
                <w:bCs/>
              </w:rPr>
              <w:t>New York</w:t>
            </w:r>
          </w:p>
        </w:tc>
        <w:tc>
          <w:tcPr>
            <w:tcW w:w="1019" w:type="pct"/>
            <w:tcBorders>
              <w:top w:val="single" w:sz="4" w:space="0" w:color="auto"/>
              <w:left w:val="single" w:sz="4" w:space="0" w:color="auto"/>
              <w:bottom w:val="single" w:sz="4" w:space="0" w:color="auto"/>
              <w:right w:val="single" w:sz="4" w:space="0" w:color="auto"/>
            </w:tcBorders>
            <w:noWrap/>
            <w:hideMark/>
          </w:tcPr>
          <w:p w14:paraId="699A0F62" w14:textId="77777777" w:rsidR="00265584" w:rsidRDefault="00265584">
            <w:r>
              <w:t>4,324,929</w:t>
            </w:r>
          </w:p>
        </w:tc>
        <w:tc>
          <w:tcPr>
            <w:tcW w:w="859" w:type="pct"/>
            <w:tcBorders>
              <w:top w:val="single" w:sz="4" w:space="0" w:color="auto"/>
              <w:left w:val="single" w:sz="4" w:space="0" w:color="auto"/>
              <w:bottom w:val="single" w:sz="4" w:space="0" w:color="auto"/>
              <w:right w:val="single" w:sz="4" w:space="0" w:color="auto"/>
            </w:tcBorders>
            <w:noWrap/>
            <w:hideMark/>
          </w:tcPr>
          <w:p w14:paraId="564D0DF9" w14:textId="77777777" w:rsidR="00265584" w:rsidRDefault="00265584">
            <w:r>
              <w:t>53,600</w:t>
            </w:r>
          </w:p>
        </w:tc>
        <w:tc>
          <w:tcPr>
            <w:tcW w:w="859" w:type="pct"/>
            <w:tcBorders>
              <w:top w:val="single" w:sz="4" w:space="0" w:color="auto"/>
              <w:left w:val="single" w:sz="4" w:space="0" w:color="auto"/>
              <w:bottom w:val="single" w:sz="4" w:space="0" w:color="auto"/>
              <w:right w:val="single" w:sz="4" w:space="0" w:color="auto"/>
            </w:tcBorders>
            <w:noWrap/>
            <w:hideMark/>
          </w:tcPr>
          <w:p w14:paraId="651DEE75" w14:textId="77777777" w:rsidR="00265584" w:rsidRDefault="00265584">
            <w:r>
              <w:t>13,500</w:t>
            </w:r>
          </w:p>
        </w:tc>
        <w:tc>
          <w:tcPr>
            <w:tcW w:w="859" w:type="pct"/>
            <w:tcBorders>
              <w:top w:val="single" w:sz="4" w:space="0" w:color="auto"/>
              <w:left w:val="single" w:sz="4" w:space="0" w:color="auto"/>
              <w:bottom w:val="single" w:sz="4" w:space="0" w:color="auto"/>
              <w:right w:val="single" w:sz="4" w:space="0" w:color="auto"/>
            </w:tcBorders>
            <w:noWrap/>
            <w:hideMark/>
          </w:tcPr>
          <w:p w14:paraId="4851F903" w14:textId="77777777" w:rsidR="00265584" w:rsidRDefault="00265584">
            <w:r>
              <w:t>25.2</w:t>
            </w:r>
          </w:p>
        </w:tc>
      </w:tr>
      <w:tr w:rsidR="00265584" w14:paraId="251C971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C64BA4B" w14:textId="77777777" w:rsidR="00265584" w:rsidRDefault="00265584">
            <w:pPr>
              <w:rPr>
                <w:b/>
                <w:bCs/>
              </w:rPr>
            </w:pPr>
            <w:r>
              <w:rPr>
                <w:b/>
                <w:bCs/>
              </w:rPr>
              <w:t>North Carolina</w:t>
            </w:r>
          </w:p>
        </w:tc>
        <w:tc>
          <w:tcPr>
            <w:tcW w:w="1019" w:type="pct"/>
            <w:tcBorders>
              <w:top w:val="single" w:sz="4" w:space="0" w:color="auto"/>
              <w:left w:val="single" w:sz="4" w:space="0" w:color="auto"/>
              <w:bottom w:val="single" w:sz="4" w:space="0" w:color="auto"/>
              <w:right w:val="single" w:sz="4" w:space="0" w:color="auto"/>
            </w:tcBorders>
            <w:noWrap/>
            <w:hideMark/>
          </w:tcPr>
          <w:p w14:paraId="3F4BCDBA" w14:textId="77777777" w:rsidR="00265584" w:rsidRDefault="00265584">
            <w:r>
              <w:t>2,281,635</w:t>
            </w:r>
          </w:p>
        </w:tc>
        <w:tc>
          <w:tcPr>
            <w:tcW w:w="859" w:type="pct"/>
            <w:tcBorders>
              <w:top w:val="single" w:sz="4" w:space="0" w:color="auto"/>
              <w:left w:val="single" w:sz="4" w:space="0" w:color="auto"/>
              <w:bottom w:val="single" w:sz="4" w:space="0" w:color="auto"/>
              <w:right w:val="single" w:sz="4" w:space="0" w:color="auto"/>
            </w:tcBorders>
            <w:noWrap/>
            <w:hideMark/>
          </w:tcPr>
          <w:p w14:paraId="5A20236C" w14:textId="77777777" w:rsidR="00265584" w:rsidRDefault="00265584">
            <w:r>
              <w:t>24,000</w:t>
            </w:r>
          </w:p>
        </w:tc>
        <w:tc>
          <w:tcPr>
            <w:tcW w:w="859" w:type="pct"/>
            <w:tcBorders>
              <w:top w:val="single" w:sz="4" w:space="0" w:color="auto"/>
              <w:left w:val="single" w:sz="4" w:space="0" w:color="auto"/>
              <w:bottom w:val="single" w:sz="4" w:space="0" w:color="auto"/>
              <w:right w:val="single" w:sz="4" w:space="0" w:color="auto"/>
            </w:tcBorders>
            <w:noWrap/>
            <w:hideMark/>
          </w:tcPr>
          <w:p w14:paraId="1DFBD1AF" w14:textId="77777777" w:rsidR="00265584" w:rsidRDefault="00265584">
            <w:r>
              <w:t>3,100</w:t>
            </w:r>
          </w:p>
        </w:tc>
        <w:tc>
          <w:tcPr>
            <w:tcW w:w="859" w:type="pct"/>
            <w:tcBorders>
              <w:top w:val="single" w:sz="4" w:space="0" w:color="auto"/>
              <w:left w:val="single" w:sz="4" w:space="0" w:color="auto"/>
              <w:bottom w:val="single" w:sz="4" w:space="0" w:color="auto"/>
              <w:right w:val="single" w:sz="4" w:space="0" w:color="auto"/>
            </w:tcBorders>
            <w:noWrap/>
            <w:hideMark/>
          </w:tcPr>
          <w:p w14:paraId="60A7EC2E" w14:textId="77777777" w:rsidR="00265584" w:rsidRDefault="00265584">
            <w:r>
              <w:t>12.9</w:t>
            </w:r>
          </w:p>
        </w:tc>
      </w:tr>
      <w:tr w:rsidR="00265584" w14:paraId="24508AD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DD739F" w14:textId="77777777" w:rsidR="00265584" w:rsidRDefault="00265584">
            <w:pPr>
              <w:rPr>
                <w:b/>
                <w:bCs/>
              </w:rPr>
            </w:pPr>
            <w:r>
              <w:rPr>
                <w:b/>
                <w:bCs/>
              </w:rPr>
              <w:t>North Dakota</w:t>
            </w:r>
          </w:p>
        </w:tc>
        <w:tc>
          <w:tcPr>
            <w:tcW w:w="1019" w:type="pct"/>
            <w:tcBorders>
              <w:top w:val="single" w:sz="4" w:space="0" w:color="auto"/>
              <w:left w:val="single" w:sz="4" w:space="0" w:color="auto"/>
              <w:bottom w:val="single" w:sz="4" w:space="0" w:color="auto"/>
              <w:right w:val="single" w:sz="4" w:space="0" w:color="auto"/>
            </w:tcBorders>
            <w:noWrap/>
            <w:hideMark/>
          </w:tcPr>
          <w:p w14:paraId="4EA976EC" w14:textId="77777777" w:rsidR="00265584" w:rsidRDefault="00265584">
            <w:r>
              <w:t>149,871</w:t>
            </w:r>
          </w:p>
        </w:tc>
        <w:tc>
          <w:tcPr>
            <w:tcW w:w="859" w:type="pct"/>
            <w:tcBorders>
              <w:top w:val="single" w:sz="4" w:space="0" w:color="auto"/>
              <w:left w:val="single" w:sz="4" w:space="0" w:color="auto"/>
              <w:bottom w:val="single" w:sz="4" w:space="0" w:color="auto"/>
              <w:right w:val="single" w:sz="4" w:space="0" w:color="auto"/>
            </w:tcBorders>
            <w:noWrap/>
            <w:hideMark/>
          </w:tcPr>
          <w:p w14:paraId="5644259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0F639E67"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BC088E4" w14:textId="77777777" w:rsidR="00265584" w:rsidRDefault="00265584">
            <w:r>
              <w:t>8.6</w:t>
            </w:r>
          </w:p>
        </w:tc>
      </w:tr>
      <w:tr w:rsidR="00265584" w14:paraId="1B46B0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EC19D3" w14:textId="77777777" w:rsidR="00265584" w:rsidRDefault="00265584">
            <w:pPr>
              <w:rPr>
                <w:b/>
                <w:bCs/>
              </w:rPr>
            </w:pPr>
            <w:r>
              <w:rPr>
                <w:b/>
                <w:bCs/>
              </w:rPr>
              <w:t>Ohio</w:t>
            </w:r>
          </w:p>
        </w:tc>
        <w:tc>
          <w:tcPr>
            <w:tcW w:w="1019" w:type="pct"/>
            <w:tcBorders>
              <w:top w:val="single" w:sz="4" w:space="0" w:color="auto"/>
              <w:left w:val="single" w:sz="4" w:space="0" w:color="auto"/>
              <w:bottom w:val="single" w:sz="4" w:space="0" w:color="auto"/>
              <w:right w:val="single" w:sz="4" w:space="0" w:color="auto"/>
            </w:tcBorders>
            <w:noWrap/>
            <w:hideMark/>
          </w:tcPr>
          <w:p w14:paraId="3CA78FD1" w14:textId="77777777" w:rsidR="00265584" w:rsidRDefault="00265584">
            <w:r>
              <w:t>2,730,751</w:t>
            </w:r>
          </w:p>
        </w:tc>
        <w:tc>
          <w:tcPr>
            <w:tcW w:w="859" w:type="pct"/>
            <w:tcBorders>
              <w:top w:val="single" w:sz="4" w:space="0" w:color="auto"/>
              <w:left w:val="single" w:sz="4" w:space="0" w:color="auto"/>
              <w:bottom w:val="single" w:sz="4" w:space="0" w:color="auto"/>
              <w:right w:val="single" w:sz="4" w:space="0" w:color="auto"/>
            </w:tcBorders>
            <w:noWrap/>
            <w:hideMark/>
          </w:tcPr>
          <w:p w14:paraId="03450871" w14:textId="77777777" w:rsidR="00265584" w:rsidRDefault="00265584">
            <w:r>
              <w:t>36,100</w:t>
            </w:r>
          </w:p>
        </w:tc>
        <w:tc>
          <w:tcPr>
            <w:tcW w:w="859" w:type="pct"/>
            <w:tcBorders>
              <w:top w:val="single" w:sz="4" w:space="0" w:color="auto"/>
              <w:left w:val="single" w:sz="4" w:space="0" w:color="auto"/>
              <w:bottom w:val="single" w:sz="4" w:space="0" w:color="auto"/>
              <w:right w:val="single" w:sz="4" w:space="0" w:color="auto"/>
            </w:tcBorders>
            <w:noWrap/>
            <w:hideMark/>
          </w:tcPr>
          <w:p w14:paraId="0A617D6B" w14:textId="77777777" w:rsidR="00265584" w:rsidRDefault="00265584">
            <w:r>
              <w:t>6,160</w:t>
            </w:r>
          </w:p>
        </w:tc>
        <w:tc>
          <w:tcPr>
            <w:tcW w:w="859" w:type="pct"/>
            <w:tcBorders>
              <w:top w:val="single" w:sz="4" w:space="0" w:color="auto"/>
              <w:left w:val="single" w:sz="4" w:space="0" w:color="auto"/>
              <w:bottom w:val="single" w:sz="4" w:space="0" w:color="auto"/>
              <w:right w:val="single" w:sz="4" w:space="0" w:color="auto"/>
            </w:tcBorders>
            <w:noWrap/>
            <w:hideMark/>
          </w:tcPr>
          <w:p w14:paraId="59152559" w14:textId="77777777" w:rsidR="00265584" w:rsidRDefault="00265584">
            <w:r>
              <w:t>17.1</w:t>
            </w:r>
          </w:p>
        </w:tc>
      </w:tr>
      <w:tr w:rsidR="00265584" w14:paraId="2A7D2F8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1DAB10B" w14:textId="77777777" w:rsidR="00265584" w:rsidRDefault="00265584">
            <w:pPr>
              <w:rPr>
                <w:b/>
                <w:bCs/>
              </w:rPr>
            </w:pPr>
            <w:r>
              <w:rPr>
                <w:b/>
                <w:bCs/>
              </w:rPr>
              <w:t>Oklahoma</w:t>
            </w:r>
          </w:p>
        </w:tc>
        <w:tc>
          <w:tcPr>
            <w:tcW w:w="1019" w:type="pct"/>
            <w:tcBorders>
              <w:top w:val="single" w:sz="4" w:space="0" w:color="auto"/>
              <w:left w:val="single" w:sz="4" w:space="0" w:color="auto"/>
              <w:bottom w:val="single" w:sz="4" w:space="0" w:color="auto"/>
              <w:right w:val="single" w:sz="4" w:space="0" w:color="auto"/>
            </w:tcBorders>
            <w:noWrap/>
            <w:hideMark/>
          </w:tcPr>
          <w:p w14:paraId="3DC69996" w14:textId="77777777" w:rsidR="00265584" w:rsidRDefault="00265584">
            <w:r>
              <w:t>929,666</w:t>
            </w:r>
          </w:p>
        </w:tc>
        <w:tc>
          <w:tcPr>
            <w:tcW w:w="859" w:type="pct"/>
            <w:tcBorders>
              <w:top w:val="single" w:sz="4" w:space="0" w:color="auto"/>
              <w:left w:val="single" w:sz="4" w:space="0" w:color="auto"/>
              <w:bottom w:val="single" w:sz="4" w:space="0" w:color="auto"/>
              <w:right w:val="single" w:sz="4" w:space="0" w:color="auto"/>
            </w:tcBorders>
            <w:noWrap/>
            <w:hideMark/>
          </w:tcPr>
          <w:p w14:paraId="06FED7E1" w14:textId="77777777" w:rsidR="00265584" w:rsidRDefault="00265584">
            <w:r>
              <w:t>8,600</w:t>
            </w:r>
          </w:p>
        </w:tc>
        <w:tc>
          <w:tcPr>
            <w:tcW w:w="859" w:type="pct"/>
            <w:tcBorders>
              <w:top w:val="single" w:sz="4" w:space="0" w:color="auto"/>
              <w:left w:val="single" w:sz="4" w:space="0" w:color="auto"/>
              <w:bottom w:val="single" w:sz="4" w:space="0" w:color="auto"/>
              <w:right w:val="single" w:sz="4" w:space="0" w:color="auto"/>
            </w:tcBorders>
            <w:noWrap/>
            <w:hideMark/>
          </w:tcPr>
          <w:p w14:paraId="79AC88AF" w14:textId="77777777" w:rsidR="00265584" w:rsidRDefault="00265584">
            <w:r>
              <w:t>1,150</w:t>
            </w:r>
          </w:p>
        </w:tc>
        <w:tc>
          <w:tcPr>
            <w:tcW w:w="859" w:type="pct"/>
            <w:tcBorders>
              <w:top w:val="single" w:sz="4" w:space="0" w:color="auto"/>
              <w:left w:val="single" w:sz="4" w:space="0" w:color="auto"/>
              <w:bottom w:val="single" w:sz="4" w:space="0" w:color="auto"/>
              <w:right w:val="single" w:sz="4" w:space="0" w:color="auto"/>
            </w:tcBorders>
            <w:noWrap/>
            <w:hideMark/>
          </w:tcPr>
          <w:p w14:paraId="6B049962" w14:textId="77777777" w:rsidR="00265584" w:rsidRDefault="00265584">
            <w:r>
              <w:t>13.4</w:t>
            </w:r>
          </w:p>
        </w:tc>
      </w:tr>
      <w:tr w:rsidR="00265584" w14:paraId="3E5D376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F950950" w14:textId="77777777" w:rsidR="00265584" w:rsidRDefault="00265584">
            <w:pPr>
              <w:rPr>
                <w:b/>
                <w:bCs/>
              </w:rPr>
            </w:pPr>
            <w:r>
              <w:rPr>
                <w:b/>
                <w:bCs/>
              </w:rPr>
              <w:t>Oregon</w:t>
            </w:r>
          </w:p>
        </w:tc>
        <w:tc>
          <w:tcPr>
            <w:tcW w:w="1019" w:type="pct"/>
            <w:tcBorders>
              <w:top w:val="single" w:sz="4" w:space="0" w:color="auto"/>
              <w:left w:val="single" w:sz="4" w:space="0" w:color="auto"/>
              <w:bottom w:val="single" w:sz="4" w:space="0" w:color="auto"/>
              <w:right w:val="single" w:sz="4" w:space="0" w:color="auto"/>
            </w:tcBorders>
            <w:noWrap/>
            <w:hideMark/>
          </w:tcPr>
          <w:p w14:paraId="33930F8A" w14:textId="77777777" w:rsidR="00265584" w:rsidRDefault="00265584">
            <w:r>
              <w:t>866,453</w:t>
            </w:r>
          </w:p>
        </w:tc>
        <w:tc>
          <w:tcPr>
            <w:tcW w:w="859" w:type="pct"/>
            <w:tcBorders>
              <w:top w:val="single" w:sz="4" w:space="0" w:color="auto"/>
              <w:left w:val="single" w:sz="4" w:space="0" w:color="auto"/>
              <w:bottom w:val="single" w:sz="4" w:space="0" w:color="auto"/>
              <w:right w:val="single" w:sz="4" w:space="0" w:color="auto"/>
            </w:tcBorders>
            <w:noWrap/>
            <w:hideMark/>
          </w:tcPr>
          <w:p w14:paraId="2BC7F3EE" w14:textId="77777777" w:rsidR="00265584" w:rsidRDefault="00265584">
            <w:r>
              <w:t>8,500</w:t>
            </w:r>
          </w:p>
        </w:tc>
        <w:tc>
          <w:tcPr>
            <w:tcW w:w="859" w:type="pct"/>
            <w:tcBorders>
              <w:top w:val="single" w:sz="4" w:space="0" w:color="auto"/>
              <w:left w:val="single" w:sz="4" w:space="0" w:color="auto"/>
              <w:bottom w:val="single" w:sz="4" w:space="0" w:color="auto"/>
              <w:right w:val="single" w:sz="4" w:space="0" w:color="auto"/>
            </w:tcBorders>
            <w:noWrap/>
            <w:hideMark/>
          </w:tcPr>
          <w:p w14:paraId="30E5C049" w14:textId="77777777" w:rsidR="00265584" w:rsidRDefault="00265584">
            <w:r>
              <w:t>1,180</w:t>
            </w:r>
          </w:p>
        </w:tc>
        <w:tc>
          <w:tcPr>
            <w:tcW w:w="859" w:type="pct"/>
            <w:tcBorders>
              <w:top w:val="single" w:sz="4" w:space="0" w:color="auto"/>
              <w:left w:val="single" w:sz="4" w:space="0" w:color="auto"/>
              <w:bottom w:val="single" w:sz="4" w:space="0" w:color="auto"/>
              <w:right w:val="single" w:sz="4" w:space="0" w:color="auto"/>
            </w:tcBorders>
            <w:noWrap/>
            <w:hideMark/>
          </w:tcPr>
          <w:p w14:paraId="790E8DA7" w14:textId="77777777" w:rsidR="00265584" w:rsidRDefault="00265584">
            <w:r>
              <w:t>13.9</w:t>
            </w:r>
          </w:p>
        </w:tc>
      </w:tr>
      <w:tr w:rsidR="00265584" w14:paraId="149893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9234E73" w14:textId="77777777" w:rsidR="00265584" w:rsidRDefault="00265584">
            <w:pPr>
              <w:rPr>
                <w:b/>
                <w:bCs/>
              </w:rPr>
            </w:pPr>
            <w:r>
              <w:rPr>
                <w:b/>
                <w:bCs/>
              </w:rPr>
              <w:t>Pennsylvania</w:t>
            </w:r>
          </w:p>
        </w:tc>
        <w:tc>
          <w:tcPr>
            <w:tcW w:w="1019" w:type="pct"/>
            <w:tcBorders>
              <w:top w:val="single" w:sz="4" w:space="0" w:color="auto"/>
              <w:left w:val="single" w:sz="4" w:space="0" w:color="auto"/>
              <w:bottom w:val="single" w:sz="4" w:space="0" w:color="auto"/>
              <w:right w:val="single" w:sz="4" w:space="0" w:color="auto"/>
            </w:tcBorders>
            <w:noWrap/>
            <w:hideMark/>
          </w:tcPr>
          <w:p w14:paraId="7A85580F" w14:textId="77777777" w:rsidR="00265584" w:rsidRDefault="00265584">
            <w:r>
              <w:t>2,792,155</w:t>
            </w:r>
          </w:p>
        </w:tc>
        <w:tc>
          <w:tcPr>
            <w:tcW w:w="859" w:type="pct"/>
            <w:tcBorders>
              <w:top w:val="single" w:sz="4" w:space="0" w:color="auto"/>
              <w:left w:val="single" w:sz="4" w:space="0" w:color="auto"/>
              <w:bottom w:val="single" w:sz="4" w:space="0" w:color="auto"/>
              <w:right w:val="single" w:sz="4" w:space="0" w:color="auto"/>
            </w:tcBorders>
            <w:noWrap/>
            <w:hideMark/>
          </w:tcPr>
          <w:p w14:paraId="68901FD2" w14:textId="77777777" w:rsidR="00265584" w:rsidRDefault="00265584">
            <w:r>
              <w:t>31,600</w:t>
            </w:r>
          </w:p>
        </w:tc>
        <w:tc>
          <w:tcPr>
            <w:tcW w:w="859" w:type="pct"/>
            <w:tcBorders>
              <w:top w:val="single" w:sz="4" w:space="0" w:color="auto"/>
              <w:left w:val="single" w:sz="4" w:space="0" w:color="auto"/>
              <w:bottom w:val="single" w:sz="4" w:space="0" w:color="auto"/>
              <w:right w:val="single" w:sz="4" w:space="0" w:color="auto"/>
            </w:tcBorders>
            <w:noWrap/>
            <w:hideMark/>
          </w:tcPr>
          <w:p w14:paraId="7C21BC89" w14:textId="77777777" w:rsidR="00265584" w:rsidRDefault="00265584">
            <w:r>
              <w:t>6,310</w:t>
            </w:r>
          </w:p>
        </w:tc>
        <w:tc>
          <w:tcPr>
            <w:tcW w:w="859" w:type="pct"/>
            <w:tcBorders>
              <w:top w:val="single" w:sz="4" w:space="0" w:color="auto"/>
              <w:left w:val="single" w:sz="4" w:space="0" w:color="auto"/>
              <w:bottom w:val="single" w:sz="4" w:space="0" w:color="auto"/>
              <w:right w:val="single" w:sz="4" w:space="0" w:color="auto"/>
            </w:tcBorders>
            <w:noWrap/>
            <w:hideMark/>
          </w:tcPr>
          <w:p w14:paraId="354AE0A3" w14:textId="77777777" w:rsidR="00265584" w:rsidRDefault="00265584">
            <w:r>
              <w:t>20</w:t>
            </w:r>
          </w:p>
        </w:tc>
      </w:tr>
      <w:tr w:rsidR="00265584" w14:paraId="3B596FB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C56B7E6" w14:textId="77777777" w:rsidR="00265584" w:rsidRDefault="00265584">
            <w:pPr>
              <w:rPr>
                <w:b/>
                <w:bCs/>
              </w:rPr>
            </w:pPr>
            <w:r>
              <w:rPr>
                <w:b/>
                <w:bCs/>
              </w:rPr>
              <w:t>Rhode Island</w:t>
            </w:r>
          </w:p>
        </w:tc>
        <w:tc>
          <w:tcPr>
            <w:tcW w:w="1019" w:type="pct"/>
            <w:tcBorders>
              <w:top w:val="single" w:sz="4" w:space="0" w:color="auto"/>
              <w:left w:val="single" w:sz="4" w:space="0" w:color="auto"/>
              <w:bottom w:val="single" w:sz="4" w:space="0" w:color="auto"/>
              <w:right w:val="single" w:sz="4" w:space="0" w:color="auto"/>
            </w:tcBorders>
            <w:noWrap/>
            <w:hideMark/>
          </w:tcPr>
          <w:p w14:paraId="65D9D9BB" w14:textId="77777777" w:rsidR="00265584" w:rsidRDefault="00265584">
            <w:r>
              <w:t>223,956</w:t>
            </w:r>
          </w:p>
        </w:tc>
        <w:tc>
          <w:tcPr>
            <w:tcW w:w="859" w:type="pct"/>
            <w:tcBorders>
              <w:top w:val="single" w:sz="4" w:space="0" w:color="auto"/>
              <w:left w:val="single" w:sz="4" w:space="0" w:color="auto"/>
              <w:bottom w:val="single" w:sz="4" w:space="0" w:color="auto"/>
              <w:right w:val="single" w:sz="4" w:space="0" w:color="auto"/>
            </w:tcBorders>
            <w:noWrap/>
            <w:hideMark/>
          </w:tcPr>
          <w:p w14:paraId="7182B957" w14:textId="77777777" w:rsidR="00265584" w:rsidRDefault="00265584">
            <w:r>
              <w:t>2,700</w:t>
            </w:r>
          </w:p>
        </w:tc>
        <w:tc>
          <w:tcPr>
            <w:tcW w:w="859" w:type="pct"/>
            <w:tcBorders>
              <w:top w:val="single" w:sz="4" w:space="0" w:color="auto"/>
              <w:left w:val="single" w:sz="4" w:space="0" w:color="auto"/>
              <w:bottom w:val="single" w:sz="4" w:space="0" w:color="auto"/>
              <w:right w:val="single" w:sz="4" w:space="0" w:color="auto"/>
            </w:tcBorders>
            <w:noWrap/>
            <w:hideMark/>
          </w:tcPr>
          <w:p w14:paraId="3F0D39B7" w14:textId="77777777" w:rsidR="00265584" w:rsidRDefault="00265584">
            <w:r>
              <w:t>420</w:t>
            </w:r>
          </w:p>
        </w:tc>
        <w:tc>
          <w:tcPr>
            <w:tcW w:w="859" w:type="pct"/>
            <w:tcBorders>
              <w:top w:val="single" w:sz="4" w:space="0" w:color="auto"/>
              <w:left w:val="single" w:sz="4" w:space="0" w:color="auto"/>
              <w:bottom w:val="single" w:sz="4" w:space="0" w:color="auto"/>
              <w:right w:val="single" w:sz="4" w:space="0" w:color="auto"/>
            </w:tcBorders>
            <w:noWrap/>
            <w:hideMark/>
          </w:tcPr>
          <w:p w14:paraId="796BE5BD" w14:textId="77777777" w:rsidR="00265584" w:rsidRDefault="00265584">
            <w:r>
              <w:t>15.7</w:t>
            </w:r>
          </w:p>
        </w:tc>
      </w:tr>
      <w:tr w:rsidR="00265584" w14:paraId="131CB58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11F49E5" w14:textId="77777777" w:rsidR="00265584" w:rsidRDefault="00265584">
            <w:pPr>
              <w:rPr>
                <w:b/>
                <w:bCs/>
              </w:rPr>
            </w:pPr>
            <w:r>
              <w:rPr>
                <w:b/>
                <w:bCs/>
              </w:rPr>
              <w:t>South Carolina</w:t>
            </w:r>
          </w:p>
        </w:tc>
        <w:tc>
          <w:tcPr>
            <w:tcW w:w="1019" w:type="pct"/>
            <w:tcBorders>
              <w:top w:val="single" w:sz="4" w:space="0" w:color="auto"/>
              <w:left w:val="single" w:sz="4" w:space="0" w:color="auto"/>
              <w:bottom w:val="single" w:sz="4" w:space="0" w:color="auto"/>
              <w:right w:val="single" w:sz="4" w:space="0" w:color="auto"/>
            </w:tcBorders>
            <w:noWrap/>
            <w:hideMark/>
          </w:tcPr>
          <w:p w14:paraId="5862B98C" w14:textId="77777777" w:rsidR="00265584" w:rsidRDefault="00265584">
            <w:r>
              <w:t>1,080,474</w:t>
            </w:r>
          </w:p>
        </w:tc>
        <w:tc>
          <w:tcPr>
            <w:tcW w:w="859" w:type="pct"/>
            <w:tcBorders>
              <w:top w:val="single" w:sz="4" w:space="0" w:color="auto"/>
              <w:left w:val="single" w:sz="4" w:space="0" w:color="auto"/>
              <w:bottom w:val="single" w:sz="4" w:space="0" w:color="auto"/>
              <w:right w:val="single" w:sz="4" w:space="0" w:color="auto"/>
            </w:tcBorders>
            <w:noWrap/>
            <w:hideMark/>
          </w:tcPr>
          <w:p w14:paraId="5E75044D" w14:textId="77777777" w:rsidR="00265584" w:rsidRDefault="00265584">
            <w:r>
              <w:t>11,400</w:t>
            </w:r>
          </w:p>
        </w:tc>
        <w:tc>
          <w:tcPr>
            <w:tcW w:w="859" w:type="pct"/>
            <w:tcBorders>
              <w:top w:val="single" w:sz="4" w:space="0" w:color="auto"/>
              <w:left w:val="single" w:sz="4" w:space="0" w:color="auto"/>
              <w:bottom w:val="single" w:sz="4" w:space="0" w:color="auto"/>
              <w:right w:val="single" w:sz="4" w:space="0" w:color="auto"/>
            </w:tcBorders>
            <w:noWrap/>
            <w:hideMark/>
          </w:tcPr>
          <w:p w14:paraId="4A32F303" w14:textId="77777777" w:rsidR="00265584" w:rsidRDefault="00265584">
            <w:r>
              <w:t>1,250</w:t>
            </w:r>
          </w:p>
        </w:tc>
        <w:tc>
          <w:tcPr>
            <w:tcW w:w="859" w:type="pct"/>
            <w:tcBorders>
              <w:top w:val="single" w:sz="4" w:space="0" w:color="auto"/>
              <w:left w:val="single" w:sz="4" w:space="0" w:color="auto"/>
              <w:bottom w:val="single" w:sz="4" w:space="0" w:color="auto"/>
              <w:right w:val="single" w:sz="4" w:space="0" w:color="auto"/>
            </w:tcBorders>
            <w:noWrap/>
            <w:hideMark/>
          </w:tcPr>
          <w:p w14:paraId="1FA1894B" w14:textId="77777777" w:rsidR="00265584" w:rsidRDefault="00265584">
            <w:r>
              <w:t>11</w:t>
            </w:r>
          </w:p>
        </w:tc>
      </w:tr>
      <w:tr w:rsidR="00265584" w14:paraId="2F6C40B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F6BAC44" w14:textId="77777777" w:rsidR="00265584" w:rsidRDefault="00265584">
            <w:pPr>
              <w:rPr>
                <w:b/>
                <w:bCs/>
              </w:rPr>
            </w:pPr>
            <w:r>
              <w:rPr>
                <w:b/>
                <w:bCs/>
              </w:rPr>
              <w:lastRenderedPageBreak/>
              <w:t>South Dakota</w:t>
            </w:r>
          </w:p>
        </w:tc>
        <w:tc>
          <w:tcPr>
            <w:tcW w:w="1019" w:type="pct"/>
            <w:tcBorders>
              <w:top w:val="single" w:sz="4" w:space="0" w:color="auto"/>
              <w:left w:val="single" w:sz="4" w:space="0" w:color="auto"/>
              <w:bottom w:val="single" w:sz="4" w:space="0" w:color="auto"/>
              <w:right w:val="single" w:sz="4" w:space="0" w:color="auto"/>
            </w:tcBorders>
            <w:noWrap/>
            <w:hideMark/>
          </w:tcPr>
          <w:p w14:paraId="70BC9274" w14:textId="77777777" w:rsidR="00265584" w:rsidRDefault="00265584">
            <w:r>
              <w:t>202,797</w:t>
            </w:r>
          </w:p>
        </w:tc>
        <w:tc>
          <w:tcPr>
            <w:tcW w:w="859" w:type="pct"/>
            <w:tcBorders>
              <w:top w:val="single" w:sz="4" w:space="0" w:color="auto"/>
              <w:left w:val="single" w:sz="4" w:space="0" w:color="auto"/>
              <w:bottom w:val="single" w:sz="4" w:space="0" w:color="auto"/>
              <w:right w:val="single" w:sz="4" w:space="0" w:color="auto"/>
            </w:tcBorders>
            <w:noWrap/>
            <w:hideMark/>
          </w:tcPr>
          <w:p w14:paraId="0D4B5F9C" w14:textId="77777777" w:rsidR="00265584" w:rsidRDefault="00265584">
            <w:r>
              <w:t>2,100</w:t>
            </w:r>
          </w:p>
        </w:tc>
        <w:tc>
          <w:tcPr>
            <w:tcW w:w="859" w:type="pct"/>
            <w:tcBorders>
              <w:top w:val="single" w:sz="4" w:space="0" w:color="auto"/>
              <w:left w:val="single" w:sz="4" w:space="0" w:color="auto"/>
              <w:bottom w:val="single" w:sz="4" w:space="0" w:color="auto"/>
              <w:right w:val="single" w:sz="4" w:space="0" w:color="auto"/>
            </w:tcBorders>
            <w:noWrap/>
            <w:hideMark/>
          </w:tcPr>
          <w:p w14:paraId="1F9F93B4" w14:textId="77777777" w:rsidR="00265584" w:rsidRDefault="00265584">
            <w:r>
              <w:t>160</w:t>
            </w:r>
          </w:p>
        </w:tc>
        <w:tc>
          <w:tcPr>
            <w:tcW w:w="859" w:type="pct"/>
            <w:tcBorders>
              <w:top w:val="single" w:sz="4" w:space="0" w:color="auto"/>
              <w:left w:val="single" w:sz="4" w:space="0" w:color="auto"/>
              <w:bottom w:val="single" w:sz="4" w:space="0" w:color="auto"/>
              <w:right w:val="single" w:sz="4" w:space="0" w:color="auto"/>
            </w:tcBorders>
            <w:noWrap/>
            <w:hideMark/>
          </w:tcPr>
          <w:p w14:paraId="47F2246D" w14:textId="77777777" w:rsidR="00265584" w:rsidRDefault="00265584">
            <w:r>
              <w:t>7.6</w:t>
            </w:r>
          </w:p>
        </w:tc>
      </w:tr>
      <w:tr w:rsidR="00265584" w14:paraId="3E75989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6FC7603" w14:textId="77777777" w:rsidR="00265584" w:rsidRDefault="00265584">
            <w:pPr>
              <w:rPr>
                <w:b/>
                <w:bCs/>
              </w:rPr>
            </w:pPr>
            <w:r>
              <w:rPr>
                <w:b/>
                <w:bCs/>
              </w:rPr>
              <w:t>Tennessee</w:t>
            </w:r>
          </w:p>
        </w:tc>
        <w:tc>
          <w:tcPr>
            <w:tcW w:w="1019" w:type="pct"/>
            <w:tcBorders>
              <w:top w:val="single" w:sz="4" w:space="0" w:color="auto"/>
              <w:left w:val="single" w:sz="4" w:space="0" w:color="auto"/>
              <w:bottom w:val="single" w:sz="4" w:space="0" w:color="auto"/>
              <w:right w:val="single" w:sz="4" w:space="0" w:color="auto"/>
            </w:tcBorders>
            <w:noWrap/>
            <w:hideMark/>
          </w:tcPr>
          <w:p w14:paraId="7E484BBE" w14:textId="77777777" w:rsidR="00265584" w:rsidRDefault="00265584">
            <w:r>
              <w:t>1,496,001</w:t>
            </w:r>
          </w:p>
        </w:tc>
        <w:tc>
          <w:tcPr>
            <w:tcW w:w="859" w:type="pct"/>
            <w:tcBorders>
              <w:top w:val="single" w:sz="4" w:space="0" w:color="auto"/>
              <w:left w:val="single" w:sz="4" w:space="0" w:color="auto"/>
              <w:bottom w:val="single" w:sz="4" w:space="0" w:color="auto"/>
              <w:right w:val="single" w:sz="4" w:space="0" w:color="auto"/>
            </w:tcBorders>
            <w:noWrap/>
            <w:hideMark/>
          </w:tcPr>
          <w:p w14:paraId="368EC57D" w14:textId="77777777" w:rsidR="00265584" w:rsidRDefault="00265584">
            <w:r>
              <w:t>15,700</w:t>
            </w:r>
          </w:p>
        </w:tc>
        <w:tc>
          <w:tcPr>
            <w:tcW w:w="859" w:type="pct"/>
            <w:tcBorders>
              <w:top w:val="single" w:sz="4" w:space="0" w:color="auto"/>
              <w:left w:val="single" w:sz="4" w:space="0" w:color="auto"/>
              <w:bottom w:val="single" w:sz="4" w:space="0" w:color="auto"/>
              <w:right w:val="single" w:sz="4" w:space="0" w:color="auto"/>
            </w:tcBorders>
            <w:noWrap/>
            <w:hideMark/>
          </w:tcPr>
          <w:p w14:paraId="1E3B23DB" w14:textId="77777777" w:rsidR="00265584" w:rsidRDefault="00265584">
            <w:r>
              <w:t>2,440</w:t>
            </w:r>
          </w:p>
        </w:tc>
        <w:tc>
          <w:tcPr>
            <w:tcW w:w="859" w:type="pct"/>
            <w:tcBorders>
              <w:top w:val="single" w:sz="4" w:space="0" w:color="auto"/>
              <w:left w:val="single" w:sz="4" w:space="0" w:color="auto"/>
              <w:bottom w:val="single" w:sz="4" w:space="0" w:color="auto"/>
              <w:right w:val="single" w:sz="4" w:space="0" w:color="auto"/>
            </w:tcBorders>
            <w:noWrap/>
            <w:hideMark/>
          </w:tcPr>
          <w:p w14:paraId="5DDB3B0F" w14:textId="77777777" w:rsidR="00265584" w:rsidRDefault="00265584">
            <w:r>
              <w:t>15.5</w:t>
            </w:r>
          </w:p>
        </w:tc>
      </w:tr>
      <w:tr w:rsidR="00265584" w14:paraId="5A29F90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6CF45D" w14:textId="77777777" w:rsidR="00265584" w:rsidRDefault="00265584">
            <w:pPr>
              <w:rPr>
                <w:b/>
                <w:bCs/>
              </w:rPr>
            </w:pPr>
            <w:r>
              <w:rPr>
                <w:b/>
                <w:bCs/>
              </w:rPr>
              <w:t>Texas</w:t>
            </w:r>
          </w:p>
        </w:tc>
        <w:tc>
          <w:tcPr>
            <w:tcW w:w="1019" w:type="pct"/>
            <w:tcBorders>
              <w:top w:val="single" w:sz="4" w:space="0" w:color="auto"/>
              <w:left w:val="single" w:sz="4" w:space="0" w:color="auto"/>
              <w:bottom w:val="single" w:sz="4" w:space="0" w:color="auto"/>
              <w:right w:val="single" w:sz="4" w:space="0" w:color="auto"/>
            </w:tcBorders>
            <w:noWrap/>
            <w:hideMark/>
          </w:tcPr>
          <w:p w14:paraId="2EE75D24" w14:textId="77777777" w:rsidR="00265584" w:rsidRDefault="00265584">
            <w:r>
              <w:t>6,865,824</w:t>
            </w:r>
          </w:p>
        </w:tc>
        <w:tc>
          <w:tcPr>
            <w:tcW w:w="859" w:type="pct"/>
            <w:tcBorders>
              <w:top w:val="single" w:sz="4" w:space="0" w:color="auto"/>
              <w:left w:val="single" w:sz="4" w:space="0" w:color="auto"/>
              <w:bottom w:val="single" w:sz="4" w:space="0" w:color="auto"/>
              <w:right w:val="single" w:sz="4" w:space="0" w:color="auto"/>
            </w:tcBorders>
            <w:noWrap/>
            <w:hideMark/>
          </w:tcPr>
          <w:p w14:paraId="7CED013F" w14:textId="77777777" w:rsidR="00265584" w:rsidRDefault="00265584">
            <w:r>
              <w:t>99,100</w:t>
            </w:r>
          </w:p>
        </w:tc>
        <w:tc>
          <w:tcPr>
            <w:tcW w:w="859" w:type="pct"/>
            <w:tcBorders>
              <w:top w:val="single" w:sz="4" w:space="0" w:color="auto"/>
              <w:left w:val="single" w:sz="4" w:space="0" w:color="auto"/>
              <w:bottom w:val="single" w:sz="4" w:space="0" w:color="auto"/>
              <w:right w:val="single" w:sz="4" w:space="0" w:color="auto"/>
            </w:tcBorders>
            <w:noWrap/>
            <w:hideMark/>
          </w:tcPr>
          <w:p w14:paraId="2B55BF8E" w14:textId="77777777" w:rsidR="00265584" w:rsidRDefault="00265584">
            <w:r>
              <w:t>14,320</w:t>
            </w:r>
          </w:p>
        </w:tc>
        <w:tc>
          <w:tcPr>
            <w:tcW w:w="859" w:type="pct"/>
            <w:tcBorders>
              <w:top w:val="single" w:sz="4" w:space="0" w:color="auto"/>
              <w:left w:val="single" w:sz="4" w:space="0" w:color="auto"/>
              <w:bottom w:val="single" w:sz="4" w:space="0" w:color="auto"/>
              <w:right w:val="single" w:sz="4" w:space="0" w:color="auto"/>
            </w:tcBorders>
            <w:noWrap/>
            <w:hideMark/>
          </w:tcPr>
          <w:p w14:paraId="13A27332" w14:textId="77777777" w:rsidR="00265584" w:rsidRDefault="00265584">
            <w:r>
              <w:t>14.4</w:t>
            </w:r>
          </w:p>
        </w:tc>
      </w:tr>
      <w:tr w:rsidR="00265584" w14:paraId="46D3BA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742DC9B" w14:textId="77777777" w:rsidR="00265584" w:rsidRDefault="00265584">
            <w:pPr>
              <w:rPr>
                <w:b/>
                <w:bCs/>
              </w:rPr>
            </w:pPr>
            <w:r>
              <w:rPr>
                <w:b/>
                <w:bCs/>
              </w:rPr>
              <w:t>Utah</w:t>
            </w:r>
          </w:p>
        </w:tc>
        <w:tc>
          <w:tcPr>
            <w:tcW w:w="1019" w:type="pct"/>
            <w:tcBorders>
              <w:top w:val="single" w:sz="4" w:space="0" w:color="auto"/>
              <w:left w:val="single" w:sz="4" w:space="0" w:color="auto"/>
              <w:bottom w:val="single" w:sz="4" w:space="0" w:color="auto"/>
              <w:right w:val="single" w:sz="4" w:space="0" w:color="auto"/>
            </w:tcBorders>
            <w:noWrap/>
            <w:hideMark/>
          </w:tcPr>
          <w:p w14:paraId="7B15EB17" w14:textId="77777777" w:rsidR="00265584" w:rsidRDefault="00265584">
            <w:r>
              <w:t>871,027</w:t>
            </w:r>
          </w:p>
        </w:tc>
        <w:tc>
          <w:tcPr>
            <w:tcW w:w="859" w:type="pct"/>
            <w:tcBorders>
              <w:top w:val="single" w:sz="4" w:space="0" w:color="auto"/>
              <w:left w:val="single" w:sz="4" w:space="0" w:color="auto"/>
              <w:bottom w:val="single" w:sz="4" w:space="0" w:color="auto"/>
              <w:right w:val="single" w:sz="4" w:space="0" w:color="auto"/>
            </w:tcBorders>
            <w:noWrap/>
            <w:hideMark/>
          </w:tcPr>
          <w:p w14:paraId="12E8C7D2" w14:textId="77777777" w:rsidR="00265584" w:rsidRDefault="00265584">
            <w:r>
              <w:t>8,100</w:t>
            </w:r>
          </w:p>
        </w:tc>
        <w:tc>
          <w:tcPr>
            <w:tcW w:w="859" w:type="pct"/>
            <w:tcBorders>
              <w:top w:val="single" w:sz="4" w:space="0" w:color="auto"/>
              <w:left w:val="single" w:sz="4" w:space="0" w:color="auto"/>
              <w:bottom w:val="single" w:sz="4" w:space="0" w:color="auto"/>
              <w:right w:val="single" w:sz="4" w:space="0" w:color="auto"/>
            </w:tcBorders>
            <w:noWrap/>
            <w:hideMark/>
          </w:tcPr>
          <w:p w14:paraId="07467D83" w14:textId="77777777" w:rsidR="00265584" w:rsidRDefault="00265584">
            <w:r>
              <w:t>1,670</w:t>
            </w:r>
          </w:p>
        </w:tc>
        <w:tc>
          <w:tcPr>
            <w:tcW w:w="859" w:type="pct"/>
            <w:tcBorders>
              <w:top w:val="single" w:sz="4" w:space="0" w:color="auto"/>
              <w:left w:val="single" w:sz="4" w:space="0" w:color="auto"/>
              <w:bottom w:val="single" w:sz="4" w:space="0" w:color="auto"/>
              <w:right w:val="single" w:sz="4" w:space="0" w:color="auto"/>
            </w:tcBorders>
            <w:noWrap/>
            <w:hideMark/>
          </w:tcPr>
          <w:p w14:paraId="3649C33D" w14:textId="77777777" w:rsidR="00265584" w:rsidRDefault="00265584">
            <w:r>
              <w:t>20.5</w:t>
            </w:r>
          </w:p>
        </w:tc>
      </w:tr>
      <w:tr w:rsidR="00265584" w14:paraId="0C5D9F7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3B6DFAD" w14:textId="77777777" w:rsidR="00265584" w:rsidRDefault="00265584">
            <w:pPr>
              <w:rPr>
                <w:b/>
                <w:bCs/>
              </w:rPr>
            </w:pPr>
            <w:r>
              <w:rPr>
                <w:b/>
                <w:bCs/>
              </w:rPr>
              <w:t>Vermont</w:t>
            </w:r>
          </w:p>
        </w:tc>
        <w:tc>
          <w:tcPr>
            <w:tcW w:w="1019" w:type="pct"/>
            <w:tcBorders>
              <w:top w:val="single" w:sz="4" w:space="0" w:color="auto"/>
              <w:left w:val="single" w:sz="4" w:space="0" w:color="auto"/>
              <w:bottom w:val="single" w:sz="4" w:space="0" w:color="auto"/>
              <w:right w:val="single" w:sz="4" w:space="0" w:color="auto"/>
            </w:tcBorders>
            <w:noWrap/>
            <w:hideMark/>
          </w:tcPr>
          <w:p w14:paraId="59AFD7EC" w14:textId="77777777" w:rsidR="00265584" w:rsidRDefault="00265584">
            <w:r>
              <w:t>129,233</w:t>
            </w:r>
          </w:p>
        </w:tc>
        <w:tc>
          <w:tcPr>
            <w:tcW w:w="859" w:type="pct"/>
            <w:tcBorders>
              <w:top w:val="single" w:sz="4" w:space="0" w:color="auto"/>
              <w:left w:val="single" w:sz="4" w:space="0" w:color="auto"/>
              <w:bottom w:val="single" w:sz="4" w:space="0" w:color="auto"/>
              <w:right w:val="single" w:sz="4" w:space="0" w:color="auto"/>
            </w:tcBorders>
            <w:noWrap/>
            <w:hideMark/>
          </w:tcPr>
          <w:p w14:paraId="49FB5E0A" w14:textId="77777777" w:rsidR="00265584" w:rsidRDefault="00265584">
            <w:r>
              <w:t>1,300</w:t>
            </w:r>
          </w:p>
        </w:tc>
        <w:tc>
          <w:tcPr>
            <w:tcW w:w="859" w:type="pct"/>
            <w:tcBorders>
              <w:top w:val="single" w:sz="4" w:space="0" w:color="auto"/>
              <w:left w:val="single" w:sz="4" w:space="0" w:color="auto"/>
              <w:bottom w:val="single" w:sz="4" w:space="0" w:color="auto"/>
              <w:right w:val="single" w:sz="4" w:space="0" w:color="auto"/>
            </w:tcBorders>
            <w:noWrap/>
            <w:hideMark/>
          </w:tcPr>
          <w:p w14:paraId="4B536F49" w14:textId="77777777" w:rsidR="00265584" w:rsidRDefault="00265584">
            <w:r>
              <w:t>130</w:t>
            </w:r>
          </w:p>
        </w:tc>
        <w:tc>
          <w:tcPr>
            <w:tcW w:w="859" w:type="pct"/>
            <w:tcBorders>
              <w:top w:val="single" w:sz="4" w:space="0" w:color="auto"/>
              <w:left w:val="single" w:sz="4" w:space="0" w:color="auto"/>
              <w:bottom w:val="single" w:sz="4" w:space="0" w:color="auto"/>
              <w:right w:val="single" w:sz="4" w:space="0" w:color="auto"/>
            </w:tcBorders>
            <w:noWrap/>
            <w:hideMark/>
          </w:tcPr>
          <w:p w14:paraId="5AE13290" w14:textId="77777777" w:rsidR="00265584" w:rsidRDefault="00265584">
            <w:r>
              <w:t>9.8</w:t>
            </w:r>
          </w:p>
        </w:tc>
      </w:tr>
      <w:tr w:rsidR="00265584" w14:paraId="2E17736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EBC952A" w14:textId="77777777" w:rsidR="00265584" w:rsidRDefault="00265584">
            <w:pPr>
              <w:rPr>
                <w:b/>
                <w:bCs/>
              </w:rPr>
            </w:pPr>
            <w:r>
              <w:rPr>
                <w:b/>
                <w:bCs/>
              </w:rPr>
              <w:t>Virginia</w:t>
            </w:r>
          </w:p>
        </w:tc>
        <w:tc>
          <w:tcPr>
            <w:tcW w:w="1019" w:type="pct"/>
            <w:tcBorders>
              <w:top w:val="single" w:sz="4" w:space="0" w:color="auto"/>
              <w:left w:val="single" w:sz="4" w:space="0" w:color="auto"/>
              <w:bottom w:val="single" w:sz="4" w:space="0" w:color="auto"/>
              <w:right w:val="single" w:sz="4" w:space="0" w:color="auto"/>
            </w:tcBorders>
            <w:noWrap/>
            <w:hideMark/>
          </w:tcPr>
          <w:p w14:paraId="23B357C8" w14:textId="77777777" w:rsidR="00265584" w:rsidRDefault="00265584">
            <w:r>
              <w:t>1,853,677</w:t>
            </w:r>
          </w:p>
        </w:tc>
        <w:tc>
          <w:tcPr>
            <w:tcW w:w="859" w:type="pct"/>
            <w:tcBorders>
              <w:top w:val="single" w:sz="4" w:space="0" w:color="auto"/>
              <w:left w:val="single" w:sz="4" w:space="0" w:color="auto"/>
              <w:bottom w:val="single" w:sz="4" w:space="0" w:color="auto"/>
              <w:right w:val="single" w:sz="4" w:space="0" w:color="auto"/>
            </w:tcBorders>
            <w:noWrap/>
            <w:hideMark/>
          </w:tcPr>
          <w:p w14:paraId="323B604F" w14:textId="77777777" w:rsidR="00265584" w:rsidRDefault="00265584">
            <w:r>
              <w:t>19,400</w:t>
            </w:r>
          </w:p>
        </w:tc>
        <w:tc>
          <w:tcPr>
            <w:tcW w:w="859" w:type="pct"/>
            <w:tcBorders>
              <w:top w:val="single" w:sz="4" w:space="0" w:color="auto"/>
              <w:left w:val="single" w:sz="4" w:space="0" w:color="auto"/>
              <w:bottom w:val="single" w:sz="4" w:space="0" w:color="auto"/>
              <w:right w:val="single" w:sz="4" w:space="0" w:color="auto"/>
            </w:tcBorders>
            <w:noWrap/>
            <w:hideMark/>
          </w:tcPr>
          <w:p w14:paraId="2AEA8992" w14:textId="77777777" w:rsidR="00265584" w:rsidRDefault="00265584">
            <w:r>
              <w:t>3,320</w:t>
            </w:r>
          </w:p>
        </w:tc>
        <w:tc>
          <w:tcPr>
            <w:tcW w:w="859" w:type="pct"/>
            <w:tcBorders>
              <w:top w:val="single" w:sz="4" w:space="0" w:color="auto"/>
              <w:left w:val="single" w:sz="4" w:space="0" w:color="auto"/>
              <w:bottom w:val="single" w:sz="4" w:space="0" w:color="auto"/>
              <w:right w:val="single" w:sz="4" w:space="0" w:color="auto"/>
            </w:tcBorders>
            <w:noWrap/>
            <w:hideMark/>
          </w:tcPr>
          <w:p w14:paraId="02AC7BD6" w14:textId="77777777" w:rsidR="00265584" w:rsidRDefault="00265584">
            <w:r>
              <w:t>17.2</w:t>
            </w:r>
          </w:p>
        </w:tc>
      </w:tr>
      <w:tr w:rsidR="00265584" w14:paraId="64A0E64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B2BB71" w14:textId="77777777" w:rsidR="00265584" w:rsidRDefault="00265584">
            <w:pPr>
              <w:rPr>
                <w:b/>
                <w:bCs/>
              </w:rPr>
            </w:pPr>
            <w:r>
              <w:rPr>
                <w:b/>
                <w:bCs/>
              </w:rPr>
              <w:t>Washington</w:t>
            </w:r>
          </w:p>
        </w:tc>
        <w:tc>
          <w:tcPr>
            <w:tcW w:w="1019" w:type="pct"/>
            <w:tcBorders>
              <w:top w:val="single" w:sz="4" w:space="0" w:color="auto"/>
              <w:left w:val="single" w:sz="4" w:space="0" w:color="auto"/>
              <w:bottom w:val="single" w:sz="4" w:space="0" w:color="auto"/>
              <w:right w:val="single" w:sz="4" w:space="0" w:color="auto"/>
            </w:tcBorders>
            <w:noWrap/>
            <w:hideMark/>
          </w:tcPr>
          <w:p w14:paraId="67CDAF0C" w14:textId="77777777" w:rsidR="00265584" w:rsidRDefault="00265584">
            <w:r>
              <w:t>1,581,354</w:t>
            </w:r>
          </w:p>
        </w:tc>
        <w:tc>
          <w:tcPr>
            <w:tcW w:w="859" w:type="pct"/>
            <w:tcBorders>
              <w:top w:val="single" w:sz="4" w:space="0" w:color="auto"/>
              <w:left w:val="single" w:sz="4" w:space="0" w:color="auto"/>
              <w:bottom w:val="single" w:sz="4" w:space="0" w:color="auto"/>
              <w:right w:val="single" w:sz="4" w:space="0" w:color="auto"/>
            </w:tcBorders>
            <w:noWrap/>
            <w:hideMark/>
          </w:tcPr>
          <w:p w14:paraId="58C146C2" w14:textId="77777777" w:rsidR="00265584" w:rsidRDefault="00265584">
            <w:r>
              <w:t>9,600</w:t>
            </w:r>
          </w:p>
        </w:tc>
        <w:tc>
          <w:tcPr>
            <w:tcW w:w="859" w:type="pct"/>
            <w:tcBorders>
              <w:top w:val="single" w:sz="4" w:space="0" w:color="auto"/>
              <w:left w:val="single" w:sz="4" w:space="0" w:color="auto"/>
              <w:bottom w:val="single" w:sz="4" w:space="0" w:color="auto"/>
              <w:right w:val="single" w:sz="4" w:space="0" w:color="auto"/>
            </w:tcBorders>
            <w:noWrap/>
            <w:hideMark/>
          </w:tcPr>
          <w:p w14:paraId="09C473C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509AFB20" w14:textId="77777777" w:rsidR="00265584" w:rsidRDefault="00265584">
            <w:r>
              <w:t>17.8</w:t>
            </w:r>
          </w:p>
        </w:tc>
      </w:tr>
      <w:tr w:rsidR="00265584" w14:paraId="2BD2F0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AFCC20" w14:textId="77777777" w:rsidR="00265584" w:rsidRDefault="00265584">
            <w:pPr>
              <w:rPr>
                <w:b/>
                <w:bCs/>
              </w:rPr>
            </w:pPr>
            <w:r>
              <w:rPr>
                <w:b/>
                <w:bCs/>
              </w:rPr>
              <w:t>West Virginia</w:t>
            </w:r>
          </w:p>
        </w:tc>
        <w:tc>
          <w:tcPr>
            <w:tcW w:w="1019" w:type="pct"/>
            <w:tcBorders>
              <w:top w:val="single" w:sz="4" w:space="0" w:color="auto"/>
              <w:left w:val="single" w:sz="4" w:space="0" w:color="auto"/>
              <w:bottom w:val="single" w:sz="4" w:space="0" w:color="auto"/>
              <w:right w:val="single" w:sz="4" w:space="0" w:color="auto"/>
            </w:tcBorders>
            <w:noWrap/>
            <w:hideMark/>
          </w:tcPr>
          <w:p w14:paraId="7236AB48" w14:textId="77777777" w:rsidR="00265584" w:rsidRDefault="00265584">
            <w:r>
              <w:t>387,418</w:t>
            </w:r>
          </w:p>
        </w:tc>
        <w:tc>
          <w:tcPr>
            <w:tcW w:w="859" w:type="pct"/>
            <w:tcBorders>
              <w:top w:val="single" w:sz="4" w:space="0" w:color="auto"/>
              <w:left w:val="single" w:sz="4" w:space="0" w:color="auto"/>
              <w:bottom w:val="single" w:sz="4" w:space="0" w:color="auto"/>
              <w:right w:val="single" w:sz="4" w:space="0" w:color="auto"/>
            </w:tcBorders>
            <w:noWrap/>
            <w:hideMark/>
          </w:tcPr>
          <w:p w14:paraId="3655EA2F" w14:textId="77777777" w:rsidR="00265584" w:rsidRDefault="00265584">
            <w:r>
              <w:t>4,000</w:t>
            </w:r>
          </w:p>
        </w:tc>
        <w:tc>
          <w:tcPr>
            <w:tcW w:w="859" w:type="pct"/>
            <w:tcBorders>
              <w:top w:val="single" w:sz="4" w:space="0" w:color="auto"/>
              <w:left w:val="single" w:sz="4" w:space="0" w:color="auto"/>
              <w:bottom w:val="single" w:sz="4" w:space="0" w:color="auto"/>
              <w:right w:val="single" w:sz="4" w:space="0" w:color="auto"/>
            </w:tcBorders>
            <w:noWrap/>
            <w:hideMark/>
          </w:tcPr>
          <w:p w14:paraId="1905DED3" w14:textId="77777777" w:rsidR="00265584" w:rsidRDefault="00265584">
            <w:r>
              <w:t>580</w:t>
            </w:r>
          </w:p>
        </w:tc>
        <w:tc>
          <w:tcPr>
            <w:tcW w:w="859" w:type="pct"/>
            <w:tcBorders>
              <w:top w:val="single" w:sz="4" w:space="0" w:color="auto"/>
              <w:left w:val="single" w:sz="4" w:space="0" w:color="auto"/>
              <w:bottom w:val="single" w:sz="4" w:space="0" w:color="auto"/>
              <w:right w:val="single" w:sz="4" w:space="0" w:color="auto"/>
            </w:tcBorders>
            <w:noWrap/>
            <w:hideMark/>
          </w:tcPr>
          <w:p w14:paraId="1141FEA6" w14:textId="77777777" w:rsidR="00265584" w:rsidRDefault="00265584">
            <w:r>
              <w:t>14.4</w:t>
            </w:r>
          </w:p>
        </w:tc>
      </w:tr>
      <w:tr w:rsidR="00265584" w14:paraId="7BBF7B6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65DB845" w14:textId="77777777" w:rsidR="00265584" w:rsidRDefault="00265584">
            <w:pPr>
              <w:rPr>
                <w:b/>
                <w:bCs/>
              </w:rPr>
            </w:pPr>
            <w:r>
              <w:rPr>
                <w:b/>
                <w:bCs/>
              </w:rPr>
              <w:t>Wisconsin</w:t>
            </w:r>
          </w:p>
        </w:tc>
        <w:tc>
          <w:tcPr>
            <w:tcW w:w="1019" w:type="pct"/>
            <w:tcBorders>
              <w:top w:val="single" w:sz="4" w:space="0" w:color="auto"/>
              <w:left w:val="single" w:sz="4" w:space="0" w:color="auto"/>
              <w:bottom w:val="single" w:sz="4" w:space="0" w:color="auto"/>
              <w:right w:val="single" w:sz="4" w:space="0" w:color="auto"/>
            </w:tcBorders>
            <w:noWrap/>
            <w:hideMark/>
          </w:tcPr>
          <w:p w14:paraId="64731DE2" w14:textId="77777777" w:rsidR="00265584" w:rsidRDefault="00265584">
            <w:r>
              <w:t>1,339,492</w:t>
            </w:r>
          </w:p>
        </w:tc>
        <w:tc>
          <w:tcPr>
            <w:tcW w:w="859" w:type="pct"/>
            <w:tcBorders>
              <w:top w:val="single" w:sz="4" w:space="0" w:color="auto"/>
              <w:left w:val="single" w:sz="4" w:space="0" w:color="auto"/>
              <w:bottom w:val="single" w:sz="4" w:space="0" w:color="auto"/>
              <w:right w:val="single" w:sz="4" w:space="0" w:color="auto"/>
            </w:tcBorders>
            <w:noWrap/>
            <w:hideMark/>
          </w:tcPr>
          <w:p w14:paraId="2F4E59BE" w14:textId="77777777" w:rsidR="00265584" w:rsidRDefault="00265584">
            <w:r>
              <w:t>14,700</w:t>
            </w:r>
          </w:p>
        </w:tc>
        <w:tc>
          <w:tcPr>
            <w:tcW w:w="859" w:type="pct"/>
            <w:tcBorders>
              <w:top w:val="single" w:sz="4" w:space="0" w:color="auto"/>
              <w:left w:val="single" w:sz="4" w:space="0" w:color="auto"/>
              <w:bottom w:val="single" w:sz="4" w:space="0" w:color="auto"/>
              <w:right w:val="single" w:sz="4" w:space="0" w:color="auto"/>
            </w:tcBorders>
            <w:noWrap/>
            <w:hideMark/>
          </w:tcPr>
          <w:p w14:paraId="6BD5A46A" w14:textId="77777777" w:rsidR="00265584" w:rsidRDefault="00265584">
            <w:r>
              <w:t>2,150</w:t>
            </w:r>
          </w:p>
        </w:tc>
        <w:tc>
          <w:tcPr>
            <w:tcW w:w="859" w:type="pct"/>
            <w:tcBorders>
              <w:top w:val="single" w:sz="4" w:space="0" w:color="auto"/>
              <w:left w:val="single" w:sz="4" w:space="0" w:color="auto"/>
              <w:bottom w:val="single" w:sz="4" w:space="0" w:color="auto"/>
              <w:right w:val="single" w:sz="4" w:space="0" w:color="auto"/>
            </w:tcBorders>
            <w:noWrap/>
            <w:hideMark/>
          </w:tcPr>
          <w:p w14:paraId="7E1160E7" w14:textId="77777777" w:rsidR="00265584" w:rsidRDefault="00265584">
            <w:r>
              <w:t>14.7</w:t>
            </w:r>
          </w:p>
        </w:tc>
      </w:tr>
      <w:tr w:rsidR="00265584" w14:paraId="1582EE4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BEEC1A9" w14:textId="77777777" w:rsidR="00265584" w:rsidRDefault="00265584">
            <w:pPr>
              <w:rPr>
                <w:b/>
                <w:bCs/>
              </w:rPr>
            </w:pPr>
            <w:r>
              <w:rPr>
                <w:b/>
                <w:bCs/>
              </w:rPr>
              <w:t>Wyoming</w:t>
            </w:r>
          </w:p>
        </w:tc>
        <w:tc>
          <w:tcPr>
            <w:tcW w:w="1019" w:type="pct"/>
            <w:tcBorders>
              <w:top w:val="single" w:sz="4" w:space="0" w:color="auto"/>
              <w:left w:val="single" w:sz="4" w:space="0" w:color="auto"/>
              <w:bottom w:val="single" w:sz="4" w:space="0" w:color="auto"/>
              <w:right w:val="single" w:sz="4" w:space="0" w:color="auto"/>
            </w:tcBorders>
            <w:noWrap/>
            <w:hideMark/>
          </w:tcPr>
          <w:p w14:paraId="11887219" w14:textId="77777777" w:rsidR="00265584" w:rsidRDefault="00265584">
            <w:r>
              <w:t>135,402</w:t>
            </w:r>
          </w:p>
        </w:tc>
        <w:tc>
          <w:tcPr>
            <w:tcW w:w="859" w:type="pct"/>
            <w:tcBorders>
              <w:top w:val="single" w:sz="4" w:space="0" w:color="auto"/>
              <w:left w:val="single" w:sz="4" w:space="0" w:color="auto"/>
              <w:bottom w:val="single" w:sz="4" w:space="0" w:color="auto"/>
              <w:right w:val="single" w:sz="4" w:space="0" w:color="auto"/>
            </w:tcBorders>
            <w:noWrap/>
            <w:hideMark/>
          </w:tcPr>
          <w:p w14:paraId="3A8DECBE"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71C00FAF"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026A488" w14:textId="77777777" w:rsidR="00265584" w:rsidRDefault="00265584">
            <w:r>
              <w:t>9.7</w:t>
            </w:r>
          </w:p>
        </w:tc>
      </w:tr>
    </w:tbl>
    <w:p w14:paraId="5AFB8017" w14:textId="77777777" w:rsidR="00265584" w:rsidRDefault="00265584" w:rsidP="00265584">
      <w:pPr>
        <w:rPr>
          <w:b/>
          <w:bCs/>
        </w:rPr>
      </w:pPr>
    </w:p>
    <w:p w14:paraId="7D6DE6F1" w14:textId="433538E2" w:rsidR="00265584" w:rsidDel="00133FD4" w:rsidRDefault="00747FB0" w:rsidP="00077D15">
      <w:pPr>
        <w:pStyle w:val="ListParagraph"/>
        <w:numPr>
          <w:ilvl w:val="0"/>
          <w:numId w:val="15"/>
        </w:numPr>
        <w:spacing w:line="256" w:lineRule="auto"/>
        <w:rPr>
          <w:del w:id="857" w:author="Alotaibi, Raed" w:date="2019-05-21T11:39:00Z"/>
          <w:b/>
          <w:bCs/>
        </w:rPr>
      </w:pPr>
      <w:del w:id="858" w:author="Alotaibi, Raed" w:date="2019-05-21T11:39:00Z">
        <w:r w:rsidDel="00133FD4">
          <w:rPr>
            <w:b/>
            <w:bCs/>
          </w:rPr>
          <w:delText xml:space="preserve">Table 6: </w:delText>
        </w:r>
        <w:r w:rsidR="00265584" w:rsidDel="00133FD4">
          <w:rPr>
            <w:b/>
            <w:bCs/>
          </w:rPr>
          <w:delText>Comparing results of the burden of disease using state-specific estimates with original estimates (Cases and attributable cases)</w:delText>
        </w:r>
      </w:del>
    </w:p>
    <w:p w14:paraId="561B3584" w14:textId="54AF0539" w:rsidR="00133FD4" w:rsidRDefault="00133FD4">
      <w:pPr>
        <w:pStyle w:val="Caption"/>
        <w:keepNext/>
        <w:rPr>
          <w:ins w:id="859" w:author="Alotaibi, Raed" w:date="2019-05-21T11:39:00Z"/>
        </w:rPr>
        <w:pPrChange w:id="860" w:author="Alotaibi, Raed" w:date="2019-05-21T11:39:00Z">
          <w:pPr/>
        </w:pPrChange>
      </w:pPr>
      <w:bookmarkStart w:id="861" w:name="_Ref9331808"/>
      <w:ins w:id="862" w:author="Alotaibi, Raed" w:date="2019-05-21T11:39:00Z">
        <w:r>
          <w:t xml:space="preserve">Table </w:t>
        </w:r>
        <w:r>
          <w:fldChar w:fldCharType="begin"/>
        </w:r>
        <w:r>
          <w:instrText xml:space="preserve"> SEQ Table \* ARABIC </w:instrText>
        </w:r>
      </w:ins>
      <w:r>
        <w:fldChar w:fldCharType="separate"/>
      </w:r>
      <w:ins w:id="863" w:author="Alotaibi, Raed" w:date="2019-05-21T11:41:00Z">
        <w:r w:rsidR="00D34400">
          <w:rPr>
            <w:noProof/>
          </w:rPr>
          <w:t>6</w:t>
        </w:r>
      </w:ins>
      <w:ins w:id="864" w:author="Alotaibi, Raed" w:date="2019-05-21T11:39:00Z">
        <w:r>
          <w:fldChar w:fldCharType="end"/>
        </w:r>
        <w:bookmarkEnd w:id="861"/>
        <w:r>
          <w:t xml:space="preserve">: </w:t>
        </w:r>
        <w:r w:rsidRPr="0000287C">
          <w:t>Comparing results of the burden of disease using state-specific estimates with original estimates (Cases and attributable cases)</w:t>
        </w:r>
      </w:ins>
    </w:p>
    <w:tbl>
      <w:tblPr>
        <w:tblStyle w:val="TableGrid"/>
        <w:tblW w:w="12258" w:type="dxa"/>
        <w:tblLayout w:type="fixed"/>
        <w:tblLook w:val="04A0" w:firstRow="1" w:lastRow="0" w:firstColumn="1" w:lastColumn="0" w:noHBand="0" w:noVBand="1"/>
        <w:tblPrChange w:id="865" w:author="Alotaibi, Raed" w:date="2019-05-22T14:23:00Z">
          <w:tblPr>
            <w:tblStyle w:val="TableGrid"/>
            <w:tblW w:w="12985" w:type="dxa"/>
            <w:tblLayout w:type="fixed"/>
            <w:tblLook w:val="04A0" w:firstRow="1" w:lastRow="0" w:firstColumn="1" w:lastColumn="0" w:noHBand="0" w:noVBand="1"/>
          </w:tblPr>
        </w:tblPrChange>
      </w:tblPr>
      <w:tblGrid>
        <w:gridCol w:w="2155"/>
        <w:gridCol w:w="1080"/>
        <w:gridCol w:w="975"/>
        <w:gridCol w:w="896"/>
        <w:gridCol w:w="744"/>
        <w:gridCol w:w="968"/>
        <w:gridCol w:w="1007"/>
        <w:gridCol w:w="798"/>
        <w:gridCol w:w="727"/>
        <w:gridCol w:w="727"/>
        <w:gridCol w:w="727"/>
        <w:gridCol w:w="727"/>
        <w:gridCol w:w="727"/>
        <w:tblGridChange w:id="866">
          <w:tblGrid>
            <w:gridCol w:w="2155"/>
            <w:gridCol w:w="1080"/>
            <w:gridCol w:w="975"/>
            <w:gridCol w:w="896"/>
            <w:gridCol w:w="744"/>
            <w:gridCol w:w="968"/>
            <w:gridCol w:w="1007"/>
            <w:gridCol w:w="798"/>
            <w:gridCol w:w="727"/>
            <w:gridCol w:w="727"/>
            <w:gridCol w:w="727"/>
            <w:gridCol w:w="727"/>
            <w:gridCol w:w="727"/>
          </w:tblGrid>
        </w:tblGridChange>
      </w:tblGrid>
      <w:tr w:rsidR="00355505" w14:paraId="4ABCEFD8" w14:textId="4A2F06B3" w:rsidTr="00355505">
        <w:trPr>
          <w:trHeight w:val="233"/>
          <w:trPrChange w:id="867" w:author="Alotaibi, Raed" w:date="2019-05-22T14:23:00Z">
            <w:trPr>
              <w:trHeight w:val="233"/>
            </w:trPr>
          </w:trPrChange>
        </w:trPr>
        <w:tc>
          <w:tcPr>
            <w:tcW w:w="2155" w:type="dxa"/>
            <w:tcBorders>
              <w:top w:val="single" w:sz="4" w:space="0" w:color="auto"/>
              <w:left w:val="single" w:sz="4" w:space="0" w:color="auto"/>
              <w:bottom w:val="single" w:sz="4" w:space="0" w:color="auto"/>
              <w:right w:val="single" w:sz="4" w:space="0" w:color="auto"/>
            </w:tcBorders>
            <w:noWrap/>
            <w:hideMark/>
            <w:tcPrChange w:id="868" w:author="Alotaibi, Raed" w:date="2019-05-22T14:23:00Z">
              <w:tcPr>
                <w:tcW w:w="2155" w:type="dxa"/>
                <w:tcBorders>
                  <w:top w:val="single" w:sz="4" w:space="0" w:color="auto"/>
                  <w:left w:val="single" w:sz="4" w:space="0" w:color="auto"/>
                  <w:bottom w:val="single" w:sz="4" w:space="0" w:color="auto"/>
                  <w:right w:val="single" w:sz="4" w:space="0" w:color="auto"/>
                </w:tcBorders>
                <w:noWrap/>
                <w:hideMark/>
              </w:tcPr>
            </w:tcPrChange>
          </w:tcPr>
          <w:p w14:paraId="7C419DAA" w14:textId="77777777" w:rsidR="00355505" w:rsidRDefault="00355505" w:rsidP="00355505">
            <w:pPr>
              <w:rPr>
                <w:b/>
                <w:bCs/>
              </w:rPr>
            </w:pPr>
          </w:p>
        </w:tc>
        <w:tc>
          <w:tcPr>
            <w:tcW w:w="1080" w:type="dxa"/>
            <w:tcBorders>
              <w:top w:val="single" w:sz="4" w:space="0" w:color="auto"/>
              <w:left w:val="single" w:sz="4" w:space="0" w:color="auto"/>
              <w:bottom w:val="single" w:sz="4" w:space="0" w:color="auto"/>
              <w:right w:val="single" w:sz="4" w:space="0" w:color="auto"/>
            </w:tcBorders>
            <w:noWrap/>
            <w:vAlign w:val="center"/>
            <w:hideMark/>
            <w:tcPrChange w:id="869" w:author="Alotaibi, Raed" w:date="2019-05-22T14:23:00Z">
              <w:tcPr>
                <w:tcW w:w="1080" w:type="dxa"/>
                <w:tcBorders>
                  <w:top w:val="single" w:sz="4" w:space="0" w:color="auto"/>
                  <w:left w:val="single" w:sz="4" w:space="0" w:color="auto"/>
                  <w:bottom w:val="single" w:sz="4" w:space="0" w:color="auto"/>
                  <w:right w:val="single" w:sz="4" w:space="0" w:color="auto"/>
                </w:tcBorders>
                <w:noWrap/>
                <w:vAlign w:val="center"/>
                <w:hideMark/>
              </w:tcPr>
            </w:tcPrChange>
          </w:tcPr>
          <w:p w14:paraId="7C4A752C" w14:textId="77777777" w:rsidR="00355505" w:rsidRDefault="00355505" w:rsidP="00355505">
            <w:pPr>
              <w:jc w:val="center"/>
              <w:rPr>
                <w:b/>
                <w:bCs/>
              </w:rPr>
            </w:pPr>
            <w:r>
              <w:rPr>
                <w:b/>
                <w:bCs/>
              </w:rPr>
              <w:t>State cases</w:t>
            </w:r>
          </w:p>
        </w:tc>
        <w:tc>
          <w:tcPr>
            <w:tcW w:w="975" w:type="dxa"/>
            <w:tcBorders>
              <w:top w:val="single" w:sz="4" w:space="0" w:color="auto"/>
              <w:left w:val="single" w:sz="4" w:space="0" w:color="auto"/>
              <w:bottom w:val="single" w:sz="4" w:space="0" w:color="auto"/>
              <w:right w:val="single" w:sz="4" w:space="0" w:color="auto"/>
            </w:tcBorders>
            <w:noWrap/>
            <w:vAlign w:val="center"/>
            <w:hideMark/>
            <w:tcPrChange w:id="870" w:author="Alotaibi, Raed" w:date="2019-05-22T14:23:00Z">
              <w:tcPr>
                <w:tcW w:w="975" w:type="dxa"/>
                <w:tcBorders>
                  <w:top w:val="single" w:sz="4" w:space="0" w:color="auto"/>
                  <w:left w:val="single" w:sz="4" w:space="0" w:color="auto"/>
                  <w:bottom w:val="single" w:sz="4" w:space="0" w:color="auto"/>
                  <w:right w:val="single" w:sz="4" w:space="0" w:color="auto"/>
                </w:tcBorders>
                <w:noWrap/>
                <w:vAlign w:val="center"/>
                <w:hideMark/>
              </w:tcPr>
            </w:tcPrChange>
          </w:tcPr>
          <w:p w14:paraId="4F7E00E9" w14:textId="77777777" w:rsidR="00355505" w:rsidRDefault="00355505" w:rsidP="00355505">
            <w:pPr>
              <w:jc w:val="center"/>
              <w:rPr>
                <w:b/>
                <w:bCs/>
              </w:rPr>
            </w:pPr>
            <w:r>
              <w:rPr>
                <w:b/>
                <w:bCs/>
              </w:rPr>
              <w:t>Origin cases</w:t>
            </w:r>
          </w:p>
        </w:tc>
        <w:tc>
          <w:tcPr>
            <w:tcW w:w="896" w:type="dxa"/>
            <w:tcBorders>
              <w:top w:val="single" w:sz="4" w:space="0" w:color="auto"/>
              <w:left w:val="single" w:sz="4" w:space="0" w:color="auto"/>
              <w:bottom w:val="single" w:sz="4" w:space="0" w:color="auto"/>
              <w:right w:val="single" w:sz="4" w:space="0" w:color="auto"/>
            </w:tcBorders>
            <w:noWrap/>
            <w:vAlign w:val="center"/>
            <w:hideMark/>
            <w:tcPrChange w:id="871" w:author="Alotaibi, Raed" w:date="2019-05-22T14:23:00Z">
              <w:tcPr>
                <w:tcW w:w="896" w:type="dxa"/>
                <w:tcBorders>
                  <w:top w:val="single" w:sz="4" w:space="0" w:color="auto"/>
                  <w:left w:val="single" w:sz="4" w:space="0" w:color="auto"/>
                  <w:bottom w:val="single" w:sz="4" w:space="0" w:color="auto"/>
                  <w:right w:val="single" w:sz="4" w:space="0" w:color="auto"/>
                </w:tcBorders>
                <w:noWrap/>
                <w:vAlign w:val="center"/>
                <w:hideMark/>
              </w:tcPr>
            </w:tcPrChange>
          </w:tcPr>
          <w:p w14:paraId="2FF5C216" w14:textId="77777777" w:rsidR="00355505" w:rsidRDefault="00355505" w:rsidP="00355505">
            <w:pPr>
              <w:jc w:val="center"/>
              <w:rPr>
                <w:b/>
                <w:bCs/>
              </w:rPr>
            </w:pPr>
            <w:r>
              <w:rPr>
                <w:b/>
                <w:bCs/>
              </w:rPr>
              <w:t>Diff</w:t>
            </w:r>
          </w:p>
        </w:tc>
        <w:tc>
          <w:tcPr>
            <w:tcW w:w="744" w:type="dxa"/>
            <w:tcBorders>
              <w:top w:val="single" w:sz="4" w:space="0" w:color="auto"/>
              <w:left w:val="single" w:sz="4" w:space="0" w:color="auto"/>
              <w:bottom w:val="single" w:sz="4" w:space="0" w:color="auto"/>
              <w:right w:val="single" w:sz="4" w:space="0" w:color="auto"/>
            </w:tcBorders>
            <w:noWrap/>
            <w:vAlign w:val="center"/>
            <w:hideMark/>
            <w:tcPrChange w:id="872" w:author="Alotaibi, Raed" w:date="2019-05-22T14:23:00Z">
              <w:tcPr>
                <w:tcW w:w="744" w:type="dxa"/>
                <w:tcBorders>
                  <w:top w:val="single" w:sz="4" w:space="0" w:color="auto"/>
                  <w:left w:val="single" w:sz="4" w:space="0" w:color="auto"/>
                  <w:bottom w:val="single" w:sz="4" w:space="0" w:color="auto"/>
                  <w:right w:val="single" w:sz="4" w:space="0" w:color="auto"/>
                </w:tcBorders>
                <w:noWrap/>
                <w:vAlign w:val="center"/>
                <w:hideMark/>
              </w:tcPr>
            </w:tcPrChange>
          </w:tcPr>
          <w:p w14:paraId="02239EDC" w14:textId="77777777" w:rsidR="00355505" w:rsidRDefault="00355505" w:rsidP="00355505">
            <w:pPr>
              <w:jc w:val="center"/>
              <w:rPr>
                <w:b/>
                <w:bCs/>
              </w:rPr>
            </w:pPr>
            <w:r>
              <w:rPr>
                <w:b/>
                <w:bCs/>
              </w:rPr>
              <w:t>% Diff</w:t>
            </w:r>
          </w:p>
        </w:tc>
        <w:tc>
          <w:tcPr>
            <w:tcW w:w="968" w:type="dxa"/>
            <w:tcBorders>
              <w:top w:val="single" w:sz="4" w:space="0" w:color="auto"/>
              <w:left w:val="single" w:sz="4" w:space="0" w:color="auto"/>
              <w:bottom w:val="single" w:sz="4" w:space="0" w:color="auto"/>
              <w:right w:val="single" w:sz="4" w:space="0" w:color="auto"/>
            </w:tcBorders>
            <w:vAlign w:val="center"/>
            <w:hideMark/>
            <w:tcPrChange w:id="873" w:author="Alotaibi, Raed" w:date="2019-05-22T14:23:00Z">
              <w:tcPr>
                <w:tcW w:w="968" w:type="dxa"/>
                <w:tcBorders>
                  <w:top w:val="single" w:sz="4" w:space="0" w:color="auto"/>
                  <w:left w:val="single" w:sz="4" w:space="0" w:color="auto"/>
                  <w:bottom w:val="single" w:sz="4" w:space="0" w:color="auto"/>
                  <w:right w:val="single" w:sz="4" w:space="0" w:color="auto"/>
                </w:tcBorders>
                <w:vAlign w:val="center"/>
                <w:hideMark/>
              </w:tcPr>
            </w:tcPrChange>
          </w:tcPr>
          <w:p w14:paraId="2B9221BC" w14:textId="77777777" w:rsidR="00355505" w:rsidRDefault="00355505" w:rsidP="00355505">
            <w:pPr>
              <w:jc w:val="center"/>
              <w:rPr>
                <w:b/>
                <w:bCs/>
              </w:rPr>
            </w:pPr>
            <w:r>
              <w:rPr>
                <w:b/>
                <w:bCs/>
              </w:rPr>
              <w:t>State AC</w:t>
            </w:r>
          </w:p>
        </w:tc>
        <w:tc>
          <w:tcPr>
            <w:tcW w:w="1007" w:type="dxa"/>
            <w:tcBorders>
              <w:top w:val="single" w:sz="4" w:space="0" w:color="auto"/>
              <w:left w:val="single" w:sz="4" w:space="0" w:color="auto"/>
              <w:bottom w:val="single" w:sz="4" w:space="0" w:color="auto"/>
              <w:right w:val="single" w:sz="4" w:space="0" w:color="auto"/>
            </w:tcBorders>
            <w:vAlign w:val="center"/>
            <w:hideMark/>
            <w:tcPrChange w:id="874" w:author="Alotaibi, Raed" w:date="2019-05-22T14:23:00Z">
              <w:tcPr>
                <w:tcW w:w="1007" w:type="dxa"/>
                <w:tcBorders>
                  <w:top w:val="single" w:sz="4" w:space="0" w:color="auto"/>
                  <w:left w:val="single" w:sz="4" w:space="0" w:color="auto"/>
                  <w:bottom w:val="single" w:sz="4" w:space="0" w:color="auto"/>
                  <w:right w:val="single" w:sz="4" w:space="0" w:color="auto"/>
                </w:tcBorders>
                <w:vAlign w:val="center"/>
                <w:hideMark/>
              </w:tcPr>
            </w:tcPrChange>
          </w:tcPr>
          <w:p w14:paraId="2024EB8A" w14:textId="77777777" w:rsidR="00355505" w:rsidRDefault="00355505" w:rsidP="00355505">
            <w:pPr>
              <w:jc w:val="center"/>
              <w:rPr>
                <w:b/>
                <w:bCs/>
              </w:rPr>
            </w:pPr>
            <w:r>
              <w:rPr>
                <w:b/>
                <w:bCs/>
              </w:rPr>
              <w:t>Origin AC</w:t>
            </w:r>
          </w:p>
        </w:tc>
        <w:tc>
          <w:tcPr>
            <w:tcW w:w="798" w:type="dxa"/>
            <w:tcBorders>
              <w:top w:val="single" w:sz="4" w:space="0" w:color="auto"/>
              <w:left w:val="single" w:sz="4" w:space="0" w:color="auto"/>
              <w:bottom w:val="single" w:sz="4" w:space="0" w:color="auto"/>
              <w:right w:val="single" w:sz="4" w:space="0" w:color="auto"/>
            </w:tcBorders>
            <w:vAlign w:val="center"/>
            <w:hideMark/>
            <w:tcPrChange w:id="875" w:author="Alotaibi, Raed" w:date="2019-05-22T14:23:00Z">
              <w:tcPr>
                <w:tcW w:w="798" w:type="dxa"/>
                <w:tcBorders>
                  <w:top w:val="single" w:sz="4" w:space="0" w:color="auto"/>
                  <w:left w:val="single" w:sz="4" w:space="0" w:color="auto"/>
                  <w:bottom w:val="single" w:sz="4" w:space="0" w:color="auto"/>
                  <w:right w:val="single" w:sz="4" w:space="0" w:color="auto"/>
                </w:tcBorders>
                <w:vAlign w:val="center"/>
                <w:hideMark/>
              </w:tcPr>
            </w:tcPrChange>
          </w:tcPr>
          <w:p w14:paraId="436CC721" w14:textId="77777777" w:rsidR="00355505" w:rsidRDefault="00355505" w:rsidP="00355505">
            <w:pPr>
              <w:jc w:val="center"/>
              <w:rPr>
                <w:b/>
                <w:bCs/>
              </w:rPr>
            </w:pPr>
            <w:r>
              <w:rPr>
                <w:b/>
                <w:bCs/>
              </w:rPr>
              <w:t>Diff</w:t>
            </w:r>
          </w:p>
        </w:tc>
        <w:tc>
          <w:tcPr>
            <w:tcW w:w="727" w:type="dxa"/>
            <w:tcBorders>
              <w:top w:val="single" w:sz="4" w:space="0" w:color="auto"/>
              <w:left w:val="single" w:sz="4" w:space="0" w:color="auto"/>
              <w:bottom w:val="single" w:sz="4" w:space="0" w:color="auto"/>
              <w:right w:val="single" w:sz="4" w:space="0" w:color="auto"/>
            </w:tcBorders>
            <w:vAlign w:val="center"/>
            <w:hideMark/>
            <w:tcPrChange w:id="876" w:author="Alotaibi, Raed" w:date="2019-05-22T14:23:00Z">
              <w:tcPr>
                <w:tcW w:w="727" w:type="dxa"/>
                <w:tcBorders>
                  <w:top w:val="single" w:sz="4" w:space="0" w:color="auto"/>
                  <w:left w:val="single" w:sz="4" w:space="0" w:color="auto"/>
                  <w:bottom w:val="single" w:sz="4" w:space="0" w:color="auto"/>
                  <w:right w:val="single" w:sz="4" w:space="0" w:color="auto"/>
                </w:tcBorders>
                <w:vAlign w:val="center"/>
                <w:hideMark/>
              </w:tcPr>
            </w:tcPrChange>
          </w:tcPr>
          <w:p w14:paraId="3F200718" w14:textId="77777777" w:rsidR="00355505" w:rsidRDefault="00355505" w:rsidP="00355505">
            <w:pPr>
              <w:jc w:val="center"/>
              <w:rPr>
                <w:b/>
                <w:bCs/>
              </w:rPr>
            </w:pPr>
            <w:r>
              <w:rPr>
                <w:b/>
                <w:bCs/>
              </w:rPr>
              <w:t>% Diff</w:t>
            </w:r>
          </w:p>
        </w:tc>
        <w:tc>
          <w:tcPr>
            <w:tcW w:w="727" w:type="dxa"/>
            <w:tcBorders>
              <w:top w:val="single" w:sz="4" w:space="0" w:color="auto"/>
              <w:left w:val="single" w:sz="4" w:space="0" w:color="auto"/>
              <w:bottom w:val="single" w:sz="4" w:space="0" w:color="auto"/>
              <w:right w:val="single" w:sz="4" w:space="0" w:color="auto"/>
            </w:tcBorders>
            <w:tcPrChange w:id="877"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0DA790A2" w14:textId="596FCCE0" w:rsidR="00355505" w:rsidRDefault="00355505" w:rsidP="00355505">
            <w:pPr>
              <w:jc w:val="center"/>
              <w:rPr>
                <w:ins w:id="878" w:author="Alotaibi, Raed" w:date="2019-05-22T14:23:00Z"/>
                <w:b/>
                <w:bCs/>
              </w:rPr>
            </w:pPr>
            <w:ins w:id="879" w:author="Alotaibi, Raed" w:date="2019-05-22T14:23:00Z">
              <w:r>
                <w:rPr>
                  <w:b/>
                  <w:bCs/>
                </w:rPr>
                <w:t>State AF</w:t>
              </w:r>
            </w:ins>
          </w:p>
        </w:tc>
        <w:tc>
          <w:tcPr>
            <w:tcW w:w="727" w:type="dxa"/>
            <w:tcBorders>
              <w:top w:val="single" w:sz="4" w:space="0" w:color="auto"/>
              <w:left w:val="single" w:sz="4" w:space="0" w:color="auto"/>
              <w:bottom w:val="single" w:sz="4" w:space="0" w:color="auto"/>
              <w:right w:val="single" w:sz="4" w:space="0" w:color="auto"/>
            </w:tcBorders>
            <w:tcPrChange w:id="880"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706443BB" w14:textId="311382A5" w:rsidR="00355505" w:rsidRDefault="00355505" w:rsidP="00355505">
            <w:pPr>
              <w:jc w:val="center"/>
              <w:rPr>
                <w:ins w:id="881" w:author="Alotaibi, Raed" w:date="2019-05-22T14:23:00Z"/>
                <w:b/>
                <w:bCs/>
              </w:rPr>
            </w:pPr>
            <w:ins w:id="882" w:author="Alotaibi, Raed" w:date="2019-05-22T14:23:00Z">
              <w:r>
                <w:rPr>
                  <w:b/>
                  <w:bCs/>
                </w:rPr>
                <w:t>Origin AF</w:t>
              </w:r>
            </w:ins>
          </w:p>
        </w:tc>
        <w:tc>
          <w:tcPr>
            <w:tcW w:w="727" w:type="dxa"/>
            <w:tcBorders>
              <w:top w:val="single" w:sz="4" w:space="0" w:color="auto"/>
              <w:left w:val="single" w:sz="4" w:space="0" w:color="auto"/>
              <w:bottom w:val="single" w:sz="4" w:space="0" w:color="auto"/>
              <w:right w:val="single" w:sz="4" w:space="0" w:color="auto"/>
            </w:tcBorders>
            <w:tcPrChange w:id="883"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51875591" w14:textId="5487C28A" w:rsidR="00355505" w:rsidRDefault="00355505" w:rsidP="00355505">
            <w:pPr>
              <w:jc w:val="center"/>
              <w:rPr>
                <w:ins w:id="884" w:author="Alotaibi, Raed" w:date="2019-05-22T14:23:00Z"/>
                <w:b/>
                <w:bCs/>
              </w:rPr>
            </w:pPr>
            <w:ins w:id="885" w:author="Alotaibi, Raed" w:date="2019-05-22T14:23:00Z">
              <w:r>
                <w:rPr>
                  <w:b/>
                  <w:bCs/>
                </w:rPr>
                <w:t>Diff</w:t>
              </w:r>
            </w:ins>
          </w:p>
        </w:tc>
        <w:tc>
          <w:tcPr>
            <w:tcW w:w="727" w:type="dxa"/>
            <w:tcBorders>
              <w:top w:val="single" w:sz="4" w:space="0" w:color="auto"/>
              <w:left w:val="single" w:sz="4" w:space="0" w:color="auto"/>
              <w:bottom w:val="single" w:sz="4" w:space="0" w:color="auto"/>
              <w:right w:val="single" w:sz="4" w:space="0" w:color="auto"/>
            </w:tcBorders>
            <w:tcPrChange w:id="886"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4FEA8699" w14:textId="773F16B9" w:rsidR="00355505" w:rsidRDefault="00355505" w:rsidP="00355505">
            <w:pPr>
              <w:jc w:val="center"/>
              <w:rPr>
                <w:ins w:id="887" w:author="Alotaibi, Raed" w:date="2019-05-22T14:23:00Z"/>
                <w:b/>
                <w:bCs/>
              </w:rPr>
            </w:pPr>
            <w:ins w:id="888" w:author="Alotaibi, Raed" w:date="2019-05-22T14:23:00Z">
              <w:r>
                <w:rPr>
                  <w:b/>
                  <w:bCs/>
                </w:rPr>
                <w:t>% Diff</w:t>
              </w:r>
            </w:ins>
          </w:p>
        </w:tc>
      </w:tr>
      <w:tr w:rsidR="00355505" w14:paraId="29096771" w14:textId="4CB8857A" w:rsidTr="00355505">
        <w:trPr>
          <w:trHeight w:val="323"/>
          <w:trPrChange w:id="889" w:author="Alotaibi, Raed" w:date="2019-05-22T14:23:00Z">
            <w:trPr>
              <w:trHeight w:val="323"/>
            </w:trPr>
          </w:trPrChange>
        </w:trPr>
        <w:tc>
          <w:tcPr>
            <w:tcW w:w="2155" w:type="dxa"/>
            <w:tcBorders>
              <w:top w:val="single" w:sz="4" w:space="0" w:color="auto"/>
              <w:left w:val="single" w:sz="4" w:space="0" w:color="auto"/>
              <w:bottom w:val="single" w:sz="4" w:space="0" w:color="auto"/>
              <w:right w:val="single" w:sz="4" w:space="0" w:color="auto"/>
            </w:tcBorders>
            <w:hideMark/>
            <w:tcPrChange w:id="890" w:author="Alotaibi, Raed" w:date="2019-05-22T14:23:00Z">
              <w:tcPr>
                <w:tcW w:w="2155" w:type="dxa"/>
                <w:tcBorders>
                  <w:top w:val="single" w:sz="4" w:space="0" w:color="auto"/>
                  <w:left w:val="single" w:sz="4" w:space="0" w:color="auto"/>
                  <w:bottom w:val="single" w:sz="4" w:space="0" w:color="auto"/>
                  <w:right w:val="single" w:sz="4" w:space="0" w:color="auto"/>
                </w:tcBorders>
                <w:hideMark/>
              </w:tcPr>
            </w:tcPrChange>
          </w:tcPr>
          <w:p w14:paraId="4D4A204A" w14:textId="77777777" w:rsidR="00355505" w:rsidRDefault="00355505" w:rsidP="00355505">
            <w:pPr>
              <w:rPr>
                <w:b/>
                <w:bCs/>
              </w:rPr>
            </w:pPr>
            <w:r>
              <w:rPr>
                <w:b/>
                <w:bCs/>
              </w:rPr>
              <w:t>Total</w:t>
            </w:r>
          </w:p>
        </w:tc>
        <w:tc>
          <w:tcPr>
            <w:tcW w:w="1080" w:type="dxa"/>
            <w:tcBorders>
              <w:top w:val="single" w:sz="4" w:space="0" w:color="auto"/>
              <w:left w:val="single" w:sz="4" w:space="0" w:color="auto"/>
              <w:bottom w:val="single" w:sz="4" w:space="0" w:color="auto"/>
              <w:right w:val="single" w:sz="4" w:space="0" w:color="auto"/>
            </w:tcBorders>
            <w:noWrap/>
            <w:hideMark/>
            <w:tcPrChange w:id="891" w:author="Alotaibi, Raed" w:date="2019-05-22T14:23:00Z">
              <w:tcPr>
                <w:tcW w:w="1080" w:type="dxa"/>
                <w:tcBorders>
                  <w:top w:val="single" w:sz="4" w:space="0" w:color="auto"/>
                  <w:left w:val="single" w:sz="4" w:space="0" w:color="auto"/>
                  <w:bottom w:val="single" w:sz="4" w:space="0" w:color="auto"/>
                  <w:right w:val="single" w:sz="4" w:space="0" w:color="auto"/>
                </w:tcBorders>
                <w:noWrap/>
                <w:hideMark/>
              </w:tcPr>
            </w:tcPrChange>
          </w:tcPr>
          <w:p w14:paraId="2FC58329" w14:textId="77777777" w:rsidR="00355505" w:rsidRDefault="00355505" w:rsidP="00355505">
            <w:pPr>
              <w:jc w:val="right"/>
            </w:pPr>
            <w:r>
              <w:t>754,893</w:t>
            </w:r>
          </w:p>
        </w:tc>
        <w:tc>
          <w:tcPr>
            <w:tcW w:w="975" w:type="dxa"/>
            <w:tcBorders>
              <w:top w:val="single" w:sz="4" w:space="0" w:color="auto"/>
              <w:left w:val="single" w:sz="4" w:space="0" w:color="auto"/>
              <w:bottom w:val="single" w:sz="4" w:space="0" w:color="auto"/>
              <w:right w:val="single" w:sz="4" w:space="0" w:color="auto"/>
            </w:tcBorders>
            <w:noWrap/>
            <w:hideMark/>
            <w:tcPrChange w:id="892" w:author="Alotaibi, Raed" w:date="2019-05-22T14:23:00Z">
              <w:tcPr>
                <w:tcW w:w="975" w:type="dxa"/>
                <w:tcBorders>
                  <w:top w:val="single" w:sz="4" w:space="0" w:color="auto"/>
                  <w:left w:val="single" w:sz="4" w:space="0" w:color="auto"/>
                  <w:bottom w:val="single" w:sz="4" w:space="0" w:color="auto"/>
                  <w:right w:val="single" w:sz="4" w:space="0" w:color="auto"/>
                </w:tcBorders>
                <w:noWrap/>
                <w:hideMark/>
              </w:tcPr>
            </w:tcPrChange>
          </w:tcPr>
          <w:p w14:paraId="47459249" w14:textId="77777777" w:rsidR="00355505" w:rsidRDefault="00355505" w:rsidP="00355505">
            <w:pPr>
              <w:jc w:val="right"/>
            </w:pPr>
            <w:r>
              <w:t>794,934</w:t>
            </w:r>
          </w:p>
        </w:tc>
        <w:tc>
          <w:tcPr>
            <w:tcW w:w="896" w:type="dxa"/>
            <w:tcBorders>
              <w:top w:val="single" w:sz="4" w:space="0" w:color="auto"/>
              <w:left w:val="single" w:sz="4" w:space="0" w:color="auto"/>
              <w:bottom w:val="single" w:sz="4" w:space="0" w:color="auto"/>
              <w:right w:val="single" w:sz="4" w:space="0" w:color="auto"/>
            </w:tcBorders>
            <w:noWrap/>
            <w:hideMark/>
            <w:tcPrChange w:id="893" w:author="Alotaibi, Raed" w:date="2019-05-22T14:23:00Z">
              <w:tcPr>
                <w:tcW w:w="896" w:type="dxa"/>
                <w:tcBorders>
                  <w:top w:val="single" w:sz="4" w:space="0" w:color="auto"/>
                  <w:left w:val="single" w:sz="4" w:space="0" w:color="auto"/>
                  <w:bottom w:val="single" w:sz="4" w:space="0" w:color="auto"/>
                  <w:right w:val="single" w:sz="4" w:space="0" w:color="auto"/>
                </w:tcBorders>
                <w:noWrap/>
                <w:hideMark/>
              </w:tcPr>
            </w:tcPrChange>
          </w:tcPr>
          <w:p w14:paraId="5309E4EB" w14:textId="77777777" w:rsidR="00355505" w:rsidRDefault="00355505" w:rsidP="00355505">
            <w:pPr>
              <w:jc w:val="right"/>
            </w:pPr>
            <w:r>
              <w:t>-40,041</w:t>
            </w:r>
          </w:p>
        </w:tc>
        <w:tc>
          <w:tcPr>
            <w:tcW w:w="744" w:type="dxa"/>
            <w:tcBorders>
              <w:top w:val="single" w:sz="4" w:space="0" w:color="auto"/>
              <w:left w:val="single" w:sz="4" w:space="0" w:color="auto"/>
              <w:bottom w:val="single" w:sz="4" w:space="0" w:color="auto"/>
              <w:right w:val="single" w:sz="4" w:space="0" w:color="auto"/>
            </w:tcBorders>
            <w:noWrap/>
            <w:hideMark/>
            <w:tcPrChange w:id="894" w:author="Alotaibi, Raed" w:date="2019-05-22T14:23:00Z">
              <w:tcPr>
                <w:tcW w:w="744" w:type="dxa"/>
                <w:tcBorders>
                  <w:top w:val="single" w:sz="4" w:space="0" w:color="auto"/>
                  <w:left w:val="single" w:sz="4" w:space="0" w:color="auto"/>
                  <w:bottom w:val="single" w:sz="4" w:space="0" w:color="auto"/>
                  <w:right w:val="single" w:sz="4" w:space="0" w:color="auto"/>
                </w:tcBorders>
                <w:noWrap/>
                <w:hideMark/>
              </w:tcPr>
            </w:tcPrChange>
          </w:tcPr>
          <w:p w14:paraId="3D9FE283" w14:textId="77777777" w:rsidR="00355505" w:rsidRDefault="00355505" w:rsidP="00355505">
            <w:pPr>
              <w:jc w:val="right"/>
            </w:pPr>
            <w:r>
              <w:t>-5.0%</w:t>
            </w:r>
          </w:p>
        </w:tc>
        <w:tc>
          <w:tcPr>
            <w:tcW w:w="968" w:type="dxa"/>
            <w:tcBorders>
              <w:top w:val="single" w:sz="4" w:space="0" w:color="auto"/>
              <w:left w:val="single" w:sz="4" w:space="0" w:color="auto"/>
              <w:bottom w:val="single" w:sz="4" w:space="0" w:color="auto"/>
              <w:right w:val="single" w:sz="4" w:space="0" w:color="auto"/>
            </w:tcBorders>
            <w:hideMark/>
            <w:tcPrChange w:id="895" w:author="Alotaibi, Raed" w:date="2019-05-22T14:23:00Z">
              <w:tcPr>
                <w:tcW w:w="968" w:type="dxa"/>
                <w:tcBorders>
                  <w:top w:val="single" w:sz="4" w:space="0" w:color="auto"/>
                  <w:left w:val="single" w:sz="4" w:space="0" w:color="auto"/>
                  <w:bottom w:val="single" w:sz="4" w:space="0" w:color="auto"/>
                  <w:right w:val="single" w:sz="4" w:space="0" w:color="auto"/>
                </w:tcBorders>
                <w:hideMark/>
              </w:tcPr>
            </w:tcPrChange>
          </w:tcPr>
          <w:p w14:paraId="39C19EF2" w14:textId="77777777" w:rsidR="00355505" w:rsidRDefault="00355505" w:rsidP="00355505">
            <w:pPr>
              <w:jc w:val="right"/>
            </w:pPr>
            <w:r>
              <w:t>132,829</w:t>
            </w:r>
          </w:p>
        </w:tc>
        <w:tc>
          <w:tcPr>
            <w:tcW w:w="1007" w:type="dxa"/>
            <w:tcBorders>
              <w:top w:val="single" w:sz="4" w:space="0" w:color="auto"/>
              <w:left w:val="single" w:sz="4" w:space="0" w:color="auto"/>
              <w:bottom w:val="single" w:sz="4" w:space="0" w:color="auto"/>
              <w:right w:val="single" w:sz="4" w:space="0" w:color="auto"/>
            </w:tcBorders>
            <w:hideMark/>
            <w:tcPrChange w:id="896" w:author="Alotaibi, Raed" w:date="2019-05-22T14:23:00Z">
              <w:tcPr>
                <w:tcW w:w="1007" w:type="dxa"/>
                <w:tcBorders>
                  <w:top w:val="single" w:sz="4" w:space="0" w:color="auto"/>
                  <w:left w:val="single" w:sz="4" w:space="0" w:color="auto"/>
                  <w:bottom w:val="single" w:sz="4" w:space="0" w:color="auto"/>
                  <w:right w:val="single" w:sz="4" w:space="0" w:color="auto"/>
                </w:tcBorders>
                <w:hideMark/>
              </w:tcPr>
            </w:tcPrChange>
          </w:tcPr>
          <w:p w14:paraId="53FB7E35" w14:textId="77777777" w:rsidR="00355505" w:rsidRDefault="00355505" w:rsidP="00355505">
            <w:pPr>
              <w:jc w:val="right"/>
            </w:pPr>
            <w:r>
              <w:t>141,931</w:t>
            </w:r>
          </w:p>
        </w:tc>
        <w:tc>
          <w:tcPr>
            <w:tcW w:w="798" w:type="dxa"/>
            <w:tcBorders>
              <w:top w:val="single" w:sz="4" w:space="0" w:color="auto"/>
              <w:left w:val="single" w:sz="4" w:space="0" w:color="auto"/>
              <w:bottom w:val="single" w:sz="4" w:space="0" w:color="auto"/>
              <w:right w:val="single" w:sz="4" w:space="0" w:color="auto"/>
            </w:tcBorders>
            <w:hideMark/>
            <w:tcPrChange w:id="897" w:author="Alotaibi, Raed" w:date="2019-05-22T14:23:00Z">
              <w:tcPr>
                <w:tcW w:w="798" w:type="dxa"/>
                <w:tcBorders>
                  <w:top w:val="single" w:sz="4" w:space="0" w:color="auto"/>
                  <w:left w:val="single" w:sz="4" w:space="0" w:color="auto"/>
                  <w:bottom w:val="single" w:sz="4" w:space="0" w:color="auto"/>
                  <w:right w:val="single" w:sz="4" w:space="0" w:color="auto"/>
                </w:tcBorders>
                <w:hideMark/>
              </w:tcPr>
            </w:tcPrChange>
          </w:tcPr>
          <w:p w14:paraId="72259E5A" w14:textId="77777777" w:rsidR="00355505" w:rsidRDefault="00355505" w:rsidP="00355505">
            <w:pPr>
              <w:jc w:val="right"/>
            </w:pPr>
            <w:r>
              <w:t>-9,103</w:t>
            </w:r>
          </w:p>
        </w:tc>
        <w:tc>
          <w:tcPr>
            <w:tcW w:w="727" w:type="dxa"/>
            <w:tcBorders>
              <w:top w:val="single" w:sz="4" w:space="0" w:color="auto"/>
              <w:left w:val="single" w:sz="4" w:space="0" w:color="auto"/>
              <w:bottom w:val="single" w:sz="4" w:space="0" w:color="auto"/>
              <w:right w:val="single" w:sz="4" w:space="0" w:color="auto"/>
            </w:tcBorders>
            <w:hideMark/>
            <w:tcPrChange w:id="898" w:author="Alotaibi, Raed" w:date="2019-05-22T14:23:00Z">
              <w:tcPr>
                <w:tcW w:w="727" w:type="dxa"/>
                <w:tcBorders>
                  <w:top w:val="single" w:sz="4" w:space="0" w:color="auto"/>
                  <w:left w:val="single" w:sz="4" w:space="0" w:color="auto"/>
                  <w:bottom w:val="single" w:sz="4" w:space="0" w:color="auto"/>
                  <w:right w:val="single" w:sz="4" w:space="0" w:color="auto"/>
                </w:tcBorders>
                <w:hideMark/>
              </w:tcPr>
            </w:tcPrChange>
          </w:tcPr>
          <w:p w14:paraId="2838E080" w14:textId="77777777" w:rsidR="00355505" w:rsidRDefault="00355505" w:rsidP="00355505">
            <w:pPr>
              <w:jc w:val="right"/>
            </w:pPr>
            <w:r>
              <w:t>-6.4%</w:t>
            </w:r>
          </w:p>
        </w:tc>
        <w:tc>
          <w:tcPr>
            <w:tcW w:w="727" w:type="dxa"/>
            <w:tcBorders>
              <w:top w:val="single" w:sz="4" w:space="0" w:color="auto"/>
              <w:left w:val="single" w:sz="4" w:space="0" w:color="auto"/>
              <w:bottom w:val="single" w:sz="4" w:space="0" w:color="auto"/>
              <w:right w:val="single" w:sz="4" w:space="0" w:color="auto"/>
            </w:tcBorders>
            <w:tcPrChange w:id="899"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25DF9496" w14:textId="4A57BB4E" w:rsidR="00355505" w:rsidRDefault="00355505" w:rsidP="00355505">
            <w:pPr>
              <w:jc w:val="right"/>
              <w:rPr>
                <w:ins w:id="900" w:author="Alotaibi, Raed" w:date="2019-05-22T14:23:00Z"/>
              </w:rPr>
            </w:pPr>
            <w:ins w:id="901" w:author="Alotaibi, Raed" w:date="2019-05-22T14:23:00Z">
              <w:r>
                <w:t>17.6%</w:t>
              </w:r>
            </w:ins>
          </w:p>
        </w:tc>
        <w:tc>
          <w:tcPr>
            <w:tcW w:w="727" w:type="dxa"/>
            <w:tcBorders>
              <w:top w:val="single" w:sz="4" w:space="0" w:color="auto"/>
              <w:left w:val="single" w:sz="4" w:space="0" w:color="auto"/>
              <w:bottom w:val="single" w:sz="4" w:space="0" w:color="auto"/>
              <w:right w:val="single" w:sz="4" w:space="0" w:color="auto"/>
            </w:tcBorders>
            <w:tcPrChange w:id="902"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0D54157D" w14:textId="22B9822B" w:rsidR="00355505" w:rsidRDefault="00355505" w:rsidP="00355505">
            <w:pPr>
              <w:jc w:val="right"/>
              <w:rPr>
                <w:ins w:id="903" w:author="Alotaibi, Raed" w:date="2019-05-22T14:23:00Z"/>
              </w:rPr>
            </w:pPr>
            <w:ins w:id="904" w:author="Alotaibi, Raed" w:date="2019-05-22T14:23:00Z">
              <w:r>
                <w:t>17.9%</w:t>
              </w:r>
            </w:ins>
          </w:p>
        </w:tc>
        <w:tc>
          <w:tcPr>
            <w:tcW w:w="727" w:type="dxa"/>
            <w:tcBorders>
              <w:top w:val="single" w:sz="4" w:space="0" w:color="auto"/>
              <w:left w:val="single" w:sz="4" w:space="0" w:color="auto"/>
              <w:bottom w:val="single" w:sz="4" w:space="0" w:color="auto"/>
              <w:right w:val="single" w:sz="4" w:space="0" w:color="auto"/>
            </w:tcBorders>
            <w:tcPrChange w:id="905"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6DC90B76" w14:textId="41C37580" w:rsidR="00355505" w:rsidRDefault="00355505" w:rsidP="00355505">
            <w:pPr>
              <w:jc w:val="right"/>
              <w:rPr>
                <w:ins w:id="906" w:author="Alotaibi, Raed" w:date="2019-05-22T14:23:00Z"/>
              </w:rPr>
            </w:pPr>
            <w:ins w:id="907" w:author="Alotaibi, Raed" w:date="2019-05-22T14:23:00Z">
              <w:r>
                <w:t>-0.3%</w:t>
              </w:r>
            </w:ins>
          </w:p>
        </w:tc>
        <w:tc>
          <w:tcPr>
            <w:tcW w:w="727" w:type="dxa"/>
            <w:tcBorders>
              <w:top w:val="single" w:sz="4" w:space="0" w:color="auto"/>
              <w:left w:val="single" w:sz="4" w:space="0" w:color="auto"/>
              <w:bottom w:val="single" w:sz="4" w:space="0" w:color="auto"/>
              <w:right w:val="single" w:sz="4" w:space="0" w:color="auto"/>
            </w:tcBorders>
            <w:tcPrChange w:id="908"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54C9B0C4" w14:textId="027F8D17" w:rsidR="00355505" w:rsidRDefault="00355505" w:rsidP="00355505">
            <w:pPr>
              <w:jc w:val="right"/>
              <w:rPr>
                <w:ins w:id="909" w:author="Alotaibi, Raed" w:date="2019-05-22T14:23:00Z"/>
              </w:rPr>
            </w:pPr>
            <w:ins w:id="910" w:author="Alotaibi, Raed" w:date="2019-05-22T14:23:00Z">
              <w:r>
                <w:t>-1.4%</w:t>
              </w:r>
            </w:ins>
          </w:p>
        </w:tc>
      </w:tr>
      <w:tr w:rsidR="00355505" w14:paraId="7B0B2E2E" w14:textId="4457D666" w:rsidTr="00355505">
        <w:trPr>
          <w:trHeight w:val="323"/>
          <w:trPrChange w:id="911" w:author="Alotaibi, Raed" w:date="2019-05-22T14:23:00Z">
            <w:trPr>
              <w:trHeight w:val="323"/>
            </w:trPr>
          </w:trPrChange>
        </w:trPr>
        <w:tc>
          <w:tcPr>
            <w:tcW w:w="2155" w:type="dxa"/>
            <w:tcBorders>
              <w:top w:val="single" w:sz="4" w:space="0" w:color="auto"/>
              <w:left w:val="single" w:sz="4" w:space="0" w:color="auto"/>
              <w:bottom w:val="single" w:sz="4" w:space="0" w:color="auto"/>
              <w:right w:val="single" w:sz="4" w:space="0" w:color="auto"/>
            </w:tcBorders>
            <w:hideMark/>
            <w:tcPrChange w:id="912" w:author="Alotaibi, Raed" w:date="2019-05-22T14:23:00Z">
              <w:tcPr>
                <w:tcW w:w="2155" w:type="dxa"/>
                <w:tcBorders>
                  <w:top w:val="single" w:sz="4" w:space="0" w:color="auto"/>
                  <w:left w:val="single" w:sz="4" w:space="0" w:color="auto"/>
                  <w:bottom w:val="single" w:sz="4" w:space="0" w:color="auto"/>
                  <w:right w:val="single" w:sz="4" w:space="0" w:color="auto"/>
                </w:tcBorders>
                <w:hideMark/>
              </w:tcPr>
            </w:tcPrChange>
          </w:tcPr>
          <w:p w14:paraId="68D224D4" w14:textId="77777777" w:rsidR="00355505" w:rsidRDefault="00355505" w:rsidP="00355505">
            <w:pPr>
              <w:rPr>
                <w:b/>
                <w:bCs/>
              </w:rPr>
            </w:pPr>
            <w:r>
              <w:rPr>
                <w:b/>
                <w:bCs/>
              </w:rPr>
              <w:t>Rural</w:t>
            </w:r>
          </w:p>
        </w:tc>
        <w:tc>
          <w:tcPr>
            <w:tcW w:w="1080" w:type="dxa"/>
            <w:tcBorders>
              <w:top w:val="single" w:sz="4" w:space="0" w:color="auto"/>
              <w:left w:val="single" w:sz="4" w:space="0" w:color="auto"/>
              <w:bottom w:val="single" w:sz="4" w:space="0" w:color="auto"/>
              <w:right w:val="single" w:sz="4" w:space="0" w:color="auto"/>
            </w:tcBorders>
            <w:noWrap/>
            <w:hideMark/>
            <w:tcPrChange w:id="913" w:author="Alotaibi, Raed" w:date="2019-05-22T14:23:00Z">
              <w:tcPr>
                <w:tcW w:w="1080" w:type="dxa"/>
                <w:tcBorders>
                  <w:top w:val="single" w:sz="4" w:space="0" w:color="auto"/>
                  <w:left w:val="single" w:sz="4" w:space="0" w:color="auto"/>
                  <w:bottom w:val="single" w:sz="4" w:space="0" w:color="auto"/>
                  <w:right w:val="single" w:sz="4" w:space="0" w:color="auto"/>
                </w:tcBorders>
                <w:noWrap/>
                <w:hideMark/>
              </w:tcPr>
            </w:tcPrChange>
          </w:tcPr>
          <w:p w14:paraId="60DBBD7E" w14:textId="77777777" w:rsidR="00355505" w:rsidRDefault="00355505" w:rsidP="00355505">
            <w:pPr>
              <w:jc w:val="right"/>
            </w:pPr>
            <w:r>
              <w:t>142,559</w:t>
            </w:r>
          </w:p>
        </w:tc>
        <w:tc>
          <w:tcPr>
            <w:tcW w:w="975" w:type="dxa"/>
            <w:tcBorders>
              <w:top w:val="single" w:sz="4" w:space="0" w:color="auto"/>
              <w:left w:val="single" w:sz="4" w:space="0" w:color="auto"/>
              <w:bottom w:val="single" w:sz="4" w:space="0" w:color="auto"/>
              <w:right w:val="single" w:sz="4" w:space="0" w:color="auto"/>
            </w:tcBorders>
            <w:noWrap/>
            <w:hideMark/>
            <w:tcPrChange w:id="914" w:author="Alotaibi, Raed" w:date="2019-05-22T14:23:00Z">
              <w:tcPr>
                <w:tcW w:w="975" w:type="dxa"/>
                <w:tcBorders>
                  <w:top w:val="single" w:sz="4" w:space="0" w:color="auto"/>
                  <w:left w:val="single" w:sz="4" w:space="0" w:color="auto"/>
                  <w:bottom w:val="single" w:sz="4" w:space="0" w:color="auto"/>
                  <w:right w:val="single" w:sz="4" w:space="0" w:color="auto"/>
                </w:tcBorders>
                <w:noWrap/>
                <w:hideMark/>
              </w:tcPr>
            </w:tcPrChange>
          </w:tcPr>
          <w:p w14:paraId="69017ADD" w14:textId="77777777" w:rsidR="00355505" w:rsidRDefault="00355505" w:rsidP="00355505">
            <w:pPr>
              <w:jc w:val="right"/>
            </w:pPr>
            <w:r>
              <w:t>148,470</w:t>
            </w:r>
          </w:p>
        </w:tc>
        <w:tc>
          <w:tcPr>
            <w:tcW w:w="896" w:type="dxa"/>
            <w:tcBorders>
              <w:top w:val="single" w:sz="4" w:space="0" w:color="auto"/>
              <w:left w:val="single" w:sz="4" w:space="0" w:color="auto"/>
              <w:bottom w:val="single" w:sz="4" w:space="0" w:color="auto"/>
              <w:right w:val="single" w:sz="4" w:space="0" w:color="auto"/>
            </w:tcBorders>
            <w:noWrap/>
            <w:hideMark/>
            <w:tcPrChange w:id="915" w:author="Alotaibi, Raed" w:date="2019-05-22T14:23:00Z">
              <w:tcPr>
                <w:tcW w:w="896" w:type="dxa"/>
                <w:tcBorders>
                  <w:top w:val="single" w:sz="4" w:space="0" w:color="auto"/>
                  <w:left w:val="single" w:sz="4" w:space="0" w:color="auto"/>
                  <w:bottom w:val="single" w:sz="4" w:space="0" w:color="auto"/>
                  <w:right w:val="single" w:sz="4" w:space="0" w:color="auto"/>
                </w:tcBorders>
                <w:noWrap/>
                <w:hideMark/>
              </w:tcPr>
            </w:tcPrChange>
          </w:tcPr>
          <w:p w14:paraId="78D3664B" w14:textId="77777777" w:rsidR="00355505" w:rsidRDefault="00355505" w:rsidP="00355505">
            <w:pPr>
              <w:jc w:val="right"/>
            </w:pPr>
            <w:r>
              <w:t>-5,911</w:t>
            </w:r>
          </w:p>
        </w:tc>
        <w:tc>
          <w:tcPr>
            <w:tcW w:w="744" w:type="dxa"/>
            <w:tcBorders>
              <w:top w:val="single" w:sz="4" w:space="0" w:color="auto"/>
              <w:left w:val="single" w:sz="4" w:space="0" w:color="auto"/>
              <w:bottom w:val="single" w:sz="4" w:space="0" w:color="auto"/>
              <w:right w:val="single" w:sz="4" w:space="0" w:color="auto"/>
            </w:tcBorders>
            <w:noWrap/>
            <w:hideMark/>
            <w:tcPrChange w:id="916" w:author="Alotaibi, Raed" w:date="2019-05-22T14:23:00Z">
              <w:tcPr>
                <w:tcW w:w="744" w:type="dxa"/>
                <w:tcBorders>
                  <w:top w:val="single" w:sz="4" w:space="0" w:color="auto"/>
                  <w:left w:val="single" w:sz="4" w:space="0" w:color="auto"/>
                  <w:bottom w:val="single" w:sz="4" w:space="0" w:color="auto"/>
                  <w:right w:val="single" w:sz="4" w:space="0" w:color="auto"/>
                </w:tcBorders>
                <w:noWrap/>
                <w:hideMark/>
              </w:tcPr>
            </w:tcPrChange>
          </w:tcPr>
          <w:p w14:paraId="61084EAB" w14:textId="77777777" w:rsidR="00355505" w:rsidRDefault="00355505" w:rsidP="00355505">
            <w:pPr>
              <w:jc w:val="right"/>
            </w:pPr>
            <w:r>
              <w:t>-4.0%</w:t>
            </w:r>
          </w:p>
        </w:tc>
        <w:tc>
          <w:tcPr>
            <w:tcW w:w="968" w:type="dxa"/>
            <w:tcBorders>
              <w:top w:val="single" w:sz="4" w:space="0" w:color="auto"/>
              <w:left w:val="single" w:sz="4" w:space="0" w:color="auto"/>
              <w:bottom w:val="single" w:sz="4" w:space="0" w:color="auto"/>
              <w:right w:val="single" w:sz="4" w:space="0" w:color="auto"/>
            </w:tcBorders>
            <w:hideMark/>
            <w:tcPrChange w:id="917" w:author="Alotaibi, Raed" w:date="2019-05-22T14:23:00Z">
              <w:tcPr>
                <w:tcW w:w="968" w:type="dxa"/>
                <w:tcBorders>
                  <w:top w:val="single" w:sz="4" w:space="0" w:color="auto"/>
                  <w:left w:val="single" w:sz="4" w:space="0" w:color="auto"/>
                  <w:bottom w:val="single" w:sz="4" w:space="0" w:color="auto"/>
                  <w:right w:val="single" w:sz="4" w:space="0" w:color="auto"/>
                </w:tcBorders>
                <w:hideMark/>
              </w:tcPr>
            </w:tcPrChange>
          </w:tcPr>
          <w:p w14:paraId="16BEE70A" w14:textId="77777777" w:rsidR="00355505" w:rsidRDefault="00355505" w:rsidP="00355505">
            <w:pPr>
              <w:jc w:val="right"/>
            </w:pPr>
            <w:r>
              <w:t>13,951</w:t>
            </w:r>
          </w:p>
        </w:tc>
        <w:tc>
          <w:tcPr>
            <w:tcW w:w="1007" w:type="dxa"/>
            <w:tcBorders>
              <w:top w:val="single" w:sz="4" w:space="0" w:color="auto"/>
              <w:left w:val="single" w:sz="4" w:space="0" w:color="auto"/>
              <w:bottom w:val="single" w:sz="4" w:space="0" w:color="auto"/>
              <w:right w:val="single" w:sz="4" w:space="0" w:color="auto"/>
            </w:tcBorders>
            <w:hideMark/>
            <w:tcPrChange w:id="918" w:author="Alotaibi, Raed" w:date="2019-05-22T14:23:00Z">
              <w:tcPr>
                <w:tcW w:w="1007" w:type="dxa"/>
                <w:tcBorders>
                  <w:top w:val="single" w:sz="4" w:space="0" w:color="auto"/>
                  <w:left w:val="single" w:sz="4" w:space="0" w:color="auto"/>
                  <w:bottom w:val="single" w:sz="4" w:space="0" w:color="auto"/>
                  <w:right w:val="single" w:sz="4" w:space="0" w:color="auto"/>
                </w:tcBorders>
                <w:hideMark/>
              </w:tcPr>
            </w:tcPrChange>
          </w:tcPr>
          <w:p w14:paraId="34B23A35" w14:textId="77777777" w:rsidR="00355505" w:rsidRDefault="00355505" w:rsidP="00355505">
            <w:pPr>
              <w:jc w:val="right"/>
            </w:pPr>
            <w:r>
              <w:t>14,466</w:t>
            </w:r>
          </w:p>
        </w:tc>
        <w:tc>
          <w:tcPr>
            <w:tcW w:w="798" w:type="dxa"/>
            <w:tcBorders>
              <w:top w:val="single" w:sz="4" w:space="0" w:color="auto"/>
              <w:left w:val="single" w:sz="4" w:space="0" w:color="auto"/>
              <w:bottom w:val="single" w:sz="4" w:space="0" w:color="auto"/>
              <w:right w:val="single" w:sz="4" w:space="0" w:color="auto"/>
            </w:tcBorders>
            <w:hideMark/>
            <w:tcPrChange w:id="919" w:author="Alotaibi, Raed" w:date="2019-05-22T14:23:00Z">
              <w:tcPr>
                <w:tcW w:w="798" w:type="dxa"/>
                <w:tcBorders>
                  <w:top w:val="single" w:sz="4" w:space="0" w:color="auto"/>
                  <w:left w:val="single" w:sz="4" w:space="0" w:color="auto"/>
                  <w:bottom w:val="single" w:sz="4" w:space="0" w:color="auto"/>
                  <w:right w:val="single" w:sz="4" w:space="0" w:color="auto"/>
                </w:tcBorders>
                <w:hideMark/>
              </w:tcPr>
            </w:tcPrChange>
          </w:tcPr>
          <w:p w14:paraId="346FD959" w14:textId="77777777" w:rsidR="00355505" w:rsidRDefault="00355505" w:rsidP="00355505">
            <w:pPr>
              <w:jc w:val="right"/>
            </w:pPr>
            <w:r>
              <w:t>-514</w:t>
            </w:r>
          </w:p>
        </w:tc>
        <w:tc>
          <w:tcPr>
            <w:tcW w:w="727" w:type="dxa"/>
            <w:tcBorders>
              <w:top w:val="single" w:sz="4" w:space="0" w:color="auto"/>
              <w:left w:val="single" w:sz="4" w:space="0" w:color="auto"/>
              <w:bottom w:val="single" w:sz="4" w:space="0" w:color="auto"/>
              <w:right w:val="single" w:sz="4" w:space="0" w:color="auto"/>
            </w:tcBorders>
            <w:hideMark/>
            <w:tcPrChange w:id="920" w:author="Alotaibi, Raed" w:date="2019-05-22T14:23:00Z">
              <w:tcPr>
                <w:tcW w:w="727" w:type="dxa"/>
                <w:tcBorders>
                  <w:top w:val="single" w:sz="4" w:space="0" w:color="auto"/>
                  <w:left w:val="single" w:sz="4" w:space="0" w:color="auto"/>
                  <w:bottom w:val="single" w:sz="4" w:space="0" w:color="auto"/>
                  <w:right w:val="single" w:sz="4" w:space="0" w:color="auto"/>
                </w:tcBorders>
                <w:hideMark/>
              </w:tcPr>
            </w:tcPrChange>
          </w:tcPr>
          <w:p w14:paraId="41F1F9DB" w14:textId="77777777" w:rsidR="00355505" w:rsidRDefault="00355505" w:rsidP="00355505">
            <w:pPr>
              <w:jc w:val="right"/>
            </w:pPr>
            <w:r>
              <w:t>-3.6%</w:t>
            </w:r>
          </w:p>
        </w:tc>
        <w:tc>
          <w:tcPr>
            <w:tcW w:w="727" w:type="dxa"/>
            <w:tcBorders>
              <w:top w:val="single" w:sz="4" w:space="0" w:color="auto"/>
              <w:left w:val="single" w:sz="4" w:space="0" w:color="auto"/>
              <w:bottom w:val="single" w:sz="4" w:space="0" w:color="auto"/>
              <w:right w:val="single" w:sz="4" w:space="0" w:color="auto"/>
            </w:tcBorders>
            <w:tcPrChange w:id="921"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090946F2" w14:textId="725459CF" w:rsidR="00355505" w:rsidRDefault="00355505" w:rsidP="00355505">
            <w:pPr>
              <w:jc w:val="right"/>
              <w:rPr>
                <w:ins w:id="922" w:author="Alotaibi, Raed" w:date="2019-05-22T14:23:00Z"/>
              </w:rPr>
            </w:pPr>
            <w:ins w:id="923" w:author="Alotaibi, Raed" w:date="2019-05-22T14:23:00Z">
              <w:r>
                <w:t>9.8%</w:t>
              </w:r>
            </w:ins>
          </w:p>
        </w:tc>
        <w:tc>
          <w:tcPr>
            <w:tcW w:w="727" w:type="dxa"/>
            <w:tcBorders>
              <w:top w:val="single" w:sz="4" w:space="0" w:color="auto"/>
              <w:left w:val="single" w:sz="4" w:space="0" w:color="auto"/>
              <w:bottom w:val="single" w:sz="4" w:space="0" w:color="auto"/>
              <w:right w:val="single" w:sz="4" w:space="0" w:color="auto"/>
            </w:tcBorders>
            <w:tcPrChange w:id="924"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43F36324" w14:textId="29064BB8" w:rsidR="00355505" w:rsidRDefault="00355505" w:rsidP="00355505">
            <w:pPr>
              <w:jc w:val="right"/>
              <w:rPr>
                <w:ins w:id="925" w:author="Alotaibi, Raed" w:date="2019-05-22T14:23:00Z"/>
              </w:rPr>
            </w:pPr>
            <w:ins w:id="926" w:author="Alotaibi, Raed" w:date="2019-05-22T14:23:00Z">
              <w:r>
                <w:t>9.7%</w:t>
              </w:r>
            </w:ins>
          </w:p>
        </w:tc>
        <w:tc>
          <w:tcPr>
            <w:tcW w:w="727" w:type="dxa"/>
            <w:tcBorders>
              <w:top w:val="single" w:sz="4" w:space="0" w:color="auto"/>
              <w:left w:val="single" w:sz="4" w:space="0" w:color="auto"/>
              <w:bottom w:val="single" w:sz="4" w:space="0" w:color="auto"/>
              <w:right w:val="single" w:sz="4" w:space="0" w:color="auto"/>
            </w:tcBorders>
            <w:tcPrChange w:id="927"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6B2F42E1" w14:textId="7193A370" w:rsidR="00355505" w:rsidRDefault="00355505" w:rsidP="00355505">
            <w:pPr>
              <w:jc w:val="right"/>
              <w:rPr>
                <w:ins w:id="928" w:author="Alotaibi, Raed" w:date="2019-05-22T14:23:00Z"/>
              </w:rPr>
            </w:pPr>
            <w:ins w:id="929" w:author="Alotaibi, Raed" w:date="2019-05-22T14:23:00Z">
              <w:r>
                <w:t>0.0%</w:t>
              </w:r>
            </w:ins>
          </w:p>
        </w:tc>
        <w:tc>
          <w:tcPr>
            <w:tcW w:w="727" w:type="dxa"/>
            <w:tcBorders>
              <w:top w:val="single" w:sz="4" w:space="0" w:color="auto"/>
              <w:left w:val="single" w:sz="4" w:space="0" w:color="auto"/>
              <w:bottom w:val="single" w:sz="4" w:space="0" w:color="auto"/>
              <w:right w:val="single" w:sz="4" w:space="0" w:color="auto"/>
            </w:tcBorders>
            <w:tcPrChange w:id="930"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0F2593AC" w14:textId="47F1F879" w:rsidR="00355505" w:rsidRDefault="00355505" w:rsidP="00355505">
            <w:pPr>
              <w:jc w:val="right"/>
              <w:rPr>
                <w:ins w:id="931" w:author="Alotaibi, Raed" w:date="2019-05-22T14:23:00Z"/>
              </w:rPr>
            </w:pPr>
            <w:ins w:id="932" w:author="Alotaibi, Raed" w:date="2019-05-22T14:23:00Z">
              <w:r>
                <w:t>0.4%</w:t>
              </w:r>
            </w:ins>
          </w:p>
        </w:tc>
      </w:tr>
      <w:tr w:rsidR="00355505" w14:paraId="39D98F90" w14:textId="4B2F5C78" w:rsidTr="00355505">
        <w:trPr>
          <w:trHeight w:val="51"/>
          <w:trPrChange w:id="933" w:author="Alotaibi, Raed" w:date="2019-05-22T14:23:00Z">
            <w:trPr>
              <w:trHeight w:val="51"/>
            </w:trPr>
          </w:trPrChange>
        </w:trPr>
        <w:tc>
          <w:tcPr>
            <w:tcW w:w="2155" w:type="dxa"/>
            <w:tcBorders>
              <w:top w:val="single" w:sz="4" w:space="0" w:color="auto"/>
              <w:left w:val="single" w:sz="4" w:space="0" w:color="auto"/>
              <w:bottom w:val="single" w:sz="4" w:space="0" w:color="auto"/>
              <w:right w:val="single" w:sz="4" w:space="0" w:color="auto"/>
            </w:tcBorders>
            <w:hideMark/>
            <w:tcPrChange w:id="934" w:author="Alotaibi, Raed" w:date="2019-05-22T14:23:00Z">
              <w:tcPr>
                <w:tcW w:w="2155" w:type="dxa"/>
                <w:tcBorders>
                  <w:top w:val="single" w:sz="4" w:space="0" w:color="auto"/>
                  <w:left w:val="single" w:sz="4" w:space="0" w:color="auto"/>
                  <w:bottom w:val="single" w:sz="4" w:space="0" w:color="auto"/>
                  <w:right w:val="single" w:sz="4" w:space="0" w:color="auto"/>
                </w:tcBorders>
                <w:hideMark/>
              </w:tcPr>
            </w:tcPrChange>
          </w:tcPr>
          <w:p w14:paraId="76F7A2ED" w14:textId="77777777" w:rsidR="00355505" w:rsidRDefault="00355505" w:rsidP="00355505">
            <w:pPr>
              <w:rPr>
                <w:b/>
                <w:bCs/>
              </w:rPr>
            </w:pPr>
            <w:r>
              <w:rPr>
                <w:b/>
                <w:bCs/>
              </w:rPr>
              <w:t>Urban cluster</w:t>
            </w:r>
          </w:p>
        </w:tc>
        <w:tc>
          <w:tcPr>
            <w:tcW w:w="1080" w:type="dxa"/>
            <w:tcBorders>
              <w:top w:val="single" w:sz="4" w:space="0" w:color="auto"/>
              <w:left w:val="single" w:sz="4" w:space="0" w:color="auto"/>
              <w:bottom w:val="single" w:sz="4" w:space="0" w:color="auto"/>
              <w:right w:val="single" w:sz="4" w:space="0" w:color="auto"/>
            </w:tcBorders>
            <w:noWrap/>
            <w:hideMark/>
            <w:tcPrChange w:id="935" w:author="Alotaibi, Raed" w:date="2019-05-22T14:23:00Z">
              <w:tcPr>
                <w:tcW w:w="1080" w:type="dxa"/>
                <w:tcBorders>
                  <w:top w:val="single" w:sz="4" w:space="0" w:color="auto"/>
                  <w:left w:val="single" w:sz="4" w:space="0" w:color="auto"/>
                  <w:bottom w:val="single" w:sz="4" w:space="0" w:color="auto"/>
                  <w:right w:val="single" w:sz="4" w:space="0" w:color="auto"/>
                </w:tcBorders>
                <w:noWrap/>
                <w:hideMark/>
              </w:tcPr>
            </w:tcPrChange>
          </w:tcPr>
          <w:p w14:paraId="153266FF" w14:textId="77777777" w:rsidR="00355505" w:rsidRDefault="00355505" w:rsidP="00355505">
            <w:pPr>
              <w:jc w:val="right"/>
            </w:pPr>
            <w:r>
              <w:t>71,249</w:t>
            </w:r>
          </w:p>
        </w:tc>
        <w:tc>
          <w:tcPr>
            <w:tcW w:w="975" w:type="dxa"/>
            <w:tcBorders>
              <w:top w:val="single" w:sz="4" w:space="0" w:color="auto"/>
              <w:left w:val="single" w:sz="4" w:space="0" w:color="auto"/>
              <w:bottom w:val="single" w:sz="4" w:space="0" w:color="auto"/>
              <w:right w:val="single" w:sz="4" w:space="0" w:color="auto"/>
            </w:tcBorders>
            <w:noWrap/>
            <w:hideMark/>
            <w:tcPrChange w:id="936" w:author="Alotaibi, Raed" w:date="2019-05-22T14:23:00Z">
              <w:tcPr>
                <w:tcW w:w="975" w:type="dxa"/>
                <w:tcBorders>
                  <w:top w:val="single" w:sz="4" w:space="0" w:color="auto"/>
                  <w:left w:val="single" w:sz="4" w:space="0" w:color="auto"/>
                  <w:bottom w:val="single" w:sz="4" w:space="0" w:color="auto"/>
                  <w:right w:val="single" w:sz="4" w:space="0" w:color="auto"/>
                </w:tcBorders>
                <w:noWrap/>
                <w:hideMark/>
              </w:tcPr>
            </w:tcPrChange>
          </w:tcPr>
          <w:p w14:paraId="49A5F2B8" w14:textId="77777777" w:rsidR="00355505" w:rsidRDefault="00355505" w:rsidP="00355505">
            <w:pPr>
              <w:jc w:val="right"/>
            </w:pPr>
            <w:r>
              <w:t>75,453</w:t>
            </w:r>
          </w:p>
        </w:tc>
        <w:tc>
          <w:tcPr>
            <w:tcW w:w="896" w:type="dxa"/>
            <w:tcBorders>
              <w:top w:val="single" w:sz="4" w:space="0" w:color="auto"/>
              <w:left w:val="single" w:sz="4" w:space="0" w:color="auto"/>
              <w:bottom w:val="single" w:sz="4" w:space="0" w:color="auto"/>
              <w:right w:val="single" w:sz="4" w:space="0" w:color="auto"/>
            </w:tcBorders>
            <w:noWrap/>
            <w:hideMark/>
            <w:tcPrChange w:id="937" w:author="Alotaibi, Raed" w:date="2019-05-22T14:23:00Z">
              <w:tcPr>
                <w:tcW w:w="896" w:type="dxa"/>
                <w:tcBorders>
                  <w:top w:val="single" w:sz="4" w:space="0" w:color="auto"/>
                  <w:left w:val="single" w:sz="4" w:space="0" w:color="auto"/>
                  <w:bottom w:val="single" w:sz="4" w:space="0" w:color="auto"/>
                  <w:right w:val="single" w:sz="4" w:space="0" w:color="auto"/>
                </w:tcBorders>
                <w:noWrap/>
                <w:hideMark/>
              </w:tcPr>
            </w:tcPrChange>
          </w:tcPr>
          <w:p w14:paraId="7E5D4B84" w14:textId="77777777" w:rsidR="00355505" w:rsidRDefault="00355505" w:rsidP="00355505">
            <w:pPr>
              <w:jc w:val="right"/>
            </w:pPr>
            <w:r>
              <w:t>-4,204</w:t>
            </w:r>
          </w:p>
        </w:tc>
        <w:tc>
          <w:tcPr>
            <w:tcW w:w="744" w:type="dxa"/>
            <w:tcBorders>
              <w:top w:val="single" w:sz="4" w:space="0" w:color="auto"/>
              <w:left w:val="single" w:sz="4" w:space="0" w:color="auto"/>
              <w:bottom w:val="single" w:sz="4" w:space="0" w:color="auto"/>
              <w:right w:val="single" w:sz="4" w:space="0" w:color="auto"/>
            </w:tcBorders>
            <w:noWrap/>
            <w:hideMark/>
            <w:tcPrChange w:id="938" w:author="Alotaibi, Raed" w:date="2019-05-22T14:23:00Z">
              <w:tcPr>
                <w:tcW w:w="744" w:type="dxa"/>
                <w:tcBorders>
                  <w:top w:val="single" w:sz="4" w:space="0" w:color="auto"/>
                  <w:left w:val="single" w:sz="4" w:space="0" w:color="auto"/>
                  <w:bottom w:val="single" w:sz="4" w:space="0" w:color="auto"/>
                  <w:right w:val="single" w:sz="4" w:space="0" w:color="auto"/>
                </w:tcBorders>
                <w:noWrap/>
                <w:hideMark/>
              </w:tcPr>
            </w:tcPrChange>
          </w:tcPr>
          <w:p w14:paraId="5C26FC84" w14:textId="77777777" w:rsidR="00355505" w:rsidRDefault="00355505" w:rsidP="00355505">
            <w:pPr>
              <w:jc w:val="right"/>
            </w:pPr>
            <w:r>
              <w:t>-5.6%</w:t>
            </w:r>
          </w:p>
        </w:tc>
        <w:tc>
          <w:tcPr>
            <w:tcW w:w="968" w:type="dxa"/>
            <w:tcBorders>
              <w:top w:val="single" w:sz="4" w:space="0" w:color="auto"/>
              <w:left w:val="single" w:sz="4" w:space="0" w:color="auto"/>
              <w:bottom w:val="single" w:sz="4" w:space="0" w:color="auto"/>
              <w:right w:val="single" w:sz="4" w:space="0" w:color="auto"/>
            </w:tcBorders>
            <w:hideMark/>
            <w:tcPrChange w:id="939" w:author="Alotaibi, Raed" w:date="2019-05-22T14:23:00Z">
              <w:tcPr>
                <w:tcW w:w="968" w:type="dxa"/>
                <w:tcBorders>
                  <w:top w:val="single" w:sz="4" w:space="0" w:color="auto"/>
                  <w:left w:val="single" w:sz="4" w:space="0" w:color="auto"/>
                  <w:bottom w:val="single" w:sz="4" w:space="0" w:color="auto"/>
                  <w:right w:val="single" w:sz="4" w:space="0" w:color="auto"/>
                </w:tcBorders>
                <w:hideMark/>
              </w:tcPr>
            </w:tcPrChange>
          </w:tcPr>
          <w:p w14:paraId="5EB22DA4" w14:textId="77777777" w:rsidR="00355505" w:rsidRDefault="00355505" w:rsidP="00355505">
            <w:pPr>
              <w:jc w:val="right"/>
            </w:pPr>
            <w:r>
              <w:t>9,296</w:t>
            </w:r>
          </w:p>
        </w:tc>
        <w:tc>
          <w:tcPr>
            <w:tcW w:w="1007" w:type="dxa"/>
            <w:tcBorders>
              <w:top w:val="single" w:sz="4" w:space="0" w:color="auto"/>
              <w:left w:val="single" w:sz="4" w:space="0" w:color="auto"/>
              <w:bottom w:val="single" w:sz="4" w:space="0" w:color="auto"/>
              <w:right w:val="single" w:sz="4" w:space="0" w:color="auto"/>
            </w:tcBorders>
            <w:hideMark/>
            <w:tcPrChange w:id="940" w:author="Alotaibi, Raed" w:date="2019-05-22T14:23:00Z">
              <w:tcPr>
                <w:tcW w:w="1007" w:type="dxa"/>
                <w:tcBorders>
                  <w:top w:val="single" w:sz="4" w:space="0" w:color="auto"/>
                  <w:left w:val="single" w:sz="4" w:space="0" w:color="auto"/>
                  <w:bottom w:val="single" w:sz="4" w:space="0" w:color="auto"/>
                  <w:right w:val="single" w:sz="4" w:space="0" w:color="auto"/>
                </w:tcBorders>
                <w:hideMark/>
              </w:tcPr>
            </w:tcPrChange>
          </w:tcPr>
          <w:p w14:paraId="748DD6AC" w14:textId="77777777" w:rsidR="00355505" w:rsidRDefault="00355505" w:rsidP="00355505">
            <w:pPr>
              <w:jc w:val="right"/>
            </w:pPr>
            <w:r>
              <w:t>9,844</w:t>
            </w:r>
          </w:p>
        </w:tc>
        <w:tc>
          <w:tcPr>
            <w:tcW w:w="798" w:type="dxa"/>
            <w:tcBorders>
              <w:top w:val="single" w:sz="4" w:space="0" w:color="auto"/>
              <w:left w:val="single" w:sz="4" w:space="0" w:color="auto"/>
              <w:bottom w:val="single" w:sz="4" w:space="0" w:color="auto"/>
              <w:right w:val="single" w:sz="4" w:space="0" w:color="auto"/>
            </w:tcBorders>
            <w:hideMark/>
            <w:tcPrChange w:id="941" w:author="Alotaibi, Raed" w:date="2019-05-22T14:23:00Z">
              <w:tcPr>
                <w:tcW w:w="798" w:type="dxa"/>
                <w:tcBorders>
                  <w:top w:val="single" w:sz="4" w:space="0" w:color="auto"/>
                  <w:left w:val="single" w:sz="4" w:space="0" w:color="auto"/>
                  <w:bottom w:val="single" w:sz="4" w:space="0" w:color="auto"/>
                  <w:right w:val="single" w:sz="4" w:space="0" w:color="auto"/>
                </w:tcBorders>
                <w:hideMark/>
              </w:tcPr>
            </w:tcPrChange>
          </w:tcPr>
          <w:p w14:paraId="00718C7C" w14:textId="77777777" w:rsidR="00355505" w:rsidRDefault="00355505" w:rsidP="00355505">
            <w:pPr>
              <w:jc w:val="right"/>
            </w:pPr>
            <w:r>
              <w:t>-549</w:t>
            </w:r>
          </w:p>
        </w:tc>
        <w:tc>
          <w:tcPr>
            <w:tcW w:w="727" w:type="dxa"/>
            <w:tcBorders>
              <w:top w:val="single" w:sz="4" w:space="0" w:color="auto"/>
              <w:left w:val="single" w:sz="4" w:space="0" w:color="auto"/>
              <w:bottom w:val="single" w:sz="4" w:space="0" w:color="auto"/>
              <w:right w:val="single" w:sz="4" w:space="0" w:color="auto"/>
            </w:tcBorders>
            <w:hideMark/>
            <w:tcPrChange w:id="942" w:author="Alotaibi, Raed" w:date="2019-05-22T14:23:00Z">
              <w:tcPr>
                <w:tcW w:w="727" w:type="dxa"/>
                <w:tcBorders>
                  <w:top w:val="single" w:sz="4" w:space="0" w:color="auto"/>
                  <w:left w:val="single" w:sz="4" w:space="0" w:color="auto"/>
                  <w:bottom w:val="single" w:sz="4" w:space="0" w:color="auto"/>
                  <w:right w:val="single" w:sz="4" w:space="0" w:color="auto"/>
                </w:tcBorders>
                <w:hideMark/>
              </w:tcPr>
            </w:tcPrChange>
          </w:tcPr>
          <w:p w14:paraId="1F27183D" w14:textId="77777777" w:rsidR="00355505" w:rsidRDefault="00355505" w:rsidP="00355505">
            <w:pPr>
              <w:jc w:val="right"/>
            </w:pPr>
            <w:r>
              <w:t>-5.6%</w:t>
            </w:r>
          </w:p>
        </w:tc>
        <w:tc>
          <w:tcPr>
            <w:tcW w:w="727" w:type="dxa"/>
            <w:tcBorders>
              <w:top w:val="single" w:sz="4" w:space="0" w:color="auto"/>
              <w:left w:val="single" w:sz="4" w:space="0" w:color="auto"/>
              <w:bottom w:val="single" w:sz="4" w:space="0" w:color="auto"/>
              <w:right w:val="single" w:sz="4" w:space="0" w:color="auto"/>
            </w:tcBorders>
            <w:tcPrChange w:id="943"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7F7EF423" w14:textId="28D60C4E" w:rsidR="00355505" w:rsidRDefault="00355505" w:rsidP="00355505">
            <w:pPr>
              <w:jc w:val="right"/>
              <w:rPr>
                <w:ins w:id="944" w:author="Alotaibi, Raed" w:date="2019-05-22T14:23:00Z"/>
              </w:rPr>
            </w:pPr>
            <w:ins w:id="945" w:author="Alotaibi, Raed" w:date="2019-05-22T14:23:00Z">
              <w:r>
                <w:t>13.0%</w:t>
              </w:r>
            </w:ins>
          </w:p>
        </w:tc>
        <w:tc>
          <w:tcPr>
            <w:tcW w:w="727" w:type="dxa"/>
            <w:tcBorders>
              <w:top w:val="single" w:sz="4" w:space="0" w:color="auto"/>
              <w:left w:val="single" w:sz="4" w:space="0" w:color="auto"/>
              <w:bottom w:val="single" w:sz="4" w:space="0" w:color="auto"/>
              <w:right w:val="single" w:sz="4" w:space="0" w:color="auto"/>
            </w:tcBorders>
            <w:tcPrChange w:id="946"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4468D548" w14:textId="36A2D7B7" w:rsidR="00355505" w:rsidRDefault="00355505" w:rsidP="00355505">
            <w:pPr>
              <w:jc w:val="right"/>
              <w:rPr>
                <w:ins w:id="947" w:author="Alotaibi, Raed" w:date="2019-05-22T14:23:00Z"/>
              </w:rPr>
            </w:pPr>
            <w:ins w:id="948" w:author="Alotaibi, Raed" w:date="2019-05-22T14:23:00Z">
              <w:r>
                <w:t>13.0%</w:t>
              </w:r>
            </w:ins>
          </w:p>
        </w:tc>
        <w:tc>
          <w:tcPr>
            <w:tcW w:w="727" w:type="dxa"/>
            <w:tcBorders>
              <w:top w:val="single" w:sz="4" w:space="0" w:color="auto"/>
              <w:left w:val="single" w:sz="4" w:space="0" w:color="auto"/>
              <w:bottom w:val="single" w:sz="4" w:space="0" w:color="auto"/>
              <w:right w:val="single" w:sz="4" w:space="0" w:color="auto"/>
            </w:tcBorders>
            <w:tcPrChange w:id="949"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04CAFAA9" w14:textId="203A56FB" w:rsidR="00355505" w:rsidRDefault="00355505" w:rsidP="00355505">
            <w:pPr>
              <w:jc w:val="right"/>
              <w:rPr>
                <w:ins w:id="950" w:author="Alotaibi, Raed" w:date="2019-05-22T14:23:00Z"/>
              </w:rPr>
            </w:pPr>
            <w:ins w:id="951" w:author="Alotaibi, Raed" w:date="2019-05-22T14:23:00Z">
              <w:r>
                <w:t>0.0%</w:t>
              </w:r>
            </w:ins>
          </w:p>
        </w:tc>
        <w:tc>
          <w:tcPr>
            <w:tcW w:w="727" w:type="dxa"/>
            <w:tcBorders>
              <w:top w:val="single" w:sz="4" w:space="0" w:color="auto"/>
              <w:left w:val="single" w:sz="4" w:space="0" w:color="auto"/>
              <w:bottom w:val="single" w:sz="4" w:space="0" w:color="auto"/>
              <w:right w:val="single" w:sz="4" w:space="0" w:color="auto"/>
            </w:tcBorders>
            <w:tcPrChange w:id="952"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79FECE27" w14:textId="7927AA4E" w:rsidR="00355505" w:rsidRDefault="00355505" w:rsidP="00355505">
            <w:pPr>
              <w:jc w:val="right"/>
              <w:rPr>
                <w:ins w:id="953" w:author="Alotaibi, Raed" w:date="2019-05-22T14:23:00Z"/>
              </w:rPr>
            </w:pPr>
            <w:ins w:id="954" w:author="Alotaibi, Raed" w:date="2019-05-22T14:23:00Z">
              <w:r>
                <w:t>0.0%</w:t>
              </w:r>
            </w:ins>
          </w:p>
        </w:tc>
      </w:tr>
      <w:tr w:rsidR="00355505" w14:paraId="0D4522A3" w14:textId="2D857FED" w:rsidTr="00355505">
        <w:trPr>
          <w:trHeight w:val="51"/>
          <w:trPrChange w:id="955" w:author="Alotaibi, Raed" w:date="2019-05-22T14:23:00Z">
            <w:trPr>
              <w:trHeight w:val="51"/>
            </w:trPr>
          </w:trPrChange>
        </w:trPr>
        <w:tc>
          <w:tcPr>
            <w:tcW w:w="2155" w:type="dxa"/>
            <w:tcBorders>
              <w:top w:val="single" w:sz="4" w:space="0" w:color="auto"/>
              <w:left w:val="single" w:sz="4" w:space="0" w:color="auto"/>
              <w:bottom w:val="single" w:sz="4" w:space="0" w:color="auto"/>
              <w:right w:val="single" w:sz="4" w:space="0" w:color="auto"/>
            </w:tcBorders>
            <w:hideMark/>
            <w:tcPrChange w:id="956" w:author="Alotaibi, Raed" w:date="2019-05-22T14:23:00Z">
              <w:tcPr>
                <w:tcW w:w="2155" w:type="dxa"/>
                <w:tcBorders>
                  <w:top w:val="single" w:sz="4" w:space="0" w:color="auto"/>
                  <w:left w:val="single" w:sz="4" w:space="0" w:color="auto"/>
                  <w:bottom w:val="single" w:sz="4" w:space="0" w:color="auto"/>
                  <w:right w:val="single" w:sz="4" w:space="0" w:color="auto"/>
                </w:tcBorders>
                <w:hideMark/>
              </w:tcPr>
            </w:tcPrChange>
          </w:tcPr>
          <w:p w14:paraId="6A655D84" w14:textId="77777777" w:rsidR="00355505" w:rsidRDefault="00355505" w:rsidP="00355505">
            <w:pPr>
              <w:rPr>
                <w:b/>
                <w:bCs/>
              </w:rPr>
            </w:pPr>
            <w:r>
              <w:rPr>
                <w:b/>
                <w:bCs/>
              </w:rPr>
              <w:t>Urbanized area</w:t>
            </w:r>
          </w:p>
        </w:tc>
        <w:tc>
          <w:tcPr>
            <w:tcW w:w="1080" w:type="dxa"/>
            <w:tcBorders>
              <w:top w:val="single" w:sz="4" w:space="0" w:color="auto"/>
              <w:left w:val="single" w:sz="4" w:space="0" w:color="auto"/>
              <w:bottom w:val="single" w:sz="4" w:space="0" w:color="auto"/>
              <w:right w:val="single" w:sz="4" w:space="0" w:color="auto"/>
            </w:tcBorders>
            <w:noWrap/>
            <w:hideMark/>
            <w:tcPrChange w:id="957" w:author="Alotaibi, Raed" w:date="2019-05-22T14:23:00Z">
              <w:tcPr>
                <w:tcW w:w="1080" w:type="dxa"/>
                <w:tcBorders>
                  <w:top w:val="single" w:sz="4" w:space="0" w:color="auto"/>
                  <w:left w:val="single" w:sz="4" w:space="0" w:color="auto"/>
                  <w:bottom w:val="single" w:sz="4" w:space="0" w:color="auto"/>
                  <w:right w:val="single" w:sz="4" w:space="0" w:color="auto"/>
                </w:tcBorders>
                <w:noWrap/>
                <w:hideMark/>
              </w:tcPr>
            </w:tcPrChange>
          </w:tcPr>
          <w:p w14:paraId="4DC17D26" w14:textId="77777777" w:rsidR="00355505" w:rsidRDefault="00355505" w:rsidP="00355505">
            <w:pPr>
              <w:jc w:val="right"/>
            </w:pPr>
            <w:r>
              <w:t>541,085</w:t>
            </w:r>
          </w:p>
        </w:tc>
        <w:tc>
          <w:tcPr>
            <w:tcW w:w="975" w:type="dxa"/>
            <w:tcBorders>
              <w:top w:val="single" w:sz="4" w:space="0" w:color="auto"/>
              <w:left w:val="single" w:sz="4" w:space="0" w:color="auto"/>
              <w:bottom w:val="single" w:sz="4" w:space="0" w:color="auto"/>
              <w:right w:val="single" w:sz="4" w:space="0" w:color="auto"/>
            </w:tcBorders>
            <w:noWrap/>
            <w:hideMark/>
            <w:tcPrChange w:id="958" w:author="Alotaibi, Raed" w:date="2019-05-22T14:23:00Z">
              <w:tcPr>
                <w:tcW w:w="975" w:type="dxa"/>
                <w:tcBorders>
                  <w:top w:val="single" w:sz="4" w:space="0" w:color="auto"/>
                  <w:left w:val="single" w:sz="4" w:space="0" w:color="auto"/>
                  <w:bottom w:val="single" w:sz="4" w:space="0" w:color="auto"/>
                  <w:right w:val="single" w:sz="4" w:space="0" w:color="auto"/>
                </w:tcBorders>
                <w:noWrap/>
                <w:hideMark/>
              </w:tcPr>
            </w:tcPrChange>
          </w:tcPr>
          <w:p w14:paraId="12EAFFBC" w14:textId="77777777" w:rsidR="00355505" w:rsidRDefault="00355505" w:rsidP="00355505">
            <w:pPr>
              <w:jc w:val="right"/>
            </w:pPr>
            <w:r>
              <w:t>571,011</w:t>
            </w:r>
          </w:p>
        </w:tc>
        <w:tc>
          <w:tcPr>
            <w:tcW w:w="896" w:type="dxa"/>
            <w:tcBorders>
              <w:top w:val="single" w:sz="4" w:space="0" w:color="auto"/>
              <w:left w:val="single" w:sz="4" w:space="0" w:color="auto"/>
              <w:bottom w:val="single" w:sz="4" w:space="0" w:color="auto"/>
              <w:right w:val="single" w:sz="4" w:space="0" w:color="auto"/>
            </w:tcBorders>
            <w:noWrap/>
            <w:hideMark/>
            <w:tcPrChange w:id="959" w:author="Alotaibi, Raed" w:date="2019-05-22T14:23:00Z">
              <w:tcPr>
                <w:tcW w:w="896" w:type="dxa"/>
                <w:tcBorders>
                  <w:top w:val="single" w:sz="4" w:space="0" w:color="auto"/>
                  <w:left w:val="single" w:sz="4" w:space="0" w:color="auto"/>
                  <w:bottom w:val="single" w:sz="4" w:space="0" w:color="auto"/>
                  <w:right w:val="single" w:sz="4" w:space="0" w:color="auto"/>
                </w:tcBorders>
                <w:noWrap/>
                <w:hideMark/>
              </w:tcPr>
            </w:tcPrChange>
          </w:tcPr>
          <w:p w14:paraId="5C619C79" w14:textId="77777777" w:rsidR="00355505" w:rsidRDefault="00355505" w:rsidP="00355505">
            <w:pPr>
              <w:jc w:val="right"/>
            </w:pPr>
            <w:r>
              <w:t>-29,926</w:t>
            </w:r>
          </w:p>
        </w:tc>
        <w:tc>
          <w:tcPr>
            <w:tcW w:w="744" w:type="dxa"/>
            <w:tcBorders>
              <w:top w:val="single" w:sz="4" w:space="0" w:color="auto"/>
              <w:left w:val="single" w:sz="4" w:space="0" w:color="auto"/>
              <w:bottom w:val="single" w:sz="4" w:space="0" w:color="auto"/>
              <w:right w:val="single" w:sz="4" w:space="0" w:color="auto"/>
            </w:tcBorders>
            <w:noWrap/>
            <w:hideMark/>
            <w:tcPrChange w:id="960" w:author="Alotaibi, Raed" w:date="2019-05-22T14:23:00Z">
              <w:tcPr>
                <w:tcW w:w="744" w:type="dxa"/>
                <w:tcBorders>
                  <w:top w:val="single" w:sz="4" w:space="0" w:color="auto"/>
                  <w:left w:val="single" w:sz="4" w:space="0" w:color="auto"/>
                  <w:bottom w:val="single" w:sz="4" w:space="0" w:color="auto"/>
                  <w:right w:val="single" w:sz="4" w:space="0" w:color="auto"/>
                </w:tcBorders>
                <w:noWrap/>
                <w:hideMark/>
              </w:tcPr>
            </w:tcPrChange>
          </w:tcPr>
          <w:p w14:paraId="27BCAB3F" w14:textId="77777777" w:rsidR="00355505" w:rsidRDefault="00355505" w:rsidP="00355505">
            <w:pPr>
              <w:jc w:val="right"/>
            </w:pPr>
            <w:r>
              <w:t>-5.2%</w:t>
            </w:r>
          </w:p>
        </w:tc>
        <w:tc>
          <w:tcPr>
            <w:tcW w:w="968" w:type="dxa"/>
            <w:tcBorders>
              <w:top w:val="single" w:sz="4" w:space="0" w:color="auto"/>
              <w:left w:val="single" w:sz="4" w:space="0" w:color="auto"/>
              <w:bottom w:val="single" w:sz="4" w:space="0" w:color="auto"/>
              <w:right w:val="single" w:sz="4" w:space="0" w:color="auto"/>
            </w:tcBorders>
            <w:hideMark/>
            <w:tcPrChange w:id="961" w:author="Alotaibi, Raed" w:date="2019-05-22T14:23:00Z">
              <w:tcPr>
                <w:tcW w:w="968" w:type="dxa"/>
                <w:tcBorders>
                  <w:top w:val="single" w:sz="4" w:space="0" w:color="auto"/>
                  <w:left w:val="single" w:sz="4" w:space="0" w:color="auto"/>
                  <w:bottom w:val="single" w:sz="4" w:space="0" w:color="auto"/>
                  <w:right w:val="single" w:sz="4" w:space="0" w:color="auto"/>
                </w:tcBorders>
                <w:hideMark/>
              </w:tcPr>
            </w:tcPrChange>
          </w:tcPr>
          <w:p w14:paraId="0C0248D6" w14:textId="77777777" w:rsidR="00355505" w:rsidRDefault="00355505" w:rsidP="00355505">
            <w:pPr>
              <w:jc w:val="right"/>
            </w:pPr>
            <w:r>
              <w:t>109,581</w:t>
            </w:r>
          </w:p>
        </w:tc>
        <w:tc>
          <w:tcPr>
            <w:tcW w:w="1007" w:type="dxa"/>
            <w:tcBorders>
              <w:top w:val="single" w:sz="4" w:space="0" w:color="auto"/>
              <w:left w:val="single" w:sz="4" w:space="0" w:color="auto"/>
              <w:bottom w:val="single" w:sz="4" w:space="0" w:color="auto"/>
              <w:right w:val="single" w:sz="4" w:space="0" w:color="auto"/>
            </w:tcBorders>
            <w:hideMark/>
            <w:tcPrChange w:id="962" w:author="Alotaibi, Raed" w:date="2019-05-22T14:23:00Z">
              <w:tcPr>
                <w:tcW w:w="1007" w:type="dxa"/>
                <w:tcBorders>
                  <w:top w:val="single" w:sz="4" w:space="0" w:color="auto"/>
                  <w:left w:val="single" w:sz="4" w:space="0" w:color="auto"/>
                  <w:bottom w:val="single" w:sz="4" w:space="0" w:color="auto"/>
                  <w:right w:val="single" w:sz="4" w:space="0" w:color="auto"/>
                </w:tcBorders>
                <w:hideMark/>
              </w:tcPr>
            </w:tcPrChange>
          </w:tcPr>
          <w:p w14:paraId="4EB0EF04" w14:textId="77777777" w:rsidR="00355505" w:rsidRDefault="00355505" w:rsidP="00355505">
            <w:pPr>
              <w:jc w:val="right"/>
            </w:pPr>
            <w:r>
              <w:t>117,621</w:t>
            </w:r>
          </w:p>
        </w:tc>
        <w:tc>
          <w:tcPr>
            <w:tcW w:w="798" w:type="dxa"/>
            <w:tcBorders>
              <w:top w:val="single" w:sz="4" w:space="0" w:color="auto"/>
              <w:left w:val="single" w:sz="4" w:space="0" w:color="auto"/>
              <w:bottom w:val="single" w:sz="4" w:space="0" w:color="auto"/>
              <w:right w:val="single" w:sz="4" w:space="0" w:color="auto"/>
            </w:tcBorders>
            <w:hideMark/>
            <w:tcPrChange w:id="963" w:author="Alotaibi, Raed" w:date="2019-05-22T14:23:00Z">
              <w:tcPr>
                <w:tcW w:w="798" w:type="dxa"/>
                <w:tcBorders>
                  <w:top w:val="single" w:sz="4" w:space="0" w:color="auto"/>
                  <w:left w:val="single" w:sz="4" w:space="0" w:color="auto"/>
                  <w:bottom w:val="single" w:sz="4" w:space="0" w:color="auto"/>
                  <w:right w:val="single" w:sz="4" w:space="0" w:color="auto"/>
                </w:tcBorders>
                <w:hideMark/>
              </w:tcPr>
            </w:tcPrChange>
          </w:tcPr>
          <w:p w14:paraId="74CE4BE9" w14:textId="77777777" w:rsidR="00355505" w:rsidRDefault="00355505" w:rsidP="00355505">
            <w:pPr>
              <w:jc w:val="right"/>
            </w:pPr>
            <w:r>
              <w:t>-8,040</w:t>
            </w:r>
          </w:p>
        </w:tc>
        <w:tc>
          <w:tcPr>
            <w:tcW w:w="727" w:type="dxa"/>
            <w:tcBorders>
              <w:top w:val="single" w:sz="4" w:space="0" w:color="auto"/>
              <w:left w:val="single" w:sz="4" w:space="0" w:color="auto"/>
              <w:bottom w:val="single" w:sz="4" w:space="0" w:color="auto"/>
              <w:right w:val="single" w:sz="4" w:space="0" w:color="auto"/>
            </w:tcBorders>
            <w:hideMark/>
            <w:tcPrChange w:id="964" w:author="Alotaibi, Raed" w:date="2019-05-22T14:23:00Z">
              <w:tcPr>
                <w:tcW w:w="727" w:type="dxa"/>
                <w:tcBorders>
                  <w:top w:val="single" w:sz="4" w:space="0" w:color="auto"/>
                  <w:left w:val="single" w:sz="4" w:space="0" w:color="auto"/>
                  <w:bottom w:val="single" w:sz="4" w:space="0" w:color="auto"/>
                  <w:right w:val="single" w:sz="4" w:space="0" w:color="auto"/>
                </w:tcBorders>
                <w:hideMark/>
              </w:tcPr>
            </w:tcPrChange>
          </w:tcPr>
          <w:p w14:paraId="29431338" w14:textId="77777777" w:rsidR="00355505" w:rsidRDefault="00355505" w:rsidP="00355505">
            <w:pPr>
              <w:jc w:val="right"/>
            </w:pPr>
            <w:r>
              <w:t>-6.8%</w:t>
            </w:r>
          </w:p>
        </w:tc>
        <w:tc>
          <w:tcPr>
            <w:tcW w:w="727" w:type="dxa"/>
            <w:tcBorders>
              <w:top w:val="single" w:sz="4" w:space="0" w:color="auto"/>
              <w:left w:val="single" w:sz="4" w:space="0" w:color="auto"/>
              <w:bottom w:val="single" w:sz="4" w:space="0" w:color="auto"/>
              <w:right w:val="single" w:sz="4" w:space="0" w:color="auto"/>
            </w:tcBorders>
            <w:tcPrChange w:id="965"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551550AC" w14:textId="01BD6B59" w:rsidR="00355505" w:rsidRDefault="00355505" w:rsidP="00355505">
            <w:pPr>
              <w:jc w:val="right"/>
              <w:rPr>
                <w:ins w:id="966" w:author="Alotaibi, Raed" w:date="2019-05-22T14:23:00Z"/>
              </w:rPr>
            </w:pPr>
            <w:ins w:id="967" w:author="Alotaibi, Raed" w:date="2019-05-22T14:23:00Z">
              <w:r>
                <w:t>20.3%</w:t>
              </w:r>
            </w:ins>
          </w:p>
        </w:tc>
        <w:tc>
          <w:tcPr>
            <w:tcW w:w="727" w:type="dxa"/>
            <w:tcBorders>
              <w:top w:val="single" w:sz="4" w:space="0" w:color="auto"/>
              <w:left w:val="single" w:sz="4" w:space="0" w:color="auto"/>
              <w:bottom w:val="single" w:sz="4" w:space="0" w:color="auto"/>
              <w:right w:val="single" w:sz="4" w:space="0" w:color="auto"/>
            </w:tcBorders>
            <w:tcPrChange w:id="968"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2DC4C2D5" w14:textId="5ACBF64B" w:rsidR="00355505" w:rsidRDefault="00355505" w:rsidP="00355505">
            <w:pPr>
              <w:jc w:val="right"/>
              <w:rPr>
                <w:ins w:id="969" w:author="Alotaibi, Raed" w:date="2019-05-22T14:23:00Z"/>
              </w:rPr>
            </w:pPr>
            <w:ins w:id="970" w:author="Alotaibi, Raed" w:date="2019-05-22T14:23:00Z">
              <w:r>
                <w:t>20.6%</w:t>
              </w:r>
            </w:ins>
          </w:p>
        </w:tc>
        <w:tc>
          <w:tcPr>
            <w:tcW w:w="727" w:type="dxa"/>
            <w:tcBorders>
              <w:top w:val="single" w:sz="4" w:space="0" w:color="auto"/>
              <w:left w:val="single" w:sz="4" w:space="0" w:color="auto"/>
              <w:bottom w:val="single" w:sz="4" w:space="0" w:color="auto"/>
              <w:right w:val="single" w:sz="4" w:space="0" w:color="auto"/>
            </w:tcBorders>
            <w:tcPrChange w:id="971"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707331E1" w14:textId="5DB48798" w:rsidR="00355505" w:rsidRDefault="00355505" w:rsidP="00355505">
            <w:pPr>
              <w:jc w:val="right"/>
              <w:rPr>
                <w:ins w:id="972" w:author="Alotaibi, Raed" w:date="2019-05-22T14:23:00Z"/>
              </w:rPr>
            </w:pPr>
            <w:ins w:id="973" w:author="Alotaibi, Raed" w:date="2019-05-22T14:23:00Z">
              <w:r>
                <w:t>-0.3%</w:t>
              </w:r>
            </w:ins>
          </w:p>
        </w:tc>
        <w:tc>
          <w:tcPr>
            <w:tcW w:w="727" w:type="dxa"/>
            <w:tcBorders>
              <w:top w:val="single" w:sz="4" w:space="0" w:color="auto"/>
              <w:left w:val="single" w:sz="4" w:space="0" w:color="auto"/>
              <w:bottom w:val="single" w:sz="4" w:space="0" w:color="auto"/>
              <w:right w:val="single" w:sz="4" w:space="0" w:color="auto"/>
            </w:tcBorders>
            <w:tcPrChange w:id="974"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0E4D700A" w14:textId="71C2B5B9" w:rsidR="00355505" w:rsidRDefault="00355505" w:rsidP="00355505">
            <w:pPr>
              <w:jc w:val="right"/>
              <w:rPr>
                <w:ins w:id="975" w:author="Alotaibi, Raed" w:date="2019-05-22T14:23:00Z"/>
              </w:rPr>
            </w:pPr>
            <w:ins w:id="976" w:author="Alotaibi, Raed" w:date="2019-05-22T14:23:00Z">
              <w:r>
                <w:t>-1.7%</w:t>
              </w:r>
            </w:ins>
          </w:p>
        </w:tc>
      </w:tr>
      <w:tr w:rsidR="00355505" w14:paraId="686435D9" w14:textId="36105547" w:rsidTr="00355505">
        <w:trPr>
          <w:trHeight w:val="51"/>
          <w:trPrChange w:id="977" w:author="Alotaibi, Raed" w:date="2019-05-22T14:23:00Z">
            <w:trPr>
              <w:trHeight w:val="51"/>
            </w:trPr>
          </w:trPrChange>
        </w:trPr>
        <w:tc>
          <w:tcPr>
            <w:tcW w:w="2155" w:type="dxa"/>
            <w:tcBorders>
              <w:top w:val="single" w:sz="4" w:space="0" w:color="auto"/>
              <w:left w:val="single" w:sz="4" w:space="0" w:color="auto"/>
              <w:bottom w:val="single" w:sz="4" w:space="0" w:color="auto"/>
              <w:right w:val="single" w:sz="4" w:space="0" w:color="auto"/>
            </w:tcBorders>
            <w:hideMark/>
            <w:tcPrChange w:id="978" w:author="Alotaibi, Raed" w:date="2019-05-22T14:23:00Z">
              <w:tcPr>
                <w:tcW w:w="2155" w:type="dxa"/>
                <w:tcBorders>
                  <w:top w:val="single" w:sz="4" w:space="0" w:color="auto"/>
                  <w:left w:val="single" w:sz="4" w:space="0" w:color="auto"/>
                  <w:bottom w:val="single" w:sz="4" w:space="0" w:color="auto"/>
                  <w:right w:val="single" w:sz="4" w:space="0" w:color="auto"/>
                </w:tcBorders>
                <w:hideMark/>
              </w:tcPr>
            </w:tcPrChange>
          </w:tcPr>
          <w:p w14:paraId="304E9225" w14:textId="0DBC762B" w:rsidR="00355505" w:rsidRDefault="00355505" w:rsidP="00355505">
            <w:pPr>
              <w:rPr>
                <w:b/>
                <w:bCs/>
              </w:rPr>
            </w:pPr>
            <w:r>
              <w:rPr>
                <w:b/>
                <w:bCs/>
              </w:rPr>
              <w:t>&lt;$20,000</w:t>
            </w:r>
          </w:p>
        </w:tc>
        <w:tc>
          <w:tcPr>
            <w:tcW w:w="1080" w:type="dxa"/>
            <w:tcBorders>
              <w:top w:val="single" w:sz="4" w:space="0" w:color="auto"/>
              <w:left w:val="single" w:sz="4" w:space="0" w:color="auto"/>
              <w:bottom w:val="single" w:sz="4" w:space="0" w:color="auto"/>
              <w:right w:val="single" w:sz="4" w:space="0" w:color="auto"/>
            </w:tcBorders>
            <w:noWrap/>
            <w:hideMark/>
            <w:tcPrChange w:id="979" w:author="Alotaibi, Raed" w:date="2019-05-22T14:23:00Z">
              <w:tcPr>
                <w:tcW w:w="1080" w:type="dxa"/>
                <w:tcBorders>
                  <w:top w:val="single" w:sz="4" w:space="0" w:color="auto"/>
                  <w:left w:val="single" w:sz="4" w:space="0" w:color="auto"/>
                  <w:bottom w:val="single" w:sz="4" w:space="0" w:color="auto"/>
                  <w:right w:val="single" w:sz="4" w:space="0" w:color="auto"/>
                </w:tcBorders>
                <w:noWrap/>
                <w:hideMark/>
              </w:tcPr>
            </w:tcPrChange>
          </w:tcPr>
          <w:p w14:paraId="5149617E" w14:textId="77777777" w:rsidR="00355505" w:rsidRDefault="00355505" w:rsidP="00355505">
            <w:pPr>
              <w:jc w:val="right"/>
            </w:pPr>
            <w:r>
              <w:t>28,039</w:t>
            </w:r>
          </w:p>
        </w:tc>
        <w:tc>
          <w:tcPr>
            <w:tcW w:w="975" w:type="dxa"/>
            <w:tcBorders>
              <w:top w:val="single" w:sz="4" w:space="0" w:color="auto"/>
              <w:left w:val="single" w:sz="4" w:space="0" w:color="auto"/>
              <w:bottom w:val="single" w:sz="4" w:space="0" w:color="auto"/>
              <w:right w:val="single" w:sz="4" w:space="0" w:color="auto"/>
            </w:tcBorders>
            <w:noWrap/>
            <w:hideMark/>
            <w:tcPrChange w:id="980" w:author="Alotaibi, Raed" w:date="2019-05-22T14:23:00Z">
              <w:tcPr>
                <w:tcW w:w="975" w:type="dxa"/>
                <w:tcBorders>
                  <w:top w:val="single" w:sz="4" w:space="0" w:color="auto"/>
                  <w:left w:val="single" w:sz="4" w:space="0" w:color="auto"/>
                  <w:bottom w:val="single" w:sz="4" w:space="0" w:color="auto"/>
                  <w:right w:val="single" w:sz="4" w:space="0" w:color="auto"/>
                </w:tcBorders>
                <w:noWrap/>
                <w:hideMark/>
              </w:tcPr>
            </w:tcPrChange>
          </w:tcPr>
          <w:p w14:paraId="072E06A1" w14:textId="77777777" w:rsidR="00355505" w:rsidRDefault="00355505" w:rsidP="00355505">
            <w:pPr>
              <w:jc w:val="right"/>
            </w:pPr>
            <w:r>
              <w:t>28,207</w:t>
            </w:r>
          </w:p>
        </w:tc>
        <w:tc>
          <w:tcPr>
            <w:tcW w:w="896" w:type="dxa"/>
            <w:tcBorders>
              <w:top w:val="single" w:sz="4" w:space="0" w:color="auto"/>
              <w:left w:val="single" w:sz="4" w:space="0" w:color="auto"/>
              <w:bottom w:val="single" w:sz="4" w:space="0" w:color="auto"/>
              <w:right w:val="single" w:sz="4" w:space="0" w:color="auto"/>
            </w:tcBorders>
            <w:noWrap/>
            <w:hideMark/>
            <w:tcPrChange w:id="981" w:author="Alotaibi, Raed" w:date="2019-05-22T14:23:00Z">
              <w:tcPr>
                <w:tcW w:w="896" w:type="dxa"/>
                <w:tcBorders>
                  <w:top w:val="single" w:sz="4" w:space="0" w:color="auto"/>
                  <w:left w:val="single" w:sz="4" w:space="0" w:color="auto"/>
                  <w:bottom w:val="single" w:sz="4" w:space="0" w:color="auto"/>
                  <w:right w:val="single" w:sz="4" w:space="0" w:color="auto"/>
                </w:tcBorders>
                <w:noWrap/>
                <w:hideMark/>
              </w:tcPr>
            </w:tcPrChange>
          </w:tcPr>
          <w:p w14:paraId="0BC0F887" w14:textId="77777777" w:rsidR="00355505" w:rsidRDefault="00355505" w:rsidP="00355505">
            <w:pPr>
              <w:jc w:val="right"/>
            </w:pPr>
            <w:r>
              <w:t>-168</w:t>
            </w:r>
          </w:p>
        </w:tc>
        <w:tc>
          <w:tcPr>
            <w:tcW w:w="744" w:type="dxa"/>
            <w:tcBorders>
              <w:top w:val="single" w:sz="4" w:space="0" w:color="auto"/>
              <w:left w:val="single" w:sz="4" w:space="0" w:color="auto"/>
              <w:bottom w:val="single" w:sz="4" w:space="0" w:color="auto"/>
              <w:right w:val="single" w:sz="4" w:space="0" w:color="auto"/>
            </w:tcBorders>
            <w:noWrap/>
            <w:hideMark/>
            <w:tcPrChange w:id="982" w:author="Alotaibi, Raed" w:date="2019-05-22T14:23:00Z">
              <w:tcPr>
                <w:tcW w:w="744" w:type="dxa"/>
                <w:tcBorders>
                  <w:top w:val="single" w:sz="4" w:space="0" w:color="auto"/>
                  <w:left w:val="single" w:sz="4" w:space="0" w:color="auto"/>
                  <w:bottom w:val="single" w:sz="4" w:space="0" w:color="auto"/>
                  <w:right w:val="single" w:sz="4" w:space="0" w:color="auto"/>
                </w:tcBorders>
                <w:noWrap/>
                <w:hideMark/>
              </w:tcPr>
            </w:tcPrChange>
          </w:tcPr>
          <w:p w14:paraId="050B02B4" w14:textId="77777777" w:rsidR="00355505" w:rsidRDefault="00355505" w:rsidP="00355505">
            <w:pPr>
              <w:jc w:val="right"/>
            </w:pPr>
            <w:r>
              <w:t>-0.6%</w:t>
            </w:r>
          </w:p>
        </w:tc>
        <w:tc>
          <w:tcPr>
            <w:tcW w:w="968" w:type="dxa"/>
            <w:tcBorders>
              <w:top w:val="single" w:sz="4" w:space="0" w:color="auto"/>
              <w:left w:val="single" w:sz="4" w:space="0" w:color="auto"/>
              <w:bottom w:val="single" w:sz="4" w:space="0" w:color="auto"/>
              <w:right w:val="single" w:sz="4" w:space="0" w:color="auto"/>
            </w:tcBorders>
            <w:hideMark/>
            <w:tcPrChange w:id="983" w:author="Alotaibi, Raed" w:date="2019-05-22T14:23:00Z">
              <w:tcPr>
                <w:tcW w:w="968" w:type="dxa"/>
                <w:tcBorders>
                  <w:top w:val="single" w:sz="4" w:space="0" w:color="auto"/>
                  <w:left w:val="single" w:sz="4" w:space="0" w:color="auto"/>
                  <w:bottom w:val="single" w:sz="4" w:space="0" w:color="auto"/>
                  <w:right w:val="single" w:sz="4" w:space="0" w:color="auto"/>
                </w:tcBorders>
                <w:hideMark/>
              </w:tcPr>
            </w:tcPrChange>
          </w:tcPr>
          <w:p w14:paraId="12735496" w14:textId="77777777" w:rsidR="00355505" w:rsidRDefault="00355505" w:rsidP="00355505">
            <w:pPr>
              <w:jc w:val="right"/>
            </w:pPr>
            <w:r>
              <w:t>5,834</w:t>
            </w:r>
          </w:p>
        </w:tc>
        <w:tc>
          <w:tcPr>
            <w:tcW w:w="1007" w:type="dxa"/>
            <w:tcBorders>
              <w:top w:val="single" w:sz="4" w:space="0" w:color="auto"/>
              <w:left w:val="single" w:sz="4" w:space="0" w:color="auto"/>
              <w:bottom w:val="single" w:sz="4" w:space="0" w:color="auto"/>
              <w:right w:val="single" w:sz="4" w:space="0" w:color="auto"/>
            </w:tcBorders>
            <w:hideMark/>
            <w:tcPrChange w:id="984" w:author="Alotaibi, Raed" w:date="2019-05-22T14:23:00Z">
              <w:tcPr>
                <w:tcW w:w="1007" w:type="dxa"/>
                <w:tcBorders>
                  <w:top w:val="single" w:sz="4" w:space="0" w:color="auto"/>
                  <w:left w:val="single" w:sz="4" w:space="0" w:color="auto"/>
                  <w:bottom w:val="single" w:sz="4" w:space="0" w:color="auto"/>
                  <w:right w:val="single" w:sz="4" w:space="0" w:color="auto"/>
                </w:tcBorders>
                <w:hideMark/>
              </w:tcPr>
            </w:tcPrChange>
          </w:tcPr>
          <w:p w14:paraId="6D80C3E0" w14:textId="77777777" w:rsidR="00355505" w:rsidRDefault="00355505" w:rsidP="00355505">
            <w:pPr>
              <w:jc w:val="right"/>
            </w:pPr>
            <w:r>
              <w:t>5,892</w:t>
            </w:r>
          </w:p>
        </w:tc>
        <w:tc>
          <w:tcPr>
            <w:tcW w:w="798" w:type="dxa"/>
            <w:tcBorders>
              <w:top w:val="single" w:sz="4" w:space="0" w:color="auto"/>
              <w:left w:val="single" w:sz="4" w:space="0" w:color="auto"/>
              <w:bottom w:val="single" w:sz="4" w:space="0" w:color="auto"/>
              <w:right w:val="single" w:sz="4" w:space="0" w:color="auto"/>
            </w:tcBorders>
            <w:hideMark/>
            <w:tcPrChange w:id="985" w:author="Alotaibi, Raed" w:date="2019-05-22T14:23:00Z">
              <w:tcPr>
                <w:tcW w:w="798" w:type="dxa"/>
                <w:tcBorders>
                  <w:top w:val="single" w:sz="4" w:space="0" w:color="auto"/>
                  <w:left w:val="single" w:sz="4" w:space="0" w:color="auto"/>
                  <w:bottom w:val="single" w:sz="4" w:space="0" w:color="auto"/>
                  <w:right w:val="single" w:sz="4" w:space="0" w:color="auto"/>
                </w:tcBorders>
                <w:hideMark/>
              </w:tcPr>
            </w:tcPrChange>
          </w:tcPr>
          <w:p w14:paraId="7FE749DA" w14:textId="77777777" w:rsidR="00355505" w:rsidRDefault="00355505" w:rsidP="00355505">
            <w:pPr>
              <w:jc w:val="right"/>
            </w:pPr>
            <w:r>
              <w:t>-58</w:t>
            </w:r>
          </w:p>
        </w:tc>
        <w:tc>
          <w:tcPr>
            <w:tcW w:w="727" w:type="dxa"/>
            <w:tcBorders>
              <w:top w:val="single" w:sz="4" w:space="0" w:color="auto"/>
              <w:left w:val="single" w:sz="4" w:space="0" w:color="auto"/>
              <w:bottom w:val="single" w:sz="4" w:space="0" w:color="auto"/>
              <w:right w:val="single" w:sz="4" w:space="0" w:color="auto"/>
            </w:tcBorders>
            <w:hideMark/>
            <w:tcPrChange w:id="986" w:author="Alotaibi, Raed" w:date="2019-05-22T14:23:00Z">
              <w:tcPr>
                <w:tcW w:w="727" w:type="dxa"/>
                <w:tcBorders>
                  <w:top w:val="single" w:sz="4" w:space="0" w:color="auto"/>
                  <w:left w:val="single" w:sz="4" w:space="0" w:color="auto"/>
                  <w:bottom w:val="single" w:sz="4" w:space="0" w:color="auto"/>
                  <w:right w:val="single" w:sz="4" w:space="0" w:color="auto"/>
                </w:tcBorders>
                <w:hideMark/>
              </w:tcPr>
            </w:tcPrChange>
          </w:tcPr>
          <w:p w14:paraId="67093C89" w14:textId="77777777" w:rsidR="00355505" w:rsidRDefault="00355505" w:rsidP="00355505">
            <w:pPr>
              <w:jc w:val="right"/>
            </w:pPr>
            <w:r>
              <w:t>-1.0%</w:t>
            </w:r>
          </w:p>
        </w:tc>
        <w:tc>
          <w:tcPr>
            <w:tcW w:w="727" w:type="dxa"/>
            <w:tcBorders>
              <w:top w:val="single" w:sz="4" w:space="0" w:color="auto"/>
              <w:left w:val="single" w:sz="4" w:space="0" w:color="auto"/>
              <w:bottom w:val="single" w:sz="4" w:space="0" w:color="auto"/>
              <w:right w:val="single" w:sz="4" w:space="0" w:color="auto"/>
            </w:tcBorders>
            <w:tcPrChange w:id="987"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01E9739B" w14:textId="55C25C70" w:rsidR="00355505" w:rsidRDefault="00355505" w:rsidP="00355505">
            <w:pPr>
              <w:jc w:val="right"/>
              <w:rPr>
                <w:ins w:id="988" w:author="Alotaibi, Raed" w:date="2019-05-22T14:23:00Z"/>
              </w:rPr>
            </w:pPr>
            <w:ins w:id="989" w:author="Alotaibi, Raed" w:date="2019-05-22T14:23:00Z">
              <w:r>
                <w:t>20.8%</w:t>
              </w:r>
            </w:ins>
          </w:p>
        </w:tc>
        <w:tc>
          <w:tcPr>
            <w:tcW w:w="727" w:type="dxa"/>
            <w:tcBorders>
              <w:top w:val="single" w:sz="4" w:space="0" w:color="auto"/>
              <w:left w:val="single" w:sz="4" w:space="0" w:color="auto"/>
              <w:bottom w:val="single" w:sz="4" w:space="0" w:color="auto"/>
              <w:right w:val="single" w:sz="4" w:space="0" w:color="auto"/>
            </w:tcBorders>
            <w:tcPrChange w:id="990"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7404B3BC" w14:textId="1C6113A0" w:rsidR="00355505" w:rsidRDefault="00355505" w:rsidP="00355505">
            <w:pPr>
              <w:jc w:val="right"/>
              <w:rPr>
                <w:ins w:id="991" w:author="Alotaibi, Raed" w:date="2019-05-22T14:23:00Z"/>
              </w:rPr>
            </w:pPr>
            <w:ins w:id="992" w:author="Alotaibi, Raed" w:date="2019-05-22T14:23:00Z">
              <w:r>
                <w:t>20.9%</w:t>
              </w:r>
            </w:ins>
          </w:p>
        </w:tc>
        <w:tc>
          <w:tcPr>
            <w:tcW w:w="727" w:type="dxa"/>
            <w:tcBorders>
              <w:top w:val="single" w:sz="4" w:space="0" w:color="auto"/>
              <w:left w:val="single" w:sz="4" w:space="0" w:color="auto"/>
              <w:bottom w:val="single" w:sz="4" w:space="0" w:color="auto"/>
              <w:right w:val="single" w:sz="4" w:space="0" w:color="auto"/>
            </w:tcBorders>
            <w:tcPrChange w:id="993"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73701680" w14:textId="533A99EB" w:rsidR="00355505" w:rsidRDefault="00355505" w:rsidP="00355505">
            <w:pPr>
              <w:jc w:val="right"/>
              <w:rPr>
                <w:ins w:id="994" w:author="Alotaibi, Raed" w:date="2019-05-22T14:23:00Z"/>
              </w:rPr>
            </w:pPr>
            <w:ins w:id="995" w:author="Alotaibi, Raed" w:date="2019-05-22T14:23:00Z">
              <w:r>
                <w:t>-0.1%</w:t>
              </w:r>
            </w:ins>
          </w:p>
        </w:tc>
        <w:tc>
          <w:tcPr>
            <w:tcW w:w="727" w:type="dxa"/>
            <w:tcBorders>
              <w:top w:val="single" w:sz="4" w:space="0" w:color="auto"/>
              <w:left w:val="single" w:sz="4" w:space="0" w:color="auto"/>
              <w:bottom w:val="single" w:sz="4" w:space="0" w:color="auto"/>
              <w:right w:val="single" w:sz="4" w:space="0" w:color="auto"/>
            </w:tcBorders>
            <w:tcPrChange w:id="996"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2E1C304D" w14:textId="0A2FC070" w:rsidR="00355505" w:rsidRDefault="00355505" w:rsidP="00355505">
            <w:pPr>
              <w:jc w:val="right"/>
              <w:rPr>
                <w:ins w:id="997" w:author="Alotaibi, Raed" w:date="2019-05-22T14:23:00Z"/>
              </w:rPr>
            </w:pPr>
            <w:ins w:id="998" w:author="Alotaibi, Raed" w:date="2019-05-22T14:23:00Z">
              <w:r>
                <w:t>-0.4%</w:t>
              </w:r>
            </w:ins>
          </w:p>
        </w:tc>
      </w:tr>
      <w:tr w:rsidR="00355505" w14:paraId="7E1B9566" w14:textId="57CFEC90" w:rsidTr="00355505">
        <w:trPr>
          <w:trHeight w:val="51"/>
          <w:trPrChange w:id="999" w:author="Alotaibi, Raed" w:date="2019-05-22T14:23:00Z">
            <w:trPr>
              <w:trHeight w:val="51"/>
            </w:trPr>
          </w:trPrChange>
        </w:trPr>
        <w:tc>
          <w:tcPr>
            <w:tcW w:w="2155" w:type="dxa"/>
            <w:tcBorders>
              <w:top w:val="single" w:sz="4" w:space="0" w:color="auto"/>
              <w:left w:val="single" w:sz="4" w:space="0" w:color="auto"/>
              <w:bottom w:val="single" w:sz="4" w:space="0" w:color="auto"/>
              <w:right w:val="single" w:sz="4" w:space="0" w:color="auto"/>
            </w:tcBorders>
            <w:hideMark/>
            <w:tcPrChange w:id="1000" w:author="Alotaibi, Raed" w:date="2019-05-22T14:23:00Z">
              <w:tcPr>
                <w:tcW w:w="2155" w:type="dxa"/>
                <w:tcBorders>
                  <w:top w:val="single" w:sz="4" w:space="0" w:color="auto"/>
                  <w:left w:val="single" w:sz="4" w:space="0" w:color="auto"/>
                  <w:bottom w:val="single" w:sz="4" w:space="0" w:color="auto"/>
                  <w:right w:val="single" w:sz="4" w:space="0" w:color="auto"/>
                </w:tcBorders>
                <w:hideMark/>
              </w:tcPr>
            </w:tcPrChange>
          </w:tcPr>
          <w:p w14:paraId="6772BD1E" w14:textId="0452444A" w:rsidR="00355505" w:rsidRDefault="00355505" w:rsidP="00355505">
            <w:pPr>
              <w:rPr>
                <w:b/>
                <w:bCs/>
              </w:rPr>
            </w:pPr>
            <w:r>
              <w:rPr>
                <w:b/>
                <w:bCs/>
              </w:rPr>
              <w:t>$20,000 to &lt;$35,000</w:t>
            </w:r>
          </w:p>
        </w:tc>
        <w:tc>
          <w:tcPr>
            <w:tcW w:w="1080" w:type="dxa"/>
            <w:tcBorders>
              <w:top w:val="single" w:sz="4" w:space="0" w:color="auto"/>
              <w:left w:val="single" w:sz="4" w:space="0" w:color="auto"/>
              <w:bottom w:val="single" w:sz="4" w:space="0" w:color="auto"/>
              <w:right w:val="single" w:sz="4" w:space="0" w:color="auto"/>
            </w:tcBorders>
            <w:noWrap/>
            <w:hideMark/>
            <w:tcPrChange w:id="1001" w:author="Alotaibi, Raed" w:date="2019-05-22T14:23:00Z">
              <w:tcPr>
                <w:tcW w:w="1080" w:type="dxa"/>
                <w:tcBorders>
                  <w:top w:val="single" w:sz="4" w:space="0" w:color="auto"/>
                  <w:left w:val="single" w:sz="4" w:space="0" w:color="auto"/>
                  <w:bottom w:val="single" w:sz="4" w:space="0" w:color="auto"/>
                  <w:right w:val="single" w:sz="4" w:space="0" w:color="auto"/>
                </w:tcBorders>
                <w:noWrap/>
                <w:hideMark/>
              </w:tcPr>
            </w:tcPrChange>
          </w:tcPr>
          <w:p w14:paraId="37CE0855" w14:textId="77777777" w:rsidR="00355505" w:rsidRDefault="00355505" w:rsidP="00355505">
            <w:pPr>
              <w:jc w:val="right"/>
            </w:pPr>
            <w:r>
              <w:t>134,208</w:t>
            </w:r>
          </w:p>
        </w:tc>
        <w:tc>
          <w:tcPr>
            <w:tcW w:w="975" w:type="dxa"/>
            <w:tcBorders>
              <w:top w:val="single" w:sz="4" w:space="0" w:color="auto"/>
              <w:left w:val="single" w:sz="4" w:space="0" w:color="auto"/>
              <w:bottom w:val="single" w:sz="4" w:space="0" w:color="auto"/>
              <w:right w:val="single" w:sz="4" w:space="0" w:color="auto"/>
            </w:tcBorders>
            <w:noWrap/>
            <w:hideMark/>
            <w:tcPrChange w:id="1002" w:author="Alotaibi, Raed" w:date="2019-05-22T14:23:00Z">
              <w:tcPr>
                <w:tcW w:w="975" w:type="dxa"/>
                <w:tcBorders>
                  <w:top w:val="single" w:sz="4" w:space="0" w:color="auto"/>
                  <w:left w:val="single" w:sz="4" w:space="0" w:color="auto"/>
                  <w:bottom w:val="single" w:sz="4" w:space="0" w:color="auto"/>
                  <w:right w:val="single" w:sz="4" w:space="0" w:color="auto"/>
                </w:tcBorders>
                <w:noWrap/>
                <w:hideMark/>
              </w:tcPr>
            </w:tcPrChange>
          </w:tcPr>
          <w:p w14:paraId="762275F3" w14:textId="77777777" w:rsidR="00355505" w:rsidRDefault="00355505" w:rsidP="00355505">
            <w:pPr>
              <w:jc w:val="right"/>
            </w:pPr>
            <w:r>
              <w:t>137,765</w:t>
            </w:r>
          </w:p>
        </w:tc>
        <w:tc>
          <w:tcPr>
            <w:tcW w:w="896" w:type="dxa"/>
            <w:tcBorders>
              <w:top w:val="single" w:sz="4" w:space="0" w:color="auto"/>
              <w:left w:val="single" w:sz="4" w:space="0" w:color="auto"/>
              <w:bottom w:val="single" w:sz="4" w:space="0" w:color="auto"/>
              <w:right w:val="single" w:sz="4" w:space="0" w:color="auto"/>
            </w:tcBorders>
            <w:noWrap/>
            <w:hideMark/>
            <w:tcPrChange w:id="1003" w:author="Alotaibi, Raed" w:date="2019-05-22T14:23:00Z">
              <w:tcPr>
                <w:tcW w:w="896" w:type="dxa"/>
                <w:tcBorders>
                  <w:top w:val="single" w:sz="4" w:space="0" w:color="auto"/>
                  <w:left w:val="single" w:sz="4" w:space="0" w:color="auto"/>
                  <w:bottom w:val="single" w:sz="4" w:space="0" w:color="auto"/>
                  <w:right w:val="single" w:sz="4" w:space="0" w:color="auto"/>
                </w:tcBorders>
                <w:noWrap/>
                <w:hideMark/>
              </w:tcPr>
            </w:tcPrChange>
          </w:tcPr>
          <w:p w14:paraId="2313D9A6" w14:textId="77777777" w:rsidR="00355505" w:rsidRDefault="00355505" w:rsidP="00355505">
            <w:pPr>
              <w:jc w:val="right"/>
            </w:pPr>
            <w:r>
              <w:t>-3,558</w:t>
            </w:r>
          </w:p>
        </w:tc>
        <w:tc>
          <w:tcPr>
            <w:tcW w:w="744" w:type="dxa"/>
            <w:tcBorders>
              <w:top w:val="single" w:sz="4" w:space="0" w:color="auto"/>
              <w:left w:val="single" w:sz="4" w:space="0" w:color="auto"/>
              <w:bottom w:val="single" w:sz="4" w:space="0" w:color="auto"/>
              <w:right w:val="single" w:sz="4" w:space="0" w:color="auto"/>
            </w:tcBorders>
            <w:noWrap/>
            <w:hideMark/>
            <w:tcPrChange w:id="1004" w:author="Alotaibi, Raed" w:date="2019-05-22T14:23:00Z">
              <w:tcPr>
                <w:tcW w:w="744" w:type="dxa"/>
                <w:tcBorders>
                  <w:top w:val="single" w:sz="4" w:space="0" w:color="auto"/>
                  <w:left w:val="single" w:sz="4" w:space="0" w:color="auto"/>
                  <w:bottom w:val="single" w:sz="4" w:space="0" w:color="auto"/>
                  <w:right w:val="single" w:sz="4" w:space="0" w:color="auto"/>
                </w:tcBorders>
                <w:noWrap/>
                <w:hideMark/>
              </w:tcPr>
            </w:tcPrChange>
          </w:tcPr>
          <w:p w14:paraId="4B917E36" w14:textId="77777777" w:rsidR="00355505" w:rsidRDefault="00355505" w:rsidP="00355505">
            <w:pPr>
              <w:jc w:val="right"/>
            </w:pPr>
            <w:r>
              <w:t>-2.6%</w:t>
            </w:r>
          </w:p>
        </w:tc>
        <w:tc>
          <w:tcPr>
            <w:tcW w:w="968" w:type="dxa"/>
            <w:tcBorders>
              <w:top w:val="single" w:sz="4" w:space="0" w:color="auto"/>
              <w:left w:val="single" w:sz="4" w:space="0" w:color="auto"/>
              <w:bottom w:val="single" w:sz="4" w:space="0" w:color="auto"/>
              <w:right w:val="single" w:sz="4" w:space="0" w:color="auto"/>
            </w:tcBorders>
            <w:hideMark/>
            <w:tcPrChange w:id="1005" w:author="Alotaibi, Raed" w:date="2019-05-22T14:23:00Z">
              <w:tcPr>
                <w:tcW w:w="968" w:type="dxa"/>
                <w:tcBorders>
                  <w:top w:val="single" w:sz="4" w:space="0" w:color="auto"/>
                  <w:left w:val="single" w:sz="4" w:space="0" w:color="auto"/>
                  <w:bottom w:val="single" w:sz="4" w:space="0" w:color="auto"/>
                  <w:right w:val="single" w:sz="4" w:space="0" w:color="auto"/>
                </w:tcBorders>
                <w:hideMark/>
              </w:tcPr>
            </w:tcPrChange>
          </w:tcPr>
          <w:p w14:paraId="27A3AD58" w14:textId="77777777" w:rsidR="00355505" w:rsidRDefault="00355505" w:rsidP="00355505">
            <w:pPr>
              <w:jc w:val="right"/>
            </w:pPr>
            <w:r>
              <w:t>24,906</w:t>
            </w:r>
          </w:p>
        </w:tc>
        <w:tc>
          <w:tcPr>
            <w:tcW w:w="1007" w:type="dxa"/>
            <w:tcBorders>
              <w:top w:val="single" w:sz="4" w:space="0" w:color="auto"/>
              <w:left w:val="single" w:sz="4" w:space="0" w:color="auto"/>
              <w:bottom w:val="single" w:sz="4" w:space="0" w:color="auto"/>
              <w:right w:val="single" w:sz="4" w:space="0" w:color="auto"/>
            </w:tcBorders>
            <w:hideMark/>
            <w:tcPrChange w:id="1006" w:author="Alotaibi, Raed" w:date="2019-05-22T14:23:00Z">
              <w:tcPr>
                <w:tcW w:w="1007" w:type="dxa"/>
                <w:tcBorders>
                  <w:top w:val="single" w:sz="4" w:space="0" w:color="auto"/>
                  <w:left w:val="single" w:sz="4" w:space="0" w:color="auto"/>
                  <w:bottom w:val="single" w:sz="4" w:space="0" w:color="auto"/>
                  <w:right w:val="single" w:sz="4" w:space="0" w:color="auto"/>
                </w:tcBorders>
                <w:hideMark/>
              </w:tcPr>
            </w:tcPrChange>
          </w:tcPr>
          <w:p w14:paraId="4D3DC6A2" w14:textId="77777777" w:rsidR="00355505" w:rsidRDefault="00355505" w:rsidP="00355505">
            <w:pPr>
              <w:jc w:val="right"/>
            </w:pPr>
            <w:r>
              <w:t>25,794</w:t>
            </w:r>
          </w:p>
        </w:tc>
        <w:tc>
          <w:tcPr>
            <w:tcW w:w="798" w:type="dxa"/>
            <w:tcBorders>
              <w:top w:val="single" w:sz="4" w:space="0" w:color="auto"/>
              <w:left w:val="single" w:sz="4" w:space="0" w:color="auto"/>
              <w:bottom w:val="single" w:sz="4" w:space="0" w:color="auto"/>
              <w:right w:val="single" w:sz="4" w:space="0" w:color="auto"/>
            </w:tcBorders>
            <w:hideMark/>
            <w:tcPrChange w:id="1007" w:author="Alotaibi, Raed" w:date="2019-05-22T14:23:00Z">
              <w:tcPr>
                <w:tcW w:w="798" w:type="dxa"/>
                <w:tcBorders>
                  <w:top w:val="single" w:sz="4" w:space="0" w:color="auto"/>
                  <w:left w:val="single" w:sz="4" w:space="0" w:color="auto"/>
                  <w:bottom w:val="single" w:sz="4" w:space="0" w:color="auto"/>
                  <w:right w:val="single" w:sz="4" w:space="0" w:color="auto"/>
                </w:tcBorders>
                <w:hideMark/>
              </w:tcPr>
            </w:tcPrChange>
          </w:tcPr>
          <w:p w14:paraId="55FA217F" w14:textId="77777777" w:rsidR="00355505" w:rsidRDefault="00355505" w:rsidP="00355505">
            <w:pPr>
              <w:jc w:val="right"/>
            </w:pPr>
            <w:r>
              <w:t>-889</w:t>
            </w:r>
          </w:p>
        </w:tc>
        <w:tc>
          <w:tcPr>
            <w:tcW w:w="727" w:type="dxa"/>
            <w:tcBorders>
              <w:top w:val="single" w:sz="4" w:space="0" w:color="auto"/>
              <w:left w:val="single" w:sz="4" w:space="0" w:color="auto"/>
              <w:bottom w:val="single" w:sz="4" w:space="0" w:color="auto"/>
              <w:right w:val="single" w:sz="4" w:space="0" w:color="auto"/>
            </w:tcBorders>
            <w:hideMark/>
            <w:tcPrChange w:id="1008" w:author="Alotaibi, Raed" w:date="2019-05-22T14:23:00Z">
              <w:tcPr>
                <w:tcW w:w="727" w:type="dxa"/>
                <w:tcBorders>
                  <w:top w:val="single" w:sz="4" w:space="0" w:color="auto"/>
                  <w:left w:val="single" w:sz="4" w:space="0" w:color="auto"/>
                  <w:bottom w:val="single" w:sz="4" w:space="0" w:color="auto"/>
                  <w:right w:val="single" w:sz="4" w:space="0" w:color="auto"/>
                </w:tcBorders>
                <w:hideMark/>
              </w:tcPr>
            </w:tcPrChange>
          </w:tcPr>
          <w:p w14:paraId="77E3ED82" w14:textId="77777777" w:rsidR="00355505" w:rsidRDefault="00355505" w:rsidP="00355505">
            <w:pPr>
              <w:jc w:val="right"/>
            </w:pPr>
            <w:r>
              <w:t>-3.4%</w:t>
            </w:r>
          </w:p>
        </w:tc>
        <w:tc>
          <w:tcPr>
            <w:tcW w:w="727" w:type="dxa"/>
            <w:tcBorders>
              <w:top w:val="single" w:sz="4" w:space="0" w:color="auto"/>
              <w:left w:val="single" w:sz="4" w:space="0" w:color="auto"/>
              <w:bottom w:val="single" w:sz="4" w:space="0" w:color="auto"/>
              <w:right w:val="single" w:sz="4" w:space="0" w:color="auto"/>
            </w:tcBorders>
            <w:tcPrChange w:id="1009"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627744D3" w14:textId="64F64A06" w:rsidR="00355505" w:rsidRDefault="00355505" w:rsidP="00355505">
            <w:pPr>
              <w:jc w:val="right"/>
              <w:rPr>
                <w:ins w:id="1010" w:author="Alotaibi, Raed" w:date="2019-05-22T14:23:00Z"/>
              </w:rPr>
            </w:pPr>
            <w:ins w:id="1011" w:author="Alotaibi, Raed" w:date="2019-05-22T14:23:00Z">
              <w:r>
                <w:t>18.6%</w:t>
              </w:r>
            </w:ins>
          </w:p>
        </w:tc>
        <w:tc>
          <w:tcPr>
            <w:tcW w:w="727" w:type="dxa"/>
            <w:tcBorders>
              <w:top w:val="single" w:sz="4" w:space="0" w:color="auto"/>
              <w:left w:val="single" w:sz="4" w:space="0" w:color="auto"/>
              <w:bottom w:val="single" w:sz="4" w:space="0" w:color="auto"/>
              <w:right w:val="single" w:sz="4" w:space="0" w:color="auto"/>
            </w:tcBorders>
            <w:tcPrChange w:id="1012"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14982EBE" w14:textId="5782B101" w:rsidR="00355505" w:rsidRDefault="00355505" w:rsidP="00355505">
            <w:pPr>
              <w:jc w:val="right"/>
              <w:rPr>
                <w:ins w:id="1013" w:author="Alotaibi, Raed" w:date="2019-05-22T14:23:00Z"/>
              </w:rPr>
            </w:pPr>
            <w:ins w:id="1014" w:author="Alotaibi, Raed" w:date="2019-05-22T14:23:00Z">
              <w:r>
                <w:t>18.7%</w:t>
              </w:r>
            </w:ins>
          </w:p>
        </w:tc>
        <w:tc>
          <w:tcPr>
            <w:tcW w:w="727" w:type="dxa"/>
            <w:tcBorders>
              <w:top w:val="single" w:sz="4" w:space="0" w:color="auto"/>
              <w:left w:val="single" w:sz="4" w:space="0" w:color="auto"/>
              <w:bottom w:val="single" w:sz="4" w:space="0" w:color="auto"/>
              <w:right w:val="single" w:sz="4" w:space="0" w:color="auto"/>
            </w:tcBorders>
            <w:tcPrChange w:id="1015"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2D45EB91" w14:textId="4BCD519F" w:rsidR="00355505" w:rsidRDefault="00355505" w:rsidP="00355505">
            <w:pPr>
              <w:jc w:val="right"/>
              <w:rPr>
                <w:ins w:id="1016" w:author="Alotaibi, Raed" w:date="2019-05-22T14:23:00Z"/>
              </w:rPr>
            </w:pPr>
            <w:ins w:id="1017" w:author="Alotaibi, Raed" w:date="2019-05-22T14:23:00Z">
              <w:r>
                <w:t>-0.2%</w:t>
              </w:r>
            </w:ins>
          </w:p>
        </w:tc>
        <w:tc>
          <w:tcPr>
            <w:tcW w:w="727" w:type="dxa"/>
            <w:tcBorders>
              <w:top w:val="single" w:sz="4" w:space="0" w:color="auto"/>
              <w:left w:val="single" w:sz="4" w:space="0" w:color="auto"/>
              <w:bottom w:val="single" w:sz="4" w:space="0" w:color="auto"/>
              <w:right w:val="single" w:sz="4" w:space="0" w:color="auto"/>
            </w:tcBorders>
            <w:tcPrChange w:id="1018"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6E6AEA85" w14:textId="1EC12DEF" w:rsidR="00355505" w:rsidRDefault="00355505" w:rsidP="00355505">
            <w:pPr>
              <w:jc w:val="right"/>
              <w:rPr>
                <w:ins w:id="1019" w:author="Alotaibi, Raed" w:date="2019-05-22T14:23:00Z"/>
              </w:rPr>
            </w:pPr>
            <w:ins w:id="1020" w:author="Alotaibi, Raed" w:date="2019-05-22T14:23:00Z">
              <w:r>
                <w:t>-0.9%</w:t>
              </w:r>
            </w:ins>
          </w:p>
        </w:tc>
      </w:tr>
      <w:tr w:rsidR="00355505" w14:paraId="57D3FD88" w14:textId="1BB81C95" w:rsidTr="00355505">
        <w:trPr>
          <w:trHeight w:val="51"/>
          <w:trPrChange w:id="1021" w:author="Alotaibi, Raed" w:date="2019-05-22T14:23:00Z">
            <w:trPr>
              <w:trHeight w:val="51"/>
            </w:trPr>
          </w:trPrChange>
        </w:trPr>
        <w:tc>
          <w:tcPr>
            <w:tcW w:w="2155" w:type="dxa"/>
            <w:tcBorders>
              <w:top w:val="single" w:sz="4" w:space="0" w:color="auto"/>
              <w:left w:val="single" w:sz="4" w:space="0" w:color="auto"/>
              <w:bottom w:val="single" w:sz="4" w:space="0" w:color="auto"/>
              <w:right w:val="single" w:sz="4" w:space="0" w:color="auto"/>
            </w:tcBorders>
            <w:hideMark/>
            <w:tcPrChange w:id="1022" w:author="Alotaibi, Raed" w:date="2019-05-22T14:23:00Z">
              <w:tcPr>
                <w:tcW w:w="2155" w:type="dxa"/>
                <w:tcBorders>
                  <w:top w:val="single" w:sz="4" w:space="0" w:color="auto"/>
                  <w:left w:val="single" w:sz="4" w:space="0" w:color="auto"/>
                  <w:bottom w:val="single" w:sz="4" w:space="0" w:color="auto"/>
                  <w:right w:val="single" w:sz="4" w:space="0" w:color="auto"/>
                </w:tcBorders>
                <w:hideMark/>
              </w:tcPr>
            </w:tcPrChange>
          </w:tcPr>
          <w:p w14:paraId="033F6FF5" w14:textId="6365B4F6" w:rsidR="00355505" w:rsidRDefault="00355505" w:rsidP="00355505">
            <w:pPr>
              <w:rPr>
                <w:b/>
                <w:bCs/>
              </w:rPr>
            </w:pPr>
            <w:r>
              <w:rPr>
                <w:b/>
                <w:bCs/>
              </w:rPr>
              <w:t>$35,000 to &lt;$50,000</w:t>
            </w:r>
          </w:p>
        </w:tc>
        <w:tc>
          <w:tcPr>
            <w:tcW w:w="1080" w:type="dxa"/>
            <w:tcBorders>
              <w:top w:val="single" w:sz="4" w:space="0" w:color="auto"/>
              <w:left w:val="single" w:sz="4" w:space="0" w:color="auto"/>
              <w:bottom w:val="single" w:sz="4" w:space="0" w:color="auto"/>
              <w:right w:val="single" w:sz="4" w:space="0" w:color="auto"/>
            </w:tcBorders>
            <w:noWrap/>
            <w:hideMark/>
            <w:tcPrChange w:id="1023" w:author="Alotaibi, Raed" w:date="2019-05-22T14:23:00Z">
              <w:tcPr>
                <w:tcW w:w="1080" w:type="dxa"/>
                <w:tcBorders>
                  <w:top w:val="single" w:sz="4" w:space="0" w:color="auto"/>
                  <w:left w:val="single" w:sz="4" w:space="0" w:color="auto"/>
                  <w:bottom w:val="single" w:sz="4" w:space="0" w:color="auto"/>
                  <w:right w:val="single" w:sz="4" w:space="0" w:color="auto"/>
                </w:tcBorders>
                <w:noWrap/>
                <w:hideMark/>
              </w:tcPr>
            </w:tcPrChange>
          </w:tcPr>
          <w:p w14:paraId="33B6ADE5" w14:textId="77777777" w:rsidR="00355505" w:rsidRDefault="00355505" w:rsidP="00355505">
            <w:pPr>
              <w:jc w:val="right"/>
            </w:pPr>
            <w:r>
              <w:t>190,481</w:t>
            </w:r>
          </w:p>
        </w:tc>
        <w:tc>
          <w:tcPr>
            <w:tcW w:w="975" w:type="dxa"/>
            <w:tcBorders>
              <w:top w:val="single" w:sz="4" w:space="0" w:color="auto"/>
              <w:left w:val="single" w:sz="4" w:space="0" w:color="auto"/>
              <w:bottom w:val="single" w:sz="4" w:space="0" w:color="auto"/>
              <w:right w:val="single" w:sz="4" w:space="0" w:color="auto"/>
            </w:tcBorders>
            <w:noWrap/>
            <w:hideMark/>
            <w:tcPrChange w:id="1024" w:author="Alotaibi, Raed" w:date="2019-05-22T14:23:00Z">
              <w:tcPr>
                <w:tcW w:w="975" w:type="dxa"/>
                <w:tcBorders>
                  <w:top w:val="single" w:sz="4" w:space="0" w:color="auto"/>
                  <w:left w:val="single" w:sz="4" w:space="0" w:color="auto"/>
                  <w:bottom w:val="single" w:sz="4" w:space="0" w:color="auto"/>
                  <w:right w:val="single" w:sz="4" w:space="0" w:color="auto"/>
                </w:tcBorders>
                <w:noWrap/>
                <w:hideMark/>
              </w:tcPr>
            </w:tcPrChange>
          </w:tcPr>
          <w:p w14:paraId="023A0443" w14:textId="77777777" w:rsidR="00355505" w:rsidRDefault="00355505" w:rsidP="00355505">
            <w:pPr>
              <w:jc w:val="right"/>
            </w:pPr>
            <w:r>
              <w:t>200,367</w:t>
            </w:r>
          </w:p>
        </w:tc>
        <w:tc>
          <w:tcPr>
            <w:tcW w:w="896" w:type="dxa"/>
            <w:tcBorders>
              <w:top w:val="single" w:sz="4" w:space="0" w:color="auto"/>
              <w:left w:val="single" w:sz="4" w:space="0" w:color="auto"/>
              <w:bottom w:val="single" w:sz="4" w:space="0" w:color="auto"/>
              <w:right w:val="single" w:sz="4" w:space="0" w:color="auto"/>
            </w:tcBorders>
            <w:noWrap/>
            <w:hideMark/>
            <w:tcPrChange w:id="1025" w:author="Alotaibi, Raed" w:date="2019-05-22T14:23:00Z">
              <w:tcPr>
                <w:tcW w:w="896" w:type="dxa"/>
                <w:tcBorders>
                  <w:top w:val="single" w:sz="4" w:space="0" w:color="auto"/>
                  <w:left w:val="single" w:sz="4" w:space="0" w:color="auto"/>
                  <w:bottom w:val="single" w:sz="4" w:space="0" w:color="auto"/>
                  <w:right w:val="single" w:sz="4" w:space="0" w:color="auto"/>
                </w:tcBorders>
                <w:noWrap/>
                <w:hideMark/>
              </w:tcPr>
            </w:tcPrChange>
          </w:tcPr>
          <w:p w14:paraId="06C22F32" w14:textId="77777777" w:rsidR="00355505" w:rsidRDefault="00355505" w:rsidP="00355505">
            <w:pPr>
              <w:jc w:val="right"/>
            </w:pPr>
            <w:r>
              <w:t>-9,885</w:t>
            </w:r>
          </w:p>
        </w:tc>
        <w:tc>
          <w:tcPr>
            <w:tcW w:w="744" w:type="dxa"/>
            <w:tcBorders>
              <w:top w:val="single" w:sz="4" w:space="0" w:color="auto"/>
              <w:left w:val="single" w:sz="4" w:space="0" w:color="auto"/>
              <w:bottom w:val="single" w:sz="4" w:space="0" w:color="auto"/>
              <w:right w:val="single" w:sz="4" w:space="0" w:color="auto"/>
            </w:tcBorders>
            <w:noWrap/>
            <w:hideMark/>
            <w:tcPrChange w:id="1026" w:author="Alotaibi, Raed" w:date="2019-05-22T14:23:00Z">
              <w:tcPr>
                <w:tcW w:w="744" w:type="dxa"/>
                <w:tcBorders>
                  <w:top w:val="single" w:sz="4" w:space="0" w:color="auto"/>
                  <w:left w:val="single" w:sz="4" w:space="0" w:color="auto"/>
                  <w:bottom w:val="single" w:sz="4" w:space="0" w:color="auto"/>
                  <w:right w:val="single" w:sz="4" w:space="0" w:color="auto"/>
                </w:tcBorders>
                <w:noWrap/>
                <w:hideMark/>
              </w:tcPr>
            </w:tcPrChange>
          </w:tcPr>
          <w:p w14:paraId="62995520" w14:textId="77777777" w:rsidR="00355505" w:rsidRDefault="00355505" w:rsidP="00355505">
            <w:pPr>
              <w:jc w:val="right"/>
            </w:pPr>
            <w:r>
              <w:t>-4.9%</w:t>
            </w:r>
          </w:p>
        </w:tc>
        <w:tc>
          <w:tcPr>
            <w:tcW w:w="968" w:type="dxa"/>
            <w:tcBorders>
              <w:top w:val="single" w:sz="4" w:space="0" w:color="auto"/>
              <w:left w:val="single" w:sz="4" w:space="0" w:color="auto"/>
              <w:bottom w:val="single" w:sz="4" w:space="0" w:color="auto"/>
              <w:right w:val="single" w:sz="4" w:space="0" w:color="auto"/>
            </w:tcBorders>
            <w:hideMark/>
            <w:tcPrChange w:id="1027" w:author="Alotaibi, Raed" w:date="2019-05-22T14:23:00Z">
              <w:tcPr>
                <w:tcW w:w="968" w:type="dxa"/>
                <w:tcBorders>
                  <w:top w:val="single" w:sz="4" w:space="0" w:color="auto"/>
                  <w:left w:val="single" w:sz="4" w:space="0" w:color="auto"/>
                  <w:bottom w:val="single" w:sz="4" w:space="0" w:color="auto"/>
                  <w:right w:val="single" w:sz="4" w:space="0" w:color="auto"/>
                </w:tcBorders>
                <w:hideMark/>
              </w:tcPr>
            </w:tcPrChange>
          </w:tcPr>
          <w:p w14:paraId="2F6393CB" w14:textId="77777777" w:rsidR="00355505" w:rsidRDefault="00355505" w:rsidP="00355505">
            <w:pPr>
              <w:jc w:val="right"/>
            </w:pPr>
            <w:r>
              <w:t>32,369</w:t>
            </w:r>
          </w:p>
        </w:tc>
        <w:tc>
          <w:tcPr>
            <w:tcW w:w="1007" w:type="dxa"/>
            <w:tcBorders>
              <w:top w:val="single" w:sz="4" w:space="0" w:color="auto"/>
              <w:left w:val="single" w:sz="4" w:space="0" w:color="auto"/>
              <w:bottom w:val="single" w:sz="4" w:space="0" w:color="auto"/>
              <w:right w:val="single" w:sz="4" w:space="0" w:color="auto"/>
            </w:tcBorders>
            <w:hideMark/>
            <w:tcPrChange w:id="1028" w:author="Alotaibi, Raed" w:date="2019-05-22T14:23:00Z">
              <w:tcPr>
                <w:tcW w:w="1007" w:type="dxa"/>
                <w:tcBorders>
                  <w:top w:val="single" w:sz="4" w:space="0" w:color="auto"/>
                  <w:left w:val="single" w:sz="4" w:space="0" w:color="auto"/>
                  <w:bottom w:val="single" w:sz="4" w:space="0" w:color="auto"/>
                  <w:right w:val="single" w:sz="4" w:space="0" w:color="auto"/>
                </w:tcBorders>
                <w:hideMark/>
              </w:tcPr>
            </w:tcPrChange>
          </w:tcPr>
          <w:p w14:paraId="1A29A1DF" w14:textId="77777777" w:rsidR="00355505" w:rsidRDefault="00355505" w:rsidP="00355505">
            <w:pPr>
              <w:jc w:val="right"/>
            </w:pPr>
            <w:r>
              <w:t>34,549</w:t>
            </w:r>
          </w:p>
        </w:tc>
        <w:tc>
          <w:tcPr>
            <w:tcW w:w="798" w:type="dxa"/>
            <w:tcBorders>
              <w:top w:val="single" w:sz="4" w:space="0" w:color="auto"/>
              <w:left w:val="single" w:sz="4" w:space="0" w:color="auto"/>
              <w:bottom w:val="single" w:sz="4" w:space="0" w:color="auto"/>
              <w:right w:val="single" w:sz="4" w:space="0" w:color="auto"/>
            </w:tcBorders>
            <w:hideMark/>
            <w:tcPrChange w:id="1029" w:author="Alotaibi, Raed" w:date="2019-05-22T14:23:00Z">
              <w:tcPr>
                <w:tcW w:w="798" w:type="dxa"/>
                <w:tcBorders>
                  <w:top w:val="single" w:sz="4" w:space="0" w:color="auto"/>
                  <w:left w:val="single" w:sz="4" w:space="0" w:color="auto"/>
                  <w:bottom w:val="single" w:sz="4" w:space="0" w:color="auto"/>
                  <w:right w:val="single" w:sz="4" w:space="0" w:color="auto"/>
                </w:tcBorders>
                <w:hideMark/>
              </w:tcPr>
            </w:tcPrChange>
          </w:tcPr>
          <w:p w14:paraId="4A33BAA8" w14:textId="77777777" w:rsidR="00355505" w:rsidRDefault="00355505" w:rsidP="00355505">
            <w:pPr>
              <w:jc w:val="right"/>
            </w:pPr>
            <w:r>
              <w:t>-2,180</w:t>
            </w:r>
          </w:p>
        </w:tc>
        <w:tc>
          <w:tcPr>
            <w:tcW w:w="727" w:type="dxa"/>
            <w:tcBorders>
              <w:top w:val="single" w:sz="4" w:space="0" w:color="auto"/>
              <w:left w:val="single" w:sz="4" w:space="0" w:color="auto"/>
              <w:bottom w:val="single" w:sz="4" w:space="0" w:color="auto"/>
              <w:right w:val="single" w:sz="4" w:space="0" w:color="auto"/>
            </w:tcBorders>
            <w:hideMark/>
            <w:tcPrChange w:id="1030" w:author="Alotaibi, Raed" w:date="2019-05-22T14:23:00Z">
              <w:tcPr>
                <w:tcW w:w="727" w:type="dxa"/>
                <w:tcBorders>
                  <w:top w:val="single" w:sz="4" w:space="0" w:color="auto"/>
                  <w:left w:val="single" w:sz="4" w:space="0" w:color="auto"/>
                  <w:bottom w:val="single" w:sz="4" w:space="0" w:color="auto"/>
                  <w:right w:val="single" w:sz="4" w:space="0" w:color="auto"/>
                </w:tcBorders>
                <w:hideMark/>
              </w:tcPr>
            </w:tcPrChange>
          </w:tcPr>
          <w:p w14:paraId="3D8CA648" w14:textId="77777777" w:rsidR="00355505" w:rsidRDefault="00355505" w:rsidP="00355505">
            <w:pPr>
              <w:jc w:val="right"/>
            </w:pPr>
            <w:r>
              <w:t>-6.3%</w:t>
            </w:r>
          </w:p>
        </w:tc>
        <w:tc>
          <w:tcPr>
            <w:tcW w:w="727" w:type="dxa"/>
            <w:tcBorders>
              <w:top w:val="single" w:sz="4" w:space="0" w:color="auto"/>
              <w:left w:val="single" w:sz="4" w:space="0" w:color="auto"/>
              <w:bottom w:val="single" w:sz="4" w:space="0" w:color="auto"/>
              <w:right w:val="single" w:sz="4" w:space="0" w:color="auto"/>
            </w:tcBorders>
            <w:tcPrChange w:id="1031"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101090CA" w14:textId="740BF640" w:rsidR="00355505" w:rsidRDefault="00355505" w:rsidP="00355505">
            <w:pPr>
              <w:jc w:val="right"/>
              <w:rPr>
                <w:ins w:id="1032" w:author="Alotaibi, Raed" w:date="2019-05-22T14:23:00Z"/>
              </w:rPr>
            </w:pPr>
            <w:ins w:id="1033" w:author="Alotaibi, Raed" w:date="2019-05-22T14:23:00Z">
              <w:r>
                <w:t>17.0%</w:t>
              </w:r>
            </w:ins>
          </w:p>
        </w:tc>
        <w:tc>
          <w:tcPr>
            <w:tcW w:w="727" w:type="dxa"/>
            <w:tcBorders>
              <w:top w:val="single" w:sz="4" w:space="0" w:color="auto"/>
              <w:left w:val="single" w:sz="4" w:space="0" w:color="auto"/>
              <w:bottom w:val="single" w:sz="4" w:space="0" w:color="auto"/>
              <w:right w:val="single" w:sz="4" w:space="0" w:color="auto"/>
            </w:tcBorders>
            <w:tcPrChange w:id="1034"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668F4496" w14:textId="09F2D995" w:rsidR="00355505" w:rsidRDefault="00355505" w:rsidP="00355505">
            <w:pPr>
              <w:jc w:val="right"/>
              <w:rPr>
                <w:ins w:id="1035" w:author="Alotaibi, Raed" w:date="2019-05-22T14:23:00Z"/>
              </w:rPr>
            </w:pPr>
            <w:ins w:id="1036" w:author="Alotaibi, Raed" w:date="2019-05-22T14:23:00Z">
              <w:r>
                <w:t>17.2%</w:t>
              </w:r>
            </w:ins>
          </w:p>
        </w:tc>
        <w:tc>
          <w:tcPr>
            <w:tcW w:w="727" w:type="dxa"/>
            <w:tcBorders>
              <w:top w:val="single" w:sz="4" w:space="0" w:color="auto"/>
              <w:left w:val="single" w:sz="4" w:space="0" w:color="auto"/>
              <w:bottom w:val="single" w:sz="4" w:space="0" w:color="auto"/>
              <w:right w:val="single" w:sz="4" w:space="0" w:color="auto"/>
            </w:tcBorders>
            <w:tcPrChange w:id="1037"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214718F8" w14:textId="4491E4FF" w:rsidR="00355505" w:rsidRDefault="00355505" w:rsidP="00355505">
            <w:pPr>
              <w:jc w:val="right"/>
              <w:rPr>
                <w:ins w:id="1038" w:author="Alotaibi, Raed" w:date="2019-05-22T14:23:00Z"/>
              </w:rPr>
            </w:pPr>
            <w:ins w:id="1039" w:author="Alotaibi, Raed" w:date="2019-05-22T14:23:00Z">
              <w:r>
                <w:t>-0.2%</w:t>
              </w:r>
            </w:ins>
          </w:p>
        </w:tc>
        <w:tc>
          <w:tcPr>
            <w:tcW w:w="727" w:type="dxa"/>
            <w:tcBorders>
              <w:top w:val="single" w:sz="4" w:space="0" w:color="auto"/>
              <w:left w:val="single" w:sz="4" w:space="0" w:color="auto"/>
              <w:bottom w:val="single" w:sz="4" w:space="0" w:color="auto"/>
              <w:right w:val="single" w:sz="4" w:space="0" w:color="auto"/>
            </w:tcBorders>
            <w:tcPrChange w:id="1040"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3F9599D7" w14:textId="2C0AE97F" w:rsidR="00355505" w:rsidRDefault="00355505" w:rsidP="00355505">
            <w:pPr>
              <w:jc w:val="right"/>
              <w:rPr>
                <w:ins w:id="1041" w:author="Alotaibi, Raed" w:date="2019-05-22T14:23:00Z"/>
              </w:rPr>
            </w:pPr>
            <w:ins w:id="1042" w:author="Alotaibi, Raed" w:date="2019-05-22T14:23:00Z">
              <w:r>
                <w:t>-1.4%</w:t>
              </w:r>
            </w:ins>
          </w:p>
        </w:tc>
      </w:tr>
      <w:tr w:rsidR="00355505" w14:paraId="57EB1B21" w14:textId="3FED7E4A" w:rsidTr="00355505">
        <w:trPr>
          <w:trHeight w:val="51"/>
          <w:trPrChange w:id="1043" w:author="Alotaibi, Raed" w:date="2019-05-22T14:23:00Z">
            <w:trPr>
              <w:trHeight w:val="51"/>
            </w:trPr>
          </w:trPrChange>
        </w:trPr>
        <w:tc>
          <w:tcPr>
            <w:tcW w:w="2155" w:type="dxa"/>
            <w:tcBorders>
              <w:top w:val="single" w:sz="4" w:space="0" w:color="auto"/>
              <w:left w:val="single" w:sz="4" w:space="0" w:color="auto"/>
              <w:bottom w:val="single" w:sz="4" w:space="0" w:color="auto"/>
              <w:right w:val="single" w:sz="4" w:space="0" w:color="auto"/>
            </w:tcBorders>
            <w:hideMark/>
            <w:tcPrChange w:id="1044" w:author="Alotaibi, Raed" w:date="2019-05-22T14:23:00Z">
              <w:tcPr>
                <w:tcW w:w="2155" w:type="dxa"/>
                <w:tcBorders>
                  <w:top w:val="single" w:sz="4" w:space="0" w:color="auto"/>
                  <w:left w:val="single" w:sz="4" w:space="0" w:color="auto"/>
                  <w:bottom w:val="single" w:sz="4" w:space="0" w:color="auto"/>
                  <w:right w:val="single" w:sz="4" w:space="0" w:color="auto"/>
                </w:tcBorders>
                <w:hideMark/>
              </w:tcPr>
            </w:tcPrChange>
          </w:tcPr>
          <w:p w14:paraId="7AB24164" w14:textId="4BAA7F4D" w:rsidR="00355505" w:rsidRDefault="00355505" w:rsidP="00355505">
            <w:pPr>
              <w:rPr>
                <w:b/>
                <w:bCs/>
              </w:rPr>
            </w:pPr>
            <w:r>
              <w:rPr>
                <w:b/>
                <w:bCs/>
              </w:rPr>
              <w:t>$50,000 to &lt;$75,000</w:t>
            </w:r>
          </w:p>
        </w:tc>
        <w:tc>
          <w:tcPr>
            <w:tcW w:w="1080" w:type="dxa"/>
            <w:tcBorders>
              <w:top w:val="single" w:sz="4" w:space="0" w:color="auto"/>
              <w:left w:val="single" w:sz="4" w:space="0" w:color="auto"/>
              <w:bottom w:val="single" w:sz="4" w:space="0" w:color="auto"/>
              <w:right w:val="single" w:sz="4" w:space="0" w:color="auto"/>
            </w:tcBorders>
            <w:noWrap/>
            <w:hideMark/>
            <w:tcPrChange w:id="1045" w:author="Alotaibi, Raed" w:date="2019-05-22T14:23:00Z">
              <w:tcPr>
                <w:tcW w:w="1080" w:type="dxa"/>
                <w:tcBorders>
                  <w:top w:val="single" w:sz="4" w:space="0" w:color="auto"/>
                  <w:left w:val="single" w:sz="4" w:space="0" w:color="auto"/>
                  <w:bottom w:val="single" w:sz="4" w:space="0" w:color="auto"/>
                  <w:right w:val="single" w:sz="4" w:space="0" w:color="auto"/>
                </w:tcBorders>
                <w:noWrap/>
                <w:hideMark/>
              </w:tcPr>
            </w:tcPrChange>
          </w:tcPr>
          <w:p w14:paraId="23838441" w14:textId="77777777" w:rsidR="00355505" w:rsidRDefault="00355505" w:rsidP="00355505">
            <w:pPr>
              <w:jc w:val="right"/>
            </w:pPr>
            <w:r>
              <w:t>223,522</w:t>
            </w:r>
          </w:p>
        </w:tc>
        <w:tc>
          <w:tcPr>
            <w:tcW w:w="975" w:type="dxa"/>
            <w:tcBorders>
              <w:top w:val="single" w:sz="4" w:space="0" w:color="auto"/>
              <w:left w:val="single" w:sz="4" w:space="0" w:color="auto"/>
              <w:bottom w:val="single" w:sz="4" w:space="0" w:color="auto"/>
              <w:right w:val="single" w:sz="4" w:space="0" w:color="auto"/>
            </w:tcBorders>
            <w:noWrap/>
            <w:hideMark/>
            <w:tcPrChange w:id="1046" w:author="Alotaibi, Raed" w:date="2019-05-22T14:23:00Z">
              <w:tcPr>
                <w:tcW w:w="975" w:type="dxa"/>
                <w:tcBorders>
                  <w:top w:val="single" w:sz="4" w:space="0" w:color="auto"/>
                  <w:left w:val="single" w:sz="4" w:space="0" w:color="auto"/>
                  <w:bottom w:val="single" w:sz="4" w:space="0" w:color="auto"/>
                  <w:right w:val="single" w:sz="4" w:space="0" w:color="auto"/>
                </w:tcBorders>
                <w:noWrap/>
                <w:hideMark/>
              </w:tcPr>
            </w:tcPrChange>
          </w:tcPr>
          <w:p w14:paraId="07756CE3" w14:textId="77777777" w:rsidR="00355505" w:rsidRDefault="00355505" w:rsidP="00355505">
            <w:pPr>
              <w:jc w:val="right"/>
            </w:pPr>
            <w:r>
              <w:t>236,827</w:t>
            </w:r>
          </w:p>
        </w:tc>
        <w:tc>
          <w:tcPr>
            <w:tcW w:w="896" w:type="dxa"/>
            <w:tcBorders>
              <w:top w:val="single" w:sz="4" w:space="0" w:color="auto"/>
              <w:left w:val="single" w:sz="4" w:space="0" w:color="auto"/>
              <w:bottom w:val="single" w:sz="4" w:space="0" w:color="auto"/>
              <w:right w:val="single" w:sz="4" w:space="0" w:color="auto"/>
            </w:tcBorders>
            <w:noWrap/>
            <w:hideMark/>
            <w:tcPrChange w:id="1047" w:author="Alotaibi, Raed" w:date="2019-05-22T14:23:00Z">
              <w:tcPr>
                <w:tcW w:w="896" w:type="dxa"/>
                <w:tcBorders>
                  <w:top w:val="single" w:sz="4" w:space="0" w:color="auto"/>
                  <w:left w:val="single" w:sz="4" w:space="0" w:color="auto"/>
                  <w:bottom w:val="single" w:sz="4" w:space="0" w:color="auto"/>
                  <w:right w:val="single" w:sz="4" w:space="0" w:color="auto"/>
                </w:tcBorders>
                <w:noWrap/>
                <w:hideMark/>
              </w:tcPr>
            </w:tcPrChange>
          </w:tcPr>
          <w:p w14:paraId="3EDEE794" w14:textId="77777777" w:rsidR="00355505" w:rsidRDefault="00355505" w:rsidP="00355505">
            <w:pPr>
              <w:jc w:val="right"/>
            </w:pPr>
            <w:r>
              <w:t>-13,305</w:t>
            </w:r>
          </w:p>
        </w:tc>
        <w:tc>
          <w:tcPr>
            <w:tcW w:w="744" w:type="dxa"/>
            <w:tcBorders>
              <w:top w:val="single" w:sz="4" w:space="0" w:color="auto"/>
              <w:left w:val="single" w:sz="4" w:space="0" w:color="auto"/>
              <w:bottom w:val="single" w:sz="4" w:space="0" w:color="auto"/>
              <w:right w:val="single" w:sz="4" w:space="0" w:color="auto"/>
            </w:tcBorders>
            <w:noWrap/>
            <w:hideMark/>
            <w:tcPrChange w:id="1048" w:author="Alotaibi, Raed" w:date="2019-05-22T14:23:00Z">
              <w:tcPr>
                <w:tcW w:w="744" w:type="dxa"/>
                <w:tcBorders>
                  <w:top w:val="single" w:sz="4" w:space="0" w:color="auto"/>
                  <w:left w:val="single" w:sz="4" w:space="0" w:color="auto"/>
                  <w:bottom w:val="single" w:sz="4" w:space="0" w:color="auto"/>
                  <w:right w:val="single" w:sz="4" w:space="0" w:color="auto"/>
                </w:tcBorders>
                <w:noWrap/>
                <w:hideMark/>
              </w:tcPr>
            </w:tcPrChange>
          </w:tcPr>
          <w:p w14:paraId="0866EB91" w14:textId="77777777" w:rsidR="00355505" w:rsidRDefault="00355505" w:rsidP="00355505">
            <w:pPr>
              <w:jc w:val="right"/>
            </w:pPr>
            <w:r>
              <w:t>-5.6%</w:t>
            </w:r>
          </w:p>
        </w:tc>
        <w:tc>
          <w:tcPr>
            <w:tcW w:w="968" w:type="dxa"/>
            <w:tcBorders>
              <w:top w:val="single" w:sz="4" w:space="0" w:color="auto"/>
              <w:left w:val="single" w:sz="4" w:space="0" w:color="auto"/>
              <w:bottom w:val="single" w:sz="4" w:space="0" w:color="auto"/>
              <w:right w:val="single" w:sz="4" w:space="0" w:color="auto"/>
            </w:tcBorders>
            <w:hideMark/>
            <w:tcPrChange w:id="1049" w:author="Alotaibi, Raed" w:date="2019-05-22T14:23:00Z">
              <w:tcPr>
                <w:tcW w:w="968" w:type="dxa"/>
                <w:tcBorders>
                  <w:top w:val="single" w:sz="4" w:space="0" w:color="auto"/>
                  <w:left w:val="single" w:sz="4" w:space="0" w:color="auto"/>
                  <w:bottom w:val="single" w:sz="4" w:space="0" w:color="auto"/>
                  <w:right w:val="single" w:sz="4" w:space="0" w:color="auto"/>
                </w:tcBorders>
                <w:hideMark/>
              </w:tcPr>
            </w:tcPrChange>
          </w:tcPr>
          <w:p w14:paraId="6F67C222" w14:textId="77777777" w:rsidR="00355505" w:rsidRDefault="00355505" w:rsidP="00355505">
            <w:pPr>
              <w:jc w:val="right"/>
            </w:pPr>
            <w:r>
              <w:t>37,559</w:t>
            </w:r>
          </w:p>
        </w:tc>
        <w:tc>
          <w:tcPr>
            <w:tcW w:w="1007" w:type="dxa"/>
            <w:tcBorders>
              <w:top w:val="single" w:sz="4" w:space="0" w:color="auto"/>
              <w:left w:val="single" w:sz="4" w:space="0" w:color="auto"/>
              <w:bottom w:val="single" w:sz="4" w:space="0" w:color="auto"/>
              <w:right w:val="single" w:sz="4" w:space="0" w:color="auto"/>
            </w:tcBorders>
            <w:hideMark/>
            <w:tcPrChange w:id="1050" w:author="Alotaibi, Raed" w:date="2019-05-22T14:23:00Z">
              <w:tcPr>
                <w:tcW w:w="1007" w:type="dxa"/>
                <w:tcBorders>
                  <w:top w:val="single" w:sz="4" w:space="0" w:color="auto"/>
                  <w:left w:val="single" w:sz="4" w:space="0" w:color="auto"/>
                  <w:bottom w:val="single" w:sz="4" w:space="0" w:color="auto"/>
                  <w:right w:val="single" w:sz="4" w:space="0" w:color="auto"/>
                </w:tcBorders>
                <w:hideMark/>
              </w:tcPr>
            </w:tcPrChange>
          </w:tcPr>
          <w:p w14:paraId="7A8F95D9" w14:textId="77777777" w:rsidR="00355505" w:rsidRDefault="00355505" w:rsidP="00355505">
            <w:pPr>
              <w:jc w:val="right"/>
            </w:pPr>
            <w:r>
              <w:t>40,540</w:t>
            </w:r>
          </w:p>
        </w:tc>
        <w:tc>
          <w:tcPr>
            <w:tcW w:w="798" w:type="dxa"/>
            <w:tcBorders>
              <w:top w:val="single" w:sz="4" w:space="0" w:color="auto"/>
              <w:left w:val="single" w:sz="4" w:space="0" w:color="auto"/>
              <w:bottom w:val="single" w:sz="4" w:space="0" w:color="auto"/>
              <w:right w:val="single" w:sz="4" w:space="0" w:color="auto"/>
            </w:tcBorders>
            <w:hideMark/>
            <w:tcPrChange w:id="1051" w:author="Alotaibi, Raed" w:date="2019-05-22T14:23:00Z">
              <w:tcPr>
                <w:tcW w:w="798" w:type="dxa"/>
                <w:tcBorders>
                  <w:top w:val="single" w:sz="4" w:space="0" w:color="auto"/>
                  <w:left w:val="single" w:sz="4" w:space="0" w:color="auto"/>
                  <w:bottom w:val="single" w:sz="4" w:space="0" w:color="auto"/>
                  <w:right w:val="single" w:sz="4" w:space="0" w:color="auto"/>
                </w:tcBorders>
                <w:hideMark/>
              </w:tcPr>
            </w:tcPrChange>
          </w:tcPr>
          <w:p w14:paraId="71749DA4" w14:textId="77777777" w:rsidR="00355505" w:rsidRDefault="00355505" w:rsidP="00355505">
            <w:pPr>
              <w:jc w:val="right"/>
            </w:pPr>
            <w:r>
              <w:t>-2,981</w:t>
            </w:r>
          </w:p>
        </w:tc>
        <w:tc>
          <w:tcPr>
            <w:tcW w:w="727" w:type="dxa"/>
            <w:tcBorders>
              <w:top w:val="single" w:sz="4" w:space="0" w:color="auto"/>
              <w:left w:val="single" w:sz="4" w:space="0" w:color="auto"/>
              <w:bottom w:val="single" w:sz="4" w:space="0" w:color="auto"/>
              <w:right w:val="single" w:sz="4" w:space="0" w:color="auto"/>
            </w:tcBorders>
            <w:hideMark/>
            <w:tcPrChange w:id="1052" w:author="Alotaibi, Raed" w:date="2019-05-22T14:23:00Z">
              <w:tcPr>
                <w:tcW w:w="727" w:type="dxa"/>
                <w:tcBorders>
                  <w:top w:val="single" w:sz="4" w:space="0" w:color="auto"/>
                  <w:left w:val="single" w:sz="4" w:space="0" w:color="auto"/>
                  <w:bottom w:val="single" w:sz="4" w:space="0" w:color="auto"/>
                  <w:right w:val="single" w:sz="4" w:space="0" w:color="auto"/>
                </w:tcBorders>
                <w:hideMark/>
              </w:tcPr>
            </w:tcPrChange>
          </w:tcPr>
          <w:p w14:paraId="21D08781" w14:textId="77777777" w:rsidR="00355505" w:rsidRDefault="00355505" w:rsidP="00355505">
            <w:pPr>
              <w:jc w:val="right"/>
            </w:pPr>
            <w:r>
              <w:t>-7.4%</w:t>
            </w:r>
          </w:p>
        </w:tc>
        <w:tc>
          <w:tcPr>
            <w:tcW w:w="727" w:type="dxa"/>
            <w:tcBorders>
              <w:top w:val="single" w:sz="4" w:space="0" w:color="auto"/>
              <w:left w:val="single" w:sz="4" w:space="0" w:color="auto"/>
              <w:bottom w:val="single" w:sz="4" w:space="0" w:color="auto"/>
              <w:right w:val="single" w:sz="4" w:space="0" w:color="auto"/>
            </w:tcBorders>
            <w:tcPrChange w:id="1053"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314F5A47" w14:textId="39AC8554" w:rsidR="00355505" w:rsidRDefault="00355505" w:rsidP="00355505">
            <w:pPr>
              <w:jc w:val="right"/>
              <w:rPr>
                <w:ins w:id="1054" w:author="Alotaibi, Raed" w:date="2019-05-22T14:23:00Z"/>
              </w:rPr>
            </w:pPr>
            <w:ins w:id="1055" w:author="Alotaibi, Raed" w:date="2019-05-22T14:23:00Z">
              <w:r>
                <w:t>16.8%</w:t>
              </w:r>
            </w:ins>
          </w:p>
        </w:tc>
        <w:tc>
          <w:tcPr>
            <w:tcW w:w="727" w:type="dxa"/>
            <w:tcBorders>
              <w:top w:val="single" w:sz="4" w:space="0" w:color="auto"/>
              <w:left w:val="single" w:sz="4" w:space="0" w:color="auto"/>
              <w:bottom w:val="single" w:sz="4" w:space="0" w:color="auto"/>
              <w:right w:val="single" w:sz="4" w:space="0" w:color="auto"/>
            </w:tcBorders>
            <w:tcPrChange w:id="1056"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4C471302" w14:textId="2A83B957" w:rsidR="00355505" w:rsidRDefault="00355505" w:rsidP="00355505">
            <w:pPr>
              <w:jc w:val="right"/>
              <w:rPr>
                <w:ins w:id="1057" w:author="Alotaibi, Raed" w:date="2019-05-22T14:23:00Z"/>
              </w:rPr>
            </w:pPr>
            <w:ins w:id="1058" w:author="Alotaibi, Raed" w:date="2019-05-22T14:23:00Z">
              <w:r>
                <w:t>17.1%</w:t>
              </w:r>
            </w:ins>
          </w:p>
        </w:tc>
        <w:tc>
          <w:tcPr>
            <w:tcW w:w="727" w:type="dxa"/>
            <w:tcBorders>
              <w:top w:val="single" w:sz="4" w:space="0" w:color="auto"/>
              <w:left w:val="single" w:sz="4" w:space="0" w:color="auto"/>
              <w:bottom w:val="single" w:sz="4" w:space="0" w:color="auto"/>
              <w:right w:val="single" w:sz="4" w:space="0" w:color="auto"/>
            </w:tcBorders>
            <w:tcPrChange w:id="1059"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5DB11CED" w14:textId="1A69FF92" w:rsidR="00355505" w:rsidRDefault="00355505" w:rsidP="00355505">
            <w:pPr>
              <w:jc w:val="right"/>
              <w:rPr>
                <w:ins w:id="1060" w:author="Alotaibi, Raed" w:date="2019-05-22T14:23:00Z"/>
              </w:rPr>
            </w:pPr>
            <w:ins w:id="1061" w:author="Alotaibi, Raed" w:date="2019-05-22T14:23:00Z">
              <w:r>
                <w:t>-0.3%</w:t>
              </w:r>
            </w:ins>
          </w:p>
        </w:tc>
        <w:tc>
          <w:tcPr>
            <w:tcW w:w="727" w:type="dxa"/>
            <w:tcBorders>
              <w:top w:val="single" w:sz="4" w:space="0" w:color="auto"/>
              <w:left w:val="single" w:sz="4" w:space="0" w:color="auto"/>
              <w:bottom w:val="single" w:sz="4" w:space="0" w:color="auto"/>
              <w:right w:val="single" w:sz="4" w:space="0" w:color="auto"/>
            </w:tcBorders>
            <w:tcPrChange w:id="1062"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6EAF8AD5" w14:textId="6F7E4A05" w:rsidR="00355505" w:rsidRDefault="00355505" w:rsidP="00355505">
            <w:pPr>
              <w:jc w:val="right"/>
              <w:rPr>
                <w:ins w:id="1063" w:author="Alotaibi, Raed" w:date="2019-05-22T14:23:00Z"/>
              </w:rPr>
            </w:pPr>
            <w:ins w:id="1064" w:author="Alotaibi, Raed" w:date="2019-05-22T14:23:00Z">
              <w:r>
                <w:t>-1.8%</w:t>
              </w:r>
            </w:ins>
          </w:p>
        </w:tc>
      </w:tr>
      <w:tr w:rsidR="00355505" w14:paraId="7DEACBBA" w14:textId="08D3818A" w:rsidTr="00355505">
        <w:trPr>
          <w:trHeight w:val="323"/>
          <w:trPrChange w:id="1065" w:author="Alotaibi, Raed" w:date="2019-05-22T14:23:00Z">
            <w:trPr>
              <w:trHeight w:val="323"/>
            </w:trPr>
          </w:trPrChange>
        </w:trPr>
        <w:tc>
          <w:tcPr>
            <w:tcW w:w="2155" w:type="dxa"/>
            <w:tcBorders>
              <w:top w:val="single" w:sz="4" w:space="0" w:color="auto"/>
              <w:left w:val="single" w:sz="4" w:space="0" w:color="auto"/>
              <w:bottom w:val="single" w:sz="4" w:space="0" w:color="auto"/>
              <w:right w:val="single" w:sz="4" w:space="0" w:color="auto"/>
            </w:tcBorders>
            <w:hideMark/>
            <w:tcPrChange w:id="1066" w:author="Alotaibi, Raed" w:date="2019-05-22T14:23:00Z">
              <w:tcPr>
                <w:tcW w:w="2155" w:type="dxa"/>
                <w:tcBorders>
                  <w:top w:val="single" w:sz="4" w:space="0" w:color="auto"/>
                  <w:left w:val="single" w:sz="4" w:space="0" w:color="auto"/>
                  <w:bottom w:val="single" w:sz="4" w:space="0" w:color="auto"/>
                  <w:right w:val="single" w:sz="4" w:space="0" w:color="auto"/>
                </w:tcBorders>
                <w:hideMark/>
              </w:tcPr>
            </w:tcPrChange>
          </w:tcPr>
          <w:p w14:paraId="717CB4D3" w14:textId="1E5748D6" w:rsidR="00355505" w:rsidRDefault="00355505" w:rsidP="00355505">
            <w:pPr>
              <w:rPr>
                <w:b/>
                <w:bCs/>
              </w:rPr>
            </w:pPr>
            <w:r>
              <w:rPr>
                <w:rFonts w:cstheme="minorHAnsi"/>
                <w:b/>
                <w:bCs/>
              </w:rPr>
              <w:t>≥$75,000</w:t>
            </w:r>
          </w:p>
        </w:tc>
        <w:tc>
          <w:tcPr>
            <w:tcW w:w="1080" w:type="dxa"/>
            <w:tcBorders>
              <w:top w:val="single" w:sz="4" w:space="0" w:color="auto"/>
              <w:left w:val="single" w:sz="4" w:space="0" w:color="auto"/>
              <w:bottom w:val="single" w:sz="4" w:space="0" w:color="auto"/>
              <w:right w:val="single" w:sz="4" w:space="0" w:color="auto"/>
            </w:tcBorders>
            <w:noWrap/>
            <w:hideMark/>
            <w:tcPrChange w:id="1067" w:author="Alotaibi, Raed" w:date="2019-05-22T14:23:00Z">
              <w:tcPr>
                <w:tcW w:w="1080" w:type="dxa"/>
                <w:tcBorders>
                  <w:top w:val="single" w:sz="4" w:space="0" w:color="auto"/>
                  <w:left w:val="single" w:sz="4" w:space="0" w:color="auto"/>
                  <w:bottom w:val="single" w:sz="4" w:space="0" w:color="auto"/>
                  <w:right w:val="single" w:sz="4" w:space="0" w:color="auto"/>
                </w:tcBorders>
                <w:noWrap/>
                <w:hideMark/>
              </w:tcPr>
            </w:tcPrChange>
          </w:tcPr>
          <w:p w14:paraId="5831FBCF" w14:textId="77777777" w:rsidR="00355505" w:rsidRDefault="00355505" w:rsidP="00355505">
            <w:pPr>
              <w:jc w:val="right"/>
            </w:pPr>
            <w:r>
              <w:t>178,497</w:t>
            </w:r>
          </w:p>
        </w:tc>
        <w:tc>
          <w:tcPr>
            <w:tcW w:w="975" w:type="dxa"/>
            <w:tcBorders>
              <w:top w:val="single" w:sz="4" w:space="0" w:color="auto"/>
              <w:left w:val="single" w:sz="4" w:space="0" w:color="auto"/>
              <w:bottom w:val="single" w:sz="4" w:space="0" w:color="auto"/>
              <w:right w:val="single" w:sz="4" w:space="0" w:color="auto"/>
            </w:tcBorders>
            <w:noWrap/>
            <w:hideMark/>
            <w:tcPrChange w:id="1068" w:author="Alotaibi, Raed" w:date="2019-05-22T14:23:00Z">
              <w:tcPr>
                <w:tcW w:w="975" w:type="dxa"/>
                <w:tcBorders>
                  <w:top w:val="single" w:sz="4" w:space="0" w:color="auto"/>
                  <w:left w:val="single" w:sz="4" w:space="0" w:color="auto"/>
                  <w:bottom w:val="single" w:sz="4" w:space="0" w:color="auto"/>
                  <w:right w:val="single" w:sz="4" w:space="0" w:color="auto"/>
                </w:tcBorders>
                <w:noWrap/>
                <w:hideMark/>
              </w:tcPr>
            </w:tcPrChange>
          </w:tcPr>
          <w:p w14:paraId="10962977" w14:textId="77777777" w:rsidR="00355505" w:rsidRDefault="00355505" w:rsidP="00355505">
            <w:pPr>
              <w:jc w:val="right"/>
            </w:pPr>
            <w:r>
              <w:t>191,621</w:t>
            </w:r>
          </w:p>
        </w:tc>
        <w:tc>
          <w:tcPr>
            <w:tcW w:w="896" w:type="dxa"/>
            <w:tcBorders>
              <w:top w:val="single" w:sz="4" w:space="0" w:color="auto"/>
              <w:left w:val="single" w:sz="4" w:space="0" w:color="auto"/>
              <w:bottom w:val="single" w:sz="4" w:space="0" w:color="auto"/>
              <w:right w:val="single" w:sz="4" w:space="0" w:color="auto"/>
            </w:tcBorders>
            <w:noWrap/>
            <w:hideMark/>
            <w:tcPrChange w:id="1069" w:author="Alotaibi, Raed" w:date="2019-05-22T14:23:00Z">
              <w:tcPr>
                <w:tcW w:w="896" w:type="dxa"/>
                <w:tcBorders>
                  <w:top w:val="single" w:sz="4" w:space="0" w:color="auto"/>
                  <w:left w:val="single" w:sz="4" w:space="0" w:color="auto"/>
                  <w:bottom w:val="single" w:sz="4" w:space="0" w:color="auto"/>
                  <w:right w:val="single" w:sz="4" w:space="0" w:color="auto"/>
                </w:tcBorders>
                <w:noWrap/>
                <w:hideMark/>
              </w:tcPr>
            </w:tcPrChange>
          </w:tcPr>
          <w:p w14:paraId="6BC177F8" w14:textId="77777777" w:rsidR="00355505" w:rsidRDefault="00355505" w:rsidP="00355505">
            <w:pPr>
              <w:jc w:val="right"/>
            </w:pPr>
            <w:r>
              <w:t>-13,123</w:t>
            </w:r>
          </w:p>
        </w:tc>
        <w:tc>
          <w:tcPr>
            <w:tcW w:w="744" w:type="dxa"/>
            <w:tcBorders>
              <w:top w:val="single" w:sz="4" w:space="0" w:color="auto"/>
              <w:left w:val="single" w:sz="4" w:space="0" w:color="auto"/>
              <w:bottom w:val="single" w:sz="4" w:space="0" w:color="auto"/>
              <w:right w:val="single" w:sz="4" w:space="0" w:color="auto"/>
            </w:tcBorders>
            <w:noWrap/>
            <w:hideMark/>
            <w:tcPrChange w:id="1070" w:author="Alotaibi, Raed" w:date="2019-05-22T14:23:00Z">
              <w:tcPr>
                <w:tcW w:w="744" w:type="dxa"/>
                <w:tcBorders>
                  <w:top w:val="single" w:sz="4" w:space="0" w:color="auto"/>
                  <w:left w:val="single" w:sz="4" w:space="0" w:color="auto"/>
                  <w:bottom w:val="single" w:sz="4" w:space="0" w:color="auto"/>
                  <w:right w:val="single" w:sz="4" w:space="0" w:color="auto"/>
                </w:tcBorders>
                <w:noWrap/>
                <w:hideMark/>
              </w:tcPr>
            </w:tcPrChange>
          </w:tcPr>
          <w:p w14:paraId="782458B4" w14:textId="77777777" w:rsidR="00355505" w:rsidRDefault="00355505" w:rsidP="00355505">
            <w:pPr>
              <w:jc w:val="right"/>
            </w:pPr>
            <w:r>
              <w:t>-6.8%</w:t>
            </w:r>
          </w:p>
        </w:tc>
        <w:tc>
          <w:tcPr>
            <w:tcW w:w="968" w:type="dxa"/>
            <w:tcBorders>
              <w:top w:val="single" w:sz="4" w:space="0" w:color="auto"/>
              <w:left w:val="single" w:sz="4" w:space="0" w:color="auto"/>
              <w:bottom w:val="single" w:sz="4" w:space="0" w:color="auto"/>
              <w:right w:val="single" w:sz="4" w:space="0" w:color="auto"/>
            </w:tcBorders>
            <w:hideMark/>
            <w:tcPrChange w:id="1071" w:author="Alotaibi, Raed" w:date="2019-05-22T14:23:00Z">
              <w:tcPr>
                <w:tcW w:w="968" w:type="dxa"/>
                <w:tcBorders>
                  <w:top w:val="single" w:sz="4" w:space="0" w:color="auto"/>
                  <w:left w:val="single" w:sz="4" w:space="0" w:color="auto"/>
                  <w:bottom w:val="single" w:sz="4" w:space="0" w:color="auto"/>
                  <w:right w:val="single" w:sz="4" w:space="0" w:color="auto"/>
                </w:tcBorders>
                <w:hideMark/>
              </w:tcPr>
            </w:tcPrChange>
          </w:tcPr>
          <w:p w14:paraId="256BFC16" w14:textId="77777777" w:rsidR="00355505" w:rsidRDefault="00355505" w:rsidP="00355505">
            <w:pPr>
              <w:jc w:val="right"/>
            </w:pPr>
            <w:r>
              <w:t>32,133</w:t>
            </w:r>
          </w:p>
        </w:tc>
        <w:tc>
          <w:tcPr>
            <w:tcW w:w="1007" w:type="dxa"/>
            <w:tcBorders>
              <w:top w:val="single" w:sz="4" w:space="0" w:color="auto"/>
              <w:left w:val="single" w:sz="4" w:space="0" w:color="auto"/>
              <w:bottom w:val="single" w:sz="4" w:space="0" w:color="auto"/>
              <w:right w:val="single" w:sz="4" w:space="0" w:color="auto"/>
            </w:tcBorders>
            <w:hideMark/>
            <w:tcPrChange w:id="1072" w:author="Alotaibi, Raed" w:date="2019-05-22T14:23:00Z">
              <w:tcPr>
                <w:tcW w:w="1007" w:type="dxa"/>
                <w:tcBorders>
                  <w:top w:val="single" w:sz="4" w:space="0" w:color="auto"/>
                  <w:left w:val="single" w:sz="4" w:space="0" w:color="auto"/>
                  <w:bottom w:val="single" w:sz="4" w:space="0" w:color="auto"/>
                  <w:right w:val="single" w:sz="4" w:space="0" w:color="auto"/>
                </w:tcBorders>
                <w:hideMark/>
              </w:tcPr>
            </w:tcPrChange>
          </w:tcPr>
          <w:p w14:paraId="3AB293DC" w14:textId="77777777" w:rsidR="00355505" w:rsidRDefault="00355505" w:rsidP="00355505">
            <w:pPr>
              <w:jc w:val="right"/>
            </w:pPr>
            <w:r>
              <w:t>35,128</w:t>
            </w:r>
          </w:p>
        </w:tc>
        <w:tc>
          <w:tcPr>
            <w:tcW w:w="798" w:type="dxa"/>
            <w:tcBorders>
              <w:top w:val="single" w:sz="4" w:space="0" w:color="auto"/>
              <w:left w:val="single" w:sz="4" w:space="0" w:color="auto"/>
              <w:bottom w:val="single" w:sz="4" w:space="0" w:color="auto"/>
              <w:right w:val="single" w:sz="4" w:space="0" w:color="auto"/>
            </w:tcBorders>
            <w:hideMark/>
            <w:tcPrChange w:id="1073" w:author="Alotaibi, Raed" w:date="2019-05-22T14:23:00Z">
              <w:tcPr>
                <w:tcW w:w="798" w:type="dxa"/>
                <w:tcBorders>
                  <w:top w:val="single" w:sz="4" w:space="0" w:color="auto"/>
                  <w:left w:val="single" w:sz="4" w:space="0" w:color="auto"/>
                  <w:bottom w:val="single" w:sz="4" w:space="0" w:color="auto"/>
                  <w:right w:val="single" w:sz="4" w:space="0" w:color="auto"/>
                </w:tcBorders>
                <w:hideMark/>
              </w:tcPr>
            </w:tcPrChange>
          </w:tcPr>
          <w:p w14:paraId="6FDF3DC7" w14:textId="77777777" w:rsidR="00355505" w:rsidRDefault="00355505" w:rsidP="00355505">
            <w:pPr>
              <w:jc w:val="right"/>
            </w:pPr>
            <w:r>
              <w:t>-2,994</w:t>
            </w:r>
          </w:p>
        </w:tc>
        <w:tc>
          <w:tcPr>
            <w:tcW w:w="727" w:type="dxa"/>
            <w:tcBorders>
              <w:top w:val="single" w:sz="4" w:space="0" w:color="auto"/>
              <w:left w:val="single" w:sz="4" w:space="0" w:color="auto"/>
              <w:bottom w:val="single" w:sz="4" w:space="0" w:color="auto"/>
              <w:right w:val="single" w:sz="4" w:space="0" w:color="auto"/>
            </w:tcBorders>
            <w:hideMark/>
            <w:tcPrChange w:id="1074" w:author="Alotaibi, Raed" w:date="2019-05-22T14:23:00Z">
              <w:tcPr>
                <w:tcW w:w="727" w:type="dxa"/>
                <w:tcBorders>
                  <w:top w:val="single" w:sz="4" w:space="0" w:color="auto"/>
                  <w:left w:val="single" w:sz="4" w:space="0" w:color="auto"/>
                  <w:bottom w:val="single" w:sz="4" w:space="0" w:color="auto"/>
                  <w:right w:val="single" w:sz="4" w:space="0" w:color="auto"/>
                </w:tcBorders>
                <w:hideMark/>
              </w:tcPr>
            </w:tcPrChange>
          </w:tcPr>
          <w:p w14:paraId="6251F9D8" w14:textId="77777777" w:rsidR="00355505" w:rsidRDefault="00355505" w:rsidP="00355505">
            <w:pPr>
              <w:jc w:val="right"/>
            </w:pPr>
            <w:r>
              <w:t>-8.5%</w:t>
            </w:r>
          </w:p>
        </w:tc>
        <w:tc>
          <w:tcPr>
            <w:tcW w:w="727" w:type="dxa"/>
            <w:tcBorders>
              <w:top w:val="single" w:sz="4" w:space="0" w:color="auto"/>
              <w:left w:val="single" w:sz="4" w:space="0" w:color="auto"/>
              <w:bottom w:val="single" w:sz="4" w:space="0" w:color="auto"/>
              <w:right w:val="single" w:sz="4" w:space="0" w:color="auto"/>
            </w:tcBorders>
            <w:tcPrChange w:id="1075"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1BDB0127" w14:textId="5AEA94AE" w:rsidR="00355505" w:rsidRDefault="00355505" w:rsidP="00355505">
            <w:pPr>
              <w:jc w:val="right"/>
              <w:rPr>
                <w:ins w:id="1076" w:author="Alotaibi, Raed" w:date="2019-05-22T14:23:00Z"/>
              </w:rPr>
            </w:pPr>
            <w:ins w:id="1077" w:author="Alotaibi, Raed" w:date="2019-05-22T14:23:00Z">
              <w:r>
                <w:t>18.0%</w:t>
              </w:r>
            </w:ins>
          </w:p>
        </w:tc>
        <w:tc>
          <w:tcPr>
            <w:tcW w:w="727" w:type="dxa"/>
            <w:tcBorders>
              <w:top w:val="single" w:sz="4" w:space="0" w:color="auto"/>
              <w:left w:val="single" w:sz="4" w:space="0" w:color="auto"/>
              <w:bottom w:val="single" w:sz="4" w:space="0" w:color="auto"/>
              <w:right w:val="single" w:sz="4" w:space="0" w:color="auto"/>
            </w:tcBorders>
            <w:tcPrChange w:id="1078"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3BC7EF76" w14:textId="7456C295" w:rsidR="00355505" w:rsidRDefault="00355505" w:rsidP="00355505">
            <w:pPr>
              <w:jc w:val="right"/>
              <w:rPr>
                <w:ins w:id="1079" w:author="Alotaibi, Raed" w:date="2019-05-22T14:23:00Z"/>
              </w:rPr>
            </w:pPr>
            <w:ins w:id="1080" w:author="Alotaibi, Raed" w:date="2019-05-22T14:23:00Z">
              <w:r>
                <w:t>18.3%</w:t>
              </w:r>
            </w:ins>
          </w:p>
        </w:tc>
        <w:tc>
          <w:tcPr>
            <w:tcW w:w="727" w:type="dxa"/>
            <w:tcBorders>
              <w:top w:val="single" w:sz="4" w:space="0" w:color="auto"/>
              <w:left w:val="single" w:sz="4" w:space="0" w:color="auto"/>
              <w:bottom w:val="single" w:sz="4" w:space="0" w:color="auto"/>
              <w:right w:val="single" w:sz="4" w:space="0" w:color="auto"/>
            </w:tcBorders>
            <w:tcPrChange w:id="1081"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003A67D9" w14:textId="3F73B322" w:rsidR="00355505" w:rsidRDefault="00355505" w:rsidP="00355505">
            <w:pPr>
              <w:jc w:val="right"/>
              <w:rPr>
                <w:ins w:id="1082" w:author="Alotaibi, Raed" w:date="2019-05-22T14:23:00Z"/>
              </w:rPr>
            </w:pPr>
            <w:ins w:id="1083" w:author="Alotaibi, Raed" w:date="2019-05-22T14:23:00Z">
              <w:r>
                <w:t>-0.3%</w:t>
              </w:r>
            </w:ins>
          </w:p>
        </w:tc>
        <w:tc>
          <w:tcPr>
            <w:tcW w:w="727" w:type="dxa"/>
            <w:tcBorders>
              <w:top w:val="single" w:sz="4" w:space="0" w:color="auto"/>
              <w:left w:val="single" w:sz="4" w:space="0" w:color="auto"/>
              <w:bottom w:val="single" w:sz="4" w:space="0" w:color="auto"/>
              <w:right w:val="single" w:sz="4" w:space="0" w:color="auto"/>
            </w:tcBorders>
            <w:tcPrChange w:id="1084" w:author="Alotaibi, Raed" w:date="2019-05-22T14:23:00Z">
              <w:tcPr>
                <w:tcW w:w="727" w:type="dxa"/>
                <w:tcBorders>
                  <w:top w:val="single" w:sz="4" w:space="0" w:color="auto"/>
                  <w:left w:val="single" w:sz="4" w:space="0" w:color="auto"/>
                  <w:bottom w:val="single" w:sz="4" w:space="0" w:color="auto"/>
                  <w:right w:val="single" w:sz="4" w:space="0" w:color="auto"/>
                </w:tcBorders>
              </w:tcPr>
            </w:tcPrChange>
          </w:tcPr>
          <w:p w14:paraId="5BAEAB79" w14:textId="54ABF37F" w:rsidR="00355505" w:rsidRDefault="00355505" w:rsidP="00355505">
            <w:pPr>
              <w:jc w:val="right"/>
              <w:rPr>
                <w:ins w:id="1085" w:author="Alotaibi, Raed" w:date="2019-05-22T14:23:00Z"/>
              </w:rPr>
            </w:pPr>
            <w:ins w:id="1086" w:author="Alotaibi, Raed" w:date="2019-05-22T14:23:00Z">
              <w:r>
                <w:t>-1.8%</w:t>
              </w:r>
            </w:ins>
          </w:p>
        </w:tc>
      </w:tr>
    </w:tbl>
    <w:p w14:paraId="33968CDE" w14:textId="77777777" w:rsidR="00265584" w:rsidRDefault="00265584" w:rsidP="00265584">
      <w:pPr>
        <w:rPr>
          <w:b/>
          <w:bCs/>
        </w:rPr>
      </w:pPr>
    </w:p>
    <w:p w14:paraId="31A6E283" w14:textId="19BB0A88" w:rsidR="00265584" w:rsidDel="00D34400" w:rsidRDefault="00747FB0" w:rsidP="00077D15">
      <w:pPr>
        <w:pStyle w:val="ListParagraph"/>
        <w:numPr>
          <w:ilvl w:val="0"/>
          <w:numId w:val="15"/>
        </w:numPr>
        <w:spacing w:line="256" w:lineRule="auto"/>
        <w:rPr>
          <w:del w:id="1087" w:author="Alotaibi, Raed" w:date="2019-05-21T11:39:00Z"/>
          <w:b/>
          <w:bCs/>
        </w:rPr>
      </w:pPr>
      <w:del w:id="1088" w:author="Alotaibi, Raed" w:date="2019-05-21T11:39:00Z">
        <w:r w:rsidDel="00D34400">
          <w:rPr>
            <w:b/>
            <w:bCs/>
          </w:rPr>
          <w:delText xml:space="preserve">Table 7: </w:delText>
        </w:r>
        <w:r w:rsidR="00265584" w:rsidDel="00D34400">
          <w:rPr>
            <w:b/>
            <w:bCs/>
          </w:rPr>
          <w:delText>Comparing results of state-specific attributable fraction with original incidence estimates</w:delText>
        </w:r>
      </w:del>
    </w:p>
    <w:tbl>
      <w:tblPr>
        <w:tblStyle w:val="TableGrid"/>
        <w:tblW w:w="1702" w:type="pct"/>
        <w:tblLook w:val="04A0" w:firstRow="1" w:lastRow="0" w:firstColumn="1" w:lastColumn="0" w:noHBand="0" w:noVBand="1"/>
      </w:tblPr>
      <w:tblGrid>
        <w:gridCol w:w="3183"/>
      </w:tblGrid>
      <w:tr w:rsidR="00355505" w:rsidDel="00355505" w14:paraId="15AABCE6" w14:textId="0CB8117D" w:rsidTr="00355505">
        <w:trPr>
          <w:trHeight w:val="151"/>
          <w:del w:id="1089" w:author="Alotaibi, Raed" w:date="2019-05-22T14:23:00Z"/>
        </w:trPr>
        <w:tc>
          <w:tcPr>
            <w:tcW w:w="5000" w:type="pct"/>
            <w:tcBorders>
              <w:top w:val="single" w:sz="4" w:space="0" w:color="auto"/>
              <w:left w:val="single" w:sz="4" w:space="0" w:color="auto"/>
              <w:bottom w:val="single" w:sz="4" w:space="0" w:color="auto"/>
              <w:right w:val="single" w:sz="4" w:space="0" w:color="auto"/>
            </w:tcBorders>
            <w:noWrap/>
            <w:hideMark/>
          </w:tcPr>
          <w:p w14:paraId="6A4C8877" w14:textId="0C90090E" w:rsidR="00355505" w:rsidDel="00355505" w:rsidRDefault="00355505">
            <w:pPr>
              <w:rPr>
                <w:del w:id="1090" w:author="Alotaibi, Raed" w:date="2019-05-22T14:23:00Z"/>
                <w:b/>
                <w:bCs/>
              </w:rPr>
            </w:pPr>
          </w:p>
        </w:tc>
      </w:tr>
      <w:tr w:rsidR="00355505" w:rsidDel="00355505" w14:paraId="16E9B51A" w14:textId="337B3D0C" w:rsidTr="00355505">
        <w:trPr>
          <w:trHeight w:val="151"/>
          <w:del w:id="1091"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521D8F4E" w14:textId="0C83B31E" w:rsidR="00355505" w:rsidDel="00355505" w:rsidRDefault="00355505">
            <w:pPr>
              <w:rPr>
                <w:del w:id="1092" w:author="Alotaibi, Raed" w:date="2019-05-22T14:23:00Z"/>
                <w:b/>
                <w:bCs/>
              </w:rPr>
            </w:pPr>
            <w:del w:id="1093" w:author="Alotaibi, Raed" w:date="2019-05-22T14:23:00Z">
              <w:r w:rsidDel="00355505">
                <w:rPr>
                  <w:b/>
                  <w:bCs/>
                </w:rPr>
                <w:delText>Total</w:delText>
              </w:r>
            </w:del>
          </w:p>
        </w:tc>
      </w:tr>
      <w:tr w:rsidR="00355505" w:rsidDel="00355505" w14:paraId="20647432" w14:textId="050ABDE5" w:rsidTr="00355505">
        <w:trPr>
          <w:trHeight w:val="151"/>
          <w:del w:id="1094"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1ED55A13" w14:textId="19E1C336" w:rsidR="00355505" w:rsidDel="00355505" w:rsidRDefault="00355505">
            <w:pPr>
              <w:rPr>
                <w:del w:id="1095" w:author="Alotaibi, Raed" w:date="2019-05-22T14:23:00Z"/>
                <w:b/>
                <w:bCs/>
              </w:rPr>
            </w:pPr>
            <w:del w:id="1096" w:author="Alotaibi, Raed" w:date="2019-05-22T14:23:00Z">
              <w:r w:rsidDel="00355505">
                <w:rPr>
                  <w:b/>
                  <w:bCs/>
                </w:rPr>
                <w:delText>Rural</w:delText>
              </w:r>
            </w:del>
          </w:p>
        </w:tc>
      </w:tr>
      <w:tr w:rsidR="00355505" w:rsidDel="00355505" w14:paraId="548E9EE4" w14:textId="5CCCFF27" w:rsidTr="00355505">
        <w:trPr>
          <w:trHeight w:val="296"/>
          <w:del w:id="1097"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48CA60CE" w14:textId="0823B46A" w:rsidR="00355505" w:rsidDel="00355505" w:rsidRDefault="00355505">
            <w:pPr>
              <w:rPr>
                <w:del w:id="1098" w:author="Alotaibi, Raed" w:date="2019-05-22T14:23:00Z"/>
                <w:b/>
                <w:bCs/>
              </w:rPr>
            </w:pPr>
            <w:del w:id="1099" w:author="Alotaibi, Raed" w:date="2019-05-22T14:23:00Z">
              <w:r w:rsidDel="00355505">
                <w:rPr>
                  <w:b/>
                  <w:bCs/>
                </w:rPr>
                <w:delText>Urban cluster</w:delText>
              </w:r>
            </w:del>
          </w:p>
        </w:tc>
      </w:tr>
      <w:tr w:rsidR="00355505" w:rsidDel="00355505" w14:paraId="58040487" w14:textId="2F526A31" w:rsidTr="00355505">
        <w:trPr>
          <w:trHeight w:val="296"/>
          <w:del w:id="1100"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7E727C46" w14:textId="3F65614C" w:rsidR="00355505" w:rsidDel="00355505" w:rsidRDefault="00355505">
            <w:pPr>
              <w:rPr>
                <w:del w:id="1101" w:author="Alotaibi, Raed" w:date="2019-05-22T14:23:00Z"/>
                <w:b/>
                <w:bCs/>
              </w:rPr>
            </w:pPr>
            <w:del w:id="1102" w:author="Alotaibi, Raed" w:date="2019-05-22T14:23:00Z">
              <w:r w:rsidDel="00355505">
                <w:rPr>
                  <w:b/>
                  <w:bCs/>
                </w:rPr>
                <w:delText>Urbanized area</w:delText>
              </w:r>
            </w:del>
          </w:p>
        </w:tc>
      </w:tr>
      <w:tr w:rsidR="00355505" w:rsidDel="00355505" w14:paraId="3BB0DAFE" w14:textId="031AD5E6" w:rsidTr="00355505">
        <w:trPr>
          <w:trHeight w:val="151"/>
          <w:del w:id="1103"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2D2E9E9D" w14:textId="07C09B84" w:rsidR="00355505" w:rsidDel="00355505" w:rsidRDefault="00355505" w:rsidP="00015C82">
            <w:pPr>
              <w:rPr>
                <w:del w:id="1104" w:author="Alotaibi, Raed" w:date="2019-05-22T14:23:00Z"/>
                <w:b/>
                <w:bCs/>
              </w:rPr>
            </w:pPr>
            <w:del w:id="1105" w:author="Alotaibi, Raed" w:date="2019-05-22T14:23:00Z">
              <w:r w:rsidDel="00355505">
                <w:rPr>
                  <w:b/>
                  <w:bCs/>
                </w:rPr>
                <w:delText>&lt;$20,000</w:delText>
              </w:r>
            </w:del>
          </w:p>
        </w:tc>
      </w:tr>
      <w:tr w:rsidR="00355505" w:rsidDel="00355505" w14:paraId="5FB508BA" w14:textId="2377FC84" w:rsidTr="00355505">
        <w:trPr>
          <w:trHeight w:val="296"/>
          <w:del w:id="1106"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0ACE0364" w14:textId="378C7BD9" w:rsidR="00355505" w:rsidDel="00355505" w:rsidRDefault="00355505" w:rsidP="00015C82">
            <w:pPr>
              <w:rPr>
                <w:del w:id="1107" w:author="Alotaibi, Raed" w:date="2019-05-22T14:23:00Z"/>
                <w:b/>
                <w:bCs/>
              </w:rPr>
            </w:pPr>
            <w:del w:id="1108" w:author="Alotaibi, Raed" w:date="2019-05-22T14:23:00Z">
              <w:r w:rsidDel="00355505">
                <w:rPr>
                  <w:b/>
                  <w:bCs/>
                </w:rPr>
                <w:delText>$20,000 to &lt;$35,000</w:delText>
              </w:r>
            </w:del>
          </w:p>
        </w:tc>
      </w:tr>
      <w:tr w:rsidR="00355505" w:rsidDel="00355505" w14:paraId="5E25FED8" w14:textId="3EF90442" w:rsidTr="00355505">
        <w:trPr>
          <w:trHeight w:val="296"/>
          <w:del w:id="1109"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3F1CA41B" w14:textId="4D1F25C6" w:rsidR="00355505" w:rsidDel="00355505" w:rsidRDefault="00355505" w:rsidP="00015C82">
            <w:pPr>
              <w:rPr>
                <w:del w:id="1110" w:author="Alotaibi, Raed" w:date="2019-05-22T14:23:00Z"/>
                <w:b/>
                <w:bCs/>
              </w:rPr>
            </w:pPr>
            <w:del w:id="1111" w:author="Alotaibi, Raed" w:date="2019-05-22T14:23:00Z">
              <w:r w:rsidDel="00355505">
                <w:rPr>
                  <w:b/>
                  <w:bCs/>
                </w:rPr>
                <w:delText>$35,000 to &lt;$50,000</w:delText>
              </w:r>
            </w:del>
          </w:p>
        </w:tc>
      </w:tr>
      <w:tr w:rsidR="00355505" w:rsidDel="00355505" w14:paraId="31E15150" w14:textId="14FB32DF" w:rsidTr="00355505">
        <w:trPr>
          <w:trHeight w:val="296"/>
          <w:del w:id="1112"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72AE995B" w14:textId="72251DF5" w:rsidR="00355505" w:rsidDel="00355505" w:rsidRDefault="00355505" w:rsidP="00015C82">
            <w:pPr>
              <w:rPr>
                <w:del w:id="1113" w:author="Alotaibi, Raed" w:date="2019-05-22T14:23:00Z"/>
                <w:b/>
                <w:bCs/>
              </w:rPr>
            </w:pPr>
            <w:del w:id="1114" w:author="Alotaibi, Raed" w:date="2019-05-22T14:23:00Z">
              <w:r w:rsidDel="00355505">
                <w:rPr>
                  <w:b/>
                  <w:bCs/>
                </w:rPr>
                <w:delText>$50,000 to &lt;$75,000</w:delText>
              </w:r>
            </w:del>
          </w:p>
        </w:tc>
      </w:tr>
      <w:tr w:rsidR="00355505" w:rsidDel="00355505" w14:paraId="198913B4" w14:textId="14248A70" w:rsidTr="00355505">
        <w:trPr>
          <w:trHeight w:val="151"/>
          <w:del w:id="1115"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2BF930DF" w14:textId="111956D3" w:rsidR="00355505" w:rsidDel="00355505" w:rsidRDefault="00355505" w:rsidP="00015C82">
            <w:pPr>
              <w:rPr>
                <w:del w:id="1116" w:author="Alotaibi, Raed" w:date="2019-05-22T14:23:00Z"/>
                <w:b/>
                <w:bCs/>
              </w:rPr>
            </w:pPr>
            <w:del w:id="1117" w:author="Alotaibi, Raed" w:date="2019-05-22T14:23:00Z">
              <w:r w:rsidDel="00355505">
                <w:rPr>
                  <w:rFonts w:cstheme="minorHAnsi"/>
                  <w:b/>
                  <w:bCs/>
                </w:rPr>
                <w:delText>≥$75,000</w:delText>
              </w:r>
            </w:del>
          </w:p>
        </w:tc>
      </w:tr>
    </w:tbl>
    <w:p w14:paraId="3AC59272" w14:textId="77777777" w:rsidR="00265584" w:rsidRDefault="00265584" w:rsidP="00265584">
      <w:pPr>
        <w:rPr>
          <w:b/>
          <w:bCs/>
        </w:rPr>
      </w:pPr>
    </w:p>
    <w:p w14:paraId="488FDFC7" w14:textId="4EC8E302" w:rsidR="00265584" w:rsidDel="00D34400" w:rsidRDefault="00747FB0" w:rsidP="00077D15">
      <w:pPr>
        <w:pStyle w:val="ListParagraph"/>
        <w:numPr>
          <w:ilvl w:val="0"/>
          <w:numId w:val="15"/>
        </w:numPr>
        <w:spacing w:line="256" w:lineRule="auto"/>
        <w:rPr>
          <w:del w:id="1118" w:author="Alotaibi, Raed" w:date="2019-05-21T11:39:00Z"/>
          <w:b/>
          <w:bCs/>
        </w:rPr>
      </w:pPr>
      <w:del w:id="1119" w:author="Alotaibi, Raed" w:date="2019-05-21T11:39:00Z">
        <w:r w:rsidDel="00D34400">
          <w:rPr>
            <w:b/>
            <w:bCs/>
          </w:rPr>
          <w:delText xml:space="preserve">Table 8: </w:delText>
        </w:r>
        <w:r w:rsidR="00265584" w:rsidDel="00D34400">
          <w:rPr>
            <w:b/>
            <w:bCs/>
          </w:rPr>
          <w:delText>Comparing results by state</w:delText>
        </w:r>
      </w:del>
    </w:p>
    <w:p w14:paraId="2F28546B" w14:textId="5F65D232" w:rsidR="00D34400" w:rsidRDefault="00D34400">
      <w:pPr>
        <w:pStyle w:val="Caption"/>
        <w:keepNext/>
        <w:rPr>
          <w:ins w:id="1120" w:author="Alotaibi, Raed" w:date="2019-05-21T11:39:00Z"/>
        </w:rPr>
        <w:pPrChange w:id="1121" w:author="Alotaibi, Raed" w:date="2019-05-21T11:39:00Z">
          <w:pPr/>
        </w:pPrChange>
      </w:pPr>
      <w:bookmarkStart w:id="1122" w:name="_Ref9331847"/>
      <w:ins w:id="1123" w:author="Alotaibi, Raed" w:date="2019-05-21T11:39:00Z">
        <w:r>
          <w:t xml:space="preserve">Table </w:t>
        </w:r>
        <w:r>
          <w:fldChar w:fldCharType="begin"/>
        </w:r>
        <w:r>
          <w:instrText xml:space="preserve"> SEQ Table \* ARABIC </w:instrText>
        </w:r>
      </w:ins>
      <w:r>
        <w:fldChar w:fldCharType="separate"/>
      </w:r>
      <w:ins w:id="1124" w:author="Alotaibi, Raed" w:date="2019-05-21T11:41:00Z">
        <w:r>
          <w:rPr>
            <w:noProof/>
          </w:rPr>
          <w:t>8</w:t>
        </w:r>
      </w:ins>
      <w:ins w:id="1125" w:author="Alotaibi, Raed" w:date="2019-05-21T11:39:00Z">
        <w:r>
          <w:fldChar w:fldCharType="end"/>
        </w:r>
        <w:bookmarkEnd w:id="1122"/>
        <w:r>
          <w:t>: Comparing results by state</w:t>
        </w:r>
      </w:ins>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265584" w14:paraId="2EAF036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vAlign w:val="center"/>
            <w:hideMark/>
          </w:tcPr>
          <w:p w14:paraId="5288B041" w14:textId="77777777" w:rsidR="00265584" w:rsidRDefault="00265584">
            <w:pPr>
              <w:jc w:val="center"/>
              <w:rPr>
                <w:b/>
                <w:bCs/>
              </w:rPr>
            </w:pPr>
            <w:r>
              <w:rPr>
                <w:b/>
                <w:bCs/>
              </w:rPr>
              <w:t>State</w:t>
            </w:r>
          </w:p>
        </w:tc>
        <w:tc>
          <w:tcPr>
            <w:tcW w:w="1143" w:type="dxa"/>
            <w:tcBorders>
              <w:top w:val="single" w:sz="4" w:space="0" w:color="auto"/>
              <w:left w:val="single" w:sz="4" w:space="0" w:color="auto"/>
              <w:bottom w:val="single" w:sz="4" w:space="0" w:color="auto"/>
              <w:right w:val="single" w:sz="4" w:space="0" w:color="auto"/>
            </w:tcBorders>
            <w:noWrap/>
            <w:vAlign w:val="center"/>
            <w:hideMark/>
          </w:tcPr>
          <w:p w14:paraId="60DE9B15" w14:textId="77777777" w:rsidR="00265584" w:rsidRDefault="00265584">
            <w:pPr>
              <w:jc w:val="center"/>
              <w:rPr>
                <w:b/>
                <w:bCs/>
              </w:rPr>
            </w:pPr>
            <w:r>
              <w:rPr>
                <w:b/>
                <w:bCs/>
              </w:rPr>
              <w:t>State cases</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6F05CEE" w14:textId="77777777" w:rsidR="00265584" w:rsidRDefault="00265584">
            <w:pPr>
              <w:jc w:val="center"/>
              <w:rPr>
                <w:b/>
                <w:bCs/>
              </w:rPr>
            </w:pPr>
            <w:r>
              <w:rPr>
                <w:b/>
                <w:bCs/>
              </w:rPr>
              <w:t>Origin cases</w:t>
            </w:r>
          </w:p>
        </w:tc>
        <w:tc>
          <w:tcPr>
            <w:tcW w:w="990" w:type="dxa"/>
            <w:tcBorders>
              <w:top w:val="single" w:sz="4" w:space="0" w:color="auto"/>
              <w:left w:val="single" w:sz="4" w:space="0" w:color="auto"/>
              <w:bottom w:val="single" w:sz="4" w:space="0" w:color="auto"/>
              <w:right w:val="single" w:sz="4" w:space="0" w:color="auto"/>
            </w:tcBorders>
            <w:noWrap/>
            <w:vAlign w:val="center"/>
            <w:hideMark/>
          </w:tcPr>
          <w:p w14:paraId="5E29EA4E" w14:textId="77777777" w:rsidR="00265584" w:rsidRDefault="00265584">
            <w:pPr>
              <w:jc w:val="center"/>
              <w:rPr>
                <w:b/>
                <w:bCs/>
              </w:rPr>
            </w:pPr>
            <w:r>
              <w:rPr>
                <w:b/>
                <w:bCs/>
              </w:rPr>
              <w:t>Diff</w:t>
            </w:r>
          </w:p>
        </w:tc>
        <w:tc>
          <w:tcPr>
            <w:tcW w:w="858" w:type="dxa"/>
            <w:tcBorders>
              <w:top w:val="single" w:sz="4" w:space="0" w:color="auto"/>
              <w:left w:val="single" w:sz="4" w:space="0" w:color="auto"/>
              <w:bottom w:val="single" w:sz="4" w:space="0" w:color="auto"/>
              <w:right w:val="single" w:sz="4" w:space="0" w:color="auto"/>
            </w:tcBorders>
            <w:noWrap/>
            <w:vAlign w:val="center"/>
            <w:hideMark/>
          </w:tcPr>
          <w:p w14:paraId="090E95FF" w14:textId="77777777" w:rsidR="00265584" w:rsidRDefault="00265584">
            <w:pPr>
              <w:jc w:val="center"/>
              <w:rPr>
                <w:b/>
                <w:bCs/>
              </w:rPr>
            </w:pPr>
            <w:r>
              <w:rPr>
                <w:b/>
                <w:bCs/>
              </w:rPr>
              <w:t>% Diff</w:t>
            </w:r>
          </w:p>
        </w:tc>
        <w:tc>
          <w:tcPr>
            <w:tcW w:w="852" w:type="dxa"/>
            <w:tcBorders>
              <w:top w:val="single" w:sz="4" w:space="0" w:color="auto"/>
              <w:left w:val="single" w:sz="4" w:space="0" w:color="auto"/>
              <w:bottom w:val="single" w:sz="4" w:space="0" w:color="auto"/>
              <w:right w:val="single" w:sz="4" w:space="0" w:color="auto"/>
            </w:tcBorders>
            <w:noWrap/>
            <w:vAlign w:val="center"/>
            <w:hideMark/>
          </w:tcPr>
          <w:p w14:paraId="0F9CFB15" w14:textId="77777777" w:rsidR="00265584" w:rsidRDefault="00265584">
            <w:pPr>
              <w:jc w:val="center"/>
              <w:rPr>
                <w:b/>
                <w:bCs/>
              </w:rPr>
            </w:pPr>
            <w:r>
              <w:rPr>
                <w:b/>
                <w:bCs/>
              </w:rPr>
              <w:t>State AC</w:t>
            </w:r>
          </w:p>
        </w:tc>
        <w:tc>
          <w:tcPr>
            <w:tcW w:w="900" w:type="dxa"/>
            <w:tcBorders>
              <w:top w:val="single" w:sz="4" w:space="0" w:color="auto"/>
              <w:left w:val="single" w:sz="4" w:space="0" w:color="auto"/>
              <w:bottom w:val="single" w:sz="4" w:space="0" w:color="auto"/>
              <w:right w:val="single" w:sz="4" w:space="0" w:color="auto"/>
            </w:tcBorders>
            <w:noWrap/>
            <w:vAlign w:val="center"/>
            <w:hideMark/>
          </w:tcPr>
          <w:p w14:paraId="145904E3" w14:textId="77777777" w:rsidR="00265584" w:rsidRDefault="00265584">
            <w:pPr>
              <w:jc w:val="center"/>
              <w:rPr>
                <w:b/>
                <w:bCs/>
              </w:rPr>
            </w:pPr>
            <w:r>
              <w:rPr>
                <w:b/>
                <w:bCs/>
              </w:rPr>
              <w:t>Origin AC</w:t>
            </w:r>
          </w:p>
        </w:tc>
        <w:tc>
          <w:tcPr>
            <w:tcW w:w="810" w:type="dxa"/>
            <w:tcBorders>
              <w:top w:val="single" w:sz="4" w:space="0" w:color="auto"/>
              <w:left w:val="single" w:sz="4" w:space="0" w:color="auto"/>
              <w:bottom w:val="single" w:sz="4" w:space="0" w:color="auto"/>
              <w:right w:val="single" w:sz="4" w:space="0" w:color="auto"/>
            </w:tcBorders>
            <w:noWrap/>
            <w:vAlign w:val="center"/>
            <w:hideMark/>
          </w:tcPr>
          <w:p w14:paraId="361D2B0B" w14:textId="77777777" w:rsidR="00265584" w:rsidRDefault="00265584">
            <w:pPr>
              <w:jc w:val="center"/>
              <w:rPr>
                <w:b/>
                <w:bCs/>
              </w:rPr>
            </w:pPr>
            <w:r>
              <w:rPr>
                <w:b/>
                <w:bCs/>
              </w:rPr>
              <w:t>Diff</w:t>
            </w:r>
          </w:p>
        </w:tc>
        <w:tc>
          <w:tcPr>
            <w:tcW w:w="895" w:type="dxa"/>
            <w:tcBorders>
              <w:top w:val="single" w:sz="4" w:space="0" w:color="auto"/>
              <w:left w:val="single" w:sz="4" w:space="0" w:color="auto"/>
              <w:bottom w:val="single" w:sz="4" w:space="0" w:color="auto"/>
              <w:right w:val="single" w:sz="4" w:space="0" w:color="auto"/>
            </w:tcBorders>
            <w:noWrap/>
            <w:vAlign w:val="center"/>
            <w:hideMark/>
          </w:tcPr>
          <w:p w14:paraId="18090FC7" w14:textId="77777777" w:rsidR="00265584" w:rsidRDefault="00265584">
            <w:pPr>
              <w:jc w:val="center"/>
              <w:rPr>
                <w:b/>
                <w:bCs/>
              </w:rPr>
            </w:pPr>
            <w:r>
              <w:rPr>
                <w:b/>
                <w:bCs/>
              </w:rPr>
              <w:t>% Diff</w:t>
            </w:r>
          </w:p>
        </w:tc>
      </w:tr>
      <w:tr w:rsidR="00265584" w14:paraId="5EFDB18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B229CE1" w14:textId="77777777" w:rsidR="00265584" w:rsidRDefault="00265584">
            <w:r>
              <w:t>Montana</w:t>
            </w:r>
          </w:p>
        </w:tc>
        <w:tc>
          <w:tcPr>
            <w:tcW w:w="1143" w:type="dxa"/>
            <w:tcBorders>
              <w:top w:val="single" w:sz="4" w:space="0" w:color="auto"/>
              <w:left w:val="single" w:sz="4" w:space="0" w:color="auto"/>
              <w:bottom w:val="single" w:sz="4" w:space="0" w:color="auto"/>
              <w:right w:val="single" w:sz="4" w:space="0" w:color="auto"/>
            </w:tcBorders>
            <w:noWrap/>
            <w:hideMark/>
          </w:tcPr>
          <w:p w14:paraId="49E90D06" w14:textId="77777777" w:rsidR="00265584" w:rsidRDefault="00265584">
            <w:pPr>
              <w:jc w:val="right"/>
            </w:pPr>
            <w:r>
              <w:t>866</w:t>
            </w:r>
          </w:p>
        </w:tc>
        <w:tc>
          <w:tcPr>
            <w:tcW w:w="1009" w:type="dxa"/>
            <w:tcBorders>
              <w:top w:val="single" w:sz="4" w:space="0" w:color="auto"/>
              <w:left w:val="single" w:sz="4" w:space="0" w:color="auto"/>
              <w:bottom w:val="single" w:sz="4" w:space="0" w:color="auto"/>
              <w:right w:val="single" w:sz="4" w:space="0" w:color="auto"/>
            </w:tcBorders>
            <w:noWrap/>
            <w:hideMark/>
          </w:tcPr>
          <w:p w14:paraId="0CA57C3E" w14:textId="77777777" w:rsidR="00265584" w:rsidRDefault="00265584">
            <w:pPr>
              <w:jc w:val="right"/>
            </w:pPr>
            <w:r>
              <w:t>2,412</w:t>
            </w:r>
          </w:p>
        </w:tc>
        <w:tc>
          <w:tcPr>
            <w:tcW w:w="990" w:type="dxa"/>
            <w:tcBorders>
              <w:top w:val="single" w:sz="4" w:space="0" w:color="auto"/>
              <w:left w:val="single" w:sz="4" w:space="0" w:color="auto"/>
              <w:bottom w:val="single" w:sz="4" w:space="0" w:color="auto"/>
              <w:right w:val="single" w:sz="4" w:space="0" w:color="auto"/>
            </w:tcBorders>
            <w:noWrap/>
            <w:hideMark/>
          </w:tcPr>
          <w:p w14:paraId="439C20ED" w14:textId="77777777" w:rsidR="00265584" w:rsidRDefault="00265584">
            <w:pPr>
              <w:jc w:val="right"/>
            </w:pPr>
            <w:r>
              <w:t>-1,546</w:t>
            </w:r>
          </w:p>
        </w:tc>
        <w:tc>
          <w:tcPr>
            <w:tcW w:w="858" w:type="dxa"/>
            <w:tcBorders>
              <w:top w:val="single" w:sz="4" w:space="0" w:color="auto"/>
              <w:left w:val="single" w:sz="4" w:space="0" w:color="auto"/>
              <w:bottom w:val="single" w:sz="4" w:space="0" w:color="auto"/>
              <w:right w:val="single" w:sz="4" w:space="0" w:color="auto"/>
            </w:tcBorders>
            <w:noWrap/>
            <w:hideMark/>
          </w:tcPr>
          <w:p w14:paraId="57A80C19" w14:textId="77777777" w:rsidR="00265584" w:rsidRDefault="00265584">
            <w:pPr>
              <w:jc w:val="right"/>
            </w:pPr>
            <w:r>
              <w:t>-64.1%</w:t>
            </w:r>
          </w:p>
        </w:tc>
        <w:tc>
          <w:tcPr>
            <w:tcW w:w="852" w:type="dxa"/>
            <w:tcBorders>
              <w:top w:val="single" w:sz="4" w:space="0" w:color="auto"/>
              <w:left w:val="single" w:sz="4" w:space="0" w:color="auto"/>
              <w:bottom w:val="single" w:sz="4" w:space="0" w:color="auto"/>
              <w:right w:val="single" w:sz="4" w:space="0" w:color="auto"/>
            </w:tcBorders>
            <w:noWrap/>
            <w:hideMark/>
          </w:tcPr>
          <w:p w14:paraId="64E4F96A" w14:textId="77777777" w:rsidR="00265584" w:rsidRDefault="00265584">
            <w:pPr>
              <w:jc w:val="right"/>
            </w:pPr>
            <w:r>
              <w:t>69</w:t>
            </w:r>
          </w:p>
        </w:tc>
        <w:tc>
          <w:tcPr>
            <w:tcW w:w="900" w:type="dxa"/>
            <w:tcBorders>
              <w:top w:val="single" w:sz="4" w:space="0" w:color="auto"/>
              <w:left w:val="single" w:sz="4" w:space="0" w:color="auto"/>
              <w:bottom w:val="single" w:sz="4" w:space="0" w:color="auto"/>
              <w:right w:val="single" w:sz="4" w:space="0" w:color="auto"/>
            </w:tcBorders>
            <w:noWrap/>
            <w:hideMark/>
          </w:tcPr>
          <w:p w14:paraId="3F414BA6" w14:textId="77777777" w:rsidR="00265584" w:rsidRDefault="00265584">
            <w:pPr>
              <w:jc w:val="right"/>
            </w:pPr>
            <w:r>
              <w:t>192</w:t>
            </w:r>
          </w:p>
        </w:tc>
        <w:tc>
          <w:tcPr>
            <w:tcW w:w="810" w:type="dxa"/>
            <w:tcBorders>
              <w:top w:val="single" w:sz="4" w:space="0" w:color="auto"/>
              <w:left w:val="single" w:sz="4" w:space="0" w:color="auto"/>
              <w:bottom w:val="single" w:sz="4" w:space="0" w:color="auto"/>
              <w:right w:val="single" w:sz="4" w:space="0" w:color="auto"/>
            </w:tcBorders>
            <w:noWrap/>
            <w:hideMark/>
          </w:tcPr>
          <w:p w14:paraId="46FFE79C" w14:textId="77777777" w:rsidR="00265584" w:rsidRDefault="00265584">
            <w:pPr>
              <w:jc w:val="right"/>
            </w:pPr>
            <w:r>
              <w:t>-123</w:t>
            </w:r>
          </w:p>
        </w:tc>
        <w:tc>
          <w:tcPr>
            <w:tcW w:w="895" w:type="dxa"/>
            <w:tcBorders>
              <w:top w:val="single" w:sz="4" w:space="0" w:color="auto"/>
              <w:left w:val="single" w:sz="4" w:space="0" w:color="auto"/>
              <w:bottom w:val="single" w:sz="4" w:space="0" w:color="auto"/>
              <w:right w:val="single" w:sz="4" w:space="0" w:color="auto"/>
            </w:tcBorders>
            <w:noWrap/>
            <w:hideMark/>
          </w:tcPr>
          <w:p w14:paraId="62653060" w14:textId="77777777" w:rsidR="00265584" w:rsidRDefault="00265584">
            <w:pPr>
              <w:jc w:val="right"/>
            </w:pPr>
            <w:r>
              <w:t>-64.1%</w:t>
            </w:r>
          </w:p>
        </w:tc>
      </w:tr>
      <w:tr w:rsidR="00265584" w14:paraId="4B3DF97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8FB1E0" w14:textId="77777777" w:rsidR="00265584" w:rsidRDefault="00265584">
            <w:r>
              <w:t>Louisiana</w:t>
            </w:r>
          </w:p>
        </w:tc>
        <w:tc>
          <w:tcPr>
            <w:tcW w:w="1143" w:type="dxa"/>
            <w:tcBorders>
              <w:top w:val="single" w:sz="4" w:space="0" w:color="auto"/>
              <w:left w:val="single" w:sz="4" w:space="0" w:color="auto"/>
              <w:bottom w:val="single" w:sz="4" w:space="0" w:color="auto"/>
              <w:right w:val="single" w:sz="4" w:space="0" w:color="auto"/>
            </w:tcBorders>
            <w:noWrap/>
            <w:hideMark/>
          </w:tcPr>
          <w:p w14:paraId="34A7BC90" w14:textId="77777777" w:rsidR="00265584" w:rsidRDefault="00265584">
            <w:pPr>
              <w:jc w:val="right"/>
            </w:pPr>
            <w:r>
              <w:t>5,616</w:t>
            </w:r>
          </w:p>
        </w:tc>
        <w:tc>
          <w:tcPr>
            <w:tcW w:w="1009" w:type="dxa"/>
            <w:tcBorders>
              <w:top w:val="single" w:sz="4" w:space="0" w:color="auto"/>
              <w:left w:val="single" w:sz="4" w:space="0" w:color="auto"/>
              <w:bottom w:val="single" w:sz="4" w:space="0" w:color="auto"/>
              <w:right w:val="single" w:sz="4" w:space="0" w:color="auto"/>
            </w:tcBorders>
            <w:noWrap/>
            <w:hideMark/>
          </w:tcPr>
          <w:p w14:paraId="21F9A027" w14:textId="77777777" w:rsidR="00265584" w:rsidRDefault="00265584">
            <w:pPr>
              <w:jc w:val="right"/>
            </w:pPr>
            <w:r>
              <w:t>12,061</w:t>
            </w:r>
          </w:p>
        </w:tc>
        <w:tc>
          <w:tcPr>
            <w:tcW w:w="990" w:type="dxa"/>
            <w:tcBorders>
              <w:top w:val="single" w:sz="4" w:space="0" w:color="auto"/>
              <w:left w:val="single" w:sz="4" w:space="0" w:color="auto"/>
              <w:bottom w:val="single" w:sz="4" w:space="0" w:color="auto"/>
              <w:right w:val="single" w:sz="4" w:space="0" w:color="auto"/>
            </w:tcBorders>
            <w:noWrap/>
            <w:hideMark/>
          </w:tcPr>
          <w:p w14:paraId="0081C8B8" w14:textId="77777777" w:rsidR="00265584" w:rsidRDefault="00265584">
            <w:pPr>
              <w:jc w:val="right"/>
            </w:pPr>
            <w:r>
              <w:t>-6,445</w:t>
            </w:r>
          </w:p>
        </w:tc>
        <w:tc>
          <w:tcPr>
            <w:tcW w:w="858" w:type="dxa"/>
            <w:tcBorders>
              <w:top w:val="single" w:sz="4" w:space="0" w:color="auto"/>
              <w:left w:val="single" w:sz="4" w:space="0" w:color="auto"/>
              <w:bottom w:val="single" w:sz="4" w:space="0" w:color="auto"/>
              <w:right w:val="single" w:sz="4" w:space="0" w:color="auto"/>
            </w:tcBorders>
            <w:noWrap/>
            <w:hideMark/>
          </w:tcPr>
          <w:p w14:paraId="0DFDF870" w14:textId="77777777" w:rsidR="00265584" w:rsidRDefault="00265584">
            <w:pPr>
              <w:jc w:val="right"/>
            </w:pPr>
            <w:r>
              <w:t>-53.4%</w:t>
            </w:r>
          </w:p>
        </w:tc>
        <w:tc>
          <w:tcPr>
            <w:tcW w:w="852" w:type="dxa"/>
            <w:tcBorders>
              <w:top w:val="single" w:sz="4" w:space="0" w:color="auto"/>
              <w:left w:val="single" w:sz="4" w:space="0" w:color="auto"/>
              <w:bottom w:val="single" w:sz="4" w:space="0" w:color="auto"/>
              <w:right w:val="single" w:sz="4" w:space="0" w:color="auto"/>
            </w:tcBorders>
            <w:noWrap/>
            <w:hideMark/>
          </w:tcPr>
          <w:p w14:paraId="6330A000" w14:textId="77777777" w:rsidR="00265584" w:rsidRDefault="00265584">
            <w:pPr>
              <w:jc w:val="right"/>
            </w:pPr>
            <w:r>
              <w:t>653</w:t>
            </w:r>
          </w:p>
        </w:tc>
        <w:tc>
          <w:tcPr>
            <w:tcW w:w="900" w:type="dxa"/>
            <w:tcBorders>
              <w:top w:val="single" w:sz="4" w:space="0" w:color="auto"/>
              <w:left w:val="single" w:sz="4" w:space="0" w:color="auto"/>
              <w:bottom w:val="single" w:sz="4" w:space="0" w:color="auto"/>
              <w:right w:val="single" w:sz="4" w:space="0" w:color="auto"/>
            </w:tcBorders>
            <w:noWrap/>
            <w:hideMark/>
          </w:tcPr>
          <w:p w14:paraId="5B7717FF" w14:textId="77777777" w:rsidR="00265584" w:rsidRDefault="00265584">
            <w:pPr>
              <w:jc w:val="right"/>
            </w:pPr>
            <w:r>
              <w:t>1,401</w:t>
            </w:r>
          </w:p>
        </w:tc>
        <w:tc>
          <w:tcPr>
            <w:tcW w:w="810" w:type="dxa"/>
            <w:tcBorders>
              <w:top w:val="single" w:sz="4" w:space="0" w:color="auto"/>
              <w:left w:val="single" w:sz="4" w:space="0" w:color="auto"/>
              <w:bottom w:val="single" w:sz="4" w:space="0" w:color="auto"/>
              <w:right w:val="single" w:sz="4" w:space="0" w:color="auto"/>
            </w:tcBorders>
            <w:noWrap/>
            <w:hideMark/>
          </w:tcPr>
          <w:p w14:paraId="02E07AB1" w14:textId="77777777" w:rsidR="00265584" w:rsidRDefault="00265584">
            <w:pPr>
              <w:jc w:val="right"/>
            </w:pPr>
            <w:r>
              <w:t>-749</w:t>
            </w:r>
          </w:p>
        </w:tc>
        <w:tc>
          <w:tcPr>
            <w:tcW w:w="895" w:type="dxa"/>
            <w:tcBorders>
              <w:top w:val="single" w:sz="4" w:space="0" w:color="auto"/>
              <w:left w:val="single" w:sz="4" w:space="0" w:color="auto"/>
              <w:bottom w:val="single" w:sz="4" w:space="0" w:color="auto"/>
              <w:right w:val="single" w:sz="4" w:space="0" w:color="auto"/>
            </w:tcBorders>
            <w:noWrap/>
            <w:hideMark/>
          </w:tcPr>
          <w:p w14:paraId="78CF7EBC" w14:textId="77777777" w:rsidR="00265584" w:rsidRDefault="00265584">
            <w:pPr>
              <w:jc w:val="right"/>
            </w:pPr>
            <w:r>
              <w:t>-53.4%</w:t>
            </w:r>
          </w:p>
        </w:tc>
      </w:tr>
      <w:tr w:rsidR="00265584" w14:paraId="6454996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3985539" w14:textId="77777777" w:rsidR="00265584" w:rsidRDefault="00265584">
            <w:r>
              <w:t>Iowa</w:t>
            </w:r>
          </w:p>
        </w:tc>
        <w:tc>
          <w:tcPr>
            <w:tcW w:w="1143" w:type="dxa"/>
            <w:tcBorders>
              <w:top w:val="single" w:sz="4" w:space="0" w:color="auto"/>
              <w:left w:val="single" w:sz="4" w:space="0" w:color="auto"/>
              <w:bottom w:val="single" w:sz="4" w:space="0" w:color="auto"/>
              <w:right w:val="single" w:sz="4" w:space="0" w:color="auto"/>
            </w:tcBorders>
            <w:noWrap/>
            <w:hideMark/>
          </w:tcPr>
          <w:p w14:paraId="260A4360" w14:textId="77777777" w:rsidR="00265584" w:rsidRDefault="00265584">
            <w:pPr>
              <w:jc w:val="right"/>
            </w:pPr>
            <w:r>
              <w:t>4,193</w:t>
            </w:r>
          </w:p>
        </w:tc>
        <w:tc>
          <w:tcPr>
            <w:tcW w:w="1009" w:type="dxa"/>
            <w:tcBorders>
              <w:top w:val="single" w:sz="4" w:space="0" w:color="auto"/>
              <w:left w:val="single" w:sz="4" w:space="0" w:color="auto"/>
              <w:bottom w:val="single" w:sz="4" w:space="0" w:color="auto"/>
              <w:right w:val="single" w:sz="4" w:space="0" w:color="auto"/>
            </w:tcBorders>
            <w:noWrap/>
            <w:hideMark/>
          </w:tcPr>
          <w:p w14:paraId="72C78147" w14:textId="77777777" w:rsidR="00265584" w:rsidRDefault="00265584">
            <w:pPr>
              <w:jc w:val="right"/>
            </w:pPr>
            <w:r>
              <w:t>7,853</w:t>
            </w:r>
          </w:p>
        </w:tc>
        <w:tc>
          <w:tcPr>
            <w:tcW w:w="990" w:type="dxa"/>
            <w:tcBorders>
              <w:top w:val="single" w:sz="4" w:space="0" w:color="auto"/>
              <w:left w:val="single" w:sz="4" w:space="0" w:color="auto"/>
              <w:bottom w:val="single" w:sz="4" w:space="0" w:color="auto"/>
              <w:right w:val="single" w:sz="4" w:space="0" w:color="auto"/>
            </w:tcBorders>
            <w:noWrap/>
            <w:hideMark/>
          </w:tcPr>
          <w:p w14:paraId="6AB784F7" w14:textId="77777777" w:rsidR="00265584" w:rsidRDefault="00265584">
            <w:pPr>
              <w:jc w:val="right"/>
            </w:pPr>
            <w:r>
              <w:t>-3,660</w:t>
            </w:r>
          </w:p>
        </w:tc>
        <w:tc>
          <w:tcPr>
            <w:tcW w:w="858" w:type="dxa"/>
            <w:tcBorders>
              <w:top w:val="single" w:sz="4" w:space="0" w:color="auto"/>
              <w:left w:val="single" w:sz="4" w:space="0" w:color="auto"/>
              <w:bottom w:val="single" w:sz="4" w:space="0" w:color="auto"/>
              <w:right w:val="single" w:sz="4" w:space="0" w:color="auto"/>
            </w:tcBorders>
            <w:noWrap/>
            <w:hideMark/>
          </w:tcPr>
          <w:p w14:paraId="1D74E175" w14:textId="77777777" w:rsidR="00265584" w:rsidRDefault="00265584">
            <w:pPr>
              <w:jc w:val="right"/>
            </w:pPr>
            <w:r>
              <w:t>-46.6%</w:t>
            </w:r>
          </w:p>
        </w:tc>
        <w:tc>
          <w:tcPr>
            <w:tcW w:w="852" w:type="dxa"/>
            <w:tcBorders>
              <w:top w:val="single" w:sz="4" w:space="0" w:color="auto"/>
              <w:left w:val="single" w:sz="4" w:space="0" w:color="auto"/>
              <w:bottom w:val="single" w:sz="4" w:space="0" w:color="auto"/>
              <w:right w:val="single" w:sz="4" w:space="0" w:color="auto"/>
            </w:tcBorders>
            <w:noWrap/>
            <w:hideMark/>
          </w:tcPr>
          <w:p w14:paraId="27FA044C" w14:textId="77777777" w:rsidR="00265584" w:rsidRDefault="00265584">
            <w:pPr>
              <w:jc w:val="right"/>
            </w:pPr>
            <w:r>
              <w:t>519</w:t>
            </w:r>
          </w:p>
        </w:tc>
        <w:tc>
          <w:tcPr>
            <w:tcW w:w="900" w:type="dxa"/>
            <w:tcBorders>
              <w:top w:val="single" w:sz="4" w:space="0" w:color="auto"/>
              <w:left w:val="single" w:sz="4" w:space="0" w:color="auto"/>
              <w:bottom w:val="single" w:sz="4" w:space="0" w:color="auto"/>
              <w:right w:val="single" w:sz="4" w:space="0" w:color="auto"/>
            </w:tcBorders>
            <w:noWrap/>
            <w:hideMark/>
          </w:tcPr>
          <w:p w14:paraId="3D839354" w14:textId="77777777" w:rsidR="00265584" w:rsidRDefault="00265584">
            <w:pPr>
              <w:jc w:val="right"/>
            </w:pPr>
            <w:r>
              <w:t>971</w:t>
            </w:r>
          </w:p>
        </w:tc>
        <w:tc>
          <w:tcPr>
            <w:tcW w:w="810" w:type="dxa"/>
            <w:tcBorders>
              <w:top w:val="single" w:sz="4" w:space="0" w:color="auto"/>
              <w:left w:val="single" w:sz="4" w:space="0" w:color="auto"/>
              <w:bottom w:val="single" w:sz="4" w:space="0" w:color="auto"/>
              <w:right w:val="single" w:sz="4" w:space="0" w:color="auto"/>
            </w:tcBorders>
            <w:noWrap/>
            <w:hideMark/>
          </w:tcPr>
          <w:p w14:paraId="7BB7CE6F" w14:textId="77777777" w:rsidR="00265584" w:rsidRDefault="00265584">
            <w:pPr>
              <w:jc w:val="right"/>
            </w:pPr>
            <w:r>
              <w:t>-453</w:t>
            </w:r>
          </w:p>
        </w:tc>
        <w:tc>
          <w:tcPr>
            <w:tcW w:w="895" w:type="dxa"/>
            <w:tcBorders>
              <w:top w:val="single" w:sz="4" w:space="0" w:color="auto"/>
              <w:left w:val="single" w:sz="4" w:space="0" w:color="auto"/>
              <w:bottom w:val="single" w:sz="4" w:space="0" w:color="auto"/>
              <w:right w:val="single" w:sz="4" w:space="0" w:color="auto"/>
            </w:tcBorders>
            <w:noWrap/>
            <w:hideMark/>
          </w:tcPr>
          <w:p w14:paraId="55777F1F" w14:textId="77777777" w:rsidR="00265584" w:rsidRDefault="00265584">
            <w:pPr>
              <w:jc w:val="right"/>
            </w:pPr>
            <w:r>
              <w:t>-46.6%</w:t>
            </w:r>
          </w:p>
        </w:tc>
      </w:tr>
      <w:tr w:rsidR="00265584" w14:paraId="6B6420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C8E201F" w14:textId="77777777" w:rsidR="00265584" w:rsidRDefault="00265584">
            <w:r>
              <w:t>Illinois</w:t>
            </w:r>
          </w:p>
        </w:tc>
        <w:tc>
          <w:tcPr>
            <w:tcW w:w="1143" w:type="dxa"/>
            <w:tcBorders>
              <w:top w:val="single" w:sz="4" w:space="0" w:color="auto"/>
              <w:left w:val="single" w:sz="4" w:space="0" w:color="auto"/>
              <w:bottom w:val="single" w:sz="4" w:space="0" w:color="auto"/>
              <w:right w:val="single" w:sz="4" w:space="0" w:color="auto"/>
            </w:tcBorders>
            <w:noWrap/>
            <w:hideMark/>
          </w:tcPr>
          <w:p w14:paraId="137309F9" w14:textId="77777777" w:rsidR="00265584" w:rsidRDefault="00265584">
            <w:pPr>
              <w:jc w:val="right"/>
            </w:pPr>
            <w:r>
              <w:t>18,264</w:t>
            </w:r>
          </w:p>
        </w:tc>
        <w:tc>
          <w:tcPr>
            <w:tcW w:w="1009" w:type="dxa"/>
            <w:tcBorders>
              <w:top w:val="single" w:sz="4" w:space="0" w:color="auto"/>
              <w:left w:val="single" w:sz="4" w:space="0" w:color="auto"/>
              <w:bottom w:val="single" w:sz="4" w:space="0" w:color="auto"/>
              <w:right w:val="single" w:sz="4" w:space="0" w:color="auto"/>
            </w:tcBorders>
            <w:noWrap/>
            <w:hideMark/>
          </w:tcPr>
          <w:p w14:paraId="3F525E96" w14:textId="77777777" w:rsidR="00265584" w:rsidRDefault="00265584">
            <w:pPr>
              <w:jc w:val="right"/>
            </w:pPr>
            <w:r>
              <w:t>33,756</w:t>
            </w:r>
          </w:p>
        </w:tc>
        <w:tc>
          <w:tcPr>
            <w:tcW w:w="990" w:type="dxa"/>
            <w:tcBorders>
              <w:top w:val="single" w:sz="4" w:space="0" w:color="auto"/>
              <w:left w:val="single" w:sz="4" w:space="0" w:color="auto"/>
              <w:bottom w:val="single" w:sz="4" w:space="0" w:color="auto"/>
              <w:right w:val="single" w:sz="4" w:space="0" w:color="auto"/>
            </w:tcBorders>
            <w:noWrap/>
            <w:hideMark/>
          </w:tcPr>
          <w:p w14:paraId="5603851F" w14:textId="77777777" w:rsidR="00265584" w:rsidRDefault="00265584">
            <w:pPr>
              <w:jc w:val="right"/>
            </w:pPr>
            <w:r>
              <w:t>-15,492</w:t>
            </w:r>
          </w:p>
        </w:tc>
        <w:tc>
          <w:tcPr>
            <w:tcW w:w="858" w:type="dxa"/>
            <w:tcBorders>
              <w:top w:val="single" w:sz="4" w:space="0" w:color="auto"/>
              <w:left w:val="single" w:sz="4" w:space="0" w:color="auto"/>
              <w:bottom w:val="single" w:sz="4" w:space="0" w:color="auto"/>
              <w:right w:val="single" w:sz="4" w:space="0" w:color="auto"/>
            </w:tcBorders>
            <w:noWrap/>
            <w:hideMark/>
          </w:tcPr>
          <w:p w14:paraId="6016CDED" w14:textId="77777777" w:rsidR="00265584" w:rsidRDefault="00265584">
            <w:pPr>
              <w:jc w:val="right"/>
            </w:pPr>
            <w:r>
              <w:t>-45.9%</w:t>
            </w:r>
          </w:p>
        </w:tc>
        <w:tc>
          <w:tcPr>
            <w:tcW w:w="852" w:type="dxa"/>
            <w:tcBorders>
              <w:top w:val="single" w:sz="4" w:space="0" w:color="auto"/>
              <w:left w:val="single" w:sz="4" w:space="0" w:color="auto"/>
              <w:bottom w:val="single" w:sz="4" w:space="0" w:color="auto"/>
              <w:right w:val="single" w:sz="4" w:space="0" w:color="auto"/>
            </w:tcBorders>
            <w:noWrap/>
            <w:hideMark/>
          </w:tcPr>
          <w:p w14:paraId="65E6EADE" w14:textId="77777777" w:rsidR="00265584" w:rsidRDefault="00265584">
            <w:pPr>
              <w:jc w:val="right"/>
            </w:pPr>
            <w:r>
              <w:t>4,509</w:t>
            </w:r>
          </w:p>
        </w:tc>
        <w:tc>
          <w:tcPr>
            <w:tcW w:w="900" w:type="dxa"/>
            <w:tcBorders>
              <w:top w:val="single" w:sz="4" w:space="0" w:color="auto"/>
              <w:left w:val="single" w:sz="4" w:space="0" w:color="auto"/>
              <w:bottom w:val="single" w:sz="4" w:space="0" w:color="auto"/>
              <w:right w:val="single" w:sz="4" w:space="0" w:color="auto"/>
            </w:tcBorders>
            <w:noWrap/>
            <w:hideMark/>
          </w:tcPr>
          <w:p w14:paraId="66CD2475" w14:textId="77777777" w:rsidR="00265584" w:rsidRDefault="00265584">
            <w:pPr>
              <w:jc w:val="right"/>
            </w:pPr>
            <w:r>
              <w:t>8,333</w:t>
            </w:r>
          </w:p>
        </w:tc>
        <w:tc>
          <w:tcPr>
            <w:tcW w:w="810" w:type="dxa"/>
            <w:tcBorders>
              <w:top w:val="single" w:sz="4" w:space="0" w:color="auto"/>
              <w:left w:val="single" w:sz="4" w:space="0" w:color="auto"/>
              <w:bottom w:val="single" w:sz="4" w:space="0" w:color="auto"/>
              <w:right w:val="single" w:sz="4" w:space="0" w:color="auto"/>
            </w:tcBorders>
            <w:noWrap/>
            <w:hideMark/>
          </w:tcPr>
          <w:p w14:paraId="66FC863A" w14:textId="77777777" w:rsidR="00265584" w:rsidRDefault="00265584">
            <w:pPr>
              <w:jc w:val="right"/>
            </w:pPr>
            <w:r>
              <w:t>-3,824</w:t>
            </w:r>
          </w:p>
        </w:tc>
        <w:tc>
          <w:tcPr>
            <w:tcW w:w="895" w:type="dxa"/>
            <w:tcBorders>
              <w:top w:val="single" w:sz="4" w:space="0" w:color="auto"/>
              <w:left w:val="single" w:sz="4" w:space="0" w:color="auto"/>
              <w:bottom w:val="single" w:sz="4" w:space="0" w:color="auto"/>
              <w:right w:val="single" w:sz="4" w:space="0" w:color="auto"/>
            </w:tcBorders>
            <w:noWrap/>
            <w:hideMark/>
          </w:tcPr>
          <w:p w14:paraId="00B6443A" w14:textId="77777777" w:rsidR="00265584" w:rsidRDefault="00265584">
            <w:pPr>
              <w:jc w:val="right"/>
            </w:pPr>
            <w:r>
              <w:t>-45.9%</w:t>
            </w:r>
          </w:p>
        </w:tc>
      </w:tr>
      <w:tr w:rsidR="00265584" w14:paraId="593528E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B4AB64E" w14:textId="77777777" w:rsidR="00265584" w:rsidRDefault="00265584">
            <w:r>
              <w:t>New Mexico</w:t>
            </w:r>
          </w:p>
        </w:tc>
        <w:tc>
          <w:tcPr>
            <w:tcW w:w="1143" w:type="dxa"/>
            <w:tcBorders>
              <w:top w:val="single" w:sz="4" w:space="0" w:color="auto"/>
              <w:left w:val="single" w:sz="4" w:space="0" w:color="auto"/>
              <w:bottom w:val="single" w:sz="4" w:space="0" w:color="auto"/>
              <w:right w:val="single" w:sz="4" w:space="0" w:color="auto"/>
            </w:tcBorders>
            <w:noWrap/>
            <w:hideMark/>
          </w:tcPr>
          <w:p w14:paraId="7C40BA4E" w14:textId="77777777" w:rsidR="00265584" w:rsidRDefault="00265584">
            <w:pPr>
              <w:jc w:val="right"/>
            </w:pPr>
            <w:r>
              <w:t>3,047</w:t>
            </w:r>
          </w:p>
        </w:tc>
        <w:tc>
          <w:tcPr>
            <w:tcW w:w="1009" w:type="dxa"/>
            <w:tcBorders>
              <w:top w:val="single" w:sz="4" w:space="0" w:color="auto"/>
              <w:left w:val="single" w:sz="4" w:space="0" w:color="auto"/>
              <w:bottom w:val="single" w:sz="4" w:space="0" w:color="auto"/>
              <w:right w:val="single" w:sz="4" w:space="0" w:color="auto"/>
            </w:tcBorders>
            <w:noWrap/>
            <w:hideMark/>
          </w:tcPr>
          <w:p w14:paraId="5A3838CC" w14:textId="77777777" w:rsidR="00265584" w:rsidRDefault="00265584">
            <w:pPr>
              <w:jc w:val="right"/>
            </w:pPr>
            <w:r>
              <w:t>5,595</w:t>
            </w:r>
          </w:p>
        </w:tc>
        <w:tc>
          <w:tcPr>
            <w:tcW w:w="990" w:type="dxa"/>
            <w:tcBorders>
              <w:top w:val="single" w:sz="4" w:space="0" w:color="auto"/>
              <w:left w:val="single" w:sz="4" w:space="0" w:color="auto"/>
              <w:bottom w:val="single" w:sz="4" w:space="0" w:color="auto"/>
              <w:right w:val="single" w:sz="4" w:space="0" w:color="auto"/>
            </w:tcBorders>
            <w:noWrap/>
            <w:hideMark/>
          </w:tcPr>
          <w:p w14:paraId="39E7CAB1" w14:textId="77777777" w:rsidR="00265584" w:rsidRDefault="00265584">
            <w:pPr>
              <w:jc w:val="right"/>
            </w:pPr>
            <w:r>
              <w:t>-2,548</w:t>
            </w:r>
          </w:p>
        </w:tc>
        <w:tc>
          <w:tcPr>
            <w:tcW w:w="858" w:type="dxa"/>
            <w:tcBorders>
              <w:top w:val="single" w:sz="4" w:space="0" w:color="auto"/>
              <w:left w:val="single" w:sz="4" w:space="0" w:color="auto"/>
              <w:bottom w:val="single" w:sz="4" w:space="0" w:color="auto"/>
              <w:right w:val="single" w:sz="4" w:space="0" w:color="auto"/>
            </w:tcBorders>
            <w:noWrap/>
            <w:hideMark/>
          </w:tcPr>
          <w:p w14:paraId="0C57C750" w14:textId="77777777" w:rsidR="00265584" w:rsidRDefault="00265584">
            <w:pPr>
              <w:jc w:val="right"/>
            </w:pPr>
            <w:r>
              <w:t>-45.5%</w:t>
            </w:r>
          </w:p>
        </w:tc>
        <w:tc>
          <w:tcPr>
            <w:tcW w:w="852" w:type="dxa"/>
            <w:tcBorders>
              <w:top w:val="single" w:sz="4" w:space="0" w:color="auto"/>
              <w:left w:val="single" w:sz="4" w:space="0" w:color="auto"/>
              <w:bottom w:val="single" w:sz="4" w:space="0" w:color="auto"/>
              <w:right w:val="single" w:sz="4" w:space="0" w:color="auto"/>
            </w:tcBorders>
            <w:noWrap/>
            <w:hideMark/>
          </w:tcPr>
          <w:p w14:paraId="1E8607D4" w14:textId="77777777" w:rsidR="00265584" w:rsidRDefault="00265584">
            <w:pPr>
              <w:jc w:val="right"/>
            </w:pPr>
            <w:r>
              <w:t>471</w:t>
            </w:r>
          </w:p>
        </w:tc>
        <w:tc>
          <w:tcPr>
            <w:tcW w:w="900" w:type="dxa"/>
            <w:tcBorders>
              <w:top w:val="single" w:sz="4" w:space="0" w:color="auto"/>
              <w:left w:val="single" w:sz="4" w:space="0" w:color="auto"/>
              <w:bottom w:val="single" w:sz="4" w:space="0" w:color="auto"/>
              <w:right w:val="single" w:sz="4" w:space="0" w:color="auto"/>
            </w:tcBorders>
            <w:noWrap/>
            <w:hideMark/>
          </w:tcPr>
          <w:p w14:paraId="16E71999" w14:textId="77777777" w:rsidR="00265584" w:rsidRDefault="00265584">
            <w:pPr>
              <w:jc w:val="right"/>
            </w:pPr>
            <w:r>
              <w:t>864</w:t>
            </w:r>
          </w:p>
        </w:tc>
        <w:tc>
          <w:tcPr>
            <w:tcW w:w="810" w:type="dxa"/>
            <w:tcBorders>
              <w:top w:val="single" w:sz="4" w:space="0" w:color="auto"/>
              <w:left w:val="single" w:sz="4" w:space="0" w:color="auto"/>
              <w:bottom w:val="single" w:sz="4" w:space="0" w:color="auto"/>
              <w:right w:val="single" w:sz="4" w:space="0" w:color="auto"/>
            </w:tcBorders>
            <w:noWrap/>
            <w:hideMark/>
          </w:tcPr>
          <w:p w14:paraId="3ACDC44B" w14:textId="77777777" w:rsidR="00265584" w:rsidRDefault="00265584">
            <w:pPr>
              <w:jc w:val="right"/>
            </w:pPr>
            <w:r>
              <w:t>-394</w:t>
            </w:r>
          </w:p>
        </w:tc>
        <w:tc>
          <w:tcPr>
            <w:tcW w:w="895" w:type="dxa"/>
            <w:tcBorders>
              <w:top w:val="single" w:sz="4" w:space="0" w:color="auto"/>
              <w:left w:val="single" w:sz="4" w:space="0" w:color="auto"/>
              <w:bottom w:val="single" w:sz="4" w:space="0" w:color="auto"/>
              <w:right w:val="single" w:sz="4" w:space="0" w:color="auto"/>
            </w:tcBorders>
            <w:noWrap/>
            <w:hideMark/>
          </w:tcPr>
          <w:p w14:paraId="02F0568E" w14:textId="77777777" w:rsidR="00265584" w:rsidRDefault="00265584">
            <w:pPr>
              <w:jc w:val="right"/>
            </w:pPr>
            <w:r>
              <w:t>-45.5%</w:t>
            </w:r>
          </w:p>
        </w:tc>
      </w:tr>
      <w:tr w:rsidR="00265584" w14:paraId="40DB79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76E086B" w14:textId="77777777" w:rsidR="00265584" w:rsidRDefault="00265584">
            <w:r>
              <w:lastRenderedPageBreak/>
              <w:t>Washington</w:t>
            </w:r>
          </w:p>
        </w:tc>
        <w:tc>
          <w:tcPr>
            <w:tcW w:w="1143" w:type="dxa"/>
            <w:tcBorders>
              <w:top w:val="single" w:sz="4" w:space="0" w:color="auto"/>
              <w:left w:val="single" w:sz="4" w:space="0" w:color="auto"/>
              <w:bottom w:val="single" w:sz="4" w:space="0" w:color="auto"/>
              <w:right w:val="single" w:sz="4" w:space="0" w:color="auto"/>
            </w:tcBorders>
            <w:noWrap/>
            <w:hideMark/>
          </w:tcPr>
          <w:p w14:paraId="0345E90F" w14:textId="77777777" w:rsidR="00265584" w:rsidRDefault="00265584">
            <w:pPr>
              <w:jc w:val="right"/>
            </w:pPr>
            <w:r>
              <w:t>9,559</w:t>
            </w:r>
          </w:p>
        </w:tc>
        <w:tc>
          <w:tcPr>
            <w:tcW w:w="1009" w:type="dxa"/>
            <w:tcBorders>
              <w:top w:val="single" w:sz="4" w:space="0" w:color="auto"/>
              <w:left w:val="single" w:sz="4" w:space="0" w:color="auto"/>
              <w:bottom w:val="single" w:sz="4" w:space="0" w:color="auto"/>
              <w:right w:val="single" w:sz="4" w:space="0" w:color="auto"/>
            </w:tcBorders>
            <w:noWrap/>
            <w:hideMark/>
          </w:tcPr>
          <w:p w14:paraId="2C0AA56A" w14:textId="77777777" w:rsidR="00265584" w:rsidRDefault="00265584">
            <w:pPr>
              <w:jc w:val="right"/>
            </w:pPr>
            <w:r>
              <w:t>17,059</w:t>
            </w:r>
          </w:p>
        </w:tc>
        <w:tc>
          <w:tcPr>
            <w:tcW w:w="990" w:type="dxa"/>
            <w:tcBorders>
              <w:top w:val="single" w:sz="4" w:space="0" w:color="auto"/>
              <w:left w:val="single" w:sz="4" w:space="0" w:color="auto"/>
              <w:bottom w:val="single" w:sz="4" w:space="0" w:color="auto"/>
              <w:right w:val="single" w:sz="4" w:space="0" w:color="auto"/>
            </w:tcBorders>
            <w:noWrap/>
            <w:hideMark/>
          </w:tcPr>
          <w:p w14:paraId="2F78997F" w14:textId="77777777" w:rsidR="00265584" w:rsidRDefault="00265584">
            <w:pPr>
              <w:jc w:val="right"/>
            </w:pPr>
            <w:r>
              <w:t>-7,500</w:t>
            </w:r>
          </w:p>
        </w:tc>
        <w:tc>
          <w:tcPr>
            <w:tcW w:w="858" w:type="dxa"/>
            <w:tcBorders>
              <w:top w:val="single" w:sz="4" w:space="0" w:color="auto"/>
              <w:left w:val="single" w:sz="4" w:space="0" w:color="auto"/>
              <w:bottom w:val="single" w:sz="4" w:space="0" w:color="auto"/>
              <w:right w:val="single" w:sz="4" w:space="0" w:color="auto"/>
            </w:tcBorders>
            <w:noWrap/>
            <w:hideMark/>
          </w:tcPr>
          <w:p w14:paraId="40A55A47" w14:textId="77777777" w:rsidR="00265584" w:rsidRDefault="00265584">
            <w:pPr>
              <w:jc w:val="right"/>
            </w:pPr>
            <w:r>
              <w:t>-44.0%</w:t>
            </w:r>
          </w:p>
        </w:tc>
        <w:tc>
          <w:tcPr>
            <w:tcW w:w="852" w:type="dxa"/>
            <w:tcBorders>
              <w:top w:val="single" w:sz="4" w:space="0" w:color="auto"/>
              <w:left w:val="single" w:sz="4" w:space="0" w:color="auto"/>
              <w:bottom w:val="single" w:sz="4" w:space="0" w:color="auto"/>
              <w:right w:val="single" w:sz="4" w:space="0" w:color="auto"/>
            </w:tcBorders>
            <w:noWrap/>
            <w:hideMark/>
          </w:tcPr>
          <w:p w14:paraId="22853807" w14:textId="77777777" w:rsidR="00265584" w:rsidRDefault="00265584">
            <w:pPr>
              <w:jc w:val="right"/>
            </w:pPr>
            <w:r>
              <w:t>1,703</w:t>
            </w:r>
          </w:p>
        </w:tc>
        <w:tc>
          <w:tcPr>
            <w:tcW w:w="900" w:type="dxa"/>
            <w:tcBorders>
              <w:top w:val="single" w:sz="4" w:space="0" w:color="auto"/>
              <w:left w:val="single" w:sz="4" w:space="0" w:color="auto"/>
              <w:bottom w:val="single" w:sz="4" w:space="0" w:color="auto"/>
              <w:right w:val="single" w:sz="4" w:space="0" w:color="auto"/>
            </w:tcBorders>
            <w:noWrap/>
            <w:hideMark/>
          </w:tcPr>
          <w:p w14:paraId="6BC31D09" w14:textId="77777777" w:rsidR="00265584" w:rsidRDefault="00265584">
            <w:pPr>
              <w:jc w:val="right"/>
            </w:pPr>
            <w:r>
              <w:t>3,039</w:t>
            </w:r>
          </w:p>
        </w:tc>
        <w:tc>
          <w:tcPr>
            <w:tcW w:w="810" w:type="dxa"/>
            <w:tcBorders>
              <w:top w:val="single" w:sz="4" w:space="0" w:color="auto"/>
              <w:left w:val="single" w:sz="4" w:space="0" w:color="auto"/>
              <w:bottom w:val="single" w:sz="4" w:space="0" w:color="auto"/>
              <w:right w:val="single" w:sz="4" w:space="0" w:color="auto"/>
            </w:tcBorders>
            <w:noWrap/>
            <w:hideMark/>
          </w:tcPr>
          <w:p w14:paraId="373DE0D3" w14:textId="77777777" w:rsidR="00265584" w:rsidRDefault="00265584">
            <w:pPr>
              <w:jc w:val="right"/>
            </w:pPr>
            <w:r>
              <w:t>-1,336</w:t>
            </w:r>
          </w:p>
        </w:tc>
        <w:tc>
          <w:tcPr>
            <w:tcW w:w="895" w:type="dxa"/>
            <w:tcBorders>
              <w:top w:val="single" w:sz="4" w:space="0" w:color="auto"/>
              <w:left w:val="single" w:sz="4" w:space="0" w:color="auto"/>
              <w:bottom w:val="single" w:sz="4" w:space="0" w:color="auto"/>
              <w:right w:val="single" w:sz="4" w:space="0" w:color="auto"/>
            </w:tcBorders>
            <w:noWrap/>
            <w:hideMark/>
          </w:tcPr>
          <w:p w14:paraId="5BE6D08C" w14:textId="77777777" w:rsidR="00265584" w:rsidRDefault="00265584">
            <w:pPr>
              <w:jc w:val="right"/>
            </w:pPr>
            <w:r>
              <w:t>-44.0%</w:t>
            </w:r>
          </w:p>
        </w:tc>
      </w:tr>
      <w:tr w:rsidR="00265584" w14:paraId="3F570B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C3B565" w14:textId="77777777" w:rsidR="00265584" w:rsidRDefault="00265584">
            <w:r>
              <w:t>Georgia</w:t>
            </w:r>
          </w:p>
        </w:tc>
        <w:tc>
          <w:tcPr>
            <w:tcW w:w="1143" w:type="dxa"/>
            <w:tcBorders>
              <w:top w:val="single" w:sz="4" w:space="0" w:color="auto"/>
              <w:left w:val="single" w:sz="4" w:space="0" w:color="auto"/>
              <w:bottom w:val="single" w:sz="4" w:space="0" w:color="auto"/>
              <w:right w:val="single" w:sz="4" w:space="0" w:color="auto"/>
            </w:tcBorders>
            <w:noWrap/>
            <w:hideMark/>
          </w:tcPr>
          <w:p w14:paraId="7512B091" w14:textId="77777777" w:rsidR="00265584" w:rsidRDefault="00265584">
            <w:pPr>
              <w:jc w:val="right"/>
            </w:pPr>
            <w:r>
              <w:t>19,165</w:t>
            </w:r>
          </w:p>
        </w:tc>
        <w:tc>
          <w:tcPr>
            <w:tcW w:w="1009" w:type="dxa"/>
            <w:tcBorders>
              <w:top w:val="single" w:sz="4" w:space="0" w:color="auto"/>
              <w:left w:val="single" w:sz="4" w:space="0" w:color="auto"/>
              <w:bottom w:val="single" w:sz="4" w:space="0" w:color="auto"/>
              <w:right w:val="single" w:sz="4" w:space="0" w:color="auto"/>
            </w:tcBorders>
            <w:noWrap/>
            <w:hideMark/>
          </w:tcPr>
          <w:p w14:paraId="690C9273" w14:textId="77777777" w:rsidR="00265584" w:rsidRDefault="00265584">
            <w:pPr>
              <w:jc w:val="right"/>
            </w:pPr>
            <w:r>
              <w:t>26,878</w:t>
            </w:r>
          </w:p>
        </w:tc>
        <w:tc>
          <w:tcPr>
            <w:tcW w:w="990" w:type="dxa"/>
            <w:tcBorders>
              <w:top w:val="single" w:sz="4" w:space="0" w:color="auto"/>
              <w:left w:val="single" w:sz="4" w:space="0" w:color="auto"/>
              <w:bottom w:val="single" w:sz="4" w:space="0" w:color="auto"/>
              <w:right w:val="single" w:sz="4" w:space="0" w:color="auto"/>
            </w:tcBorders>
            <w:noWrap/>
            <w:hideMark/>
          </w:tcPr>
          <w:p w14:paraId="225B35A6" w14:textId="77777777" w:rsidR="00265584" w:rsidRDefault="00265584">
            <w:pPr>
              <w:jc w:val="right"/>
            </w:pPr>
            <w:r>
              <w:t>-7,713</w:t>
            </w:r>
          </w:p>
        </w:tc>
        <w:tc>
          <w:tcPr>
            <w:tcW w:w="858" w:type="dxa"/>
            <w:tcBorders>
              <w:top w:val="single" w:sz="4" w:space="0" w:color="auto"/>
              <w:left w:val="single" w:sz="4" w:space="0" w:color="auto"/>
              <w:bottom w:val="single" w:sz="4" w:space="0" w:color="auto"/>
              <w:right w:val="single" w:sz="4" w:space="0" w:color="auto"/>
            </w:tcBorders>
            <w:noWrap/>
            <w:hideMark/>
          </w:tcPr>
          <w:p w14:paraId="2025DC0D" w14:textId="77777777" w:rsidR="00265584" w:rsidRDefault="00265584">
            <w:pPr>
              <w:jc w:val="right"/>
            </w:pPr>
            <w:r>
              <w:t>-28.7%</w:t>
            </w:r>
          </w:p>
        </w:tc>
        <w:tc>
          <w:tcPr>
            <w:tcW w:w="852" w:type="dxa"/>
            <w:tcBorders>
              <w:top w:val="single" w:sz="4" w:space="0" w:color="auto"/>
              <w:left w:val="single" w:sz="4" w:space="0" w:color="auto"/>
              <w:bottom w:val="single" w:sz="4" w:space="0" w:color="auto"/>
              <w:right w:val="single" w:sz="4" w:space="0" w:color="auto"/>
            </w:tcBorders>
            <w:noWrap/>
            <w:hideMark/>
          </w:tcPr>
          <w:p w14:paraId="6777A1C8" w14:textId="77777777" w:rsidR="00265584" w:rsidRDefault="00265584">
            <w:pPr>
              <w:jc w:val="right"/>
            </w:pPr>
            <w:r>
              <w:t>2,772</w:t>
            </w:r>
          </w:p>
        </w:tc>
        <w:tc>
          <w:tcPr>
            <w:tcW w:w="900" w:type="dxa"/>
            <w:tcBorders>
              <w:top w:val="single" w:sz="4" w:space="0" w:color="auto"/>
              <w:left w:val="single" w:sz="4" w:space="0" w:color="auto"/>
              <w:bottom w:val="single" w:sz="4" w:space="0" w:color="auto"/>
              <w:right w:val="single" w:sz="4" w:space="0" w:color="auto"/>
            </w:tcBorders>
            <w:noWrap/>
            <w:hideMark/>
          </w:tcPr>
          <w:p w14:paraId="7386654C" w14:textId="77777777" w:rsidR="00265584" w:rsidRDefault="00265584">
            <w:pPr>
              <w:jc w:val="right"/>
            </w:pPr>
            <w:r>
              <w:t>3,887</w:t>
            </w:r>
          </w:p>
        </w:tc>
        <w:tc>
          <w:tcPr>
            <w:tcW w:w="810" w:type="dxa"/>
            <w:tcBorders>
              <w:top w:val="single" w:sz="4" w:space="0" w:color="auto"/>
              <w:left w:val="single" w:sz="4" w:space="0" w:color="auto"/>
              <w:bottom w:val="single" w:sz="4" w:space="0" w:color="auto"/>
              <w:right w:val="single" w:sz="4" w:space="0" w:color="auto"/>
            </w:tcBorders>
            <w:noWrap/>
            <w:hideMark/>
          </w:tcPr>
          <w:p w14:paraId="05E9072E" w14:textId="77777777" w:rsidR="00265584" w:rsidRDefault="00265584">
            <w:pPr>
              <w:jc w:val="right"/>
            </w:pPr>
            <w:r>
              <w:t>-1,115</w:t>
            </w:r>
          </w:p>
        </w:tc>
        <w:tc>
          <w:tcPr>
            <w:tcW w:w="895" w:type="dxa"/>
            <w:tcBorders>
              <w:top w:val="single" w:sz="4" w:space="0" w:color="auto"/>
              <w:left w:val="single" w:sz="4" w:space="0" w:color="auto"/>
              <w:bottom w:val="single" w:sz="4" w:space="0" w:color="auto"/>
              <w:right w:val="single" w:sz="4" w:space="0" w:color="auto"/>
            </w:tcBorders>
            <w:noWrap/>
            <w:hideMark/>
          </w:tcPr>
          <w:p w14:paraId="57C518D8" w14:textId="77777777" w:rsidR="00265584" w:rsidRDefault="00265584">
            <w:pPr>
              <w:jc w:val="right"/>
            </w:pPr>
            <w:r>
              <w:t>-28.7%</w:t>
            </w:r>
          </w:p>
        </w:tc>
      </w:tr>
      <w:tr w:rsidR="00265584" w14:paraId="0CF2FAE1"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7288A7" w14:textId="77777777" w:rsidR="00265584" w:rsidRDefault="00265584">
            <w:r>
              <w:t>Kansas</w:t>
            </w:r>
          </w:p>
        </w:tc>
        <w:tc>
          <w:tcPr>
            <w:tcW w:w="1143" w:type="dxa"/>
            <w:tcBorders>
              <w:top w:val="single" w:sz="4" w:space="0" w:color="auto"/>
              <w:left w:val="single" w:sz="4" w:space="0" w:color="auto"/>
              <w:bottom w:val="single" w:sz="4" w:space="0" w:color="auto"/>
              <w:right w:val="single" w:sz="4" w:space="0" w:color="auto"/>
            </w:tcBorders>
            <w:noWrap/>
            <w:hideMark/>
          </w:tcPr>
          <w:p w14:paraId="09F12F8F" w14:textId="77777777" w:rsidR="00265584" w:rsidRDefault="00265584">
            <w:pPr>
              <w:jc w:val="right"/>
            </w:pPr>
            <w:r>
              <w:t>5,781</w:t>
            </w:r>
          </w:p>
        </w:tc>
        <w:tc>
          <w:tcPr>
            <w:tcW w:w="1009" w:type="dxa"/>
            <w:tcBorders>
              <w:top w:val="single" w:sz="4" w:space="0" w:color="auto"/>
              <w:left w:val="single" w:sz="4" w:space="0" w:color="auto"/>
              <w:bottom w:val="single" w:sz="4" w:space="0" w:color="auto"/>
              <w:right w:val="single" w:sz="4" w:space="0" w:color="auto"/>
            </w:tcBorders>
            <w:noWrap/>
            <w:hideMark/>
          </w:tcPr>
          <w:p w14:paraId="04BA3FF8" w14:textId="77777777" w:rsidR="00265584" w:rsidRDefault="00265584">
            <w:pPr>
              <w:jc w:val="right"/>
            </w:pPr>
            <w:r>
              <w:t>7,842</w:t>
            </w:r>
          </w:p>
        </w:tc>
        <w:tc>
          <w:tcPr>
            <w:tcW w:w="990" w:type="dxa"/>
            <w:tcBorders>
              <w:top w:val="single" w:sz="4" w:space="0" w:color="auto"/>
              <w:left w:val="single" w:sz="4" w:space="0" w:color="auto"/>
              <w:bottom w:val="single" w:sz="4" w:space="0" w:color="auto"/>
              <w:right w:val="single" w:sz="4" w:space="0" w:color="auto"/>
            </w:tcBorders>
            <w:noWrap/>
            <w:hideMark/>
          </w:tcPr>
          <w:p w14:paraId="7834B75A" w14:textId="77777777" w:rsidR="00265584" w:rsidRDefault="00265584">
            <w:pPr>
              <w:jc w:val="right"/>
            </w:pPr>
            <w:r>
              <w:t>-2,061</w:t>
            </w:r>
          </w:p>
        </w:tc>
        <w:tc>
          <w:tcPr>
            <w:tcW w:w="858" w:type="dxa"/>
            <w:tcBorders>
              <w:top w:val="single" w:sz="4" w:space="0" w:color="auto"/>
              <w:left w:val="single" w:sz="4" w:space="0" w:color="auto"/>
              <w:bottom w:val="single" w:sz="4" w:space="0" w:color="auto"/>
              <w:right w:val="single" w:sz="4" w:space="0" w:color="auto"/>
            </w:tcBorders>
            <w:noWrap/>
            <w:hideMark/>
          </w:tcPr>
          <w:p w14:paraId="196AE29F" w14:textId="77777777" w:rsidR="00265584" w:rsidRDefault="00265584">
            <w:pPr>
              <w:jc w:val="right"/>
            </w:pPr>
            <w:r>
              <w:t>-26.3%</w:t>
            </w:r>
          </w:p>
        </w:tc>
        <w:tc>
          <w:tcPr>
            <w:tcW w:w="852" w:type="dxa"/>
            <w:tcBorders>
              <w:top w:val="single" w:sz="4" w:space="0" w:color="auto"/>
              <w:left w:val="single" w:sz="4" w:space="0" w:color="auto"/>
              <w:bottom w:val="single" w:sz="4" w:space="0" w:color="auto"/>
              <w:right w:val="single" w:sz="4" w:space="0" w:color="auto"/>
            </w:tcBorders>
            <w:noWrap/>
            <w:hideMark/>
          </w:tcPr>
          <w:p w14:paraId="3484A908" w14:textId="77777777" w:rsidR="00265584" w:rsidRDefault="00265584">
            <w:pPr>
              <w:jc w:val="right"/>
            </w:pPr>
            <w:r>
              <w:t>787</w:t>
            </w:r>
          </w:p>
        </w:tc>
        <w:tc>
          <w:tcPr>
            <w:tcW w:w="900" w:type="dxa"/>
            <w:tcBorders>
              <w:top w:val="single" w:sz="4" w:space="0" w:color="auto"/>
              <w:left w:val="single" w:sz="4" w:space="0" w:color="auto"/>
              <w:bottom w:val="single" w:sz="4" w:space="0" w:color="auto"/>
              <w:right w:val="single" w:sz="4" w:space="0" w:color="auto"/>
            </w:tcBorders>
            <w:noWrap/>
            <w:hideMark/>
          </w:tcPr>
          <w:p w14:paraId="60556561" w14:textId="77777777" w:rsidR="00265584" w:rsidRDefault="00265584">
            <w:pPr>
              <w:jc w:val="right"/>
            </w:pPr>
            <w:r>
              <w:t>1,067</w:t>
            </w:r>
          </w:p>
        </w:tc>
        <w:tc>
          <w:tcPr>
            <w:tcW w:w="810" w:type="dxa"/>
            <w:tcBorders>
              <w:top w:val="single" w:sz="4" w:space="0" w:color="auto"/>
              <w:left w:val="single" w:sz="4" w:space="0" w:color="auto"/>
              <w:bottom w:val="single" w:sz="4" w:space="0" w:color="auto"/>
              <w:right w:val="single" w:sz="4" w:space="0" w:color="auto"/>
            </w:tcBorders>
            <w:noWrap/>
            <w:hideMark/>
          </w:tcPr>
          <w:p w14:paraId="471F3366" w14:textId="77777777" w:rsidR="00265584" w:rsidRDefault="00265584">
            <w:pPr>
              <w:jc w:val="right"/>
            </w:pPr>
            <w:r>
              <w:t>-281</w:t>
            </w:r>
          </w:p>
        </w:tc>
        <w:tc>
          <w:tcPr>
            <w:tcW w:w="895" w:type="dxa"/>
            <w:tcBorders>
              <w:top w:val="single" w:sz="4" w:space="0" w:color="auto"/>
              <w:left w:val="single" w:sz="4" w:space="0" w:color="auto"/>
              <w:bottom w:val="single" w:sz="4" w:space="0" w:color="auto"/>
              <w:right w:val="single" w:sz="4" w:space="0" w:color="auto"/>
            </w:tcBorders>
            <w:noWrap/>
            <w:hideMark/>
          </w:tcPr>
          <w:p w14:paraId="13039EE2" w14:textId="77777777" w:rsidR="00265584" w:rsidRDefault="00265584">
            <w:pPr>
              <w:jc w:val="right"/>
            </w:pPr>
            <w:r>
              <w:t>-26.3%</w:t>
            </w:r>
          </w:p>
        </w:tc>
      </w:tr>
      <w:tr w:rsidR="00265584" w14:paraId="1E65E1B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08F34BF" w14:textId="77777777" w:rsidR="00265584" w:rsidRDefault="00265584">
            <w:r>
              <w:t>Maine</w:t>
            </w:r>
          </w:p>
        </w:tc>
        <w:tc>
          <w:tcPr>
            <w:tcW w:w="1143" w:type="dxa"/>
            <w:tcBorders>
              <w:top w:val="single" w:sz="4" w:space="0" w:color="auto"/>
              <w:left w:val="single" w:sz="4" w:space="0" w:color="auto"/>
              <w:bottom w:val="single" w:sz="4" w:space="0" w:color="auto"/>
              <w:right w:val="single" w:sz="4" w:space="0" w:color="auto"/>
            </w:tcBorders>
            <w:noWrap/>
            <w:hideMark/>
          </w:tcPr>
          <w:p w14:paraId="70E76743" w14:textId="77777777" w:rsidR="00265584" w:rsidRDefault="00265584">
            <w:pPr>
              <w:jc w:val="right"/>
            </w:pPr>
            <w:r>
              <w:t>2,196</w:t>
            </w:r>
          </w:p>
        </w:tc>
        <w:tc>
          <w:tcPr>
            <w:tcW w:w="1009" w:type="dxa"/>
            <w:tcBorders>
              <w:top w:val="single" w:sz="4" w:space="0" w:color="auto"/>
              <w:left w:val="single" w:sz="4" w:space="0" w:color="auto"/>
              <w:bottom w:val="single" w:sz="4" w:space="0" w:color="auto"/>
              <w:right w:val="single" w:sz="4" w:space="0" w:color="auto"/>
            </w:tcBorders>
            <w:noWrap/>
            <w:hideMark/>
          </w:tcPr>
          <w:p w14:paraId="78717A69" w14:textId="77777777" w:rsidR="00265584" w:rsidRDefault="00265584">
            <w:pPr>
              <w:jc w:val="right"/>
            </w:pPr>
            <w:r>
              <w:t>2,962</w:t>
            </w:r>
          </w:p>
        </w:tc>
        <w:tc>
          <w:tcPr>
            <w:tcW w:w="990" w:type="dxa"/>
            <w:tcBorders>
              <w:top w:val="single" w:sz="4" w:space="0" w:color="auto"/>
              <w:left w:val="single" w:sz="4" w:space="0" w:color="auto"/>
              <w:bottom w:val="single" w:sz="4" w:space="0" w:color="auto"/>
              <w:right w:val="single" w:sz="4" w:space="0" w:color="auto"/>
            </w:tcBorders>
            <w:noWrap/>
            <w:hideMark/>
          </w:tcPr>
          <w:p w14:paraId="3471FEC3" w14:textId="77777777" w:rsidR="00265584" w:rsidRDefault="00265584">
            <w:pPr>
              <w:jc w:val="right"/>
            </w:pPr>
            <w:r>
              <w:t>-766</w:t>
            </w:r>
          </w:p>
        </w:tc>
        <w:tc>
          <w:tcPr>
            <w:tcW w:w="858" w:type="dxa"/>
            <w:tcBorders>
              <w:top w:val="single" w:sz="4" w:space="0" w:color="auto"/>
              <w:left w:val="single" w:sz="4" w:space="0" w:color="auto"/>
              <w:bottom w:val="single" w:sz="4" w:space="0" w:color="auto"/>
              <w:right w:val="single" w:sz="4" w:space="0" w:color="auto"/>
            </w:tcBorders>
            <w:noWrap/>
            <w:hideMark/>
          </w:tcPr>
          <w:p w14:paraId="144758FB" w14:textId="77777777" w:rsidR="00265584" w:rsidRDefault="00265584">
            <w:pPr>
              <w:jc w:val="right"/>
            </w:pPr>
            <w:r>
              <w:t>-25.9%</w:t>
            </w:r>
          </w:p>
        </w:tc>
        <w:tc>
          <w:tcPr>
            <w:tcW w:w="852" w:type="dxa"/>
            <w:tcBorders>
              <w:top w:val="single" w:sz="4" w:space="0" w:color="auto"/>
              <w:left w:val="single" w:sz="4" w:space="0" w:color="auto"/>
              <w:bottom w:val="single" w:sz="4" w:space="0" w:color="auto"/>
              <w:right w:val="single" w:sz="4" w:space="0" w:color="auto"/>
            </w:tcBorders>
            <w:noWrap/>
            <w:hideMark/>
          </w:tcPr>
          <w:p w14:paraId="102D5C5E" w14:textId="77777777" w:rsidR="00265584" w:rsidRDefault="00265584">
            <w:pPr>
              <w:jc w:val="right"/>
            </w:pPr>
            <w:r>
              <w:t>173</w:t>
            </w:r>
          </w:p>
        </w:tc>
        <w:tc>
          <w:tcPr>
            <w:tcW w:w="900" w:type="dxa"/>
            <w:tcBorders>
              <w:top w:val="single" w:sz="4" w:space="0" w:color="auto"/>
              <w:left w:val="single" w:sz="4" w:space="0" w:color="auto"/>
              <w:bottom w:val="single" w:sz="4" w:space="0" w:color="auto"/>
              <w:right w:val="single" w:sz="4" w:space="0" w:color="auto"/>
            </w:tcBorders>
            <w:noWrap/>
            <w:hideMark/>
          </w:tcPr>
          <w:p w14:paraId="373D4B0E" w14:textId="77777777" w:rsidR="00265584" w:rsidRDefault="00265584">
            <w:pPr>
              <w:jc w:val="right"/>
            </w:pPr>
            <w:r>
              <w:t>234</w:t>
            </w:r>
          </w:p>
        </w:tc>
        <w:tc>
          <w:tcPr>
            <w:tcW w:w="810" w:type="dxa"/>
            <w:tcBorders>
              <w:top w:val="single" w:sz="4" w:space="0" w:color="auto"/>
              <w:left w:val="single" w:sz="4" w:space="0" w:color="auto"/>
              <w:bottom w:val="single" w:sz="4" w:space="0" w:color="auto"/>
              <w:right w:val="single" w:sz="4" w:space="0" w:color="auto"/>
            </w:tcBorders>
            <w:noWrap/>
            <w:hideMark/>
          </w:tcPr>
          <w:p w14:paraId="457527CF" w14:textId="77777777" w:rsidR="00265584" w:rsidRDefault="00265584">
            <w:pPr>
              <w:jc w:val="right"/>
            </w:pPr>
            <w:r>
              <w:t>-60</w:t>
            </w:r>
          </w:p>
        </w:tc>
        <w:tc>
          <w:tcPr>
            <w:tcW w:w="895" w:type="dxa"/>
            <w:tcBorders>
              <w:top w:val="single" w:sz="4" w:space="0" w:color="auto"/>
              <w:left w:val="single" w:sz="4" w:space="0" w:color="auto"/>
              <w:bottom w:val="single" w:sz="4" w:space="0" w:color="auto"/>
              <w:right w:val="single" w:sz="4" w:space="0" w:color="auto"/>
            </w:tcBorders>
            <w:noWrap/>
            <w:hideMark/>
          </w:tcPr>
          <w:p w14:paraId="3A85143B" w14:textId="77777777" w:rsidR="00265584" w:rsidRDefault="00265584">
            <w:pPr>
              <w:jc w:val="right"/>
            </w:pPr>
            <w:r>
              <w:t>-25.9%</w:t>
            </w:r>
          </w:p>
        </w:tc>
      </w:tr>
      <w:tr w:rsidR="00265584" w14:paraId="507C980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9111DB" w14:textId="77777777" w:rsidR="00265584" w:rsidRDefault="00265584">
            <w:r>
              <w:t>California</w:t>
            </w:r>
          </w:p>
        </w:tc>
        <w:tc>
          <w:tcPr>
            <w:tcW w:w="1143" w:type="dxa"/>
            <w:tcBorders>
              <w:top w:val="single" w:sz="4" w:space="0" w:color="auto"/>
              <w:left w:val="single" w:sz="4" w:space="0" w:color="auto"/>
              <w:bottom w:val="single" w:sz="4" w:space="0" w:color="auto"/>
              <w:right w:val="single" w:sz="4" w:space="0" w:color="auto"/>
            </w:tcBorders>
            <w:noWrap/>
            <w:hideMark/>
          </w:tcPr>
          <w:p w14:paraId="6966D95F" w14:textId="77777777" w:rsidR="00265584" w:rsidRDefault="00265584">
            <w:pPr>
              <w:jc w:val="right"/>
            </w:pPr>
            <w:r>
              <w:t>75,829</w:t>
            </w:r>
          </w:p>
        </w:tc>
        <w:tc>
          <w:tcPr>
            <w:tcW w:w="1009" w:type="dxa"/>
            <w:tcBorders>
              <w:top w:val="single" w:sz="4" w:space="0" w:color="auto"/>
              <w:left w:val="single" w:sz="4" w:space="0" w:color="auto"/>
              <w:bottom w:val="single" w:sz="4" w:space="0" w:color="auto"/>
              <w:right w:val="single" w:sz="4" w:space="0" w:color="auto"/>
            </w:tcBorders>
            <w:noWrap/>
            <w:hideMark/>
          </w:tcPr>
          <w:p w14:paraId="29ADF10C" w14:textId="77777777" w:rsidR="00265584" w:rsidRDefault="00265584">
            <w:pPr>
              <w:jc w:val="right"/>
            </w:pPr>
            <w:r>
              <w:t>100,270</w:t>
            </w:r>
          </w:p>
        </w:tc>
        <w:tc>
          <w:tcPr>
            <w:tcW w:w="990" w:type="dxa"/>
            <w:tcBorders>
              <w:top w:val="single" w:sz="4" w:space="0" w:color="auto"/>
              <w:left w:val="single" w:sz="4" w:space="0" w:color="auto"/>
              <w:bottom w:val="single" w:sz="4" w:space="0" w:color="auto"/>
              <w:right w:val="single" w:sz="4" w:space="0" w:color="auto"/>
            </w:tcBorders>
            <w:noWrap/>
            <w:hideMark/>
          </w:tcPr>
          <w:p w14:paraId="1105238B" w14:textId="77777777" w:rsidR="00265584" w:rsidRDefault="00265584">
            <w:pPr>
              <w:jc w:val="right"/>
            </w:pPr>
            <w:r>
              <w:t>-24,442</w:t>
            </w:r>
          </w:p>
        </w:tc>
        <w:tc>
          <w:tcPr>
            <w:tcW w:w="858" w:type="dxa"/>
            <w:tcBorders>
              <w:top w:val="single" w:sz="4" w:space="0" w:color="auto"/>
              <w:left w:val="single" w:sz="4" w:space="0" w:color="auto"/>
              <w:bottom w:val="single" w:sz="4" w:space="0" w:color="auto"/>
              <w:right w:val="single" w:sz="4" w:space="0" w:color="auto"/>
            </w:tcBorders>
            <w:noWrap/>
            <w:hideMark/>
          </w:tcPr>
          <w:p w14:paraId="0D31383B" w14:textId="77777777" w:rsidR="00265584" w:rsidRDefault="00265584">
            <w:pPr>
              <w:jc w:val="right"/>
            </w:pPr>
            <w:r>
              <w:t>-24.4%</w:t>
            </w:r>
          </w:p>
        </w:tc>
        <w:tc>
          <w:tcPr>
            <w:tcW w:w="852" w:type="dxa"/>
            <w:tcBorders>
              <w:top w:val="single" w:sz="4" w:space="0" w:color="auto"/>
              <w:left w:val="single" w:sz="4" w:space="0" w:color="auto"/>
              <w:bottom w:val="single" w:sz="4" w:space="0" w:color="auto"/>
              <w:right w:val="single" w:sz="4" w:space="0" w:color="auto"/>
            </w:tcBorders>
            <w:noWrap/>
            <w:hideMark/>
          </w:tcPr>
          <w:p w14:paraId="3446F3C5" w14:textId="77777777" w:rsidR="00265584" w:rsidRDefault="00265584">
            <w:pPr>
              <w:jc w:val="right"/>
            </w:pPr>
            <w:r>
              <w:t>19,205</w:t>
            </w:r>
          </w:p>
        </w:tc>
        <w:tc>
          <w:tcPr>
            <w:tcW w:w="900" w:type="dxa"/>
            <w:tcBorders>
              <w:top w:val="single" w:sz="4" w:space="0" w:color="auto"/>
              <w:left w:val="single" w:sz="4" w:space="0" w:color="auto"/>
              <w:bottom w:val="single" w:sz="4" w:space="0" w:color="auto"/>
              <w:right w:val="single" w:sz="4" w:space="0" w:color="auto"/>
            </w:tcBorders>
            <w:noWrap/>
            <w:hideMark/>
          </w:tcPr>
          <w:p w14:paraId="21029938" w14:textId="77777777" w:rsidR="00265584" w:rsidRDefault="00265584">
            <w:pPr>
              <w:jc w:val="right"/>
            </w:pPr>
            <w:r>
              <w:t>25,395</w:t>
            </w:r>
          </w:p>
        </w:tc>
        <w:tc>
          <w:tcPr>
            <w:tcW w:w="810" w:type="dxa"/>
            <w:tcBorders>
              <w:top w:val="single" w:sz="4" w:space="0" w:color="auto"/>
              <w:left w:val="single" w:sz="4" w:space="0" w:color="auto"/>
              <w:bottom w:val="single" w:sz="4" w:space="0" w:color="auto"/>
              <w:right w:val="single" w:sz="4" w:space="0" w:color="auto"/>
            </w:tcBorders>
            <w:noWrap/>
            <w:hideMark/>
          </w:tcPr>
          <w:p w14:paraId="7BBCCC36" w14:textId="77777777" w:rsidR="00265584" w:rsidRDefault="00265584">
            <w:pPr>
              <w:jc w:val="right"/>
            </w:pPr>
            <w:r>
              <w:t>-6,190</w:t>
            </w:r>
          </w:p>
        </w:tc>
        <w:tc>
          <w:tcPr>
            <w:tcW w:w="895" w:type="dxa"/>
            <w:tcBorders>
              <w:top w:val="single" w:sz="4" w:space="0" w:color="auto"/>
              <w:left w:val="single" w:sz="4" w:space="0" w:color="auto"/>
              <w:bottom w:val="single" w:sz="4" w:space="0" w:color="auto"/>
              <w:right w:val="single" w:sz="4" w:space="0" w:color="auto"/>
            </w:tcBorders>
            <w:noWrap/>
            <w:hideMark/>
          </w:tcPr>
          <w:p w14:paraId="14F32FC7" w14:textId="77777777" w:rsidR="00265584" w:rsidRDefault="00265584">
            <w:pPr>
              <w:jc w:val="right"/>
            </w:pPr>
            <w:r>
              <w:t>-24.4%</w:t>
            </w:r>
          </w:p>
        </w:tc>
      </w:tr>
      <w:tr w:rsidR="00265584" w14:paraId="24B7789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6E0D088" w14:textId="77777777" w:rsidR="00265584" w:rsidRDefault="00265584">
            <w:r>
              <w:t>Nebraska</w:t>
            </w:r>
          </w:p>
        </w:tc>
        <w:tc>
          <w:tcPr>
            <w:tcW w:w="1143" w:type="dxa"/>
            <w:tcBorders>
              <w:top w:val="single" w:sz="4" w:space="0" w:color="auto"/>
              <w:left w:val="single" w:sz="4" w:space="0" w:color="auto"/>
              <w:bottom w:val="single" w:sz="4" w:space="0" w:color="auto"/>
              <w:right w:val="single" w:sz="4" w:space="0" w:color="auto"/>
            </w:tcBorders>
            <w:noWrap/>
            <w:hideMark/>
          </w:tcPr>
          <w:p w14:paraId="09ACCDA6" w14:textId="77777777" w:rsidR="00265584" w:rsidRDefault="00265584">
            <w:pPr>
              <w:jc w:val="right"/>
            </w:pPr>
            <w:r>
              <w:t>3,775</w:t>
            </w:r>
          </w:p>
        </w:tc>
        <w:tc>
          <w:tcPr>
            <w:tcW w:w="1009" w:type="dxa"/>
            <w:tcBorders>
              <w:top w:val="single" w:sz="4" w:space="0" w:color="auto"/>
              <w:left w:val="single" w:sz="4" w:space="0" w:color="auto"/>
              <w:bottom w:val="single" w:sz="4" w:space="0" w:color="auto"/>
              <w:right w:val="single" w:sz="4" w:space="0" w:color="auto"/>
            </w:tcBorders>
            <w:noWrap/>
            <w:hideMark/>
          </w:tcPr>
          <w:p w14:paraId="4559FD6C" w14:textId="77777777" w:rsidR="00265584" w:rsidRDefault="00265584">
            <w:pPr>
              <w:jc w:val="right"/>
            </w:pPr>
            <w:r>
              <w:t>4,954</w:t>
            </w:r>
          </w:p>
        </w:tc>
        <w:tc>
          <w:tcPr>
            <w:tcW w:w="990" w:type="dxa"/>
            <w:tcBorders>
              <w:top w:val="single" w:sz="4" w:space="0" w:color="auto"/>
              <w:left w:val="single" w:sz="4" w:space="0" w:color="auto"/>
              <w:bottom w:val="single" w:sz="4" w:space="0" w:color="auto"/>
              <w:right w:val="single" w:sz="4" w:space="0" w:color="auto"/>
            </w:tcBorders>
            <w:noWrap/>
            <w:hideMark/>
          </w:tcPr>
          <w:p w14:paraId="285BE0D7" w14:textId="77777777" w:rsidR="00265584" w:rsidRDefault="00265584">
            <w:pPr>
              <w:jc w:val="right"/>
            </w:pPr>
            <w:r>
              <w:t>-1,179</w:t>
            </w:r>
          </w:p>
        </w:tc>
        <w:tc>
          <w:tcPr>
            <w:tcW w:w="858" w:type="dxa"/>
            <w:tcBorders>
              <w:top w:val="single" w:sz="4" w:space="0" w:color="auto"/>
              <w:left w:val="single" w:sz="4" w:space="0" w:color="auto"/>
              <w:bottom w:val="single" w:sz="4" w:space="0" w:color="auto"/>
              <w:right w:val="single" w:sz="4" w:space="0" w:color="auto"/>
            </w:tcBorders>
            <w:noWrap/>
            <w:hideMark/>
          </w:tcPr>
          <w:p w14:paraId="67CD7251" w14:textId="77777777" w:rsidR="00265584" w:rsidRDefault="00265584">
            <w:pPr>
              <w:jc w:val="right"/>
            </w:pPr>
            <w:r>
              <w:t>-23.8%</w:t>
            </w:r>
          </w:p>
        </w:tc>
        <w:tc>
          <w:tcPr>
            <w:tcW w:w="852" w:type="dxa"/>
            <w:tcBorders>
              <w:top w:val="single" w:sz="4" w:space="0" w:color="auto"/>
              <w:left w:val="single" w:sz="4" w:space="0" w:color="auto"/>
              <w:bottom w:val="single" w:sz="4" w:space="0" w:color="auto"/>
              <w:right w:val="single" w:sz="4" w:space="0" w:color="auto"/>
            </w:tcBorders>
            <w:noWrap/>
            <w:hideMark/>
          </w:tcPr>
          <w:p w14:paraId="4FA781F0" w14:textId="77777777" w:rsidR="00265584" w:rsidRDefault="00265584">
            <w:pPr>
              <w:jc w:val="right"/>
            </w:pPr>
            <w:r>
              <w:t>494</w:t>
            </w:r>
          </w:p>
        </w:tc>
        <w:tc>
          <w:tcPr>
            <w:tcW w:w="900" w:type="dxa"/>
            <w:tcBorders>
              <w:top w:val="single" w:sz="4" w:space="0" w:color="auto"/>
              <w:left w:val="single" w:sz="4" w:space="0" w:color="auto"/>
              <w:bottom w:val="single" w:sz="4" w:space="0" w:color="auto"/>
              <w:right w:val="single" w:sz="4" w:space="0" w:color="auto"/>
            </w:tcBorders>
            <w:noWrap/>
            <w:hideMark/>
          </w:tcPr>
          <w:p w14:paraId="6830BF55" w14:textId="77777777" w:rsidR="00265584" w:rsidRDefault="00265584">
            <w:pPr>
              <w:jc w:val="right"/>
            </w:pPr>
            <w:r>
              <w:t>648</w:t>
            </w:r>
          </w:p>
        </w:tc>
        <w:tc>
          <w:tcPr>
            <w:tcW w:w="810" w:type="dxa"/>
            <w:tcBorders>
              <w:top w:val="single" w:sz="4" w:space="0" w:color="auto"/>
              <w:left w:val="single" w:sz="4" w:space="0" w:color="auto"/>
              <w:bottom w:val="single" w:sz="4" w:space="0" w:color="auto"/>
              <w:right w:val="single" w:sz="4" w:space="0" w:color="auto"/>
            </w:tcBorders>
            <w:noWrap/>
            <w:hideMark/>
          </w:tcPr>
          <w:p w14:paraId="31291657" w14:textId="77777777" w:rsidR="00265584" w:rsidRDefault="00265584">
            <w:pPr>
              <w:jc w:val="right"/>
            </w:pPr>
            <w:r>
              <w:t>-154</w:t>
            </w:r>
          </w:p>
        </w:tc>
        <w:tc>
          <w:tcPr>
            <w:tcW w:w="895" w:type="dxa"/>
            <w:tcBorders>
              <w:top w:val="single" w:sz="4" w:space="0" w:color="auto"/>
              <w:left w:val="single" w:sz="4" w:space="0" w:color="auto"/>
              <w:bottom w:val="single" w:sz="4" w:space="0" w:color="auto"/>
              <w:right w:val="single" w:sz="4" w:space="0" w:color="auto"/>
            </w:tcBorders>
            <w:noWrap/>
            <w:hideMark/>
          </w:tcPr>
          <w:p w14:paraId="104AE81E" w14:textId="77777777" w:rsidR="00265584" w:rsidRDefault="00265584">
            <w:pPr>
              <w:jc w:val="right"/>
            </w:pPr>
            <w:r>
              <w:t>-23.8%</w:t>
            </w:r>
          </w:p>
        </w:tc>
      </w:tr>
      <w:tr w:rsidR="00265584" w14:paraId="79A386F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9989A7" w14:textId="77777777" w:rsidR="00265584" w:rsidRDefault="00265584">
            <w:r>
              <w:t>New Jersey</w:t>
            </w:r>
          </w:p>
        </w:tc>
        <w:tc>
          <w:tcPr>
            <w:tcW w:w="1143" w:type="dxa"/>
            <w:tcBorders>
              <w:top w:val="single" w:sz="4" w:space="0" w:color="auto"/>
              <w:left w:val="single" w:sz="4" w:space="0" w:color="auto"/>
              <w:bottom w:val="single" w:sz="4" w:space="0" w:color="auto"/>
              <w:right w:val="single" w:sz="4" w:space="0" w:color="auto"/>
            </w:tcBorders>
            <w:noWrap/>
            <w:hideMark/>
          </w:tcPr>
          <w:p w14:paraId="764294DF" w14:textId="77777777" w:rsidR="00265584" w:rsidRDefault="00265584">
            <w:pPr>
              <w:jc w:val="right"/>
            </w:pPr>
            <w:r>
              <w:t>17,281</w:t>
            </w:r>
          </w:p>
        </w:tc>
        <w:tc>
          <w:tcPr>
            <w:tcW w:w="1009" w:type="dxa"/>
            <w:tcBorders>
              <w:top w:val="single" w:sz="4" w:space="0" w:color="auto"/>
              <w:left w:val="single" w:sz="4" w:space="0" w:color="auto"/>
              <w:bottom w:val="single" w:sz="4" w:space="0" w:color="auto"/>
              <w:right w:val="single" w:sz="4" w:space="0" w:color="auto"/>
            </w:tcBorders>
            <w:noWrap/>
            <w:hideMark/>
          </w:tcPr>
          <w:p w14:paraId="73561A9B" w14:textId="77777777" w:rsidR="00265584" w:rsidRDefault="00265584">
            <w:pPr>
              <w:jc w:val="right"/>
            </w:pPr>
            <w:r>
              <w:t>22,278</w:t>
            </w:r>
          </w:p>
        </w:tc>
        <w:tc>
          <w:tcPr>
            <w:tcW w:w="990" w:type="dxa"/>
            <w:tcBorders>
              <w:top w:val="single" w:sz="4" w:space="0" w:color="auto"/>
              <w:left w:val="single" w:sz="4" w:space="0" w:color="auto"/>
              <w:bottom w:val="single" w:sz="4" w:space="0" w:color="auto"/>
              <w:right w:val="single" w:sz="4" w:space="0" w:color="auto"/>
            </w:tcBorders>
            <w:noWrap/>
            <w:hideMark/>
          </w:tcPr>
          <w:p w14:paraId="4947A637" w14:textId="77777777" w:rsidR="00265584" w:rsidRDefault="00265584">
            <w:pPr>
              <w:jc w:val="right"/>
            </w:pPr>
            <w:r>
              <w:t>-4,997</w:t>
            </w:r>
          </w:p>
        </w:tc>
        <w:tc>
          <w:tcPr>
            <w:tcW w:w="858" w:type="dxa"/>
            <w:tcBorders>
              <w:top w:val="single" w:sz="4" w:space="0" w:color="auto"/>
              <w:left w:val="single" w:sz="4" w:space="0" w:color="auto"/>
              <w:bottom w:val="single" w:sz="4" w:space="0" w:color="auto"/>
              <w:right w:val="single" w:sz="4" w:space="0" w:color="auto"/>
            </w:tcBorders>
            <w:noWrap/>
            <w:hideMark/>
          </w:tcPr>
          <w:p w14:paraId="5CC07A33"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5F1CD7C8" w14:textId="77777777" w:rsidR="00265584" w:rsidRDefault="00265584">
            <w:pPr>
              <w:jc w:val="right"/>
            </w:pPr>
            <w:r>
              <w:t>4,155</w:t>
            </w:r>
          </w:p>
        </w:tc>
        <w:tc>
          <w:tcPr>
            <w:tcW w:w="900" w:type="dxa"/>
            <w:tcBorders>
              <w:top w:val="single" w:sz="4" w:space="0" w:color="auto"/>
              <w:left w:val="single" w:sz="4" w:space="0" w:color="auto"/>
              <w:bottom w:val="single" w:sz="4" w:space="0" w:color="auto"/>
              <w:right w:val="single" w:sz="4" w:space="0" w:color="auto"/>
            </w:tcBorders>
            <w:noWrap/>
            <w:hideMark/>
          </w:tcPr>
          <w:p w14:paraId="708F0B04" w14:textId="77777777" w:rsidR="00265584" w:rsidRDefault="00265584">
            <w:pPr>
              <w:jc w:val="right"/>
            </w:pPr>
            <w:r>
              <w:t>5,357</w:t>
            </w:r>
          </w:p>
        </w:tc>
        <w:tc>
          <w:tcPr>
            <w:tcW w:w="810" w:type="dxa"/>
            <w:tcBorders>
              <w:top w:val="single" w:sz="4" w:space="0" w:color="auto"/>
              <w:left w:val="single" w:sz="4" w:space="0" w:color="auto"/>
              <w:bottom w:val="single" w:sz="4" w:space="0" w:color="auto"/>
              <w:right w:val="single" w:sz="4" w:space="0" w:color="auto"/>
            </w:tcBorders>
            <w:noWrap/>
            <w:hideMark/>
          </w:tcPr>
          <w:p w14:paraId="3AA67FDB" w14:textId="77777777" w:rsidR="00265584" w:rsidRDefault="00265584">
            <w:pPr>
              <w:jc w:val="right"/>
            </w:pPr>
            <w:r>
              <w:t>-1,202</w:t>
            </w:r>
          </w:p>
        </w:tc>
        <w:tc>
          <w:tcPr>
            <w:tcW w:w="895" w:type="dxa"/>
            <w:tcBorders>
              <w:top w:val="single" w:sz="4" w:space="0" w:color="auto"/>
              <w:left w:val="single" w:sz="4" w:space="0" w:color="auto"/>
              <w:bottom w:val="single" w:sz="4" w:space="0" w:color="auto"/>
              <w:right w:val="single" w:sz="4" w:space="0" w:color="auto"/>
            </w:tcBorders>
            <w:noWrap/>
            <w:hideMark/>
          </w:tcPr>
          <w:p w14:paraId="2083C183" w14:textId="77777777" w:rsidR="00265584" w:rsidRDefault="00265584">
            <w:pPr>
              <w:jc w:val="right"/>
            </w:pPr>
            <w:r>
              <w:t>-22.4%</w:t>
            </w:r>
          </w:p>
        </w:tc>
      </w:tr>
      <w:tr w:rsidR="00265584" w14:paraId="185E1D5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7DC3C5" w14:textId="77777777" w:rsidR="00265584" w:rsidRDefault="00265584">
            <w:r>
              <w:t>Oklahoma</w:t>
            </w:r>
          </w:p>
        </w:tc>
        <w:tc>
          <w:tcPr>
            <w:tcW w:w="1143" w:type="dxa"/>
            <w:tcBorders>
              <w:top w:val="single" w:sz="4" w:space="0" w:color="auto"/>
              <w:left w:val="single" w:sz="4" w:space="0" w:color="auto"/>
              <w:bottom w:val="single" w:sz="4" w:space="0" w:color="auto"/>
              <w:right w:val="single" w:sz="4" w:space="0" w:color="auto"/>
            </w:tcBorders>
            <w:noWrap/>
            <w:hideMark/>
          </w:tcPr>
          <w:p w14:paraId="20CC10CB" w14:textId="77777777" w:rsidR="00265584" w:rsidRDefault="00265584">
            <w:pPr>
              <w:jc w:val="right"/>
            </w:pPr>
            <w:r>
              <w:t>8,619</w:t>
            </w:r>
          </w:p>
        </w:tc>
        <w:tc>
          <w:tcPr>
            <w:tcW w:w="1009" w:type="dxa"/>
            <w:tcBorders>
              <w:top w:val="single" w:sz="4" w:space="0" w:color="auto"/>
              <w:left w:val="single" w:sz="4" w:space="0" w:color="auto"/>
              <w:bottom w:val="single" w:sz="4" w:space="0" w:color="auto"/>
              <w:right w:val="single" w:sz="4" w:space="0" w:color="auto"/>
            </w:tcBorders>
            <w:noWrap/>
            <w:hideMark/>
          </w:tcPr>
          <w:p w14:paraId="4FAD0660" w14:textId="77777777" w:rsidR="00265584" w:rsidRDefault="00265584">
            <w:pPr>
              <w:jc w:val="right"/>
            </w:pPr>
            <w:r>
              <w:t>10,029</w:t>
            </w:r>
          </w:p>
        </w:tc>
        <w:tc>
          <w:tcPr>
            <w:tcW w:w="990" w:type="dxa"/>
            <w:tcBorders>
              <w:top w:val="single" w:sz="4" w:space="0" w:color="auto"/>
              <w:left w:val="single" w:sz="4" w:space="0" w:color="auto"/>
              <w:bottom w:val="single" w:sz="4" w:space="0" w:color="auto"/>
              <w:right w:val="single" w:sz="4" w:space="0" w:color="auto"/>
            </w:tcBorders>
            <w:noWrap/>
            <w:hideMark/>
          </w:tcPr>
          <w:p w14:paraId="3BDA676B" w14:textId="77777777" w:rsidR="00265584" w:rsidRDefault="00265584">
            <w:pPr>
              <w:jc w:val="right"/>
            </w:pPr>
            <w:r>
              <w:t>-1,410</w:t>
            </w:r>
          </w:p>
        </w:tc>
        <w:tc>
          <w:tcPr>
            <w:tcW w:w="858" w:type="dxa"/>
            <w:tcBorders>
              <w:top w:val="single" w:sz="4" w:space="0" w:color="auto"/>
              <w:left w:val="single" w:sz="4" w:space="0" w:color="auto"/>
              <w:bottom w:val="single" w:sz="4" w:space="0" w:color="auto"/>
              <w:right w:val="single" w:sz="4" w:space="0" w:color="auto"/>
            </w:tcBorders>
            <w:noWrap/>
            <w:hideMark/>
          </w:tcPr>
          <w:p w14:paraId="44BE45D8" w14:textId="77777777" w:rsidR="00265584" w:rsidRDefault="00265584">
            <w:pPr>
              <w:jc w:val="right"/>
            </w:pPr>
            <w:r>
              <w:t>-14.1%</w:t>
            </w:r>
          </w:p>
        </w:tc>
        <w:tc>
          <w:tcPr>
            <w:tcW w:w="852" w:type="dxa"/>
            <w:tcBorders>
              <w:top w:val="single" w:sz="4" w:space="0" w:color="auto"/>
              <w:left w:val="single" w:sz="4" w:space="0" w:color="auto"/>
              <w:bottom w:val="single" w:sz="4" w:space="0" w:color="auto"/>
              <w:right w:val="single" w:sz="4" w:space="0" w:color="auto"/>
            </w:tcBorders>
            <w:noWrap/>
            <w:hideMark/>
          </w:tcPr>
          <w:p w14:paraId="528A3E5E" w14:textId="77777777" w:rsidR="00265584" w:rsidRDefault="00265584">
            <w:pPr>
              <w:jc w:val="right"/>
            </w:pPr>
            <w:r>
              <w:t>1,154</w:t>
            </w:r>
          </w:p>
        </w:tc>
        <w:tc>
          <w:tcPr>
            <w:tcW w:w="900" w:type="dxa"/>
            <w:tcBorders>
              <w:top w:val="single" w:sz="4" w:space="0" w:color="auto"/>
              <w:left w:val="single" w:sz="4" w:space="0" w:color="auto"/>
              <w:bottom w:val="single" w:sz="4" w:space="0" w:color="auto"/>
              <w:right w:val="single" w:sz="4" w:space="0" w:color="auto"/>
            </w:tcBorders>
            <w:noWrap/>
            <w:hideMark/>
          </w:tcPr>
          <w:p w14:paraId="1C878041" w14:textId="77777777" w:rsidR="00265584" w:rsidRDefault="00265584">
            <w:pPr>
              <w:jc w:val="right"/>
            </w:pPr>
            <w:r>
              <w:t>1,342</w:t>
            </w:r>
          </w:p>
        </w:tc>
        <w:tc>
          <w:tcPr>
            <w:tcW w:w="810" w:type="dxa"/>
            <w:tcBorders>
              <w:top w:val="single" w:sz="4" w:space="0" w:color="auto"/>
              <w:left w:val="single" w:sz="4" w:space="0" w:color="auto"/>
              <w:bottom w:val="single" w:sz="4" w:space="0" w:color="auto"/>
              <w:right w:val="single" w:sz="4" w:space="0" w:color="auto"/>
            </w:tcBorders>
            <w:noWrap/>
            <w:hideMark/>
          </w:tcPr>
          <w:p w14:paraId="15500ADE" w14:textId="77777777" w:rsidR="00265584" w:rsidRDefault="00265584">
            <w:pPr>
              <w:jc w:val="right"/>
            </w:pPr>
            <w:r>
              <w:t>-189</w:t>
            </w:r>
          </w:p>
        </w:tc>
        <w:tc>
          <w:tcPr>
            <w:tcW w:w="895" w:type="dxa"/>
            <w:tcBorders>
              <w:top w:val="single" w:sz="4" w:space="0" w:color="auto"/>
              <w:left w:val="single" w:sz="4" w:space="0" w:color="auto"/>
              <w:bottom w:val="single" w:sz="4" w:space="0" w:color="auto"/>
              <w:right w:val="single" w:sz="4" w:space="0" w:color="auto"/>
            </w:tcBorders>
            <w:noWrap/>
            <w:hideMark/>
          </w:tcPr>
          <w:p w14:paraId="3ABDA48A" w14:textId="77777777" w:rsidR="00265584" w:rsidRDefault="00265584">
            <w:pPr>
              <w:jc w:val="right"/>
            </w:pPr>
            <w:r>
              <w:t>-14.1%</w:t>
            </w:r>
          </w:p>
        </w:tc>
      </w:tr>
      <w:tr w:rsidR="00265584" w14:paraId="5262CE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D97AECC" w14:textId="77777777" w:rsidR="00265584" w:rsidRDefault="00265584">
            <w:r>
              <w:t>Utah</w:t>
            </w:r>
          </w:p>
        </w:tc>
        <w:tc>
          <w:tcPr>
            <w:tcW w:w="1143" w:type="dxa"/>
            <w:tcBorders>
              <w:top w:val="single" w:sz="4" w:space="0" w:color="auto"/>
              <w:left w:val="single" w:sz="4" w:space="0" w:color="auto"/>
              <w:bottom w:val="single" w:sz="4" w:space="0" w:color="auto"/>
              <w:right w:val="single" w:sz="4" w:space="0" w:color="auto"/>
            </w:tcBorders>
            <w:noWrap/>
            <w:hideMark/>
          </w:tcPr>
          <w:p w14:paraId="6F19CA68" w14:textId="77777777" w:rsidR="00265584" w:rsidRDefault="00265584">
            <w:pPr>
              <w:jc w:val="right"/>
            </w:pPr>
            <w:r>
              <w:t>8,142</w:t>
            </w:r>
          </w:p>
        </w:tc>
        <w:tc>
          <w:tcPr>
            <w:tcW w:w="1009" w:type="dxa"/>
            <w:tcBorders>
              <w:top w:val="single" w:sz="4" w:space="0" w:color="auto"/>
              <w:left w:val="single" w:sz="4" w:space="0" w:color="auto"/>
              <w:bottom w:val="single" w:sz="4" w:space="0" w:color="auto"/>
              <w:right w:val="single" w:sz="4" w:space="0" w:color="auto"/>
            </w:tcBorders>
            <w:noWrap/>
            <w:hideMark/>
          </w:tcPr>
          <w:p w14:paraId="4B76F330" w14:textId="77777777" w:rsidR="00265584" w:rsidRDefault="00265584">
            <w:pPr>
              <w:jc w:val="right"/>
            </w:pPr>
            <w:r>
              <w:t>9,396</w:t>
            </w:r>
          </w:p>
        </w:tc>
        <w:tc>
          <w:tcPr>
            <w:tcW w:w="990" w:type="dxa"/>
            <w:tcBorders>
              <w:top w:val="single" w:sz="4" w:space="0" w:color="auto"/>
              <w:left w:val="single" w:sz="4" w:space="0" w:color="auto"/>
              <w:bottom w:val="single" w:sz="4" w:space="0" w:color="auto"/>
              <w:right w:val="single" w:sz="4" w:space="0" w:color="auto"/>
            </w:tcBorders>
            <w:noWrap/>
            <w:hideMark/>
          </w:tcPr>
          <w:p w14:paraId="2D5C5892" w14:textId="77777777" w:rsidR="00265584" w:rsidRDefault="00265584">
            <w:pPr>
              <w:jc w:val="right"/>
            </w:pPr>
            <w:r>
              <w:t>-1,254</w:t>
            </w:r>
          </w:p>
        </w:tc>
        <w:tc>
          <w:tcPr>
            <w:tcW w:w="858" w:type="dxa"/>
            <w:tcBorders>
              <w:top w:val="single" w:sz="4" w:space="0" w:color="auto"/>
              <w:left w:val="single" w:sz="4" w:space="0" w:color="auto"/>
              <w:bottom w:val="single" w:sz="4" w:space="0" w:color="auto"/>
              <w:right w:val="single" w:sz="4" w:space="0" w:color="auto"/>
            </w:tcBorders>
            <w:noWrap/>
            <w:hideMark/>
          </w:tcPr>
          <w:p w14:paraId="4ABEB49A" w14:textId="77777777" w:rsidR="00265584" w:rsidRDefault="00265584">
            <w:pPr>
              <w:jc w:val="right"/>
            </w:pPr>
            <w:r>
              <w:t>-13.3%</w:t>
            </w:r>
          </w:p>
        </w:tc>
        <w:tc>
          <w:tcPr>
            <w:tcW w:w="852" w:type="dxa"/>
            <w:tcBorders>
              <w:top w:val="single" w:sz="4" w:space="0" w:color="auto"/>
              <w:left w:val="single" w:sz="4" w:space="0" w:color="auto"/>
              <w:bottom w:val="single" w:sz="4" w:space="0" w:color="auto"/>
              <w:right w:val="single" w:sz="4" w:space="0" w:color="auto"/>
            </w:tcBorders>
            <w:noWrap/>
            <w:hideMark/>
          </w:tcPr>
          <w:p w14:paraId="11235070" w14:textId="77777777" w:rsidR="00265584" w:rsidRDefault="00265584">
            <w:pPr>
              <w:jc w:val="right"/>
            </w:pPr>
            <w:r>
              <w:t>1,672</w:t>
            </w:r>
          </w:p>
        </w:tc>
        <w:tc>
          <w:tcPr>
            <w:tcW w:w="900" w:type="dxa"/>
            <w:tcBorders>
              <w:top w:val="single" w:sz="4" w:space="0" w:color="auto"/>
              <w:left w:val="single" w:sz="4" w:space="0" w:color="auto"/>
              <w:bottom w:val="single" w:sz="4" w:space="0" w:color="auto"/>
              <w:right w:val="single" w:sz="4" w:space="0" w:color="auto"/>
            </w:tcBorders>
            <w:noWrap/>
            <w:hideMark/>
          </w:tcPr>
          <w:p w14:paraId="12D1A006" w14:textId="77777777" w:rsidR="00265584" w:rsidRDefault="00265584">
            <w:pPr>
              <w:jc w:val="right"/>
            </w:pPr>
            <w:r>
              <w:t>1,929</w:t>
            </w:r>
          </w:p>
        </w:tc>
        <w:tc>
          <w:tcPr>
            <w:tcW w:w="810" w:type="dxa"/>
            <w:tcBorders>
              <w:top w:val="single" w:sz="4" w:space="0" w:color="auto"/>
              <w:left w:val="single" w:sz="4" w:space="0" w:color="auto"/>
              <w:bottom w:val="single" w:sz="4" w:space="0" w:color="auto"/>
              <w:right w:val="single" w:sz="4" w:space="0" w:color="auto"/>
            </w:tcBorders>
            <w:noWrap/>
            <w:hideMark/>
          </w:tcPr>
          <w:p w14:paraId="0EF4B6A9" w14:textId="77777777" w:rsidR="00265584" w:rsidRDefault="00265584">
            <w:pPr>
              <w:jc w:val="right"/>
            </w:pPr>
            <w:r>
              <w:t>-258</w:t>
            </w:r>
          </w:p>
        </w:tc>
        <w:tc>
          <w:tcPr>
            <w:tcW w:w="895" w:type="dxa"/>
            <w:tcBorders>
              <w:top w:val="single" w:sz="4" w:space="0" w:color="auto"/>
              <w:left w:val="single" w:sz="4" w:space="0" w:color="auto"/>
              <w:bottom w:val="single" w:sz="4" w:space="0" w:color="auto"/>
              <w:right w:val="single" w:sz="4" w:space="0" w:color="auto"/>
            </w:tcBorders>
            <w:noWrap/>
            <w:hideMark/>
          </w:tcPr>
          <w:p w14:paraId="5D1038E0" w14:textId="77777777" w:rsidR="00265584" w:rsidRDefault="00265584">
            <w:pPr>
              <w:jc w:val="right"/>
            </w:pPr>
            <w:r>
              <w:t>-13.3%</w:t>
            </w:r>
          </w:p>
        </w:tc>
      </w:tr>
      <w:tr w:rsidR="00265584" w14:paraId="43C9973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38B93C6" w14:textId="77777777" w:rsidR="00265584" w:rsidRDefault="00265584">
            <w:r>
              <w:t>Maryland</w:t>
            </w:r>
          </w:p>
        </w:tc>
        <w:tc>
          <w:tcPr>
            <w:tcW w:w="1143" w:type="dxa"/>
            <w:tcBorders>
              <w:top w:val="single" w:sz="4" w:space="0" w:color="auto"/>
              <w:left w:val="single" w:sz="4" w:space="0" w:color="auto"/>
              <w:bottom w:val="single" w:sz="4" w:space="0" w:color="auto"/>
              <w:right w:val="single" w:sz="4" w:space="0" w:color="auto"/>
            </w:tcBorders>
            <w:noWrap/>
            <w:hideMark/>
          </w:tcPr>
          <w:p w14:paraId="0CB0D219" w14:textId="77777777" w:rsidR="00265584" w:rsidRDefault="00265584">
            <w:pPr>
              <w:jc w:val="right"/>
            </w:pPr>
            <w:r>
              <w:t>12,849</w:t>
            </w:r>
          </w:p>
        </w:tc>
        <w:tc>
          <w:tcPr>
            <w:tcW w:w="1009" w:type="dxa"/>
            <w:tcBorders>
              <w:top w:val="single" w:sz="4" w:space="0" w:color="auto"/>
              <w:left w:val="single" w:sz="4" w:space="0" w:color="auto"/>
              <w:bottom w:val="single" w:sz="4" w:space="0" w:color="auto"/>
              <w:right w:val="single" w:sz="4" w:space="0" w:color="auto"/>
            </w:tcBorders>
            <w:noWrap/>
            <w:hideMark/>
          </w:tcPr>
          <w:p w14:paraId="7678C146" w14:textId="77777777" w:rsidR="00265584" w:rsidRDefault="00265584">
            <w:pPr>
              <w:jc w:val="right"/>
            </w:pPr>
            <w:r>
              <w:t>14,595</w:t>
            </w:r>
          </w:p>
        </w:tc>
        <w:tc>
          <w:tcPr>
            <w:tcW w:w="990" w:type="dxa"/>
            <w:tcBorders>
              <w:top w:val="single" w:sz="4" w:space="0" w:color="auto"/>
              <w:left w:val="single" w:sz="4" w:space="0" w:color="auto"/>
              <w:bottom w:val="single" w:sz="4" w:space="0" w:color="auto"/>
              <w:right w:val="single" w:sz="4" w:space="0" w:color="auto"/>
            </w:tcBorders>
            <w:noWrap/>
            <w:hideMark/>
          </w:tcPr>
          <w:p w14:paraId="119BA37A" w14:textId="77777777" w:rsidR="00265584" w:rsidRDefault="00265584">
            <w:pPr>
              <w:jc w:val="right"/>
            </w:pPr>
            <w:r>
              <w:t>-1,746</w:t>
            </w:r>
          </w:p>
        </w:tc>
        <w:tc>
          <w:tcPr>
            <w:tcW w:w="858" w:type="dxa"/>
            <w:tcBorders>
              <w:top w:val="single" w:sz="4" w:space="0" w:color="auto"/>
              <w:left w:val="single" w:sz="4" w:space="0" w:color="auto"/>
              <w:bottom w:val="single" w:sz="4" w:space="0" w:color="auto"/>
              <w:right w:val="single" w:sz="4" w:space="0" w:color="auto"/>
            </w:tcBorders>
            <w:noWrap/>
            <w:hideMark/>
          </w:tcPr>
          <w:p w14:paraId="1ADB3B57" w14:textId="77777777" w:rsidR="00265584" w:rsidRDefault="00265584">
            <w:pPr>
              <w:jc w:val="right"/>
            </w:pPr>
            <w:r>
              <w:t>-12.0%</w:t>
            </w:r>
          </w:p>
        </w:tc>
        <w:tc>
          <w:tcPr>
            <w:tcW w:w="852" w:type="dxa"/>
            <w:tcBorders>
              <w:top w:val="single" w:sz="4" w:space="0" w:color="auto"/>
              <w:left w:val="single" w:sz="4" w:space="0" w:color="auto"/>
              <w:bottom w:val="single" w:sz="4" w:space="0" w:color="auto"/>
              <w:right w:val="single" w:sz="4" w:space="0" w:color="auto"/>
            </w:tcBorders>
            <w:noWrap/>
            <w:hideMark/>
          </w:tcPr>
          <w:p w14:paraId="67803F09" w14:textId="77777777" w:rsidR="00265584" w:rsidRDefault="00265584">
            <w:pPr>
              <w:jc w:val="right"/>
            </w:pPr>
            <w:r>
              <w:t>2,454</w:t>
            </w:r>
          </w:p>
        </w:tc>
        <w:tc>
          <w:tcPr>
            <w:tcW w:w="900" w:type="dxa"/>
            <w:tcBorders>
              <w:top w:val="single" w:sz="4" w:space="0" w:color="auto"/>
              <w:left w:val="single" w:sz="4" w:space="0" w:color="auto"/>
              <w:bottom w:val="single" w:sz="4" w:space="0" w:color="auto"/>
              <w:right w:val="single" w:sz="4" w:space="0" w:color="auto"/>
            </w:tcBorders>
            <w:noWrap/>
            <w:hideMark/>
          </w:tcPr>
          <w:p w14:paraId="3DFF3295" w14:textId="77777777" w:rsidR="00265584" w:rsidRDefault="00265584">
            <w:pPr>
              <w:jc w:val="right"/>
            </w:pPr>
            <w:r>
              <w:t>2,787</w:t>
            </w:r>
          </w:p>
        </w:tc>
        <w:tc>
          <w:tcPr>
            <w:tcW w:w="810" w:type="dxa"/>
            <w:tcBorders>
              <w:top w:val="single" w:sz="4" w:space="0" w:color="auto"/>
              <w:left w:val="single" w:sz="4" w:space="0" w:color="auto"/>
              <w:bottom w:val="single" w:sz="4" w:space="0" w:color="auto"/>
              <w:right w:val="single" w:sz="4" w:space="0" w:color="auto"/>
            </w:tcBorders>
            <w:noWrap/>
            <w:hideMark/>
          </w:tcPr>
          <w:p w14:paraId="024450B4" w14:textId="77777777" w:rsidR="00265584" w:rsidRDefault="00265584">
            <w:pPr>
              <w:jc w:val="right"/>
            </w:pPr>
            <w:r>
              <w:t>-333</w:t>
            </w:r>
          </w:p>
        </w:tc>
        <w:tc>
          <w:tcPr>
            <w:tcW w:w="895" w:type="dxa"/>
            <w:tcBorders>
              <w:top w:val="single" w:sz="4" w:space="0" w:color="auto"/>
              <w:left w:val="single" w:sz="4" w:space="0" w:color="auto"/>
              <w:bottom w:val="single" w:sz="4" w:space="0" w:color="auto"/>
              <w:right w:val="single" w:sz="4" w:space="0" w:color="auto"/>
            </w:tcBorders>
            <w:noWrap/>
            <w:hideMark/>
          </w:tcPr>
          <w:p w14:paraId="11D8C350" w14:textId="77777777" w:rsidR="00265584" w:rsidRDefault="00265584">
            <w:pPr>
              <w:jc w:val="right"/>
            </w:pPr>
            <w:r>
              <w:t>-12.0%</w:t>
            </w:r>
          </w:p>
        </w:tc>
      </w:tr>
      <w:tr w:rsidR="00265584" w14:paraId="1765C0A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BA66C8" w14:textId="77777777" w:rsidR="00265584" w:rsidRDefault="00265584">
            <w:r>
              <w:t>Oregon</w:t>
            </w:r>
          </w:p>
        </w:tc>
        <w:tc>
          <w:tcPr>
            <w:tcW w:w="1143" w:type="dxa"/>
            <w:tcBorders>
              <w:top w:val="single" w:sz="4" w:space="0" w:color="auto"/>
              <w:left w:val="single" w:sz="4" w:space="0" w:color="auto"/>
              <w:bottom w:val="single" w:sz="4" w:space="0" w:color="auto"/>
              <w:right w:val="single" w:sz="4" w:space="0" w:color="auto"/>
            </w:tcBorders>
            <w:noWrap/>
            <w:hideMark/>
          </w:tcPr>
          <w:p w14:paraId="3505C5AC" w14:textId="77777777" w:rsidR="00265584" w:rsidRDefault="00265584">
            <w:pPr>
              <w:jc w:val="right"/>
            </w:pPr>
            <w:r>
              <w:t>8,517</w:t>
            </w:r>
          </w:p>
        </w:tc>
        <w:tc>
          <w:tcPr>
            <w:tcW w:w="1009" w:type="dxa"/>
            <w:tcBorders>
              <w:top w:val="single" w:sz="4" w:space="0" w:color="auto"/>
              <w:left w:val="single" w:sz="4" w:space="0" w:color="auto"/>
              <w:bottom w:val="single" w:sz="4" w:space="0" w:color="auto"/>
              <w:right w:val="single" w:sz="4" w:space="0" w:color="auto"/>
            </w:tcBorders>
            <w:noWrap/>
            <w:hideMark/>
          </w:tcPr>
          <w:p w14:paraId="397D281C" w14:textId="77777777" w:rsidR="00265584" w:rsidRDefault="00265584">
            <w:pPr>
              <w:jc w:val="right"/>
            </w:pPr>
            <w:r>
              <w:t>9,347</w:t>
            </w:r>
          </w:p>
        </w:tc>
        <w:tc>
          <w:tcPr>
            <w:tcW w:w="990" w:type="dxa"/>
            <w:tcBorders>
              <w:top w:val="single" w:sz="4" w:space="0" w:color="auto"/>
              <w:left w:val="single" w:sz="4" w:space="0" w:color="auto"/>
              <w:bottom w:val="single" w:sz="4" w:space="0" w:color="auto"/>
              <w:right w:val="single" w:sz="4" w:space="0" w:color="auto"/>
            </w:tcBorders>
            <w:noWrap/>
            <w:hideMark/>
          </w:tcPr>
          <w:p w14:paraId="11787EBC" w14:textId="77777777" w:rsidR="00265584" w:rsidRDefault="00265584">
            <w:pPr>
              <w:jc w:val="right"/>
            </w:pPr>
            <w:r>
              <w:t>-829</w:t>
            </w:r>
          </w:p>
        </w:tc>
        <w:tc>
          <w:tcPr>
            <w:tcW w:w="858" w:type="dxa"/>
            <w:tcBorders>
              <w:top w:val="single" w:sz="4" w:space="0" w:color="auto"/>
              <w:left w:val="single" w:sz="4" w:space="0" w:color="auto"/>
              <w:bottom w:val="single" w:sz="4" w:space="0" w:color="auto"/>
              <w:right w:val="single" w:sz="4" w:space="0" w:color="auto"/>
            </w:tcBorders>
            <w:noWrap/>
            <w:hideMark/>
          </w:tcPr>
          <w:p w14:paraId="56A2AD7D" w14:textId="77777777" w:rsidR="00265584" w:rsidRDefault="00265584">
            <w:pPr>
              <w:jc w:val="right"/>
            </w:pPr>
            <w:r>
              <w:t>-8.9%</w:t>
            </w:r>
          </w:p>
        </w:tc>
        <w:tc>
          <w:tcPr>
            <w:tcW w:w="852" w:type="dxa"/>
            <w:tcBorders>
              <w:top w:val="single" w:sz="4" w:space="0" w:color="auto"/>
              <w:left w:val="single" w:sz="4" w:space="0" w:color="auto"/>
              <w:bottom w:val="single" w:sz="4" w:space="0" w:color="auto"/>
              <w:right w:val="single" w:sz="4" w:space="0" w:color="auto"/>
            </w:tcBorders>
            <w:noWrap/>
            <w:hideMark/>
          </w:tcPr>
          <w:p w14:paraId="39E68148" w14:textId="77777777" w:rsidR="00265584" w:rsidRDefault="00265584">
            <w:pPr>
              <w:jc w:val="right"/>
            </w:pPr>
            <w:r>
              <w:t>1,180</w:t>
            </w:r>
          </w:p>
        </w:tc>
        <w:tc>
          <w:tcPr>
            <w:tcW w:w="900" w:type="dxa"/>
            <w:tcBorders>
              <w:top w:val="single" w:sz="4" w:space="0" w:color="auto"/>
              <w:left w:val="single" w:sz="4" w:space="0" w:color="auto"/>
              <w:bottom w:val="single" w:sz="4" w:space="0" w:color="auto"/>
              <w:right w:val="single" w:sz="4" w:space="0" w:color="auto"/>
            </w:tcBorders>
            <w:noWrap/>
            <w:hideMark/>
          </w:tcPr>
          <w:p w14:paraId="5AFA7E12" w14:textId="77777777" w:rsidR="00265584" w:rsidRDefault="00265584">
            <w:pPr>
              <w:jc w:val="right"/>
            </w:pPr>
            <w:r>
              <w:t>1,295</w:t>
            </w:r>
          </w:p>
        </w:tc>
        <w:tc>
          <w:tcPr>
            <w:tcW w:w="810" w:type="dxa"/>
            <w:tcBorders>
              <w:top w:val="single" w:sz="4" w:space="0" w:color="auto"/>
              <w:left w:val="single" w:sz="4" w:space="0" w:color="auto"/>
              <w:bottom w:val="single" w:sz="4" w:space="0" w:color="auto"/>
              <w:right w:val="single" w:sz="4" w:space="0" w:color="auto"/>
            </w:tcBorders>
            <w:noWrap/>
            <w:hideMark/>
          </w:tcPr>
          <w:p w14:paraId="56C36D5A" w14:textId="77777777" w:rsidR="00265584" w:rsidRDefault="00265584">
            <w:pPr>
              <w:jc w:val="right"/>
            </w:pPr>
            <w:r>
              <w:t>-115</w:t>
            </w:r>
          </w:p>
        </w:tc>
        <w:tc>
          <w:tcPr>
            <w:tcW w:w="895" w:type="dxa"/>
            <w:tcBorders>
              <w:top w:val="single" w:sz="4" w:space="0" w:color="auto"/>
              <w:left w:val="single" w:sz="4" w:space="0" w:color="auto"/>
              <w:bottom w:val="single" w:sz="4" w:space="0" w:color="auto"/>
              <w:right w:val="single" w:sz="4" w:space="0" w:color="auto"/>
            </w:tcBorders>
            <w:noWrap/>
            <w:hideMark/>
          </w:tcPr>
          <w:p w14:paraId="2246F65B" w14:textId="77777777" w:rsidR="00265584" w:rsidRDefault="00265584">
            <w:pPr>
              <w:jc w:val="right"/>
            </w:pPr>
            <w:r>
              <w:t>-8.9%</w:t>
            </w:r>
          </w:p>
        </w:tc>
      </w:tr>
      <w:tr w:rsidR="00265584" w14:paraId="64B8355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59D687E" w14:textId="77777777" w:rsidR="00265584" w:rsidRDefault="00265584">
            <w:r>
              <w:t>Delaware</w:t>
            </w:r>
          </w:p>
        </w:tc>
        <w:tc>
          <w:tcPr>
            <w:tcW w:w="1143" w:type="dxa"/>
            <w:tcBorders>
              <w:top w:val="single" w:sz="4" w:space="0" w:color="auto"/>
              <w:left w:val="single" w:sz="4" w:space="0" w:color="auto"/>
              <w:bottom w:val="single" w:sz="4" w:space="0" w:color="auto"/>
              <w:right w:val="single" w:sz="4" w:space="0" w:color="auto"/>
            </w:tcBorders>
            <w:noWrap/>
            <w:hideMark/>
          </w:tcPr>
          <w:p w14:paraId="72BE73BA" w14:textId="77777777" w:rsidR="00265584" w:rsidRDefault="00265584">
            <w:pPr>
              <w:jc w:val="right"/>
            </w:pPr>
            <w:r>
              <w:t>2,036</w:t>
            </w:r>
          </w:p>
        </w:tc>
        <w:tc>
          <w:tcPr>
            <w:tcW w:w="1009" w:type="dxa"/>
            <w:tcBorders>
              <w:top w:val="single" w:sz="4" w:space="0" w:color="auto"/>
              <w:left w:val="single" w:sz="4" w:space="0" w:color="auto"/>
              <w:bottom w:val="single" w:sz="4" w:space="0" w:color="auto"/>
              <w:right w:val="single" w:sz="4" w:space="0" w:color="auto"/>
            </w:tcBorders>
            <w:noWrap/>
            <w:hideMark/>
          </w:tcPr>
          <w:p w14:paraId="0F6A8B21" w14:textId="77777777" w:rsidR="00265584" w:rsidRDefault="00265584">
            <w:pPr>
              <w:jc w:val="right"/>
            </w:pPr>
            <w:r>
              <w:t>2,220</w:t>
            </w:r>
          </w:p>
        </w:tc>
        <w:tc>
          <w:tcPr>
            <w:tcW w:w="990" w:type="dxa"/>
            <w:tcBorders>
              <w:top w:val="single" w:sz="4" w:space="0" w:color="auto"/>
              <w:left w:val="single" w:sz="4" w:space="0" w:color="auto"/>
              <w:bottom w:val="single" w:sz="4" w:space="0" w:color="auto"/>
              <w:right w:val="single" w:sz="4" w:space="0" w:color="auto"/>
            </w:tcBorders>
            <w:noWrap/>
            <w:hideMark/>
          </w:tcPr>
          <w:p w14:paraId="05681B7A" w14:textId="77777777" w:rsidR="00265584" w:rsidRDefault="00265584">
            <w:pPr>
              <w:jc w:val="right"/>
            </w:pPr>
            <w:r>
              <w:t>-184</w:t>
            </w:r>
          </w:p>
        </w:tc>
        <w:tc>
          <w:tcPr>
            <w:tcW w:w="858" w:type="dxa"/>
            <w:tcBorders>
              <w:top w:val="single" w:sz="4" w:space="0" w:color="auto"/>
              <w:left w:val="single" w:sz="4" w:space="0" w:color="auto"/>
              <w:bottom w:val="single" w:sz="4" w:space="0" w:color="auto"/>
              <w:right w:val="single" w:sz="4" w:space="0" w:color="auto"/>
            </w:tcBorders>
            <w:noWrap/>
            <w:hideMark/>
          </w:tcPr>
          <w:p w14:paraId="05F2CA6D" w14:textId="77777777" w:rsidR="00265584" w:rsidRDefault="00265584">
            <w:pPr>
              <w:jc w:val="right"/>
            </w:pPr>
            <w:r>
              <w:t>-8.3%</w:t>
            </w:r>
          </w:p>
        </w:tc>
        <w:tc>
          <w:tcPr>
            <w:tcW w:w="852" w:type="dxa"/>
            <w:tcBorders>
              <w:top w:val="single" w:sz="4" w:space="0" w:color="auto"/>
              <w:left w:val="single" w:sz="4" w:space="0" w:color="auto"/>
              <w:bottom w:val="single" w:sz="4" w:space="0" w:color="auto"/>
              <w:right w:val="single" w:sz="4" w:space="0" w:color="auto"/>
            </w:tcBorders>
            <w:noWrap/>
            <w:hideMark/>
          </w:tcPr>
          <w:p w14:paraId="4E4C666D" w14:textId="77777777" w:rsidR="00265584" w:rsidRDefault="00265584">
            <w:pPr>
              <w:jc w:val="right"/>
            </w:pPr>
            <w:r>
              <w:t>326</w:t>
            </w:r>
          </w:p>
        </w:tc>
        <w:tc>
          <w:tcPr>
            <w:tcW w:w="900" w:type="dxa"/>
            <w:tcBorders>
              <w:top w:val="single" w:sz="4" w:space="0" w:color="auto"/>
              <w:left w:val="single" w:sz="4" w:space="0" w:color="auto"/>
              <w:bottom w:val="single" w:sz="4" w:space="0" w:color="auto"/>
              <w:right w:val="single" w:sz="4" w:space="0" w:color="auto"/>
            </w:tcBorders>
            <w:noWrap/>
            <w:hideMark/>
          </w:tcPr>
          <w:p w14:paraId="64025197" w14:textId="77777777" w:rsidR="00265584" w:rsidRDefault="00265584">
            <w:pPr>
              <w:jc w:val="right"/>
            </w:pPr>
            <w:r>
              <w:t>355</w:t>
            </w:r>
          </w:p>
        </w:tc>
        <w:tc>
          <w:tcPr>
            <w:tcW w:w="810" w:type="dxa"/>
            <w:tcBorders>
              <w:top w:val="single" w:sz="4" w:space="0" w:color="auto"/>
              <w:left w:val="single" w:sz="4" w:space="0" w:color="auto"/>
              <w:bottom w:val="single" w:sz="4" w:space="0" w:color="auto"/>
              <w:right w:val="single" w:sz="4" w:space="0" w:color="auto"/>
            </w:tcBorders>
            <w:noWrap/>
            <w:hideMark/>
          </w:tcPr>
          <w:p w14:paraId="48010092" w14:textId="77777777" w:rsidR="00265584" w:rsidRDefault="00265584">
            <w:pPr>
              <w:jc w:val="right"/>
            </w:pPr>
            <w:r>
              <w:t>-29</w:t>
            </w:r>
          </w:p>
        </w:tc>
        <w:tc>
          <w:tcPr>
            <w:tcW w:w="895" w:type="dxa"/>
            <w:tcBorders>
              <w:top w:val="single" w:sz="4" w:space="0" w:color="auto"/>
              <w:left w:val="single" w:sz="4" w:space="0" w:color="auto"/>
              <w:bottom w:val="single" w:sz="4" w:space="0" w:color="auto"/>
              <w:right w:val="single" w:sz="4" w:space="0" w:color="auto"/>
            </w:tcBorders>
            <w:noWrap/>
            <w:hideMark/>
          </w:tcPr>
          <w:p w14:paraId="697FBE66" w14:textId="77777777" w:rsidR="00265584" w:rsidRDefault="00265584">
            <w:pPr>
              <w:jc w:val="right"/>
            </w:pPr>
            <w:r>
              <w:t>-8.3%</w:t>
            </w:r>
          </w:p>
        </w:tc>
      </w:tr>
      <w:tr w:rsidR="00265584" w14:paraId="614126C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E2D566" w14:textId="77777777" w:rsidR="00265584" w:rsidRDefault="00265584">
            <w:r>
              <w:t>Vermont</w:t>
            </w:r>
          </w:p>
        </w:tc>
        <w:tc>
          <w:tcPr>
            <w:tcW w:w="1143" w:type="dxa"/>
            <w:tcBorders>
              <w:top w:val="single" w:sz="4" w:space="0" w:color="auto"/>
              <w:left w:val="single" w:sz="4" w:space="0" w:color="auto"/>
              <w:bottom w:val="single" w:sz="4" w:space="0" w:color="auto"/>
              <w:right w:val="single" w:sz="4" w:space="0" w:color="auto"/>
            </w:tcBorders>
            <w:noWrap/>
            <w:hideMark/>
          </w:tcPr>
          <w:p w14:paraId="5E216386" w14:textId="77777777" w:rsidR="00265584" w:rsidRDefault="00265584">
            <w:pPr>
              <w:jc w:val="right"/>
            </w:pPr>
            <w:r>
              <w:t>1,285</w:t>
            </w:r>
          </w:p>
        </w:tc>
        <w:tc>
          <w:tcPr>
            <w:tcW w:w="1009" w:type="dxa"/>
            <w:tcBorders>
              <w:top w:val="single" w:sz="4" w:space="0" w:color="auto"/>
              <w:left w:val="single" w:sz="4" w:space="0" w:color="auto"/>
              <w:bottom w:val="single" w:sz="4" w:space="0" w:color="auto"/>
              <w:right w:val="single" w:sz="4" w:space="0" w:color="auto"/>
            </w:tcBorders>
            <w:noWrap/>
            <w:hideMark/>
          </w:tcPr>
          <w:p w14:paraId="41F3F1BB" w14:textId="77777777" w:rsidR="00265584" w:rsidRDefault="00265584">
            <w:pPr>
              <w:jc w:val="right"/>
            </w:pPr>
            <w:r>
              <w:t>1,394</w:t>
            </w:r>
          </w:p>
        </w:tc>
        <w:tc>
          <w:tcPr>
            <w:tcW w:w="990" w:type="dxa"/>
            <w:tcBorders>
              <w:top w:val="single" w:sz="4" w:space="0" w:color="auto"/>
              <w:left w:val="single" w:sz="4" w:space="0" w:color="auto"/>
              <w:bottom w:val="single" w:sz="4" w:space="0" w:color="auto"/>
              <w:right w:val="single" w:sz="4" w:space="0" w:color="auto"/>
            </w:tcBorders>
            <w:noWrap/>
            <w:hideMark/>
          </w:tcPr>
          <w:p w14:paraId="468D7BE8" w14:textId="77777777" w:rsidR="00265584" w:rsidRDefault="00265584">
            <w:pPr>
              <w:jc w:val="right"/>
            </w:pPr>
            <w:r>
              <w:t>-110</w:t>
            </w:r>
          </w:p>
        </w:tc>
        <w:tc>
          <w:tcPr>
            <w:tcW w:w="858" w:type="dxa"/>
            <w:tcBorders>
              <w:top w:val="single" w:sz="4" w:space="0" w:color="auto"/>
              <w:left w:val="single" w:sz="4" w:space="0" w:color="auto"/>
              <w:bottom w:val="single" w:sz="4" w:space="0" w:color="auto"/>
              <w:right w:val="single" w:sz="4" w:space="0" w:color="auto"/>
            </w:tcBorders>
            <w:noWrap/>
            <w:hideMark/>
          </w:tcPr>
          <w:p w14:paraId="3CD75F7A" w14:textId="77777777" w:rsidR="00265584" w:rsidRDefault="00265584">
            <w:pPr>
              <w:jc w:val="right"/>
            </w:pPr>
            <w:r>
              <w:t>-7.9%</w:t>
            </w:r>
          </w:p>
        </w:tc>
        <w:tc>
          <w:tcPr>
            <w:tcW w:w="852" w:type="dxa"/>
            <w:tcBorders>
              <w:top w:val="single" w:sz="4" w:space="0" w:color="auto"/>
              <w:left w:val="single" w:sz="4" w:space="0" w:color="auto"/>
              <w:bottom w:val="single" w:sz="4" w:space="0" w:color="auto"/>
              <w:right w:val="single" w:sz="4" w:space="0" w:color="auto"/>
            </w:tcBorders>
            <w:noWrap/>
            <w:hideMark/>
          </w:tcPr>
          <w:p w14:paraId="2D76B040" w14:textId="77777777" w:rsidR="00265584" w:rsidRDefault="00265584">
            <w:pPr>
              <w:jc w:val="right"/>
            </w:pPr>
            <w:r>
              <w:t>126</w:t>
            </w:r>
          </w:p>
        </w:tc>
        <w:tc>
          <w:tcPr>
            <w:tcW w:w="900" w:type="dxa"/>
            <w:tcBorders>
              <w:top w:val="single" w:sz="4" w:space="0" w:color="auto"/>
              <w:left w:val="single" w:sz="4" w:space="0" w:color="auto"/>
              <w:bottom w:val="single" w:sz="4" w:space="0" w:color="auto"/>
              <w:right w:val="single" w:sz="4" w:space="0" w:color="auto"/>
            </w:tcBorders>
            <w:noWrap/>
            <w:hideMark/>
          </w:tcPr>
          <w:p w14:paraId="3D54546D" w14:textId="77777777" w:rsidR="00265584" w:rsidRDefault="00265584">
            <w:pPr>
              <w:jc w:val="right"/>
            </w:pPr>
            <w:r>
              <w:t>136</w:t>
            </w:r>
          </w:p>
        </w:tc>
        <w:tc>
          <w:tcPr>
            <w:tcW w:w="810" w:type="dxa"/>
            <w:tcBorders>
              <w:top w:val="single" w:sz="4" w:space="0" w:color="auto"/>
              <w:left w:val="single" w:sz="4" w:space="0" w:color="auto"/>
              <w:bottom w:val="single" w:sz="4" w:space="0" w:color="auto"/>
              <w:right w:val="single" w:sz="4" w:space="0" w:color="auto"/>
            </w:tcBorders>
            <w:noWrap/>
            <w:hideMark/>
          </w:tcPr>
          <w:p w14:paraId="6737B6E2" w14:textId="77777777" w:rsidR="00265584" w:rsidRDefault="00265584">
            <w:pPr>
              <w:jc w:val="right"/>
            </w:pPr>
            <w:r>
              <w:t>-11</w:t>
            </w:r>
          </w:p>
        </w:tc>
        <w:tc>
          <w:tcPr>
            <w:tcW w:w="895" w:type="dxa"/>
            <w:tcBorders>
              <w:top w:val="single" w:sz="4" w:space="0" w:color="auto"/>
              <w:left w:val="single" w:sz="4" w:space="0" w:color="auto"/>
              <w:bottom w:val="single" w:sz="4" w:space="0" w:color="auto"/>
              <w:right w:val="single" w:sz="4" w:space="0" w:color="auto"/>
            </w:tcBorders>
            <w:noWrap/>
            <w:hideMark/>
          </w:tcPr>
          <w:p w14:paraId="5F6FDB69" w14:textId="77777777" w:rsidR="00265584" w:rsidRDefault="00265584">
            <w:pPr>
              <w:jc w:val="right"/>
            </w:pPr>
            <w:r>
              <w:t>-7.9%</w:t>
            </w:r>
          </w:p>
        </w:tc>
      </w:tr>
      <w:tr w:rsidR="00265584" w14:paraId="5CE7025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B79A61E" w14:textId="77777777" w:rsidR="00265584" w:rsidRDefault="00265584">
            <w:r>
              <w:t>Connecticut</w:t>
            </w:r>
          </w:p>
        </w:tc>
        <w:tc>
          <w:tcPr>
            <w:tcW w:w="1143" w:type="dxa"/>
            <w:tcBorders>
              <w:top w:val="single" w:sz="4" w:space="0" w:color="auto"/>
              <w:left w:val="single" w:sz="4" w:space="0" w:color="auto"/>
              <w:bottom w:val="single" w:sz="4" w:space="0" w:color="auto"/>
              <w:right w:val="single" w:sz="4" w:space="0" w:color="auto"/>
            </w:tcBorders>
            <w:noWrap/>
            <w:hideMark/>
          </w:tcPr>
          <w:p w14:paraId="24E6901C" w14:textId="77777777" w:rsidR="00265584" w:rsidRDefault="00265584">
            <w:pPr>
              <w:jc w:val="right"/>
            </w:pPr>
            <w:r>
              <w:t>8,265</w:t>
            </w:r>
          </w:p>
        </w:tc>
        <w:tc>
          <w:tcPr>
            <w:tcW w:w="1009" w:type="dxa"/>
            <w:tcBorders>
              <w:top w:val="single" w:sz="4" w:space="0" w:color="auto"/>
              <w:left w:val="single" w:sz="4" w:space="0" w:color="auto"/>
              <w:bottom w:val="single" w:sz="4" w:space="0" w:color="auto"/>
              <w:right w:val="single" w:sz="4" w:space="0" w:color="auto"/>
            </w:tcBorders>
            <w:noWrap/>
            <w:hideMark/>
          </w:tcPr>
          <w:p w14:paraId="3C335964" w14:textId="77777777" w:rsidR="00265584" w:rsidRDefault="00265584">
            <w:pPr>
              <w:jc w:val="right"/>
            </w:pPr>
            <w:r>
              <w:t>8,814</w:t>
            </w:r>
          </w:p>
        </w:tc>
        <w:tc>
          <w:tcPr>
            <w:tcW w:w="990" w:type="dxa"/>
            <w:tcBorders>
              <w:top w:val="single" w:sz="4" w:space="0" w:color="auto"/>
              <w:left w:val="single" w:sz="4" w:space="0" w:color="auto"/>
              <w:bottom w:val="single" w:sz="4" w:space="0" w:color="auto"/>
              <w:right w:val="single" w:sz="4" w:space="0" w:color="auto"/>
            </w:tcBorders>
            <w:noWrap/>
            <w:hideMark/>
          </w:tcPr>
          <w:p w14:paraId="18F9154A" w14:textId="77777777" w:rsidR="00265584" w:rsidRDefault="00265584">
            <w:pPr>
              <w:jc w:val="right"/>
            </w:pPr>
            <w:r>
              <w:t>-549</w:t>
            </w:r>
          </w:p>
        </w:tc>
        <w:tc>
          <w:tcPr>
            <w:tcW w:w="858" w:type="dxa"/>
            <w:tcBorders>
              <w:top w:val="single" w:sz="4" w:space="0" w:color="auto"/>
              <w:left w:val="single" w:sz="4" w:space="0" w:color="auto"/>
              <w:bottom w:val="single" w:sz="4" w:space="0" w:color="auto"/>
              <w:right w:val="single" w:sz="4" w:space="0" w:color="auto"/>
            </w:tcBorders>
            <w:noWrap/>
            <w:hideMark/>
          </w:tcPr>
          <w:p w14:paraId="26B2880F" w14:textId="77777777" w:rsidR="00265584" w:rsidRDefault="00265584">
            <w:pPr>
              <w:jc w:val="right"/>
            </w:pPr>
            <w:r>
              <w:t>-6.2%</w:t>
            </w:r>
          </w:p>
        </w:tc>
        <w:tc>
          <w:tcPr>
            <w:tcW w:w="852" w:type="dxa"/>
            <w:tcBorders>
              <w:top w:val="single" w:sz="4" w:space="0" w:color="auto"/>
              <w:left w:val="single" w:sz="4" w:space="0" w:color="auto"/>
              <w:bottom w:val="single" w:sz="4" w:space="0" w:color="auto"/>
              <w:right w:val="single" w:sz="4" w:space="0" w:color="auto"/>
            </w:tcBorders>
            <w:noWrap/>
            <w:hideMark/>
          </w:tcPr>
          <w:p w14:paraId="2A1A6890" w14:textId="77777777" w:rsidR="00265584" w:rsidRDefault="00265584">
            <w:pPr>
              <w:jc w:val="right"/>
            </w:pPr>
            <w:r>
              <w:t>1,502</w:t>
            </w:r>
          </w:p>
        </w:tc>
        <w:tc>
          <w:tcPr>
            <w:tcW w:w="900" w:type="dxa"/>
            <w:tcBorders>
              <w:top w:val="single" w:sz="4" w:space="0" w:color="auto"/>
              <w:left w:val="single" w:sz="4" w:space="0" w:color="auto"/>
              <w:bottom w:val="single" w:sz="4" w:space="0" w:color="auto"/>
              <w:right w:val="single" w:sz="4" w:space="0" w:color="auto"/>
            </w:tcBorders>
            <w:noWrap/>
            <w:hideMark/>
          </w:tcPr>
          <w:p w14:paraId="522A303B" w14:textId="77777777" w:rsidR="00265584" w:rsidRDefault="00265584">
            <w:pPr>
              <w:jc w:val="right"/>
            </w:pPr>
            <w:r>
              <w:t>1,601</w:t>
            </w:r>
          </w:p>
        </w:tc>
        <w:tc>
          <w:tcPr>
            <w:tcW w:w="810" w:type="dxa"/>
            <w:tcBorders>
              <w:top w:val="single" w:sz="4" w:space="0" w:color="auto"/>
              <w:left w:val="single" w:sz="4" w:space="0" w:color="auto"/>
              <w:bottom w:val="single" w:sz="4" w:space="0" w:color="auto"/>
              <w:right w:val="single" w:sz="4" w:space="0" w:color="auto"/>
            </w:tcBorders>
            <w:noWrap/>
            <w:hideMark/>
          </w:tcPr>
          <w:p w14:paraId="3789320F" w14:textId="77777777" w:rsidR="00265584" w:rsidRDefault="00265584">
            <w:pPr>
              <w:jc w:val="right"/>
            </w:pPr>
            <w:r>
              <w:t>-100</w:t>
            </w:r>
          </w:p>
        </w:tc>
        <w:tc>
          <w:tcPr>
            <w:tcW w:w="895" w:type="dxa"/>
            <w:tcBorders>
              <w:top w:val="single" w:sz="4" w:space="0" w:color="auto"/>
              <w:left w:val="single" w:sz="4" w:space="0" w:color="auto"/>
              <w:bottom w:val="single" w:sz="4" w:space="0" w:color="auto"/>
              <w:right w:val="single" w:sz="4" w:space="0" w:color="auto"/>
            </w:tcBorders>
            <w:noWrap/>
            <w:hideMark/>
          </w:tcPr>
          <w:p w14:paraId="25522F22" w14:textId="77777777" w:rsidR="00265584" w:rsidRDefault="00265584">
            <w:pPr>
              <w:jc w:val="right"/>
            </w:pPr>
            <w:r>
              <w:t>-6.2%</w:t>
            </w:r>
          </w:p>
        </w:tc>
      </w:tr>
      <w:tr w:rsidR="00265584" w14:paraId="68578C7B"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551BF64" w14:textId="77777777" w:rsidR="00265584" w:rsidRDefault="00265584">
            <w:r>
              <w:t>West Virginia</w:t>
            </w:r>
          </w:p>
        </w:tc>
        <w:tc>
          <w:tcPr>
            <w:tcW w:w="1143" w:type="dxa"/>
            <w:tcBorders>
              <w:top w:val="single" w:sz="4" w:space="0" w:color="auto"/>
              <w:left w:val="single" w:sz="4" w:space="0" w:color="auto"/>
              <w:bottom w:val="single" w:sz="4" w:space="0" w:color="auto"/>
              <w:right w:val="single" w:sz="4" w:space="0" w:color="auto"/>
            </w:tcBorders>
            <w:noWrap/>
            <w:hideMark/>
          </w:tcPr>
          <w:p w14:paraId="4C281580" w14:textId="77777777" w:rsidR="00265584" w:rsidRDefault="00265584">
            <w:pPr>
              <w:jc w:val="right"/>
            </w:pPr>
            <w:r>
              <w:t>4,003</w:t>
            </w:r>
          </w:p>
        </w:tc>
        <w:tc>
          <w:tcPr>
            <w:tcW w:w="1009" w:type="dxa"/>
            <w:tcBorders>
              <w:top w:val="single" w:sz="4" w:space="0" w:color="auto"/>
              <w:left w:val="single" w:sz="4" w:space="0" w:color="auto"/>
              <w:bottom w:val="single" w:sz="4" w:space="0" w:color="auto"/>
              <w:right w:val="single" w:sz="4" w:space="0" w:color="auto"/>
            </w:tcBorders>
            <w:noWrap/>
            <w:hideMark/>
          </w:tcPr>
          <w:p w14:paraId="38CDB5DA" w14:textId="77777777" w:rsidR="00265584" w:rsidRDefault="00265584">
            <w:pPr>
              <w:jc w:val="right"/>
            </w:pPr>
            <w:r>
              <w:t>4,179</w:t>
            </w:r>
          </w:p>
        </w:tc>
        <w:tc>
          <w:tcPr>
            <w:tcW w:w="990" w:type="dxa"/>
            <w:tcBorders>
              <w:top w:val="single" w:sz="4" w:space="0" w:color="auto"/>
              <w:left w:val="single" w:sz="4" w:space="0" w:color="auto"/>
              <w:bottom w:val="single" w:sz="4" w:space="0" w:color="auto"/>
              <w:right w:val="single" w:sz="4" w:space="0" w:color="auto"/>
            </w:tcBorders>
            <w:noWrap/>
            <w:hideMark/>
          </w:tcPr>
          <w:p w14:paraId="46C64AAE" w14:textId="77777777" w:rsidR="00265584" w:rsidRDefault="00265584">
            <w:pPr>
              <w:jc w:val="right"/>
            </w:pPr>
            <w:r>
              <w:t>-176</w:t>
            </w:r>
          </w:p>
        </w:tc>
        <w:tc>
          <w:tcPr>
            <w:tcW w:w="858" w:type="dxa"/>
            <w:tcBorders>
              <w:top w:val="single" w:sz="4" w:space="0" w:color="auto"/>
              <w:left w:val="single" w:sz="4" w:space="0" w:color="auto"/>
              <w:bottom w:val="single" w:sz="4" w:space="0" w:color="auto"/>
              <w:right w:val="single" w:sz="4" w:space="0" w:color="auto"/>
            </w:tcBorders>
            <w:noWrap/>
            <w:hideMark/>
          </w:tcPr>
          <w:p w14:paraId="402BD0EC" w14:textId="77777777" w:rsidR="00265584" w:rsidRDefault="00265584">
            <w:pPr>
              <w:jc w:val="right"/>
            </w:pPr>
            <w:r>
              <w:t>-4.2%</w:t>
            </w:r>
          </w:p>
        </w:tc>
        <w:tc>
          <w:tcPr>
            <w:tcW w:w="852" w:type="dxa"/>
            <w:tcBorders>
              <w:top w:val="single" w:sz="4" w:space="0" w:color="auto"/>
              <w:left w:val="single" w:sz="4" w:space="0" w:color="auto"/>
              <w:bottom w:val="single" w:sz="4" w:space="0" w:color="auto"/>
              <w:right w:val="single" w:sz="4" w:space="0" w:color="auto"/>
            </w:tcBorders>
            <w:noWrap/>
            <w:hideMark/>
          </w:tcPr>
          <w:p w14:paraId="6BFAD429" w14:textId="77777777" w:rsidR="00265584" w:rsidRDefault="00265584">
            <w:pPr>
              <w:jc w:val="right"/>
            </w:pPr>
            <w:r>
              <w:t>578</w:t>
            </w:r>
          </w:p>
        </w:tc>
        <w:tc>
          <w:tcPr>
            <w:tcW w:w="900" w:type="dxa"/>
            <w:tcBorders>
              <w:top w:val="single" w:sz="4" w:space="0" w:color="auto"/>
              <w:left w:val="single" w:sz="4" w:space="0" w:color="auto"/>
              <w:bottom w:val="single" w:sz="4" w:space="0" w:color="auto"/>
              <w:right w:val="single" w:sz="4" w:space="0" w:color="auto"/>
            </w:tcBorders>
            <w:noWrap/>
            <w:hideMark/>
          </w:tcPr>
          <w:p w14:paraId="10AA0E5A" w14:textId="77777777" w:rsidR="00265584" w:rsidRDefault="00265584">
            <w:pPr>
              <w:jc w:val="right"/>
            </w:pPr>
            <w:r>
              <w:t>603</w:t>
            </w:r>
          </w:p>
        </w:tc>
        <w:tc>
          <w:tcPr>
            <w:tcW w:w="810" w:type="dxa"/>
            <w:tcBorders>
              <w:top w:val="single" w:sz="4" w:space="0" w:color="auto"/>
              <w:left w:val="single" w:sz="4" w:space="0" w:color="auto"/>
              <w:bottom w:val="single" w:sz="4" w:space="0" w:color="auto"/>
              <w:right w:val="single" w:sz="4" w:space="0" w:color="auto"/>
            </w:tcBorders>
            <w:noWrap/>
            <w:hideMark/>
          </w:tcPr>
          <w:p w14:paraId="66F54412" w14:textId="77777777" w:rsidR="00265584" w:rsidRDefault="00265584">
            <w:pPr>
              <w:jc w:val="right"/>
            </w:pPr>
            <w:r>
              <w:t>-25</w:t>
            </w:r>
          </w:p>
        </w:tc>
        <w:tc>
          <w:tcPr>
            <w:tcW w:w="895" w:type="dxa"/>
            <w:tcBorders>
              <w:top w:val="single" w:sz="4" w:space="0" w:color="auto"/>
              <w:left w:val="single" w:sz="4" w:space="0" w:color="auto"/>
              <w:bottom w:val="single" w:sz="4" w:space="0" w:color="auto"/>
              <w:right w:val="single" w:sz="4" w:space="0" w:color="auto"/>
            </w:tcBorders>
            <w:noWrap/>
            <w:hideMark/>
          </w:tcPr>
          <w:p w14:paraId="6A415B46" w14:textId="77777777" w:rsidR="00265584" w:rsidRDefault="00265584">
            <w:pPr>
              <w:jc w:val="right"/>
            </w:pPr>
            <w:r>
              <w:t>-4.2%</w:t>
            </w:r>
          </w:p>
        </w:tc>
      </w:tr>
      <w:tr w:rsidR="00265584" w14:paraId="519486F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1B534C9" w14:textId="77777777" w:rsidR="00265584" w:rsidRDefault="00265584">
            <w:r>
              <w:t>Alabama</w:t>
            </w:r>
          </w:p>
        </w:tc>
        <w:tc>
          <w:tcPr>
            <w:tcW w:w="1143" w:type="dxa"/>
            <w:tcBorders>
              <w:top w:val="single" w:sz="4" w:space="0" w:color="auto"/>
              <w:left w:val="single" w:sz="4" w:space="0" w:color="auto"/>
              <w:bottom w:val="single" w:sz="4" w:space="0" w:color="auto"/>
              <w:right w:val="single" w:sz="4" w:space="0" w:color="auto"/>
            </w:tcBorders>
            <w:noWrap/>
            <w:hideMark/>
          </w:tcPr>
          <w:p w14:paraId="1FB6BE4A" w14:textId="77777777" w:rsidR="00265584" w:rsidRDefault="00265584">
            <w:pPr>
              <w:jc w:val="right"/>
            </w:pPr>
            <w:r>
              <w:t>11,722</w:t>
            </w:r>
          </w:p>
        </w:tc>
        <w:tc>
          <w:tcPr>
            <w:tcW w:w="1009" w:type="dxa"/>
            <w:tcBorders>
              <w:top w:val="single" w:sz="4" w:space="0" w:color="auto"/>
              <w:left w:val="single" w:sz="4" w:space="0" w:color="auto"/>
              <w:bottom w:val="single" w:sz="4" w:space="0" w:color="auto"/>
              <w:right w:val="single" w:sz="4" w:space="0" w:color="auto"/>
            </w:tcBorders>
            <w:noWrap/>
            <w:hideMark/>
          </w:tcPr>
          <w:p w14:paraId="40AEEA5C" w14:textId="77777777" w:rsidR="00265584" w:rsidRDefault="00265584">
            <w:pPr>
              <w:jc w:val="right"/>
            </w:pPr>
            <w:r>
              <w:t>12,216</w:t>
            </w:r>
          </w:p>
        </w:tc>
        <w:tc>
          <w:tcPr>
            <w:tcW w:w="990" w:type="dxa"/>
            <w:tcBorders>
              <w:top w:val="single" w:sz="4" w:space="0" w:color="auto"/>
              <w:left w:val="single" w:sz="4" w:space="0" w:color="auto"/>
              <w:bottom w:val="single" w:sz="4" w:space="0" w:color="auto"/>
              <w:right w:val="single" w:sz="4" w:space="0" w:color="auto"/>
            </w:tcBorders>
            <w:noWrap/>
            <w:hideMark/>
          </w:tcPr>
          <w:p w14:paraId="1161B539" w14:textId="77777777" w:rsidR="00265584" w:rsidRDefault="00265584">
            <w:pPr>
              <w:jc w:val="right"/>
            </w:pPr>
            <w:r>
              <w:t>-494</w:t>
            </w:r>
          </w:p>
        </w:tc>
        <w:tc>
          <w:tcPr>
            <w:tcW w:w="858" w:type="dxa"/>
            <w:tcBorders>
              <w:top w:val="single" w:sz="4" w:space="0" w:color="auto"/>
              <w:left w:val="single" w:sz="4" w:space="0" w:color="auto"/>
              <w:bottom w:val="single" w:sz="4" w:space="0" w:color="auto"/>
              <w:right w:val="single" w:sz="4" w:space="0" w:color="auto"/>
            </w:tcBorders>
            <w:noWrap/>
            <w:hideMark/>
          </w:tcPr>
          <w:p w14:paraId="6C721176" w14:textId="77777777" w:rsidR="00265584" w:rsidRDefault="00265584">
            <w:pPr>
              <w:jc w:val="right"/>
            </w:pPr>
            <w:r>
              <w:t>-4.0%</w:t>
            </w:r>
          </w:p>
        </w:tc>
        <w:tc>
          <w:tcPr>
            <w:tcW w:w="852" w:type="dxa"/>
            <w:tcBorders>
              <w:top w:val="single" w:sz="4" w:space="0" w:color="auto"/>
              <w:left w:val="single" w:sz="4" w:space="0" w:color="auto"/>
              <w:bottom w:val="single" w:sz="4" w:space="0" w:color="auto"/>
              <w:right w:val="single" w:sz="4" w:space="0" w:color="auto"/>
            </w:tcBorders>
            <w:noWrap/>
            <w:hideMark/>
          </w:tcPr>
          <w:p w14:paraId="6F14E030" w14:textId="77777777" w:rsidR="00265584" w:rsidRDefault="00265584">
            <w:pPr>
              <w:jc w:val="right"/>
            </w:pPr>
            <w:r>
              <w:t>1,381</w:t>
            </w:r>
          </w:p>
        </w:tc>
        <w:tc>
          <w:tcPr>
            <w:tcW w:w="900" w:type="dxa"/>
            <w:tcBorders>
              <w:top w:val="single" w:sz="4" w:space="0" w:color="auto"/>
              <w:left w:val="single" w:sz="4" w:space="0" w:color="auto"/>
              <w:bottom w:val="single" w:sz="4" w:space="0" w:color="auto"/>
              <w:right w:val="single" w:sz="4" w:space="0" w:color="auto"/>
            </w:tcBorders>
            <w:noWrap/>
            <w:hideMark/>
          </w:tcPr>
          <w:p w14:paraId="0EE98940" w14:textId="77777777" w:rsidR="00265584" w:rsidRDefault="00265584">
            <w:pPr>
              <w:jc w:val="right"/>
            </w:pPr>
            <w:r>
              <w:t>1,439</w:t>
            </w:r>
          </w:p>
        </w:tc>
        <w:tc>
          <w:tcPr>
            <w:tcW w:w="810" w:type="dxa"/>
            <w:tcBorders>
              <w:top w:val="single" w:sz="4" w:space="0" w:color="auto"/>
              <w:left w:val="single" w:sz="4" w:space="0" w:color="auto"/>
              <w:bottom w:val="single" w:sz="4" w:space="0" w:color="auto"/>
              <w:right w:val="single" w:sz="4" w:space="0" w:color="auto"/>
            </w:tcBorders>
            <w:noWrap/>
            <w:hideMark/>
          </w:tcPr>
          <w:p w14:paraId="304320D0"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1A4E86C2" w14:textId="77777777" w:rsidR="00265584" w:rsidRDefault="00265584">
            <w:pPr>
              <w:jc w:val="right"/>
            </w:pPr>
            <w:r>
              <w:t>-4.0%</w:t>
            </w:r>
          </w:p>
        </w:tc>
      </w:tr>
      <w:tr w:rsidR="00265584" w14:paraId="24DAC1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A0B4877" w14:textId="77777777" w:rsidR="00265584" w:rsidRDefault="00265584">
            <w:r>
              <w:t>Michigan</w:t>
            </w:r>
          </w:p>
        </w:tc>
        <w:tc>
          <w:tcPr>
            <w:tcW w:w="1143" w:type="dxa"/>
            <w:tcBorders>
              <w:top w:val="single" w:sz="4" w:space="0" w:color="auto"/>
              <w:left w:val="single" w:sz="4" w:space="0" w:color="auto"/>
              <w:bottom w:val="single" w:sz="4" w:space="0" w:color="auto"/>
              <w:right w:val="single" w:sz="4" w:space="0" w:color="auto"/>
            </w:tcBorders>
            <w:noWrap/>
            <w:hideMark/>
          </w:tcPr>
          <w:p w14:paraId="2DE7CBAF" w14:textId="77777777" w:rsidR="00265584" w:rsidRDefault="00265584">
            <w:pPr>
              <w:jc w:val="right"/>
            </w:pPr>
            <w:r>
              <w:t>24,356</w:t>
            </w:r>
          </w:p>
        </w:tc>
        <w:tc>
          <w:tcPr>
            <w:tcW w:w="1009" w:type="dxa"/>
            <w:tcBorders>
              <w:top w:val="single" w:sz="4" w:space="0" w:color="auto"/>
              <w:left w:val="single" w:sz="4" w:space="0" w:color="auto"/>
              <w:bottom w:val="single" w:sz="4" w:space="0" w:color="auto"/>
              <w:right w:val="single" w:sz="4" w:space="0" w:color="auto"/>
            </w:tcBorders>
            <w:noWrap/>
            <w:hideMark/>
          </w:tcPr>
          <w:p w14:paraId="307DB2DF" w14:textId="77777777" w:rsidR="00265584" w:rsidRDefault="00265584">
            <w:pPr>
              <w:jc w:val="right"/>
            </w:pPr>
            <w:r>
              <w:t>25,287</w:t>
            </w:r>
          </w:p>
        </w:tc>
        <w:tc>
          <w:tcPr>
            <w:tcW w:w="990" w:type="dxa"/>
            <w:tcBorders>
              <w:top w:val="single" w:sz="4" w:space="0" w:color="auto"/>
              <w:left w:val="single" w:sz="4" w:space="0" w:color="auto"/>
              <w:bottom w:val="single" w:sz="4" w:space="0" w:color="auto"/>
              <w:right w:val="single" w:sz="4" w:space="0" w:color="auto"/>
            </w:tcBorders>
            <w:noWrap/>
            <w:hideMark/>
          </w:tcPr>
          <w:p w14:paraId="6143D4A0" w14:textId="77777777" w:rsidR="00265584" w:rsidRDefault="00265584">
            <w:pPr>
              <w:jc w:val="right"/>
            </w:pPr>
            <w:r>
              <w:t>-931</w:t>
            </w:r>
          </w:p>
        </w:tc>
        <w:tc>
          <w:tcPr>
            <w:tcW w:w="858" w:type="dxa"/>
            <w:tcBorders>
              <w:top w:val="single" w:sz="4" w:space="0" w:color="auto"/>
              <w:left w:val="single" w:sz="4" w:space="0" w:color="auto"/>
              <w:bottom w:val="single" w:sz="4" w:space="0" w:color="auto"/>
              <w:right w:val="single" w:sz="4" w:space="0" w:color="auto"/>
            </w:tcBorders>
            <w:noWrap/>
            <w:hideMark/>
          </w:tcPr>
          <w:p w14:paraId="0240E023" w14:textId="77777777" w:rsidR="00265584" w:rsidRDefault="00265584">
            <w:pPr>
              <w:jc w:val="right"/>
            </w:pPr>
            <w:r>
              <w:t>-3.7%</w:t>
            </w:r>
          </w:p>
        </w:tc>
        <w:tc>
          <w:tcPr>
            <w:tcW w:w="852" w:type="dxa"/>
            <w:tcBorders>
              <w:top w:val="single" w:sz="4" w:space="0" w:color="auto"/>
              <w:left w:val="single" w:sz="4" w:space="0" w:color="auto"/>
              <w:bottom w:val="single" w:sz="4" w:space="0" w:color="auto"/>
              <w:right w:val="single" w:sz="4" w:space="0" w:color="auto"/>
            </w:tcBorders>
            <w:noWrap/>
            <w:hideMark/>
          </w:tcPr>
          <w:p w14:paraId="0DE3424F" w14:textId="77777777" w:rsidR="00265584" w:rsidRDefault="00265584">
            <w:pPr>
              <w:jc w:val="right"/>
            </w:pPr>
            <w:r>
              <w:t>4,056</w:t>
            </w:r>
          </w:p>
        </w:tc>
        <w:tc>
          <w:tcPr>
            <w:tcW w:w="900" w:type="dxa"/>
            <w:tcBorders>
              <w:top w:val="single" w:sz="4" w:space="0" w:color="auto"/>
              <w:left w:val="single" w:sz="4" w:space="0" w:color="auto"/>
              <w:bottom w:val="single" w:sz="4" w:space="0" w:color="auto"/>
              <w:right w:val="single" w:sz="4" w:space="0" w:color="auto"/>
            </w:tcBorders>
            <w:noWrap/>
            <w:hideMark/>
          </w:tcPr>
          <w:p w14:paraId="62738EE4" w14:textId="77777777" w:rsidR="00265584" w:rsidRDefault="00265584">
            <w:pPr>
              <w:jc w:val="right"/>
            </w:pPr>
            <w:r>
              <w:t>4,211</w:t>
            </w:r>
          </w:p>
        </w:tc>
        <w:tc>
          <w:tcPr>
            <w:tcW w:w="810" w:type="dxa"/>
            <w:tcBorders>
              <w:top w:val="single" w:sz="4" w:space="0" w:color="auto"/>
              <w:left w:val="single" w:sz="4" w:space="0" w:color="auto"/>
              <w:bottom w:val="single" w:sz="4" w:space="0" w:color="auto"/>
              <w:right w:val="single" w:sz="4" w:space="0" w:color="auto"/>
            </w:tcBorders>
            <w:noWrap/>
            <w:hideMark/>
          </w:tcPr>
          <w:p w14:paraId="063DA888" w14:textId="77777777" w:rsidR="00265584" w:rsidRDefault="00265584">
            <w:pPr>
              <w:jc w:val="right"/>
            </w:pPr>
            <w:r>
              <w:t>-155</w:t>
            </w:r>
          </w:p>
        </w:tc>
        <w:tc>
          <w:tcPr>
            <w:tcW w:w="895" w:type="dxa"/>
            <w:tcBorders>
              <w:top w:val="single" w:sz="4" w:space="0" w:color="auto"/>
              <w:left w:val="single" w:sz="4" w:space="0" w:color="auto"/>
              <w:bottom w:val="single" w:sz="4" w:space="0" w:color="auto"/>
              <w:right w:val="single" w:sz="4" w:space="0" w:color="auto"/>
            </w:tcBorders>
            <w:noWrap/>
            <w:hideMark/>
          </w:tcPr>
          <w:p w14:paraId="06772BDF" w14:textId="77777777" w:rsidR="00265584" w:rsidRDefault="00265584">
            <w:pPr>
              <w:jc w:val="right"/>
            </w:pPr>
            <w:r>
              <w:t>-3.7%</w:t>
            </w:r>
          </w:p>
        </w:tc>
      </w:tr>
      <w:tr w:rsidR="00265584" w14:paraId="7D5DCD7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74DCE73" w14:textId="77777777" w:rsidR="00265584" w:rsidRDefault="00265584">
            <w:r>
              <w:t>Kentucky</w:t>
            </w:r>
          </w:p>
        </w:tc>
        <w:tc>
          <w:tcPr>
            <w:tcW w:w="1143" w:type="dxa"/>
            <w:tcBorders>
              <w:top w:val="single" w:sz="4" w:space="0" w:color="auto"/>
              <w:left w:val="single" w:sz="4" w:space="0" w:color="auto"/>
              <w:bottom w:val="single" w:sz="4" w:space="0" w:color="auto"/>
              <w:right w:val="single" w:sz="4" w:space="0" w:color="auto"/>
            </w:tcBorders>
            <w:noWrap/>
            <w:hideMark/>
          </w:tcPr>
          <w:p w14:paraId="7EF60490" w14:textId="77777777" w:rsidR="00265584" w:rsidRDefault="00265584">
            <w:pPr>
              <w:jc w:val="right"/>
            </w:pPr>
            <w:r>
              <w:t>10,650</w:t>
            </w:r>
          </w:p>
        </w:tc>
        <w:tc>
          <w:tcPr>
            <w:tcW w:w="1009" w:type="dxa"/>
            <w:tcBorders>
              <w:top w:val="single" w:sz="4" w:space="0" w:color="auto"/>
              <w:left w:val="single" w:sz="4" w:space="0" w:color="auto"/>
              <w:bottom w:val="single" w:sz="4" w:space="0" w:color="auto"/>
              <w:right w:val="single" w:sz="4" w:space="0" w:color="auto"/>
            </w:tcBorders>
            <w:noWrap/>
            <w:hideMark/>
          </w:tcPr>
          <w:p w14:paraId="3F1A1301" w14:textId="77777777" w:rsidR="00265584" w:rsidRDefault="00265584">
            <w:pPr>
              <w:jc w:val="right"/>
            </w:pPr>
            <w:r>
              <w:t>11,040</w:t>
            </w:r>
          </w:p>
        </w:tc>
        <w:tc>
          <w:tcPr>
            <w:tcW w:w="990" w:type="dxa"/>
            <w:tcBorders>
              <w:top w:val="single" w:sz="4" w:space="0" w:color="auto"/>
              <w:left w:val="single" w:sz="4" w:space="0" w:color="auto"/>
              <w:bottom w:val="single" w:sz="4" w:space="0" w:color="auto"/>
              <w:right w:val="single" w:sz="4" w:space="0" w:color="auto"/>
            </w:tcBorders>
            <w:noWrap/>
            <w:hideMark/>
          </w:tcPr>
          <w:p w14:paraId="6657EF98" w14:textId="77777777" w:rsidR="00265584" w:rsidRDefault="00265584">
            <w:pPr>
              <w:jc w:val="right"/>
            </w:pPr>
            <w:r>
              <w:t>-389</w:t>
            </w:r>
          </w:p>
        </w:tc>
        <w:tc>
          <w:tcPr>
            <w:tcW w:w="858" w:type="dxa"/>
            <w:tcBorders>
              <w:top w:val="single" w:sz="4" w:space="0" w:color="auto"/>
              <w:left w:val="single" w:sz="4" w:space="0" w:color="auto"/>
              <w:bottom w:val="single" w:sz="4" w:space="0" w:color="auto"/>
              <w:right w:val="single" w:sz="4" w:space="0" w:color="auto"/>
            </w:tcBorders>
            <w:noWrap/>
            <w:hideMark/>
          </w:tcPr>
          <w:p w14:paraId="568F7914" w14:textId="77777777" w:rsidR="00265584" w:rsidRDefault="00265584">
            <w:pPr>
              <w:jc w:val="right"/>
            </w:pPr>
            <w:r>
              <w:t>-3.5%</w:t>
            </w:r>
          </w:p>
        </w:tc>
        <w:tc>
          <w:tcPr>
            <w:tcW w:w="852" w:type="dxa"/>
            <w:tcBorders>
              <w:top w:val="single" w:sz="4" w:space="0" w:color="auto"/>
              <w:left w:val="single" w:sz="4" w:space="0" w:color="auto"/>
              <w:bottom w:val="single" w:sz="4" w:space="0" w:color="auto"/>
              <w:right w:val="single" w:sz="4" w:space="0" w:color="auto"/>
            </w:tcBorders>
            <w:noWrap/>
            <w:hideMark/>
          </w:tcPr>
          <w:p w14:paraId="5924CC74" w14:textId="77777777" w:rsidR="00265584" w:rsidRDefault="00265584">
            <w:pPr>
              <w:jc w:val="right"/>
            </w:pPr>
            <w:r>
              <w:t>1,591</w:t>
            </w:r>
          </w:p>
        </w:tc>
        <w:tc>
          <w:tcPr>
            <w:tcW w:w="900" w:type="dxa"/>
            <w:tcBorders>
              <w:top w:val="single" w:sz="4" w:space="0" w:color="auto"/>
              <w:left w:val="single" w:sz="4" w:space="0" w:color="auto"/>
              <w:bottom w:val="single" w:sz="4" w:space="0" w:color="auto"/>
              <w:right w:val="single" w:sz="4" w:space="0" w:color="auto"/>
            </w:tcBorders>
            <w:noWrap/>
            <w:hideMark/>
          </w:tcPr>
          <w:p w14:paraId="73C47653" w14:textId="77777777" w:rsidR="00265584" w:rsidRDefault="00265584">
            <w:pPr>
              <w:jc w:val="right"/>
            </w:pPr>
            <w:r>
              <w:t>1,649</w:t>
            </w:r>
          </w:p>
        </w:tc>
        <w:tc>
          <w:tcPr>
            <w:tcW w:w="810" w:type="dxa"/>
            <w:tcBorders>
              <w:top w:val="single" w:sz="4" w:space="0" w:color="auto"/>
              <w:left w:val="single" w:sz="4" w:space="0" w:color="auto"/>
              <w:bottom w:val="single" w:sz="4" w:space="0" w:color="auto"/>
              <w:right w:val="single" w:sz="4" w:space="0" w:color="auto"/>
            </w:tcBorders>
            <w:noWrap/>
            <w:hideMark/>
          </w:tcPr>
          <w:p w14:paraId="52FC357A"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309C75BE" w14:textId="77777777" w:rsidR="00265584" w:rsidRDefault="00265584">
            <w:pPr>
              <w:jc w:val="right"/>
            </w:pPr>
            <w:r>
              <w:t>-3.5%</w:t>
            </w:r>
          </w:p>
        </w:tc>
      </w:tr>
      <w:tr w:rsidR="00265584" w14:paraId="70079C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2A141F4" w14:textId="77777777" w:rsidR="00265584" w:rsidRDefault="00265584">
            <w:r>
              <w:t>Virginia</w:t>
            </w:r>
          </w:p>
        </w:tc>
        <w:tc>
          <w:tcPr>
            <w:tcW w:w="1143" w:type="dxa"/>
            <w:tcBorders>
              <w:top w:val="single" w:sz="4" w:space="0" w:color="auto"/>
              <w:left w:val="single" w:sz="4" w:space="0" w:color="auto"/>
              <w:bottom w:val="single" w:sz="4" w:space="0" w:color="auto"/>
              <w:right w:val="single" w:sz="4" w:space="0" w:color="auto"/>
            </w:tcBorders>
            <w:noWrap/>
            <w:hideMark/>
          </w:tcPr>
          <w:p w14:paraId="4F6BE5C3" w14:textId="77777777" w:rsidR="00265584" w:rsidRDefault="00265584">
            <w:pPr>
              <w:jc w:val="right"/>
            </w:pPr>
            <w:r>
              <w:t>19,375</w:t>
            </w:r>
          </w:p>
        </w:tc>
        <w:tc>
          <w:tcPr>
            <w:tcW w:w="1009" w:type="dxa"/>
            <w:tcBorders>
              <w:top w:val="single" w:sz="4" w:space="0" w:color="auto"/>
              <w:left w:val="single" w:sz="4" w:space="0" w:color="auto"/>
              <w:bottom w:val="single" w:sz="4" w:space="0" w:color="auto"/>
              <w:right w:val="single" w:sz="4" w:space="0" w:color="auto"/>
            </w:tcBorders>
            <w:noWrap/>
            <w:hideMark/>
          </w:tcPr>
          <w:p w14:paraId="795A458D" w14:textId="77777777" w:rsidR="00265584" w:rsidRDefault="00265584">
            <w:pPr>
              <w:jc w:val="right"/>
            </w:pPr>
            <w:r>
              <w:t>19,997</w:t>
            </w:r>
          </w:p>
        </w:tc>
        <w:tc>
          <w:tcPr>
            <w:tcW w:w="990" w:type="dxa"/>
            <w:tcBorders>
              <w:top w:val="single" w:sz="4" w:space="0" w:color="auto"/>
              <w:left w:val="single" w:sz="4" w:space="0" w:color="auto"/>
              <w:bottom w:val="single" w:sz="4" w:space="0" w:color="auto"/>
              <w:right w:val="single" w:sz="4" w:space="0" w:color="auto"/>
            </w:tcBorders>
            <w:noWrap/>
            <w:hideMark/>
          </w:tcPr>
          <w:p w14:paraId="172B18A7" w14:textId="77777777" w:rsidR="00265584" w:rsidRDefault="00265584">
            <w:pPr>
              <w:jc w:val="right"/>
            </w:pPr>
            <w:r>
              <w:t>-622</w:t>
            </w:r>
          </w:p>
        </w:tc>
        <w:tc>
          <w:tcPr>
            <w:tcW w:w="858" w:type="dxa"/>
            <w:tcBorders>
              <w:top w:val="single" w:sz="4" w:space="0" w:color="auto"/>
              <w:left w:val="single" w:sz="4" w:space="0" w:color="auto"/>
              <w:bottom w:val="single" w:sz="4" w:space="0" w:color="auto"/>
              <w:right w:val="single" w:sz="4" w:space="0" w:color="auto"/>
            </w:tcBorders>
            <w:noWrap/>
            <w:hideMark/>
          </w:tcPr>
          <w:p w14:paraId="6B5D7DD5" w14:textId="77777777" w:rsidR="00265584" w:rsidRDefault="00265584">
            <w:pPr>
              <w:jc w:val="right"/>
            </w:pPr>
            <w:r>
              <w:t>-3.1%</w:t>
            </w:r>
          </w:p>
        </w:tc>
        <w:tc>
          <w:tcPr>
            <w:tcW w:w="852" w:type="dxa"/>
            <w:tcBorders>
              <w:top w:val="single" w:sz="4" w:space="0" w:color="auto"/>
              <w:left w:val="single" w:sz="4" w:space="0" w:color="auto"/>
              <w:bottom w:val="single" w:sz="4" w:space="0" w:color="auto"/>
              <w:right w:val="single" w:sz="4" w:space="0" w:color="auto"/>
            </w:tcBorders>
            <w:noWrap/>
            <w:hideMark/>
          </w:tcPr>
          <w:p w14:paraId="7CB132EF" w14:textId="77777777" w:rsidR="00265584" w:rsidRDefault="00265584">
            <w:pPr>
              <w:jc w:val="right"/>
            </w:pPr>
            <w:r>
              <w:t>3,323</w:t>
            </w:r>
          </w:p>
        </w:tc>
        <w:tc>
          <w:tcPr>
            <w:tcW w:w="900" w:type="dxa"/>
            <w:tcBorders>
              <w:top w:val="single" w:sz="4" w:space="0" w:color="auto"/>
              <w:left w:val="single" w:sz="4" w:space="0" w:color="auto"/>
              <w:bottom w:val="single" w:sz="4" w:space="0" w:color="auto"/>
              <w:right w:val="single" w:sz="4" w:space="0" w:color="auto"/>
            </w:tcBorders>
            <w:noWrap/>
            <w:hideMark/>
          </w:tcPr>
          <w:p w14:paraId="34FC0405" w14:textId="77777777" w:rsidR="00265584" w:rsidRDefault="00265584">
            <w:pPr>
              <w:jc w:val="right"/>
            </w:pPr>
            <w:r>
              <w:t>3,430</w:t>
            </w:r>
          </w:p>
        </w:tc>
        <w:tc>
          <w:tcPr>
            <w:tcW w:w="810" w:type="dxa"/>
            <w:tcBorders>
              <w:top w:val="single" w:sz="4" w:space="0" w:color="auto"/>
              <w:left w:val="single" w:sz="4" w:space="0" w:color="auto"/>
              <w:bottom w:val="single" w:sz="4" w:space="0" w:color="auto"/>
              <w:right w:val="single" w:sz="4" w:space="0" w:color="auto"/>
            </w:tcBorders>
            <w:noWrap/>
            <w:hideMark/>
          </w:tcPr>
          <w:p w14:paraId="4332FDC5" w14:textId="77777777" w:rsidR="00265584" w:rsidRDefault="00265584">
            <w:pPr>
              <w:jc w:val="right"/>
            </w:pPr>
            <w:r>
              <w:t>-107</w:t>
            </w:r>
          </w:p>
        </w:tc>
        <w:tc>
          <w:tcPr>
            <w:tcW w:w="895" w:type="dxa"/>
            <w:tcBorders>
              <w:top w:val="single" w:sz="4" w:space="0" w:color="auto"/>
              <w:left w:val="single" w:sz="4" w:space="0" w:color="auto"/>
              <w:bottom w:val="single" w:sz="4" w:space="0" w:color="auto"/>
              <w:right w:val="single" w:sz="4" w:space="0" w:color="auto"/>
            </w:tcBorders>
            <w:noWrap/>
            <w:hideMark/>
          </w:tcPr>
          <w:p w14:paraId="163E5320" w14:textId="77777777" w:rsidR="00265584" w:rsidRDefault="00265584">
            <w:pPr>
              <w:jc w:val="right"/>
            </w:pPr>
            <w:r>
              <w:t>-3.1%</w:t>
            </w:r>
          </w:p>
        </w:tc>
      </w:tr>
      <w:tr w:rsidR="00265584" w14:paraId="64785BA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F1D54E4" w14:textId="77777777" w:rsidR="00265584" w:rsidRDefault="00265584">
            <w:r>
              <w:t>New Hampshire</w:t>
            </w:r>
          </w:p>
        </w:tc>
        <w:tc>
          <w:tcPr>
            <w:tcW w:w="1143" w:type="dxa"/>
            <w:tcBorders>
              <w:top w:val="single" w:sz="4" w:space="0" w:color="auto"/>
              <w:left w:val="single" w:sz="4" w:space="0" w:color="auto"/>
              <w:bottom w:val="single" w:sz="4" w:space="0" w:color="auto"/>
              <w:right w:val="single" w:sz="4" w:space="0" w:color="auto"/>
            </w:tcBorders>
            <w:noWrap/>
            <w:hideMark/>
          </w:tcPr>
          <w:p w14:paraId="534EB2A0" w14:textId="77777777" w:rsidR="00265584" w:rsidRDefault="00265584">
            <w:pPr>
              <w:jc w:val="right"/>
            </w:pPr>
            <w:r>
              <w:t>3,017</w:t>
            </w:r>
          </w:p>
        </w:tc>
        <w:tc>
          <w:tcPr>
            <w:tcW w:w="1009" w:type="dxa"/>
            <w:tcBorders>
              <w:top w:val="single" w:sz="4" w:space="0" w:color="auto"/>
              <w:left w:val="single" w:sz="4" w:space="0" w:color="auto"/>
              <w:bottom w:val="single" w:sz="4" w:space="0" w:color="auto"/>
              <w:right w:val="single" w:sz="4" w:space="0" w:color="auto"/>
            </w:tcBorders>
            <w:noWrap/>
            <w:hideMark/>
          </w:tcPr>
          <w:p w14:paraId="0D279173" w14:textId="77777777" w:rsidR="00265584" w:rsidRDefault="00265584">
            <w:pPr>
              <w:jc w:val="right"/>
            </w:pPr>
            <w:r>
              <w:t>3,099</w:t>
            </w:r>
          </w:p>
        </w:tc>
        <w:tc>
          <w:tcPr>
            <w:tcW w:w="990" w:type="dxa"/>
            <w:tcBorders>
              <w:top w:val="single" w:sz="4" w:space="0" w:color="auto"/>
              <w:left w:val="single" w:sz="4" w:space="0" w:color="auto"/>
              <w:bottom w:val="single" w:sz="4" w:space="0" w:color="auto"/>
              <w:right w:val="single" w:sz="4" w:space="0" w:color="auto"/>
            </w:tcBorders>
            <w:noWrap/>
            <w:hideMark/>
          </w:tcPr>
          <w:p w14:paraId="42039CC7" w14:textId="77777777" w:rsidR="00265584" w:rsidRDefault="00265584">
            <w:pPr>
              <w:jc w:val="right"/>
            </w:pPr>
            <w:r>
              <w:t>-82</w:t>
            </w:r>
          </w:p>
        </w:tc>
        <w:tc>
          <w:tcPr>
            <w:tcW w:w="858" w:type="dxa"/>
            <w:tcBorders>
              <w:top w:val="single" w:sz="4" w:space="0" w:color="auto"/>
              <w:left w:val="single" w:sz="4" w:space="0" w:color="auto"/>
              <w:bottom w:val="single" w:sz="4" w:space="0" w:color="auto"/>
              <w:right w:val="single" w:sz="4" w:space="0" w:color="auto"/>
            </w:tcBorders>
            <w:noWrap/>
            <w:hideMark/>
          </w:tcPr>
          <w:p w14:paraId="1FA25A6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2721E25" w14:textId="77777777" w:rsidR="00265584" w:rsidRDefault="00265584">
            <w:pPr>
              <w:jc w:val="right"/>
            </w:pPr>
            <w:r>
              <w:t>329</w:t>
            </w:r>
          </w:p>
        </w:tc>
        <w:tc>
          <w:tcPr>
            <w:tcW w:w="900" w:type="dxa"/>
            <w:tcBorders>
              <w:top w:val="single" w:sz="4" w:space="0" w:color="auto"/>
              <w:left w:val="single" w:sz="4" w:space="0" w:color="auto"/>
              <w:bottom w:val="single" w:sz="4" w:space="0" w:color="auto"/>
              <w:right w:val="single" w:sz="4" w:space="0" w:color="auto"/>
            </w:tcBorders>
            <w:noWrap/>
            <w:hideMark/>
          </w:tcPr>
          <w:p w14:paraId="5EFB424A" w14:textId="77777777" w:rsidR="00265584" w:rsidRDefault="00265584">
            <w:pPr>
              <w:jc w:val="right"/>
            </w:pPr>
            <w:r>
              <w:t>338</w:t>
            </w:r>
          </w:p>
        </w:tc>
        <w:tc>
          <w:tcPr>
            <w:tcW w:w="810" w:type="dxa"/>
            <w:tcBorders>
              <w:top w:val="single" w:sz="4" w:space="0" w:color="auto"/>
              <w:left w:val="single" w:sz="4" w:space="0" w:color="auto"/>
              <w:bottom w:val="single" w:sz="4" w:space="0" w:color="auto"/>
              <w:right w:val="single" w:sz="4" w:space="0" w:color="auto"/>
            </w:tcBorders>
            <w:noWrap/>
            <w:hideMark/>
          </w:tcPr>
          <w:p w14:paraId="682AEA58" w14:textId="77777777" w:rsidR="00265584" w:rsidRDefault="00265584">
            <w:pPr>
              <w:jc w:val="right"/>
            </w:pPr>
            <w:r>
              <w:t>-9</w:t>
            </w:r>
          </w:p>
        </w:tc>
        <w:tc>
          <w:tcPr>
            <w:tcW w:w="895" w:type="dxa"/>
            <w:tcBorders>
              <w:top w:val="single" w:sz="4" w:space="0" w:color="auto"/>
              <w:left w:val="single" w:sz="4" w:space="0" w:color="auto"/>
              <w:bottom w:val="single" w:sz="4" w:space="0" w:color="auto"/>
              <w:right w:val="single" w:sz="4" w:space="0" w:color="auto"/>
            </w:tcBorders>
            <w:noWrap/>
            <w:hideMark/>
          </w:tcPr>
          <w:p w14:paraId="516D2D86" w14:textId="77777777" w:rsidR="00265584" w:rsidRDefault="00265584">
            <w:pPr>
              <w:jc w:val="right"/>
            </w:pPr>
            <w:r>
              <w:t>-2.6%</w:t>
            </w:r>
          </w:p>
        </w:tc>
      </w:tr>
      <w:tr w:rsidR="00265584" w14:paraId="0EE7BFE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861C832" w14:textId="77777777" w:rsidR="00265584" w:rsidRDefault="00265584">
            <w:r>
              <w:t>Arkansas</w:t>
            </w:r>
          </w:p>
        </w:tc>
        <w:tc>
          <w:tcPr>
            <w:tcW w:w="1143" w:type="dxa"/>
            <w:tcBorders>
              <w:top w:val="single" w:sz="4" w:space="0" w:color="auto"/>
              <w:left w:val="single" w:sz="4" w:space="0" w:color="auto"/>
              <w:bottom w:val="single" w:sz="4" w:space="0" w:color="auto"/>
              <w:right w:val="single" w:sz="4" w:space="0" w:color="auto"/>
            </w:tcBorders>
            <w:noWrap/>
            <w:hideMark/>
          </w:tcPr>
          <w:p w14:paraId="5A4A29E3" w14:textId="77777777" w:rsidR="00265584" w:rsidRDefault="00265584">
            <w:pPr>
              <w:jc w:val="right"/>
            </w:pPr>
            <w:r>
              <w:t>7,476</w:t>
            </w:r>
          </w:p>
        </w:tc>
        <w:tc>
          <w:tcPr>
            <w:tcW w:w="1009" w:type="dxa"/>
            <w:tcBorders>
              <w:top w:val="single" w:sz="4" w:space="0" w:color="auto"/>
              <w:left w:val="single" w:sz="4" w:space="0" w:color="auto"/>
              <w:bottom w:val="single" w:sz="4" w:space="0" w:color="auto"/>
              <w:right w:val="single" w:sz="4" w:space="0" w:color="auto"/>
            </w:tcBorders>
            <w:noWrap/>
            <w:hideMark/>
          </w:tcPr>
          <w:p w14:paraId="6A35CFE4" w14:textId="77777777" w:rsidR="00265584" w:rsidRDefault="00265584">
            <w:pPr>
              <w:jc w:val="right"/>
            </w:pPr>
            <w:r>
              <w:t>7,675</w:t>
            </w:r>
          </w:p>
        </w:tc>
        <w:tc>
          <w:tcPr>
            <w:tcW w:w="990" w:type="dxa"/>
            <w:tcBorders>
              <w:top w:val="single" w:sz="4" w:space="0" w:color="auto"/>
              <w:left w:val="single" w:sz="4" w:space="0" w:color="auto"/>
              <w:bottom w:val="single" w:sz="4" w:space="0" w:color="auto"/>
              <w:right w:val="single" w:sz="4" w:space="0" w:color="auto"/>
            </w:tcBorders>
            <w:noWrap/>
            <w:hideMark/>
          </w:tcPr>
          <w:p w14:paraId="2D754348" w14:textId="77777777" w:rsidR="00265584" w:rsidRDefault="00265584">
            <w:pPr>
              <w:jc w:val="right"/>
            </w:pPr>
            <w:r>
              <w:t>-199</w:t>
            </w:r>
          </w:p>
        </w:tc>
        <w:tc>
          <w:tcPr>
            <w:tcW w:w="858" w:type="dxa"/>
            <w:tcBorders>
              <w:top w:val="single" w:sz="4" w:space="0" w:color="auto"/>
              <w:left w:val="single" w:sz="4" w:space="0" w:color="auto"/>
              <w:bottom w:val="single" w:sz="4" w:space="0" w:color="auto"/>
              <w:right w:val="single" w:sz="4" w:space="0" w:color="auto"/>
            </w:tcBorders>
            <w:noWrap/>
            <w:hideMark/>
          </w:tcPr>
          <w:p w14:paraId="06A2F8C0"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52D9E30" w14:textId="77777777" w:rsidR="00265584" w:rsidRDefault="00265584">
            <w:pPr>
              <w:jc w:val="right"/>
            </w:pPr>
            <w:r>
              <w:t>864</w:t>
            </w:r>
          </w:p>
        </w:tc>
        <w:tc>
          <w:tcPr>
            <w:tcW w:w="900" w:type="dxa"/>
            <w:tcBorders>
              <w:top w:val="single" w:sz="4" w:space="0" w:color="auto"/>
              <w:left w:val="single" w:sz="4" w:space="0" w:color="auto"/>
              <w:bottom w:val="single" w:sz="4" w:space="0" w:color="auto"/>
              <w:right w:val="single" w:sz="4" w:space="0" w:color="auto"/>
            </w:tcBorders>
            <w:noWrap/>
            <w:hideMark/>
          </w:tcPr>
          <w:p w14:paraId="321A795F" w14:textId="77777777" w:rsidR="00265584" w:rsidRDefault="00265584">
            <w:pPr>
              <w:jc w:val="right"/>
            </w:pPr>
            <w:r>
              <w:t>887</w:t>
            </w:r>
          </w:p>
        </w:tc>
        <w:tc>
          <w:tcPr>
            <w:tcW w:w="810" w:type="dxa"/>
            <w:tcBorders>
              <w:top w:val="single" w:sz="4" w:space="0" w:color="auto"/>
              <w:left w:val="single" w:sz="4" w:space="0" w:color="auto"/>
              <w:bottom w:val="single" w:sz="4" w:space="0" w:color="auto"/>
              <w:right w:val="single" w:sz="4" w:space="0" w:color="auto"/>
            </w:tcBorders>
            <w:noWrap/>
            <w:hideMark/>
          </w:tcPr>
          <w:p w14:paraId="3CAEF480" w14:textId="77777777" w:rsidR="00265584" w:rsidRDefault="00265584">
            <w:pPr>
              <w:jc w:val="right"/>
            </w:pPr>
            <w:r>
              <w:t>-23</w:t>
            </w:r>
          </w:p>
        </w:tc>
        <w:tc>
          <w:tcPr>
            <w:tcW w:w="895" w:type="dxa"/>
            <w:tcBorders>
              <w:top w:val="single" w:sz="4" w:space="0" w:color="auto"/>
              <w:left w:val="single" w:sz="4" w:space="0" w:color="auto"/>
              <w:bottom w:val="single" w:sz="4" w:space="0" w:color="auto"/>
              <w:right w:val="single" w:sz="4" w:space="0" w:color="auto"/>
            </w:tcBorders>
            <w:noWrap/>
            <w:hideMark/>
          </w:tcPr>
          <w:p w14:paraId="1EE694D0" w14:textId="77777777" w:rsidR="00265584" w:rsidRDefault="00265584">
            <w:pPr>
              <w:jc w:val="right"/>
            </w:pPr>
            <w:r>
              <w:t>-2.6%</w:t>
            </w:r>
          </w:p>
        </w:tc>
      </w:tr>
      <w:tr w:rsidR="00265584" w14:paraId="57AFDD2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BB93683" w14:textId="77777777" w:rsidR="00265584" w:rsidRDefault="00265584">
            <w:r>
              <w:t>Massachusetts</w:t>
            </w:r>
          </w:p>
        </w:tc>
        <w:tc>
          <w:tcPr>
            <w:tcW w:w="1143" w:type="dxa"/>
            <w:tcBorders>
              <w:top w:val="single" w:sz="4" w:space="0" w:color="auto"/>
              <w:left w:val="single" w:sz="4" w:space="0" w:color="auto"/>
              <w:bottom w:val="single" w:sz="4" w:space="0" w:color="auto"/>
              <w:right w:val="single" w:sz="4" w:space="0" w:color="auto"/>
            </w:tcBorders>
            <w:noWrap/>
            <w:hideMark/>
          </w:tcPr>
          <w:p w14:paraId="3B6D31A2" w14:textId="77777777" w:rsidR="00265584" w:rsidRDefault="00265584">
            <w:pPr>
              <w:jc w:val="right"/>
            </w:pPr>
            <w:r>
              <w:t>14,910</w:t>
            </w:r>
          </w:p>
        </w:tc>
        <w:tc>
          <w:tcPr>
            <w:tcW w:w="1009" w:type="dxa"/>
            <w:tcBorders>
              <w:top w:val="single" w:sz="4" w:space="0" w:color="auto"/>
              <w:left w:val="single" w:sz="4" w:space="0" w:color="auto"/>
              <w:bottom w:val="single" w:sz="4" w:space="0" w:color="auto"/>
              <w:right w:val="single" w:sz="4" w:space="0" w:color="auto"/>
            </w:tcBorders>
            <w:noWrap/>
            <w:hideMark/>
          </w:tcPr>
          <w:p w14:paraId="6715D902" w14:textId="77777777" w:rsidR="00265584" w:rsidRDefault="00265584">
            <w:pPr>
              <w:jc w:val="right"/>
            </w:pPr>
            <w:r>
              <w:t>15,307</w:t>
            </w:r>
          </w:p>
        </w:tc>
        <w:tc>
          <w:tcPr>
            <w:tcW w:w="990" w:type="dxa"/>
            <w:tcBorders>
              <w:top w:val="single" w:sz="4" w:space="0" w:color="auto"/>
              <w:left w:val="single" w:sz="4" w:space="0" w:color="auto"/>
              <w:bottom w:val="single" w:sz="4" w:space="0" w:color="auto"/>
              <w:right w:val="single" w:sz="4" w:space="0" w:color="auto"/>
            </w:tcBorders>
            <w:noWrap/>
            <w:hideMark/>
          </w:tcPr>
          <w:p w14:paraId="4C3314AB" w14:textId="77777777" w:rsidR="00265584" w:rsidRDefault="00265584">
            <w:pPr>
              <w:jc w:val="right"/>
            </w:pPr>
            <w:r>
              <w:t>-396</w:t>
            </w:r>
          </w:p>
        </w:tc>
        <w:tc>
          <w:tcPr>
            <w:tcW w:w="858" w:type="dxa"/>
            <w:tcBorders>
              <w:top w:val="single" w:sz="4" w:space="0" w:color="auto"/>
              <w:left w:val="single" w:sz="4" w:space="0" w:color="auto"/>
              <w:bottom w:val="single" w:sz="4" w:space="0" w:color="auto"/>
              <w:right w:val="single" w:sz="4" w:space="0" w:color="auto"/>
            </w:tcBorders>
            <w:noWrap/>
            <w:hideMark/>
          </w:tcPr>
          <w:p w14:paraId="5EACB006"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1E9B019" w14:textId="77777777" w:rsidR="00265584" w:rsidRDefault="00265584">
            <w:pPr>
              <w:jc w:val="right"/>
            </w:pPr>
            <w:r>
              <w:t>2,473</w:t>
            </w:r>
          </w:p>
        </w:tc>
        <w:tc>
          <w:tcPr>
            <w:tcW w:w="900" w:type="dxa"/>
            <w:tcBorders>
              <w:top w:val="single" w:sz="4" w:space="0" w:color="auto"/>
              <w:left w:val="single" w:sz="4" w:space="0" w:color="auto"/>
              <w:bottom w:val="single" w:sz="4" w:space="0" w:color="auto"/>
              <w:right w:val="single" w:sz="4" w:space="0" w:color="auto"/>
            </w:tcBorders>
            <w:noWrap/>
            <w:hideMark/>
          </w:tcPr>
          <w:p w14:paraId="1D15615D" w14:textId="77777777" w:rsidR="00265584" w:rsidRDefault="00265584">
            <w:pPr>
              <w:jc w:val="right"/>
            </w:pPr>
            <w:r>
              <w:t>2,539</w:t>
            </w:r>
          </w:p>
        </w:tc>
        <w:tc>
          <w:tcPr>
            <w:tcW w:w="810" w:type="dxa"/>
            <w:tcBorders>
              <w:top w:val="single" w:sz="4" w:space="0" w:color="auto"/>
              <w:left w:val="single" w:sz="4" w:space="0" w:color="auto"/>
              <w:bottom w:val="single" w:sz="4" w:space="0" w:color="auto"/>
              <w:right w:val="single" w:sz="4" w:space="0" w:color="auto"/>
            </w:tcBorders>
            <w:noWrap/>
            <w:hideMark/>
          </w:tcPr>
          <w:p w14:paraId="5844DBB0" w14:textId="77777777" w:rsidR="00265584" w:rsidRDefault="00265584">
            <w:pPr>
              <w:jc w:val="right"/>
            </w:pPr>
            <w:r>
              <w:t>-66</w:t>
            </w:r>
          </w:p>
        </w:tc>
        <w:tc>
          <w:tcPr>
            <w:tcW w:w="895" w:type="dxa"/>
            <w:tcBorders>
              <w:top w:val="single" w:sz="4" w:space="0" w:color="auto"/>
              <w:left w:val="single" w:sz="4" w:space="0" w:color="auto"/>
              <w:bottom w:val="single" w:sz="4" w:space="0" w:color="auto"/>
              <w:right w:val="single" w:sz="4" w:space="0" w:color="auto"/>
            </w:tcBorders>
            <w:noWrap/>
            <w:hideMark/>
          </w:tcPr>
          <w:p w14:paraId="64ACE3E6" w14:textId="77777777" w:rsidR="00265584" w:rsidRDefault="00265584">
            <w:pPr>
              <w:jc w:val="right"/>
            </w:pPr>
            <w:r>
              <w:t>-2.6%</w:t>
            </w:r>
          </w:p>
        </w:tc>
      </w:tr>
      <w:tr w:rsidR="00265584" w14:paraId="487BA9F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0C3D88B" w14:textId="77777777" w:rsidR="00265584" w:rsidRDefault="00265584">
            <w:r>
              <w:t>South Carolina</w:t>
            </w:r>
          </w:p>
        </w:tc>
        <w:tc>
          <w:tcPr>
            <w:tcW w:w="1143" w:type="dxa"/>
            <w:tcBorders>
              <w:top w:val="single" w:sz="4" w:space="0" w:color="auto"/>
              <w:left w:val="single" w:sz="4" w:space="0" w:color="auto"/>
              <w:bottom w:val="single" w:sz="4" w:space="0" w:color="auto"/>
              <w:right w:val="single" w:sz="4" w:space="0" w:color="auto"/>
            </w:tcBorders>
            <w:noWrap/>
            <w:hideMark/>
          </w:tcPr>
          <w:p w14:paraId="445708E3" w14:textId="77777777" w:rsidR="00265584" w:rsidRDefault="00265584">
            <w:pPr>
              <w:jc w:val="right"/>
            </w:pPr>
            <w:r>
              <w:t>11,354</w:t>
            </w:r>
          </w:p>
        </w:tc>
        <w:tc>
          <w:tcPr>
            <w:tcW w:w="1009" w:type="dxa"/>
            <w:tcBorders>
              <w:top w:val="single" w:sz="4" w:space="0" w:color="auto"/>
              <w:left w:val="single" w:sz="4" w:space="0" w:color="auto"/>
              <w:bottom w:val="single" w:sz="4" w:space="0" w:color="auto"/>
              <w:right w:val="single" w:sz="4" w:space="0" w:color="auto"/>
            </w:tcBorders>
            <w:noWrap/>
            <w:hideMark/>
          </w:tcPr>
          <w:p w14:paraId="59FCD5BD" w14:textId="77777777" w:rsidR="00265584" w:rsidRDefault="00265584">
            <w:pPr>
              <w:jc w:val="right"/>
            </w:pPr>
            <w:r>
              <w:t>11,656</w:t>
            </w:r>
          </w:p>
        </w:tc>
        <w:tc>
          <w:tcPr>
            <w:tcW w:w="990" w:type="dxa"/>
            <w:tcBorders>
              <w:top w:val="single" w:sz="4" w:space="0" w:color="auto"/>
              <w:left w:val="single" w:sz="4" w:space="0" w:color="auto"/>
              <w:bottom w:val="single" w:sz="4" w:space="0" w:color="auto"/>
              <w:right w:val="single" w:sz="4" w:space="0" w:color="auto"/>
            </w:tcBorders>
            <w:noWrap/>
            <w:hideMark/>
          </w:tcPr>
          <w:p w14:paraId="53A0955E" w14:textId="77777777" w:rsidR="00265584" w:rsidRDefault="00265584">
            <w:pPr>
              <w:jc w:val="right"/>
            </w:pPr>
            <w:r>
              <w:t>-302</w:t>
            </w:r>
          </w:p>
        </w:tc>
        <w:tc>
          <w:tcPr>
            <w:tcW w:w="858" w:type="dxa"/>
            <w:tcBorders>
              <w:top w:val="single" w:sz="4" w:space="0" w:color="auto"/>
              <w:left w:val="single" w:sz="4" w:space="0" w:color="auto"/>
              <w:bottom w:val="single" w:sz="4" w:space="0" w:color="auto"/>
              <w:right w:val="single" w:sz="4" w:space="0" w:color="auto"/>
            </w:tcBorders>
            <w:noWrap/>
            <w:hideMark/>
          </w:tcPr>
          <w:p w14:paraId="528F0B98"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54BC94E4" w14:textId="77777777" w:rsidR="00265584" w:rsidRDefault="00265584">
            <w:pPr>
              <w:jc w:val="right"/>
            </w:pPr>
            <w:r>
              <w:t>1,254</w:t>
            </w:r>
          </w:p>
        </w:tc>
        <w:tc>
          <w:tcPr>
            <w:tcW w:w="900" w:type="dxa"/>
            <w:tcBorders>
              <w:top w:val="single" w:sz="4" w:space="0" w:color="auto"/>
              <w:left w:val="single" w:sz="4" w:space="0" w:color="auto"/>
              <w:bottom w:val="single" w:sz="4" w:space="0" w:color="auto"/>
              <w:right w:val="single" w:sz="4" w:space="0" w:color="auto"/>
            </w:tcBorders>
            <w:noWrap/>
            <w:hideMark/>
          </w:tcPr>
          <w:p w14:paraId="61A8E464" w14:textId="77777777" w:rsidR="00265584" w:rsidRDefault="00265584">
            <w:pPr>
              <w:jc w:val="right"/>
            </w:pPr>
            <w:r>
              <w:t>1,287</w:t>
            </w:r>
          </w:p>
        </w:tc>
        <w:tc>
          <w:tcPr>
            <w:tcW w:w="810" w:type="dxa"/>
            <w:tcBorders>
              <w:top w:val="single" w:sz="4" w:space="0" w:color="auto"/>
              <w:left w:val="single" w:sz="4" w:space="0" w:color="auto"/>
              <w:bottom w:val="single" w:sz="4" w:space="0" w:color="auto"/>
              <w:right w:val="single" w:sz="4" w:space="0" w:color="auto"/>
            </w:tcBorders>
            <w:noWrap/>
            <w:hideMark/>
          </w:tcPr>
          <w:p w14:paraId="274EA9F2" w14:textId="77777777" w:rsidR="00265584" w:rsidRDefault="00265584">
            <w:pPr>
              <w:jc w:val="right"/>
            </w:pPr>
            <w:r>
              <w:t>-33</w:t>
            </w:r>
          </w:p>
        </w:tc>
        <w:tc>
          <w:tcPr>
            <w:tcW w:w="895" w:type="dxa"/>
            <w:tcBorders>
              <w:top w:val="single" w:sz="4" w:space="0" w:color="auto"/>
              <w:left w:val="single" w:sz="4" w:space="0" w:color="auto"/>
              <w:bottom w:val="single" w:sz="4" w:space="0" w:color="auto"/>
              <w:right w:val="single" w:sz="4" w:space="0" w:color="auto"/>
            </w:tcBorders>
            <w:noWrap/>
            <w:hideMark/>
          </w:tcPr>
          <w:p w14:paraId="0FDA65AF" w14:textId="77777777" w:rsidR="00265584" w:rsidRDefault="00265584">
            <w:pPr>
              <w:jc w:val="right"/>
            </w:pPr>
            <w:r>
              <w:t>-2.6%</w:t>
            </w:r>
          </w:p>
        </w:tc>
      </w:tr>
      <w:tr w:rsidR="00265584" w14:paraId="69F9BD3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3435D5" w14:textId="77777777" w:rsidR="00265584" w:rsidRDefault="00265584">
            <w:r>
              <w:t>Tennessee</w:t>
            </w:r>
          </w:p>
        </w:tc>
        <w:tc>
          <w:tcPr>
            <w:tcW w:w="1143" w:type="dxa"/>
            <w:tcBorders>
              <w:top w:val="single" w:sz="4" w:space="0" w:color="auto"/>
              <w:left w:val="single" w:sz="4" w:space="0" w:color="auto"/>
              <w:bottom w:val="single" w:sz="4" w:space="0" w:color="auto"/>
              <w:right w:val="single" w:sz="4" w:space="0" w:color="auto"/>
            </w:tcBorders>
            <w:noWrap/>
            <w:hideMark/>
          </w:tcPr>
          <w:p w14:paraId="2D0202B3" w14:textId="77777777" w:rsidR="00265584" w:rsidRDefault="00265584">
            <w:pPr>
              <w:jc w:val="right"/>
            </w:pPr>
            <w:r>
              <w:t>15,720</w:t>
            </w:r>
          </w:p>
        </w:tc>
        <w:tc>
          <w:tcPr>
            <w:tcW w:w="1009" w:type="dxa"/>
            <w:tcBorders>
              <w:top w:val="single" w:sz="4" w:space="0" w:color="auto"/>
              <w:left w:val="single" w:sz="4" w:space="0" w:color="auto"/>
              <w:bottom w:val="single" w:sz="4" w:space="0" w:color="auto"/>
              <w:right w:val="single" w:sz="4" w:space="0" w:color="auto"/>
            </w:tcBorders>
            <w:noWrap/>
            <w:hideMark/>
          </w:tcPr>
          <w:p w14:paraId="412E4A18" w14:textId="77777777" w:rsidR="00265584" w:rsidRDefault="00265584">
            <w:pPr>
              <w:jc w:val="right"/>
            </w:pPr>
            <w:r>
              <w:t>16,138</w:t>
            </w:r>
          </w:p>
        </w:tc>
        <w:tc>
          <w:tcPr>
            <w:tcW w:w="990" w:type="dxa"/>
            <w:tcBorders>
              <w:top w:val="single" w:sz="4" w:space="0" w:color="auto"/>
              <w:left w:val="single" w:sz="4" w:space="0" w:color="auto"/>
              <w:bottom w:val="single" w:sz="4" w:space="0" w:color="auto"/>
              <w:right w:val="single" w:sz="4" w:space="0" w:color="auto"/>
            </w:tcBorders>
            <w:noWrap/>
            <w:hideMark/>
          </w:tcPr>
          <w:p w14:paraId="27DD55FC" w14:textId="77777777" w:rsidR="00265584" w:rsidRDefault="00265584">
            <w:pPr>
              <w:jc w:val="right"/>
            </w:pPr>
            <w:r>
              <w:t>-418</w:t>
            </w:r>
          </w:p>
        </w:tc>
        <w:tc>
          <w:tcPr>
            <w:tcW w:w="858" w:type="dxa"/>
            <w:tcBorders>
              <w:top w:val="single" w:sz="4" w:space="0" w:color="auto"/>
              <w:left w:val="single" w:sz="4" w:space="0" w:color="auto"/>
              <w:bottom w:val="single" w:sz="4" w:space="0" w:color="auto"/>
              <w:right w:val="single" w:sz="4" w:space="0" w:color="auto"/>
            </w:tcBorders>
            <w:noWrap/>
            <w:hideMark/>
          </w:tcPr>
          <w:p w14:paraId="71386129"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1AF46014" w14:textId="77777777" w:rsidR="00265584" w:rsidRDefault="00265584">
            <w:pPr>
              <w:jc w:val="right"/>
            </w:pPr>
            <w:r>
              <w:t>2,438</w:t>
            </w:r>
          </w:p>
        </w:tc>
        <w:tc>
          <w:tcPr>
            <w:tcW w:w="900" w:type="dxa"/>
            <w:tcBorders>
              <w:top w:val="single" w:sz="4" w:space="0" w:color="auto"/>
              <w:left w:val="single" w:sz="4" w:space="0" w:color="auto"/>
              <w:bottom w:val="single" w:sz="4" w:space="0" w:color="auto"/>
              <w:right w:val="single" w:sz="4" w:space="0" w:color="auto"/>
            </w:tcBorders>
            <w:noWrap/>
            <w:hideMark/>
          </w:tcPr>
          <w:p w14:paraId="2C168E3F" w14:textId="77777777" w:rsidR="00265584" w:rsidRDefault="00265584">
            <w:pPr>
              <w:jc w:val="right"/>
            </w:pPr>
            <w:r>
              <w:t>2,503</w:t>
            </w:r>
          </w:p>
        </w:tc>
        <w:tc>
          <w:tcPr>
            <w:tcW w:w="810" w:type="dxa"/>
            <w:tcBorders>
              <w:top w:val="single" w:sz="4" w:space="0" w:color="auto"/>
              <w:left w:val="single" w:sz="4" w:space="0" w:color="auto"/>
              <w:bottom w:val="single" w:sz="4" w:space="0" w:color="auto"/>
              <w:right w:val="single" w:sz="4" w:space="0" w:color="auto"/>
            </w:tcBorders>
            <w:noWrap/>
            <w:hideMark/>
          </w:tcPr>
          <w:p w14:paraId="785BDC74" w14:textId="77777777" w:rsidR="00265584" w:rsidRDefault="00265584">
            <w:pPr>
              <w:jc w:val="right"/>
            </w:pPr>
            <w:r>
              <w:t>-65</w:t>
            </w:r>
          </w:p>
        </w:tc>
        <w:tc>
          <w:tcPr>
            <w:tcW w:w="895" w:type="dxa"/>
            <w:tcBorders>
              <w:top w:val="single" w:sz="4" w:space="0" w:color="auto"/>
              <w:left w:val="single" w:sz="4" w:space="0" w:color="auto"/>
              <w:bottom w:val="single" w:sz="4" w:space="0" w:color="auto"/>
              <w:right w:val="single" w:sz="4" w:space="0" w:color="auto"/>
            </w:tcBorders>
            <w:noWrap/>
            <w:hideMark/>
          </w:tcPr>
          <w:p w14:paraId="7725389C" w14:textId="77777777" w:rsidR="00265584" w:rsidRDefault="00265584">
            <w:pPr>
              <w:jc w:val="right"/>
            </w:pPr>
            <w:r>
              <w:t>-2.6%</w:t>
            </w:r>
          </w:p>
        </w:tc>
      </w:tr>
      <w:tr w:rsidR="00265584" w14:paraId="490AB59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CDCF39F" w14:textId="77777777" w:rsidR="00265584" w:rsidRDefault="00265584">
            <w:r>
              <w:t>South Dakota</w:t>
            </w:r>
          </w:p>
        </w:tc>
        <w:tc>
          <w:tcPr>
            <w:tcW w:w="1143" w:type="dxa"/>
            <w:tcBorders>
              <w:top w:val="single" w:sz="4" w:space="0" w:color="auto"/>
              <w:left w:val="single" w:sz="4" w:space="0" w:color="auto"/>
              <w:bottom w:val="single" w:sz="4" w:space="0" w:color="auto"/>
              <w:right w:val="single" w:sz="4" w:space="0" w:color="auto"/>
            </w:tcBorders>
            <w:noWrap/>
            <w:hideMark/>
          </w:tcPr>
          <w:p w14:paraId="337AF247" w14:textId="77777777" w:rsidR="00265584" w:rsidRDefault="00265584">
            <w:pPr>
              <w:jc w:val="right"/>
            </w:pPr>
            <w:r>
              <w:t>2,131</w:t>
            </w:r>
          </w:p>
        </w:tc>
        <w:tc>
          <w:tcPr>
            <w:tcW w:w="1009" w:type="dxa"/>
            <w:tcBorders>
              <w:top w:val="single" w:sz="4" w:space="0" w:color="auto"/>
              <w:left w:val="single" w:sz="4" w:space="0" w:color="auto"/>
              <w:bottom w:val="single" w:sz="4" w:space="0" w:color="auto"/>
              <w:right w:val="single" w:sz="4" w:space="0" w:color="auto"/>
            </w:tcBorders>
            <w:noWrap/>
            <w:hideMark/>
          </w:tcPr>
          <w:p w14:paraId="0EAD6DA1" w14:textId="77777777" w:rsidR="00265584" w:rsidRDefault="00265584">
            <w:pPr>
              <w:jc w:val="right"/>
            </w:pPr>
            <w:r>
              <w:t>2,188</w:t>
            </w:r>
          </w:p>
        </w:tc>
        <w:tc>
          <w:tcPr>
            <w:tcW w:w="990" w:type="dxa"/>
            <w:tcBorders>
              <w:top w:val="single" w:sz="4" w:space="0" w:color="auto"/>
              <w:left w:val="single" w:sz="4" w:space="0" w:color="auto"/>
              <w:bottom w:val="single" w:sz="4" w:space="0" w:color="auto"/>
              <w:right w:val="single" w:sz="4" w:space="0" w:color="auto"/>
            </w:tcBorders>
            <w:noWrap/>
            <w:hideMark/>
          </w:tcPr>
          <w:p w14:paraId="2E53792E" w14:textId="77777777" w:rsidR="00265584" w:rsidRDefault="00265584">
            <w:pPr>
              <w:jc w:val="right"/>
            </w:pPr>
            <w:r>
              <w:t>-57</w:t>
            </w:r>
          </w:p>
        </w:tc>
        <w:tc>
          <w:tcPr>
            <w:tcW w:w="858" w:type="dxa"/>
            <w:tcBorders>
              <w:top w:val="single" w:sz="4" w:space="0" w:color="auto"/>
              <w:left w:val="single" w:sz="4" w:space="0" w:color="auto"/>
              <w:bottom w:val="single" w:sz="4" w:space="0" w:color="auto"/>
              <w:right w:val="single" w:sz="4" w:space="0" w:color="auto"/>
            </w:tcBorders>
            <w:noWrap/>
            <w:hideMark/>
          </w:tcPr>
          <w:p w14:paraId="535C9C5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2E5E1FD" w14:textId="77777777" w:rsidR="00265584" w:rsidRDefault="00265584">
            <w:pPr>
              <w:jc w:val="right"/>
            </w:pPr>
            <w:r>
              <w:t>161</w:t>
            </w:r>
          </w:p>
        </w:tc>
        <w:tc>
          <w:tcPr>
            <w:tcW w:w="900" w:type="dxa"/>
            <w:tcBorders>
              <w:top w:val="single" w:sz="4" w:space="0" w:color="auto"/>
              <w:left w:val="single" w:sz="4" w:space="0" w:color="auto"/>
              <w:bottom w:val="single" w:sz="4" w:space="0" w:color="auto"/>
              <w:right w:val="single" w:sz="4" w:space="0" w:color="auto"/>
            </w:tcBorders>
            <w:noWrap/>
            <w:hideMark/>
          </w:tcPr>
          <w:p w14:paraId="681B6579" w14:textId="77777777" w:rsidR="00265584" w:rsidRDefault="00265584">
            <w:pPr>
              <w:jc w:val="right"/>
            </w:pPr>
            <w:r>
              <w:t>165</w:t>
            </w:r>
          </w:p>
        </w:tc>
        <w:tc>
          <w:tcPr>
            <w:tcW w:w="810" w:type="dxa"/>
            <w:tcBorders>
              <w:top w:val="single" w:sz="4" w:space="0" w:color="auto"/>
              <w:left w:val="single" w:sz="4" w:space="0" w:color="auto"/>
              <w:bottom w:val="single" w:sz="4" w:space="0" w:color="auto"/>
              <w:right w:val="single" w:sz="4" w:space="0" w:color="auto"/>
            </w:tcBorders>
            <w:noWrap/>
            <w:hideMark/>
          </w:tcPr>
          <w:p w14:paraId="7E10C67E" w14:textId="77777777" w:rsidR="00265584" w:rsidRDefault="00265584">
            <w:pPr>
              <w:jc w:val="right"/>
            </w:pPr>
            <w:r>
              <w:t>-4</w:t>
            </w:r>
          </w:p>
        </w:tc>
        <w:tc>
          <w:tcPr>
            <w:tcW w:w="895" w:type="dxa"/>
            <w:tcBorders>
              <w:top w:val="single" w:sz="4" w:space="0" w:color="auto"/>
              <w:left w:val="single" w:sz="4" w:space="0" w:color="auto"/>
              <w:bottom w:val="single" w:sz="4" w:space="0" w:color="auto"/>
              <w:right w:val="single" w:sz="4" w:space="0" w:color="auto"/>
            </w:tcBorders>
            <w:noWrap/>
            <w:hideMark/>
          </w:tcPr>
          <w:p w14:paraId="649BD36C" w14:textId="77777777" w:rsidR="00265584" w:rsidRDefault="00265584">
            <w:pPr>
              <w:jc w:val="right"/>
            </w:pPr>
            <w:r>
              <w:t>-2.6%</w:t>
            </w:r>
          </w:p>
        </w:tc>
      </w:tr>
      <w:tr w:rsidR="00265584" w14:paraId="6C4A260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AE65101" w14:textId="77777777" w:rsidR="00265584" w:rsidRDefault="00265584">
            <w:r>
              <w:t>Colorado</w:t>
            </w:r>
          </w:p>
        </w:tc>
        <w:tc>
          <w:tcPr>
            <w:tcW w:w="1143" w:type="dxa"/>
            <w:tcBorders>
              <w:top w:val="single" w:sz="4" w:space="0" w:color="auto"/>
              <w:left w:val="single" w:sz="4" w:space="0" w:color="auto"/>
              <w:bottom w:val="single" w:sz="4" w:space="0" w:color="auto"/>
              <w:right w:val="single" w:sz="4" w:space="0" w:color="auto"/>
            </w:tcBorders>
            <w:noWrap/>
            <w:hideMark/>
          </w:tcPr>
          <w:p w14:paraId="30BE6EB4" w14:textId="77777777" w:rsidR="00265584" w:rsidRDefault="00265584">
            <w:pPr>
              <w:jc w:val="right"/>
            </w:pPr>
            <w:r>
              <w:t>12,879</w:t>
            </w:r>
          </w:p>
        </w:tc>
        <w:tc>
          <w:tcPr>
            <w:tcW w:w="1009" w:type="dxa"/>
            <w:tcBorders>
              <w:top w:val="single" w:sz="4" w:space="0" w:color="auto"/>
              <w:left w:val="single" w:sz="4" w:space="0" w:color="auto"/>
              <w:bottom w:val="single" w:sz="4" w:space="0" w:color="auto"/>
              <w:right w:val="single" w:sz="4" w:space="0" w:color="auto"/>
            </w:tcBorders>
            <w:noWrap/>
            <w:hideMark/>
          </w:tcPr>
          <w:p w14:paraId="14A9B2FB" w14:textId="77777777" w:rsidR="00265584" w:rsidRDefault="00265584">
            <w:pPr>
              <w:jc w:val="right"/>
            </w:pPr>
            <w:r>
              <w:t>13,221</w:t>
            </w:r>
          </w:p>
        </w:tc>
        <w:tc>
          <w:tcPr>
            <w:tcW w:w="990" w:type="dxa"/>
            <w:tcBorders>
              <w:top w:val="single" w:sz="4" w:space="0" w:color="auto"/>
              <w:left w:val="single" w:sz="4" w:space="0" w:color="auto"/>
              <w:bottom w:val="single" w:sz="4" w:space="0" w:color="auto"/>
              <w:right w:val="single" w:sz="4" w:space="0" w:color="auto"/>
            </w:tcBorders>
            <w:noWrap/>
            <w:hideMark/>
          </w:tcPr>
          <w:p w14:paraId="4D43F484" w14:textId="77777777" w:rsidR="00265584" w:rsidRDefault="00265584">
            <w:pPr>
              <w:jc w:val="right"/>
            </w:pPr>
            <w:r>
              <w:t>-342</w:t>
            </w:r>
          </w:p>
        </w:tc>
        <w:tc>
          <w:tcPr>
            <w:tcW w:w="858" w:type="dxa"/>
            <w:tcBorders>
              <w:top w:val="single" w:sz="4" w:space="0" w:color="auto"/>
              <w:left w:val="single" w:sz="4" w:space="0" w:color="auto"/>
              <w:bottom w:val="single" w:sz="4" w:space="0" w:color="auto"/>
              <w:right w:val="single" w:sz="4" w:space="0" w:color="auto"/>
            </w:tcBorders>
            <w:noWrap/>
            <w:hideMark/>
          </w:tcPr>
          <w:p w14:paraId="430841AC"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ECC3588" w14:textId="77777777" w:rsidR="00265584" w:rsidRDefault="00265584">
            <w:pPr>
              <w:jc w:val="right"/>
            </w:pPr>
            <w:r>
              <w:t>3,009</w:t>
            </w:r>
          </w:p>
        </w:tc>
        <w:tc>
          <w:tcPr>
            <w:tcW w:w="900" w:type="dxa"/>
            <w:tcBorders>
              <w:top w:val="single" w:sz="4" w:space="0" w:color="auto"/>
              <w:left w:val="single" w:sz="4" w:space="0" w:color="auto"/>
              <w:bottom w:val="single" w:sz="4" w:space="0" w:color="auto"/>
              <w:right w:val="single" w:sz="4" w:space="0" w:color="auto"/>
            </w:tcBorders>
            <w:noWrap/>
            <w:hideMark/>
          </w:tcPr>
          <w:p w14:paraId="6B2E7846" w14:textId="77777777" w:rsidR="00265584" w:rsidRDefault="00265584">
            <w:pPr>
              <w:jc w:val="right"/>
            </w:pPr>
            <w:r>
              <w:t>3,089</w:t>
            </w:r>
          </w:p>
        </w:tc>
        <w:tc>
          <w:tcPr>
            <w:tcW w:w="810" w:type="dxa"/>
            <w:tcBorders>
              <w:top w:val="single" w:sz="4" w:space="0" w:color="auto"/>
              <w:left w:val="single" w:sz="4" w:space="0" w:color="auto"/>
              <w:bottom w:val="single" w:sz="4" w:space="0" w:color="auto"/>
              <w:right w:val="single" w:sz="4" w:space="0" w:color="auto"/>
            </w:tcBorders>
            <w:noWrap/>
            <w:hideMark/>
          </w:tcPr>
          <w:p w14:paraId="70C8F569" w14:textId="77777777" w:rsidR="00265584" w:rsidRDefault="00265584">
            <w:pPr>
              <w:jc w:val="right"/>
            </w:pPr>
            <w:r>
              <w:t>-80</w:t>
            </w:r>
          </w:p>
        </w:tc>
        <w:tc>
          <w:tcPr>
            <w:tcW w:w="895" w:type="dxa"/>
            <w:tcBorders>
              <w:top w:val="single" w:sz="4" w:space="0" w:color="auto"/>
              <w:left w:val="single" w:sz="4" w:space="0" w:color="auto"/>
              <w:bottom w:val="single" w:sz="4" w:space="0" w:color="auto"/>
              <w:right w:val="single" w:sz="4" w:space="0" w:color="auto"/>
            </w:tcBorders>
            <w:noWrap/>
            <w:hideMark/>
          </w:tcPr>
          <w:p w14:paraId="687BB135" w14:textId="77777777" w:rsidR="00265584" w:rsidRDefault="00265584">
            <w:pPr>
              <w:jc w:val="right"/>
            </w:pPr>
            <w:r>
              <w:t>-2.6%</w:t>
            </w:r>
          </w:p>
        </w:tc>
      </w:tr>
      <w:tr w:rsidR="00265584" w14:paraId="5F25241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3A1CA55" w14:textId="77777777" w:rsidR="00265584" w:rsidRDefault="00265584">
            <w:r>
              <w:t>North Carolina</w:t>
            </w:r>
          </w:p>
        </w:tc>
        <w:tc>
          <w:tcPr>
            <w:tcW w:w="1143" w:type="dxa"/>
            <w:tcBorders>
              <w:top w:val="single" w:sz="4" w:space="0" w:color="auto"/>
              <w:left w:val="single" w:sz="4" w:space="0" w:color="auto"/>
              <w:bottom w:val="single" w:sz="4" w:space="0" w:color="auto"/>
              <w:right w:val="single" w:sz="4" w:space="0" w:color="auto"/>
            </w:tcBorders>
            <w:noWrap/>
            <w:hideMark/>
          </w:tcPr>
          <w:p w14:paraId="20DC1F62" w14:textId="77777777" w:rsidR="00265584" w:rsidRDefault="00265584">
            <w:pPr>
              <w:jc w:val="right"/>
            </w:pPr>
            <w:r>
              <w:t>23,976</w:t>
            </w:r>
          </w:p>
        </w:tc>
        <w:tc>
          <w:tcPr>
            <w:tcW w:w="1009" w:type="dxa"/>
            <w:tcBorders>
              <w:top w:val="single" w:sz="4" w:space="0" w:color="auto"/>
              <w:left w:val="single" w:sz="4" w:space="0" w:color="auto"/>
              <w:bottom w:val="single" w:sz="4" w:space="0" w:color="auto"/>
              <w:right w:val="single" w:sz="4" w:space="0" w:color="auto"/>
            </w:tcBorders>
            <w:noWrap/>
            <w:hideMark/>
          </w:tcPr>
          <w:p w14:paraId="37ACB9DC" w14:textId="77777777" w:rsidR="00265584" w:rsidRDefault="00265584">
            <w:pPr>
              <w:jc w:val="right"/>
            </w:pPr>
            <w:r>
              <w:t>24,613</w:t>
            </w:r>
          </w:p>
        </w:tc>
        <w:tc>
          <w:tcPr>
            <w:tcW w:w="990" w:type="dxa"/>
            <w:tcBorders>
              <w:top w:val="single" w:sz="4" w:space="0" w:color="auto"/>
              <w:left w:val="single" w:sz="4" w:space="0" w:color="auto"/>
              <w:bottom w:val="single" w:sz="4" w:space="0" w:color="auto"/>
              <w:right w:val="single" w:sz="4" w:space="0" w:color="auto"/>
            </w:tcBorders>
            <w:noWrap/>
            <w:hideMark/>
          </w:tcPr>
          <w:p w14:paraId="7862FCCB" w14:textId="77777777" w:rsidR="00265584" w:rsidRDefault="00265584">
            <w:pPr>
              <w:jc w:val="right"/>
            </w:pPr>
            <w:r>
              <w:t>-637</w:t>
            </w:r>
          </w:p>
        </w:tc>
        <w:tc>
          <w:tcPr>
            <w:tcW w:w="858" w:type="dxa"/>
            <w:tcBorders>
              <w:top w:val="single" w:sz="4" w:space="0" w:color="auto"/>
              <w:left w:val="single" w:sz="4" w:space="0" w:color="auto"/>
              <w:bottom w:val="single" w:sz="4" w:space="0" w:color="auto"/>
              <w:right w:val="single" w:sz="4" w:space="0" w:color="auto"/>
            </w:tcBorders>
            <w:noWrap/>
            <w:hideMark/>
          </w:tcPr>
          <w:p w14:paraId="0888E9B7"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077ACF9A" w14:textId="77777777" w:rsidR="00265584" w:rsidRDefault="00265584">
            <w:pPr>
              <w:jc w:val="right"/>
            </w:pPr>
            <w:r>
              <w:t>3,099</w:t>
            </w:r>
          </w:p>
        </w:tc>
        <w:tc>
          <w:tcPr>
            <w:tcW w:w="900" w:type="dxa"/>
            <w:tcBorders>
              <w:top w:val="single" w:sz="4" w:space="0" w:color="auto"/>
              <w:left w:val="single" w:sz="4" w:space="0" w:color="auto"/>
              <w:bottom w:val="single" w:sz="4" w:space="0" w:color="auto"/>
              <w:right w:val="single" w:sz="4" w:space="0" w:color="auto"/>
            </w:tcBorders>
            <w:noWrap/>
            <w:hideMark/>
          </w:tcPr>
          <w:p w14:paraId="0D7AEA51" w14:textId="77777777" w:rsidR="00265584" w:rsidRDefault="00265584">
            <w:pPr>
              <w:jc w:val="right"/>
            </w:pPr>
            <w:r>
              <w:t>3,182</w:t>
            </w:r>
          </w:p>
        </w:tc>
        <w:tc>
          <w:tcPr>
            <w:tcW w:w="810" w:type="dxa"/>
            <w:tcBorders>
              <w:top w:val="single" w:sz="4" w:space="0" w:color="auto"/>
              <w:left w:val="single" w:sz="4" w:space="0" w:color="auto"/>
              <w:bottom w:val="single" w:sz="4" w:space="0" w:color="auto"/>
              <w:right w:val="single" w:sz="4" w:space="0" w:color="auto"/>
            </w:tcBorders>
            <w:noWrap/>
            <w:hideMark/>
          </w:tcPr>
          <w:p w14:paraId="3F7BCEB6" w14:textId="77777777" w:rsidR="00265584" w:rsidRDefault="00265584">
            <w:pPr>
              <w:jc w:val="right"/>
            </w:pPr>
            <w:r>
              <w:t>-82</w:t>
            </w:r>
          </w:p>
        </w:tc>
        <w:tc>
          <w:tcPr>
            <w:tcW w:w="895" w:type="dxa"/>
            <w:tcBorders>
              <w:top w:val="single" w:sz="4" w:space="0" w:color="auto"/>
              <w:left w:val="single" w:sz="4" w:space="0" w:color="auto"/>
              <w:bottom w:val="single" w:sz="4" w:space="0" w:color="auto"/>
              <w:right w:val="single" w:sz="4" w:space="0" w:color="auto"/>
            </w:tcBorders>
            <w:noWrap/>
            <w:hideMark/>
          </w:tcPr>
          <w:p w14:paraId="0BB5F92F" w14:textId="77777777" w:rsidR="00265584" w:rsidRDefault="00265584">
            <w:pPr>
              <w:jc w:val="right"/>
            </w:pPr>
            <w:r>
              <w:t>-2.6%</w:t>
            </w:r>
          </w:p>
        </w:tc>
      </w:tr>
      <w:tr w:rsidR="00265584" w14:paraId="046427B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EE75489" w14:textId="77777777" w:rsidR="00265584" w:rsidRDefault="00265584">
            <w:r>
              <w:t>Florida</w:t>
            </w:r>
          </w:p>
        </w:tc>
        <w:tc>
          <w:tcPr>
            <w:tcW w:w="1143" w:type="dxa"/>
            <w:tcBorders>
              <w:top w:val="single" w:sz="4" w:space="0" w:color="auto"/>
              <w:left w:val="single" w:sz="4" w:space="0" w:color="auto"/>
              <w:bottom w:val="single" w:sz="4" w:space="0" w:color="auto"/>
              <w:right w:val="single" w:sz="4" w:space="0" w:color="auto"/>
            </w:tcBorders>
            <w:noWrap/>
            <w:hideMark/>
          </w:tcPr>
          <w:p w14:paraId="7BA2EA1A" w14:textId="77777777" w:rsidR="00265584" w:rsidRDefault="00265584">
            <w:pPr>
              <w:jc w:val="right"/>
            </w:pPr>
            <w:r>
              <w:t>42,055</w:t>
            </w:r>
          </w:p>
        </w:tc>
        <w:tc>
          <w:tcPr>
            <w:tcW w:w="1009" w:type="dxa"/>
            <w:tcBorders>
              <w:top w:val="single" w:sz="4" w:space="0" w:color="auto"/>
              <w:left w:val="single" w:sz="4" w:space="0" w:color="auto"/>
              <w:bottom w:val="single" w:sz="4" w:space="0" w:color="auto"/>
              <w:right w:val="single" w:sz="4" w:space="0" w:color="auto"/>
            </w:tcBorders>
            <w:noWrap/>
            <w:hideMark/>
          </w:tcPr>
          <w:p w14:paraId="33FBDB96" w14:textId="77777777" w:rsidR="00265584" w:rsidRDefault="00265584">
            <w:pPr>
              <w:jc w:val="right"/>
            </w:pPr>
            <w:r>
              <w:t>43,173</w:t>
            </w:r>
          </w:p>
        </w:tc>
        <w:tc>
          <w:tcPr>
            <w:tcW w:w="990" w:type="dxa"/>
            <w:tcBorders>
              <w:top w:val="single" w:sz="4" w:space="0" w:color="auto"/>
              <w:left w:val="single" w:sz="4" w:space="0" w:color="auto"/>
              <w:bottom w:val="single" w:sz="4" w:space="0" w:color="auto"/>
              <w:right w:val="single" w:sz="4" w:space="0" w:color="auto"/>
            </w:tcBorders>
            <w:noWrap/>
            <w:hideMark/>
          </w:tcPr>
          <w:p w14:paraId="6023D1F2" w14:textId="77777777" w:rsidR="00265584" w:rsidRDefault="00265584">
            <w:pPr>
              <w:jc w:val="right"/>
            </w:pPr>
            <w:r>
              <w:t>-1,118</w:t>
            </w:r>
          </w:p>
        </w:tc>
        <w:tc>
          <w:tcPr>
            <w:tcW w:w="858" w:type="dxa"/>
            <w:tcBorders>
              <w:top w:val="single" w:sz="4" w:space="0" w:color="auto"/>
              <w:left w:val="single" w:sz="4" w:space="0" w:color="auto"/>
              <w:bottom w:val="single" w:sz="4" w:space="0" w:color="auto"/>
              <w:right w:val="single" w:sz="4" w:space="0" w:color="auto"/>
            </w:tcBorders>
            <w:noWrap/>
            <w:hideMark/>
          </w:tcPr>
          <w:p w14:paraId="593A238E"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672D4FB" w14:textId="77777777" w:rsidR="00265584" w:rsidRDefault="00265584">
            <w:pPr>
              <w:jc w:val="right"/>
            </w:pPr>
            <w:r>
              <w:t>5,360</w:t>
            </w:r>
          </w:p>
        </w:tc>
        <w:tc>
          <w:tcPr>
            <w:tcW w:w="900" w:type="dxa"/>
            <w:tcBorders>
              <w:top w:val="single" w:sz="4" w:space="0" w:color="auto"/>
              <w:left w:val="single" w:sz="4" w:space="0" w:color="auto"/>
              <w:bottom w:val="single" w:sz="4" w:space="0" w:color="auto"/>
              <w:right w:val="single" w:sz="4" w:space="0" w:color="auto"/>
            </w:tcBorders>
            <w:noWrap/>
            <w:hideMark/>
          </w:tcPr>
          <w:p w14:paraId="1E616539" w14:textId="77777777" w:rsidR="00265584" w:rsidRDefault="00265584">
            <w:pPr>
              <w:jc w:val="right"/>
            </w:pPr>
            <w:r>
              <w:t>5,502</w:t>
            </w:r>
          </w:p>
        </w:tc>
        <w:tc>
          <w:tcPr>
            <w:tcW w:w="810" w:type="dxa"/>
            <w:tcBorders>
              <w:top w:val="single" w:sz="4" w:space="0" w:color="auto"/>
              <w:left w:val="single" w:sz="4" w:space="0" w:color="auto"/>
              <w:bottom w:val="single" w:sz="4" w:space="0" w:color="auto"/>
              <w:right w:val="single" w:sz="4" w:space="0" w:color="auto"/>
            </w:tcBorders>
            <w:noWrap/>
            <w:hideMark/>
          </w:tcPr>
          <w:p w14:paraId="1974EC7D" w14:textId="77777777" w:rsidR="00265584" w:rsidRDefault="00265584">
            <w:pPr>
              <w:jc w:val="right"/>
            </w:pPr>
            <w:r>
              <w:t>-142</w:t>
            </w:r>
          </w:p>
        </w:tc>
        <w:tc>
          <w:tcPr>
            <w:tcW w:w="895" w:type="dxa"/>
            <w:tcBorders>
              <w:top w:val="single" w:sz="4" w:space="0" w:color="auto"/>
              <w:left w:val="single" w:sz="4" w:space="0" w:color="auto"/>
              <w:bottom w:val="single" w:sz="4" w:space="0" w:color="auto"/>
              <w:right w:val="single" w:sz="4" w:space="0" w:color="auto"/>
            </w:tcBorders>
            <w:noWrap/>
            <w:hideMark/>
          </w:tcPr>
          <w:p w14:paraId="35A13467" w14:textId="77777777" w:rsidR="00265584" w:rsidRDefault="00265584">
            <w:pPr>
              <w:jc w:val="right"/>
            </w:pPr>
            <w:r>
              <w:t>-2.6%</w:t>
            </w:r>
          </w:p>
        </w:tc>
      </w:tr>
      <w:tr w:rsidR="00265584" w14:paraId="6F3146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545839" w14:textId="77777777" w:rsidR="00265584" w:rsidRDefault="00265584">
            <w:r>
              <w:t>Nevada</w:t>
            </w:r>
          </w:p>
        </w:tc>
        <w:tc>
          <w:tcPr>
            <w:tcW w:w="1143" w:type="dxa"/>
            <w:tcBorders>
              <w:top w:val="single" w:sz="4" w:space="0" w:color="auto"/>
              <w:left w:val="single" w:sz="4" w:space="0" w:color="auto"/>
              <w:bottom w:val="single" w:sz="4" w:space="0" w:color="auto"/>
              <w:right w:val="single" w:sz="4" w:space="0" w:color="auto"/>
            </w:tcBorders>
            <w:noWrap/>
            <w:hideMark/>
          </w:tcPr>
          <w:p w14:paraId="6BC933C8" w14:textId="77777777" w:rsidR="00265584" w:rsidRDefault="00265584">
            <w:pPr>
              <w:jc w:val="right"/>
            </w:pPr>
            <w:r>
              <w:t>7,170</w:t>
            </w:r>
          </w:p>
        </w:tc>
        <w:tc>
          <w:tcPr>
            <w:tcW w:w="1009" w:type="dxa"/>
            <w:tcBorders>
              <w:top w:val="single" w:sz="4" w:space="0" w:color="auto"/>
              <w:left w:val="single" w:sz="4" w:space="0" w:color="auto"/>
              <w:bottom w:val="single" w:sz="4" w:space="0" w:color="auto"/>
              <w:right w:val="single" w:sz="4" w:space="0" w:color="auto"/>
            </w:tcBorders>
            <w:noWrap/>
            <w:hideMark/>
          </w:tcPr>
          <w:p w14:paraId="20D47EE3" w14:textId="77777777" w:rsidR="00265584" w:rsidRDefault="00265584">
            <w:pPr>
              <w:jc w:val="right"/>
            </w:pPr>
            <w:r>
              <w:t>7,174</w:t>
            </w:r>
          </w:p>
        </w:tc>
        <w:tc>
          <w:tcPr>
            <w:tcW w:w="990" w:type="dxa"/>
            <w:tcBorders>
              <w:top w:val="single" w:sz="4" w:space="0" w:color="auto"/>
              <w:left w:val="single" w:sz="4" w:space="0" w:color="auto"/>
              <w:bottom w:val="single" w:sz="4" w:space="0" w:color="auto"/>
              <w:right w:val="single" w:sz="4" w:space="0" w:color="auto"/>
            </w:tcBorders>
            <w:noWrap/>
            <w:hideMark/>
          </w:tcPr>
          <w:p w14:paraId="13148E6E" w14:textId="77777777" w:rsidR="00265584" w:rsidRDefault="00265584">
            <w:pPr>
              <w:jc w:val="right"/>
            </w:pPr>
            <w:r>
              <w:t>-4</w:t>
            </w:r>
          </w:p>
        </w:tc>
        <w:tc>
          <w:tcPr>
            <w:tcW w:w="858" w:type="dxa"/>
            <w:tcBorders>
              <w:top w:val="single" w:sz="4" w:space="0" w:color="auto"/>
              <w:left w:val="single" w:sz="4" w:space="0" w:color="auto"/>
              <w:bottom w:val="single" w:sz="4" w:space="0" w:color="auto"/>
              <w:right w:val="single" w:sz="4" w:space="0" w:color="auto"/>
            </w:tcBorders>
            <w:noWrap/>
            <w:hideMark/>
          </w:tcPr>
          <w:p w14:paraId="16A8BBC6" w14:textId="77777777" w:rsidR="00265584" w:rsidRDefault="00265584">
            <w:pPr>
              <w:jc w:val="right"/>
            </w:pPr>
            <w:r>
              <w:t>-0.1%</w:t>
            </w:r>
          </w:p>
        </w:tc>
        <w:tc>
          <w:tcPr>
            <w:tcW w:w="852" w:type="dxa"/>
            <w:tcBorders>
              <w:top w:val="single" w:sz="4" w:space="0" w:color="auto"/>
              <w:left w:val="single" w:sz="4" w:space="0" w:color="auto"/>
              <w:bottom w:val="single" w:sz="4" w:space="0" w:color="auto"/>
              <w:right w:val="single" w:sz="4" w:space="0" w:color="auto"/>
            </w:tcBorders>
            <w:noWrap/>
            <w:hideMark/>
          </w:tcPr>
          <w:p w14:paraId="62385C0A" w14:textId="77777777" w:rsidR="00265584" w:rsidRDefault="00265584">
            <w:pPr>
              <w:jc w:val="right"/>
            </w:pPr>
            <w:r>
              <w:t>1,430</w:t>
            </w:r>
          </w:p>
        </w:tc>
        <w:tc>
          <w:tcPr>
            <w:tcW w:w="900" w:type="dxa"/>
            <w:tcBorders>
              <w:top w:val="single" w:sz="4" w:space="0" w:color="auto"/>
              <w:left w:val="single" w:sz="4" w:space="0" w:color="auto"/>
              <w:bottom w:val="single" w:sz="4" w:space="0" w:color="auto"/>
              <w:right w:val="single" w:sz="4" w:space="0" w:color="auto"/>
            </w:tcBorders>
            <w:noWrap/>
            <w:hideMark/>
          </w:tcPr>
          <w:p w14:paraId="272FE5EB" w14:textId="77777777" w:rsidR="00265584" w:rsidRDefault="00265584">
            <w:pPr>
              <w:jc w:val="right"/>
            </w:pPr>
            <w:r>
              <w:t>1,431</w:t>
            </w:r>
          </w:p>
        </w:tc>
        <w:tc>
          <w:tcPr>
            <w:tcW w:w="810" w:type="dxa"/>
            <w:tcBorders>
              <w:top w:val="single" w:sz="4" w:space="0" w:color="auto"/>
              <w:left w:val="single" w:sz="4" w:space="0" w:color="auto"/>
              <w:bottom w:val="single" w:sz="4" w:space="0" w:color="auto"/>
              <w:right w:val="single" w:sz="4" w:space="0" w:color="auto"/>
            </w:tcBorders>
            <w:noWrap/>
            <w:hideMark/>
          </w:tcPr>
          <w:p w14:paraId="73942CA1" w14:textId="77777777" w:rsidR="00265584" w:rsidRDefault="00265584">
            <w:pPr>
              <w:jc w:val="right"/>
            </w:pPr>
            <w:r>
              <w:t>-1</w:t>
            </w:r>
          </w:p>
        </w:tc>
        <w:tc>
          <w:tcPr>
            <w:tcW w:w="895" w:type="dxa"/>
            <w:tcBorders>
              <w:top w:val="single" w:sz="4" w:space="0" w:color="auto"/>
              <w:left w:val="single" w:sz="4" w:space="0" w:color="auto"/>
              <w:bottom w:val="single" w:sz="4" w:space="0" w:color="auto"/>
              <w:right w:val="single" w:sz="4" w:space="0" w:color="auto"/>
            </w:tcBorders>
            <w:noWrap/>
            <w:hideMark/>
          </w:tcPr>
          <w:p w14:paraId="1681088A" w14:textId="77777777" w:rsidR="00265584" w:rsidRDefault="00265584">
            <w:pPr>
              <w:jc w:val="right"/>
            </w:pPr>
            <w:r>
              <w:t>-0.1%</w:t>
            </w:r>
          </w:p>
        </w:tc>
      </w:tr>
      <w:tr w:rsidR="00265584" w14:paraId="2050BEB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07A3C00" w14:textId="77777777" w:rsidR="00265584" w:rsidRDefault="00265584">
            <w:r>
              <w:t>Wyoming</w:t>
            </w:r>
          </w:p>
        </w:tc>
        <w:tc>
          <w:tcPr>
            <w:tcW w:w="1143" w:type="dxa"/>
            <w:tcBorders>
              <w:top w:val="single" w:sz="4" w:space="0" w:color="auto"/>
              <w:left w:val="single" w:sz="4" w:space="0" w:color="auto"/>
              <w:bottom w:val="single" w:sz="4" w:space="0" w:color="auto"/>
              <w:right w:val="single" w:sz="4" w:space="0" w:color="auto"/>
            </w:tcBorders>
            <w:noWrap/>
            <w:hideMark/>
          </w:tcPr>
          <w:p w14:paraId="7C5CA071" w14:textId="77777777" w:rsidR="00265584" w:rsidRDefault="00265584">
            <w:pPr>
              <w:jc w:val="right"/>
            </w:pPr>
            <w:r>
              <w:t>1,482</w:t>
            </w:r>
          </w:p>
        </w:tc>
        <w:tc>
          <w:tcPr>
            <w:tcW w:w="1009" w:type="dxa"/>
            <w:tcBorders>
              <w:top w:val="single" w:sz="4" w:space="0" w:color="auto"/>
              <w:left w:val="single" w:sz="4" w:space="0" w:color="auto"/>
              <w:bottom w:val="single" w:sz="4" w:space="0" w:color="auto"/>
              <w:right w:val="single" w:sz="4" w:space="0" w:color="auto"/>
            </w:tcBorders>
            <w:noWrap/>
            <w:hideMark/>
          </w:tcPr>
          <w:p w14:paraId="08840418" w14:textId="77777777" w:rsidR="00265584" w:rsidRDefault="00265584">
            <w:pPr>
              <w:jc w:val="right"/>
            </w:pPr>
            <w:r>
              <w:t>1,461</w:t>
            </w:r>
          </w:p>
        </w:tc>
        <w:tc>
          <w:tcPr>
            <w:tcW w:w="990" w:type="dxa"/>
            <w:tcBorders>
              <w:top w:val="single" w:sz="4" w:space="0" w:color="auto"/>
              <w:left w:val="single" w:sz="4" w:space="0" w:color="auto"/>
              <w:bottom w:val="single" w:sz="4" w:space="0" w:color="auto"/>
              <w:right w:val="single" w:sz="4" w:space="0" w:color="auto"/>
            </w:tcBorders>
            <w:noWrap/>
            <w:hideMark/>
          </w:tcPr>
          <w:p w14:paraId="4B9DB5B4" w14:textId="77777777" w:rsidR="00265584" w:rsidRDefault="00265584">
            <w:pPr>
              <w:jc w:val="right"/>
            </w:pPr>
            <w:r>
              <w:t>22</w:t>
            </w:r>
          </w:p>
        </w:tc>
        <w:tc>
          <w:tcPr>
            <w:tcW w:w="858" w:type="dxa"/>
            <w:tcBorders>
              <w:top w:val="single" w:sz="4" w:space="0" w:color="auto"/>
              <w:left w:val="single" w:sz="4" w:space="0" w:color="auto"/>
              <w:bottom w:val="single" w:sz="4" w:space="0" w:color="auto"/>
              <w:right w:val="single" w:sz="4" w:space="0" w:color="auto"/>
            </w:tcBorders>
            <w:noWrap/>
            <w:hideMark/>
          </w:tcPr>
          <w:p w14:paraId="7C50A1F0"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3C617570" w14:textId="77777777" w:rsidR="00265584" w:rsidRDefault="00265584">
            <w:pPr>
              <w:jc w:val="right"/>
            </w:pPr>
            <w:r>
              <w:t>144</w:t>
            </w:r>
          </w:p>
        </w:tc>
        <w:tc>
          <w:tcPr>
            <w:tcW w:w="900" w:type="dxa"/>
            <w:tcBorders>
              <w:top w:val="single" w:sz="4" w:space="0" w:color="auto"/>
              <w:left w:val="single" w:sz="4" w:space="0" w:color="auto"/>
              <w:bottom w:val="single" w:sz="4" w:space="0" w:color="auto"/>
              <w:right w:val="single" w:sz="4" w:space="0" w:color="auto"/>
            </w:tcBorders>
            <w:noWrap/>
            <w:hideMark/>
          </w:tcPr>
          <w:p w14:paraId="01E33045" w14:textId="77777777" w:rsidR="00265584" w:rsidRDefault="00265584">
            <w:pPr>
              <w:jc w:val="right"/>
            </w:pPr>
            <w:r>
              <w:t>141</w:t>
            </w:r>
          </w:p>
        </w:tc>
        <w:tc>
          <w:tcPr>
            <w:tcW w:w="810" w:type="dxa"/>
            <w:tcBorders>
              <w:top w:val="single" w:sz="4" w:space="0" w:color="auto"/>
              <w:left w:val="single" w:sz="4" w:space="0" w:color="auto"/>
              <w:bottom w:val="single" w:sz="4" w:space="0" w:color="auto"/>
              <w:right w:val="single" w:sz="4" w:space="0" w:color="auto"/>
            </w:tcBorders>
            <w:noWrap/>
            <w:hideMark/>
          </w:tcPr>
          <w:p w14:paraId="03BF6DBC" w14:textId="77777777" w:rsidR="00265584" w:rsidRDefault="00265584">
            <w:pPr>
              <w:jc w:val="right"/>
            </w:pPr>
            <w:r>
              <w:t>2</w:t>
            </w:r>
          </w:p>
        </w:tc>
        <w:tc>
          <w:tcPr>
            <w:tcW w:w="895" w:type="dxa"/>
            <w:tcBorders>
              <w:top w:val="single" w:sz="4" w:space="0" w:color="auto"/>
              <w:left w:val="single" w:sz="4" w:space="0" w:color="auto"/>
              <w:bottom w:val="single" w:sz="4" w:space="0" w:color="auto"/>
              <w:right w:val="single" w:sz="4" w:space="0" w:color="auto"/>
            </w:tcBorders>
            <w:noWrap/>
            <w:hideMark/>
          </w:tcPr>
          <w:p w14:paraId="61E16E49" w14:textId="77777777" w:rsidR="00265584" w:rsidRDefault="00265584">
            <w:pPr>
              <w:jc w:val="right"/>
            </w:pPr>
            <w:r>
              <w:t>1.5%</w:t>
            </w:r>
          </w:p>
        </w:tc>
      </w:tr>
      <w:tr w:rsidR="00265584" w14:paraId="5E39E68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B0C1ED" w14:textId="77777777" w:rsidR="00265584" w:rsidRDefault="00265584">
            <w:r>
              <w:t>Minnesota</w:t>
            </w:r>
          </w:p>
        </w:tc>
        <w:tc>
          <w:tcPr>
            <w:tcW w:w="1143" w:type="dxa"/>
            <w:tcBorders>
              <w:top w:val="single" w:sz="4" w:space="0" w:color="auto"/>
              <w:left w:val="single" w:sz="4" w:space="0" w:color="auto"/>
              <w:bottom w:val="single" w:sz="4" w:space="0" w:color="auto"/>
              <w:right w:val="single" w:sz="4" w:space="0" w:color="auto"/>
            </w:tcBorders>
            <w:noWrap/>
            <w:hideMark/>
          </w:tcPr>
          <w:p w14:paraId="1C0C8654" w14:textId="77777777" w:rsidR="00265584" w:rsidRDefault="00265584">
            <w:pPr>
              <w:jc w:val="right"/>
            </w:pPr>
            <w:r>
              <w:t>14,061</w:t>
            </w:r>
          </w:p>
        </w:tc>
        <w:tc>
          <w:tcPr>
            <w:tcW w:w="1009" w:type="dxa"/>
            <w:tcBorders>
              <w:top w:val="single" w:sz="4" w:space="0" w:color="auto"/>
              <w:left w:val="single" w:sz="4" w:space="0" w:color="auto"/>
              <w:bottom w:val="single" w:sz="4" w:space="0" w:color="auto"/>
              <w:right w:val="single" w:sz="4" w:space="0" w:color="auto"/>
            </w:tcBorders>
            <w:noWrap/>
            <w:hideMark/>
          </w:tcPr>
          <w:p w14:paraId="278A0734" w14:textId="77777777" w:rsidR="00265584" w:rsidRDefault="00265584">
            <w:pPr>
              <w:jc w:val="right"/>
            </w:pPr>
            <w:r>
              <w:t>13,852</w:t>
            </w:r>
          </w:p>
        </w:tc>
        <w:tc>
          <w:tcPr>
            <w:tcW w:w="990" w:type="dxa"/>
            <w:tcBorders>
              <w:top w:val="single" w:sz="4" w:space="0" w:color="auto"/>
              <w:left w:val="single" w:sz="4" w:space="0" w:color="auto"/>
              <w:bottom w:val="single" w:sz="4" w:space="0" w:color="auto"/>
              <w:right w:val="single" w:sz="4" w:space="0" w:color="auto"/>
            </w:tcBorders>
            <w:noWrap/>
            <w:hideMark/>
          </w:tcPr>
          <w:p w14:paraId="754322B0" w14:textId="77777777" w:rsidR="00265584" w:rsidRDefault="00265584">
            <w:pPr>
              <w:jc w:val="right"/>
            </w:pPr>
            <w:r>
              <w:t>210</w:t>
            </w:r>
          </w:p>
        </w:tc>
        <w:tc>
          <w:tcPr>
            <w:tcW w:w="858" w:type="dxa"/>
            <w:tcBorders>
              <w:top w:val="single" w:sz="4" w:space="0" w:color="auto"/>
              <w:left w:val="single" w:sz="4" w:space="0" w:color="auto"/>
              <w:bottom w:val="single" w:sz="4" w:space="0" w:color="auto"/>
              <w:right w:val="single" w:sz="4" w:space="0" w:color="auto"/>
            </w:tcBorders>
            <w:noWrap/>
            <w:hideMark/>
          </w:tcPr>
          <w:p w14:paraId="2B96C11C"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517B1CB9" w14:textId="77777777" w:rsidR="00265584" w:rsidRDefault="00265584">
            <w:pPr>
              <w:jc w:val="right"/>
            </w:pPr>
            <w:r>
              <w:t>2,124</w:t>
            </w:r>
          </w:p>
        </w:tc>
        <w:tc>
          <w:tcPr>
            <w:tcW w:w="900" w:type="dxa"/>
            <w:tcBorders>
              <w:top w:val="single" w:sz="4" w:space="0" w:color="auto"/>
              <w:left w:val="single" w:sz="4" w:space="0" w:color="auto"/>
              <w:bottom w:val="single" w:sz="4" w:space="0" w:color="auto"/>
              <w:right w:val="single" w:sz="4" w:space="0" w:color="auto"/>
            </w:tcBorders>
            <w:noWrap/>
            <w:hideMark/>
          </w:tcPr>
          <w:p w14:paraId="7B09BEF8" w14:textId="77777777" w:rsidR="00265584" w:rsidRDefault="00265584">
            <w:pPr>
              <w:jc w:val="right"/>
            </w:pPr>
            <w:r>
              <w:t>2,093</w:t>
            </w:r>
          </w:p>
        </w:tc>
        <w:tc>
          <w:tcPr>
            <w:tcW w:w="810" w:type="dxa"/>
            <w:tcBorders>
              <w:top w:val="single" w:sz="4" w:space="0" w:color="auto"/>
              <w:left w:val="single" w:sz="4" w:space="0" w:color="auto"/>
              <w:bottom w:val="single" w:sz="4" w:space="0" w:color="auto"/>
              <w:right w:val="single" w:sz="4" w:space="0" w:color="auto"/>
            </w:tcBorders>
            <w:noWrap/>
            <w:hideMark/>
          </w:tcPr>
          <w:p w14:paraId="3FF02129" w14:textId="77777777" w:rsidR="00265584" w:rsidRDefault="00265584">
            <w:pPr>
              <w:jc w:val="right"/>
            </w:pPr>
            <w:r>
              <w:t>32</w:t>
            </w:r>
          </w:p>
        </w:tc>
        <w:tc>
          <w:tcPr>
            <w:tcW w:w="895" w:type="dxa"/>
            <w:tcBorders>
              <w:top w:val="single" w:sz="4" w:space="0" w:color="auto"/>
              <w:left w:val="single" w:sz="4" w:space="0" w:color="auto"/>
              <w:bottom w:val="single" w:sz="4" w:space="0" w:color="auto"/>
              <w:right w:val="single" w:sz="4" w:space="0" w:color="auto"/>
            </w:tcBorders>
            <w:noWrap/>
            <w:hideMark/>
          </w:tcPr>
          <w:p w14:paraId="7A34FF7A" w14:textId="77777777" w:rsidR="00265584" w:rsidRDefault="00265584">
            <w:pPr>
              <w:jc w:val="right"/>
            </w:pPr>
            <w:r>
              <w:t>1.5%</w:t>
            </w:r>
          </w:p>
        </w:tc>
      </w:tr>
      <w:tr w:rsidR="00265584" w14:paraId="0300AB0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E4CAE04" w14:textId="77777777" w:rsidR="00265584" w:rsidRDefault="00265584">
            <w:r>
              <w:t>Wisconsin</w:t>
            </w:r>
          </w:p>
        </w:tc>
        <w:tc>
          <w:tcPr>
            <w:tcW w:w="1143" w:type="dxa"/>
            <w:tcBorders>
              <w:top w:val="single" w:sz="4" w:space="0" w:color="auto"/>
              <w:left w:val="single" w:sz="4" w:space="0" w:color="auto"/>
              <w:bottom w:val="single" w:sz="4" w:space="0" w:color="auto"/>
              <w:right w:val="single" w:sz="4" w:space="0" w:color="auto"/>
            </w:tcBorders>
            <w:noWrap/>
            <w:hideMark/>
          </w:tcPr>
          <w:p w14:paraId="0EBCB06A" w14:textId="77777777" w:rsidR="00265584" w:rsidRDefault="00265584">
            <w:pPr>
              <w:jc w:val="right"/>
            </w:pPr>
            <w:r>
              <w:t>14,694</w:t>
            </w:r>
          </w:p>
        </w:tc>
        <w:tc>
          <w:tcPr>
            <w:tcW w:w="1009" w:type="dxa"/>
            <w:tcBorders>
              <w:top w:val="single" w:sz="4" w:space="0" w:color="auto"/>
              <w:left w:val="single" w:sz="4" w:space="0" w:color="auto"/>
              <w:bottom w:val="single" w:sz="4" w:space="0" w:color="auto"/>
              <w:right w:val="single" w:sz="4" w:space="0" w:color="auto"/>
            </w:tcBorders>
            <w:noWrap/>
            <w:hideMark/>
          </w:tcPr>
          <w:p w14:paraId="77C887C7" w14:textId="77777777" w:rsidR="00265584" w:rsidRDefault="00265584">
            <w:pPr>
              <w:jc w:val="right"/>
            </w:pPr>
            <w:r>
              <w:t>14,450</w:t>
            </w:r>
          </w:p>
        </w:tc>
        <w:tc>
          <w:tcPr>
            <w:tcW w:w="990" w:type="dxa"/>
            <w:tcBorders>
              <w:top w:val="single" w:sz="4" w:space="0" w:color="auto"/>
              <w:left w:val="single" w:sz="4" w:space="0" w:color="auto"/>
              <w:bottom w:val="single" w:sz="4" w:space="0" w:color="auto"/>
              <w:right w:val="single" w:sz="4" w:space="0" w:color="auto"/>
            </w:tcBorders>
            <w:noWrap/>
            <w:hideMark/>
          </w:tcPr>
          <w:p w14:paraId="630DE31D" w14:textId="77777777" w:rsidR="00265584" w:rsidRDefault="00265584">
            <w:pPr>
              <w:jc w:val="right"/>
            </w:pPr>
            <w:r>
              <w:t>244</w:t>
            </w:r>
          </w:p>
        </w:tc>
        <w:tc>
          <w:tcPr>
            <w:tcW w:w="858" w:type="dxa"/>
            <w:tcBorders>
              <w:top w:val="single" w:sz="4" w:space="0" w:color="auto"/>
              <w:left w:val="single" w:sz="4" w:space="0" w:color="auto"/>
              <w:bottom w:val="single" w:sz="4" w:space="0" w:color="auto"/>
              <w:right w:val="single" w:sz="4" w:space="0" w:color="auto"/>
            </w:tcBorders>
            <w:noWrap/>
            <w:hideMark/>
          </w:tcPr>
          <w:p w14:paraId="26CEB943" w14:textId="77777777" w:rsidR="00265584" w:rsidRDefault="00265584">
            <w:pPr>
              <w:jc w:val="right"/>
            </w:pPr>
            <w:r>
              <w:t>1.7%</w:t>
            </w:r>
          </w:p>
        </w:tc>
        <w:tc>
          <w:tcPr>
            <w:tcW w:w="852" w:type="dxa"/>
            <w:tcBorders>
              <w:top w:val="single" w:sz="4" w:space="0" w:color="auto"/>
              <w:left w:val="single" w:sz="4" w:space="0" w:color="auto"/>
              <w:bottom w:val="single" w:sz="4" w:space="0" w:color="auto"/>
              <w:right w:val="single" w:sz="4" w:space="0" w:color="auto"/>
            </w:tcBorders>
            <w:noWrap/>
            <w:hideMark/>
          </w:tcPr>
          <w:p w14:paraId="63A5FE21" w14:textId="77777777" w:rsidR="00265584" w:rsidRDefault="00265584">
            <w:pPr>
              <w:jc w:val="right"/>
            </w:pPr>
            <w:r>
              <w:t>2,154</w:t>
            </w:r>
          </w:p>
        </w:tc>
        <w:tc>
          <w:tcPr>
            <w:tcW w:w="900" w:type="dxa"/>
            <w:tcBorders>
              <w:top w:val="single" w:sz="4" w:space="0" w:color="auto"/>
              <w:left w:val="single" w:sz="4" w:space="0" w:color="auto"/>
              <w:bottom w:val="single" w:sz="4" w:space="0" w:color="auto"/>
              <w:right w:val="single" w:sz="4" w:space="0" w:color="auto"/>
            </w:tcBorders>
            <w:noWrap/>
            <w:hideMark/>
          </w:tcPr>
          <w:p w14:paraId="72131A11" w14:textId="77777777" w:rsidR="00265584" w:rsidRDefault="00265584">
            <w:pPr>
              <w:jc w:val="right"/>
            </w:pPr>
            <w:r>
              <w:t>2,118</w:t>
            </w:r>
          </w:p>
        </w:tc>
        <w:tc>
          <w:tcPr>
            <w:tcW w:w="810" w:type="dxa"/>
            <w:tcBorders>
              <w:top w:val="single" w:sz="4" w:space="0" w:color="auto"/>
              <w:left w:val="single" w:sz="4" w:space="0" w:color="auto"/>
              <w:bottom w:val="single" w:sz="4" w:space="0" w:color="auto"/>
              <w:right w:val="single" w:sz="4" w:space="0" w:color="auto"/>
            </w:tcBorders>
            <w:noWrap/>
            <w:hideMark/>
          </w:tcPr>
          <w:p w14:paraId="61DBF576" w14:textId="77777777" w:rsidR="00265584" w:rsidRDefault="00265584">
            <w:pPr>
              <w:jc w:val="right"/>
            </w:pPr>
            <w:r>
              <w:t>36</w:t>
            </w:r>
          </w:p>
        </w:tc>
        <w:tc>
          <w:tcPr>
            <w:tcW w:w="895" w:type="dxa"/>
            <w:tcBorders>
              <w:top w:val="single" w:sz="4" w:space="0" w:color="auto"/>
              <w:left w:val="single" w:sz="4" w:space="0" w:color="auto"/>
              <w:bottom w:val="single" w:sz="4" w:space="0" w:color="auto"/>
              <w:right w:val="single" w:sz="4" w:space="0" w:color="auto"/>
            </w:tcBorders>
            <w:noWrap/>
            <w:hideMark/>
          </w:tcPr>
          <w:p w14:paraId="4E64904D" w14:textId="77777777" w:rsidR="00265584" w:rsidRDefault="00265584">
            <w:pPr>
              <w:jc w:val="right"/>
            </w:pPr>
            <w:r>
              <w:t>1.7%</w:t>
            </w:r>
          </w:p>
        </w:tc>
      </w:tr>
      <w:tr w:rsidR="00265584" w14:paraId="4F702CD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AEB35D" w14:textId="77777777" w:rsidR="00265584" w:rsidRDefault="00265584">
            <w:r>
              <w:t>Idaho</w:t>
            </w:r>
          </w:p>
        </w:tc>
        <w:tc>
          <w:tcPr>
            <w:tcW w:w="1143" w:type="dxa"/>
            <w:tcBorders>
              <w:top w:val="single" w:sz="4" w:space="0" w:color="auto"/>
              <w:left w:val="single" w:sz="4" w:space="0" w:color="auto"/>
              <w:bottom w:val="single" w:sz="4" w:space="0" w:color="auto"/>
              <w:right w:val="single" w:sz="4" w:space="0" w:color="auto"/>
            </w:tcBorders>
            <w:noWrap/>
            <w:hideMark/>
          </w:tcPr>
          <w:p w14:paraId="0823E5FC" w14:textId="77777777" w:rsidR="00265584" w:rsidRDefault="00265584">
            <w:pPr>
              <w:jc w:val="right"/>
            </w:pPr>
            <w:r>
              <w:t>4,724</w:t>
            </w:r>
          </w:p>
        </w:tc>
        <w:tc>
          <w:tcPr>
            <w:tcW w:w="1009" w:type="dxa"/>
            <w:tcBorders>
              <w:top w:val="single" w:sz="4" w:space="0" w:color="auto"/>
              <w:left w:val="single" w:sz="4" w:space="0" w:color="auto"/>
              <w:bottom w:val="single" w:sz="4" w:space="0" w:color="auto"/>
              <w:right w:val="single" w:sz="4" w:space="0" w:color="auto"/>
            </w:tcBorders>
            <w:noWrap/>
            <w:hideMark/>
          </w:tcPr>
          <w:p w14:paraId="643AADF1" w14:textId="77777777" w:rsidR="00265584" w:rsidRDefault="00265584">
            <w:pPr>
              <w:jc w:val="right"/>
            </w:pPr>
            <w:r>
              <w:t>4,629</w:t>
            </w:r>
          </w:p>
        </w:tc>
        <w:tc>
          <w:tcPr>
            <w:tcW w:w="990" w:type="dxa"/>
            <w:tcBorders>
              <w:top w:val="single" w:sz="4" w:space="0" w:color="auto"/>
              <w:left w:val="single" w:sz="4" w:space="0" w:color="auto"/>
              <w:bottom w:val="single" w:sz="4" w:space="0" w:color="auto"/>
              <w:right w:val="single" w:sz="4" w:space="0" w:color="auto"/>
            </w:tcBorders>
            <w:noWrap/>
            <w:hideMark/>
          </w:tcPr>
          <w:p w14:paraId="3A2FD5A3" w14:textId="77777777" w:rsidR="00265584" w:rsidRDefault="00265584">
            <w:pPr>
              <w:jc w:val="right"/>
            </w:pPr>
            <w:r>
              <w:t>96</w:t>
            </w:r>
          </w:p>
        </w:tc>
        <w:tc>
          <w:tcPr>
            <w:tcW w:w="858" w:type="dxa"/>
            <w:tcBorders>
              <w:top w:val="single" w:sz="4" w:space="0" w:color="auto"/>
              <w:left w:val="single" w:sz="4" w:space="0" w:color="auto"/>
              <w:bottom w:val="single" w:sz="4" w:space="0" w:color="auto"/>
              <w:right w:val="single" w:sz="4" w:space="0" w:color="auto"/>
            </w:tcBorders>
            <w:noWrap/>
            <w:hideMark/>
          </w:tcPr>
          <w:p w14:paraId="582394F2" w14:textId="77777777" w:rsidR="00265584" w:rsidRDefault="00265584">
            <w:pPr>
              <w:jc w:val="right"/>
            </w:pPr>
            <w:r>
              <w:t>2.1%</w:t>
            </w:r>
          </w:p>
        </w:tc>
        <w:tc>
          <w:tcPr>
            <w:tcW w:w="852" w:type="dxa"/>
            <w:tcBorders>
              <w:top w:val="single" w:sz="4" w:space="0" w:color="auto"/>
              <w:left w:val="single" w:sz="4" w:space="0" w:color="auto"/>
              <w:bottom w:val="single" w:sz="4" w:space="0" w:color="auto"/>
              <w:right w:val="single" w:sz="4" w:space="0" w:color="auto"/>
            </w:tcBorders>
            <w:noWrap/>
            <w:hideMark/>
          </w:tcPr>
          <w:p w14:paraId="6815F3BC" w14:textId="77777777" w:rsidR="00265584" w:rsidRDefault="00265584">
            <w:pPr>
              <w:jc w:val="right"/>
            </w:pPr>
            <w:r>
              <w:t>593</w:t>
            </w:r>
          </w:p>
        </w:tc>
        <w:tc>
          <w:tcPr>
            <w:tcW w:w="900" w:type="dxa"/>
            <w:tcBorders>
              <w:top w:val="single" w:sz="4" w:space="0" w:color="auto"/>
              <w:left w:val="single" w:sz="4" w:space="0" w:color="auto"/>
              <w:bottom w:val="single" w:sz="4" w:space="0" w:color="auto"/>
              <w:right w:val="single" w:sz="4" w:space="0" w:color="auto"/>
            </w:tcBorders>
            <w:noWrap/>
            <w:hideMark/>
          </w:tcPr>
          <w:p w14:paraId="2D345BC0" w14:textId="77777777" w:rsidR="00265584" w:rsidRDefault="00265584">
            <w:pPr>
              <w:jc w:val="right"/>
            </w:pPr>
            <w:r>
              <w:t>581</w:t>
            </w:r>
          </w:p>
        </w:tc>
        <w:tc>
          <w:tcPr>
            <w:tcW w:w="810" w:type="dxa"/>
            <w:tcBorders>
              <w:top w:val="single" w:sz="4" w:space="0" w:color="auto"/>
              <w:left w:val="single" w:sz="4" w:space="0" w:color="auto"/>
              <w:bottom w:val="single" w:sz="4" w:space="0" w:color="auto"/>
              <w:right w:val="single" w:sz="4" w:space="0" w:color="auto"/>
            </w:tcBorders>
            <w:noWrap/>
            <w:hideMark/>
          </w:tcPr>
          <w:p w14:paraId="4CB0902B" w14:textId="77777777" w:rsidR="00265584" w:rsidRDefault="00265584">
            <w:pPr>
              <w:jc w:val="right"/>
            </w:pPr>
            <w:r>
              <w:t>12</w:t>
            </w:r>
          </w:p>
        </w:tc>
        <w:tc>
          <w:tcPr>
            <w:tcW w:w="895" w:type="dxa"/>
            <w:tcBorders>
              <w:top w:val="single" w:sz="4" w:space="0" w:color="auto"/>
              <w:left w:val="single" w:sz="4" w:space="0" w:color="auto"/>
              <w:bottom w:val="single" w:sz="4" w:space="0" w:color="auto"/>
              <w:right w:val="single" w:sz="4" w:space="0" w:color="auto"/>
            </w:tcBorders>
            <w:noWrap/>
            <w:hideMark/>
          </w:tcPr>
          <w:p w14:paraId="2C979D09" w14:textId="77777777" w:rsidR="00265584" w:rsidRDefault="00265584">
            <w:pPr>
              <w:jc w:val="right"/>
            </w:pPr>
            <w:r>
              <w:t>2.1%</w:t>
            </w:r>
          </w:p>
        </w:tc>
      </w:tr>
      <w:tr w:rsidR="00265584" w14:paraId="726F993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D746A3B" w14:textId="77777777" w:rsidR="00265584" w:rsidRDefault="00265584">
            <w:r>
              <w:t>North Dakota</w:t>
            </w:r>
          </w:p>
        </w:tc>
        <w:tc>
          <w:tcPr>
            <w:tcW w:w="1143" w:type="dxa"/>
            <w:tcBorders>
              <w:top w:val="single" w:sz="4" w:space="0" w:color="auto"/>
              <w:left w:val="single" w:sz="4" w:space="0" w:color="auto"/>
              <w:bottom w:val="single" w:sz="4" w:space="0" w:color="auto"/>
              <w:right w:val="single" w:sz="4" w:space="0" w:color="auto"/>
            </w:tcBorders>
            <w:noWrap/>
            <w:hideMark/>
          </w:tcPr>
          <w:p w14:paraId="161C092A" w14:textId="77777777" w:rsidR="00265584" w:rsidRDefault="00265584">
            <w:pPr>
              <w:jc w:val="right"/>
            </w:pPr>
            <w:r>
              <w:t>1,652</w:t>
            </w:r>
          </w:p>
        </w:tc>
        <w:tc>
          <w:tcPr>
            <w:tcW w:w="1009" w:type="dxa"/>
            <w:tcBorders>
              <w:top w:val="single" w:sz="4" w:space="0" w:color="auto"/>
              <w:left w:val="single" w:sz="4" w:space="0" w:color="auto"/>
              <w:bottom w:val="single" w:sz="4" w:space="0" w:color="auto"/>
              <w:right w:val="single" w:sz="4" w:space="0" w:color="auto"/>
            </w:tcBorders>
            <w:noWrap/>
            <w:hideMark/>
          </w:tcPr>
          <w:p w14:paraId="4C985EC8" w14:textId="77777777" w:rsidR="00265584" w:rsidRDefault="00265584">
            <w:pPr>
              <w:jc w:val="right"/>
            </w:pPr>
            <w:r>
              <w:t>1,617</w:t>
            </w:r>
          </w:p>
        </w:tc>
        <w:tc>
          <w:tcPr>
            <w:tcW w:w="990" w:type="dxa"/>
            <w:tcBorders>
              <w:top w:val="single" w:sz="4" w:space="0" w:color="auto"/>
              <w:left w:val="single" w:sz="4" w:space="0" w:color="auto"/>
              <w:bottom w:val="single" w:sz="4" w:space="0" w:color="auto"/>
              <w:right w:val="single" w:sz="4" w:space="0" w:color="auto"/>
            </w:tcBorders>
            <w:noWrap/>
            <w:hideMark/>
          </w:tcPr>
          <w:p w14:paraId="0C790649" w14:textId="77777777" w:rsidR="00265584" w:rsidRDefault="00265584">
            <w:pPr>
              <w:jc w:val="right"/>
            </w:pPr>
            <w:r>
              <w:t>36</w:t>
            </w:r>
          </w:p>
        </w:tc>
        <w:tc>
          <w:tcPr>
            <w:tcW w:w="858" w:type="dxa"/>
            <w:tcBorders>
              <w:top w:val="single" w:sz="4" w:space="0" w:color="auto"/>
              <w:left w:val="single" w:sz="4" w:space="0" w:color="auto"/>
              <w:bottom w:val="single" w:sz="4" w:space="0" w:color="auto"/>
              <w:right w:val="single" w:sz="4" w:space="0" w:color="auto"/>
            </w:tcBorders>
            <w:noWrap/>
            <w:hideMark/>
          </w:tcPr>
          <w:p w14:paraId="19F2DA04" w14:textId="77777777" w:rsidR="00265584" w:rsidRDefault="00265584">
            <w:pPr>
              <w:jc w:val="right"/>
            </w:pPr>
            <w:r>
              <w:t>2.2%</w:t>
            </w:r>
          </w:p>
        </w:tc>
        <w:tc>
          <w:tcPr>
            <w:tcW w:w="852" w:type="dxa"/>
            <w:tcBorders>
              <w:top w:val="single" w:sz="4" w:space="0" w:color="auto"/>
              <w:left w:val="single" w:sz="4" w:space="0" w:color="auto"/>
              <w:bottom w:val="single" w:sz="4" w:space="0" w:color="auto"/>
              <w:right w:val="single" w:sz="4" w:space="0" w:color="auto"/>
            </w:tcBorders>
            <w:noWrap/>
            <w:hideMark/>
          </w:tcPr>
          <w:p w14:paraId="14A28779" w14:textId="77777777" w:rsidR="00265584" w:rsidRDefault="00265584">
            <w:pPr>
              <w:jc w:val="right"/>
            </w:pPr>
            <w:r>
              <w:t>142</w:t>
            </w:r>
          </w:p>
        </w:tc>
        <w:tc>
          <w:tcPr>
            <w:tcW w:w="900" w:type="dxa"/>
            <w:tcBorders>
              <w:top w:val="single" w:sz="4" w:space="0" w:color="auto"/>
              <w:left w:val="single" w:sz="4" w:space="0" w:color="auto"/>
              <w:bottom w:val="single" w:sz="4" w:space="0" w:color="auto"/>
              <w:right w:val="single" w:sz="4" w:space="0" w:color="auto"/>
            </w:tcBorders>
            <w:noWrap/>
            <w:hideMark/>
          </w:tcPr>
          <w:p w14:paraId="3A33F364" w14:textId="77777777" w:rsidR="00265584" w:rsidRDefault="00265584">
            <w:pPr>
              <w:jc w:val="right"/>
            </w:pPr>
            <w:r>
              <w:t>139</w:t>
            </w:r>
          </w:p>
        </w:tc>
        <w:tc>
          <w:tcPr>
            <w:tcW w:w="810" w:type="dxa"/>
            <w:tcBorders>
              <w:top w:val="single" w:sz="4" w:space="0" w:color="auto"/>
              <w:left w:val="single" w:sz="4" w:space="0" w:color="auto"/>
              <w:bottom w:val="single" w:sz="4" w:space="0" w:color="auto"/>
              <w:right w:val="single" w:sz="4" w:space="0" w:color="auto"/>
            </w:tcBorders>
            <w:noWrap/>
            <w:hideMark/>
          </w:tcPr>
          <w:p w14:paraId="760D1346" w14:textId="77777777" w:rsidR="00265584" w:rsidRDefault="00265584">
            <w:pPr>
              <w:jc w:val="right"/>
            </w:pPr>
            <w:r>
              <w:t>3</w:t>
            </w:r>
          </w:p>
        </w:tc>
        <w:tc>
          <w:tcPr>
            <w:tcW w:w="895" w:type="dxa"/>
            <w:tcBorders>
              <w:top w:val="single" w:sz="4" w:space="0" w:color="auto"/>
              <w:left w:val="single" w:sz="4" w:space="0" w:color="auto"/>
              <w:bottom w:val="single" w:sz="4" w:space="0" w:color="auto"/>
              <w:right w:val="single" w:sz="4" w:space="0" w:color="auto"/>
            </w:tcBorders>
            <w:noWrap/>
            <w:hideMark/>
          </w:tcPr>
          <w:p w14:paraId="6EA95D5D" w14:textId="77777777" w:rsidR="00265584" w:rsidRDefault="00265584">
            <w:pPr>
              <w:jc w:val="right"/>
            </w:pPr>
            <w:r>
              <w:t>2.2%</w:t>
            </w:r>
          </w:p>
        </w:tc>
      </w:tr>
      <w:tr w:rsidR="00265584" w14:paraId="52E969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55CA7E" w14:textId="77777777" w:rsidR="00265584" w:rsidRDefault="00265584">
            <w:r>
              <w:t>Missouri</w:t>
            </w:r>
          </w:p>
        </w:tc>
        <w:tc>
          <w:tcPr>
            <w:tcW w:w="1143" w:type="dxa"/>
            <w:tcBorders>
              <w:top w:val="single" w:sz="4" w:space="0" w:color="auto"/>
              <w:left w:val="single" w:sz="4" w:space="0" w:color="auto"/>
              <w:bottom w:val="single" w:sz="4" w:space="0" w:color="auto"/>
              <w:right w:val="single" w:sz="4" w:space="0" w:color="auto"/>
            </w:tcBorders>
            <w:noWrap/>
            <w:hideMark/>
          </w:tcPr>
          <w:p w14:paraId="7C4612D2" w14:textId="77777777" w:rsidR="00265584" w:rsidRDefault="00265584">
            <w:pPr>
              <w:jc w:val="right"/>
            </w:pPr>
            <w:r>
              <w:t>15,821</w:t>
            </w:r>
          </w:p>
        </w:tc>
        <w:tc>
          <w:tcPr>
            <w:tcW w:w="1009" w:type="dxa"/>
            <w:tcBorders>
              <w:top w:val="single" w:sz="4" w:space="0" w:color="auto"/>
              <w:left w:val="single" w:sz="4" w:space="0" w:color="auto"/>
              <w:bottom w:val="single" w:sz="4" w:space="0" w:color="auto"/>
              <w:right w:val="single" w:sz="4" w:space="0" w:color="auto"/>
            </w:tcBorders>
            <w:noWrap/>
            <w:hideMark/>
          </w:tcPr>
          <w:p w14:paraId="274CF455" w14:textId="77777777" w:rsidR="00265584" w:rsidRDefault="00265584">
            <w:pPr>
              <w:jc w:val="right"/>
            </w:pPr>
            <w:r>
              <w:t>15,377</w:t>
            </w:r>
          </w:p>
        </w:tc>
        <w:tc>
          <w:tcPr>
            <w:tcW w:w="990" w:type="dxa"/>
            <w:tcBorders>
              <w:top w:val="single" w:sz="4" w:space="0" w:color="auto"/>
              <w:left w:val="single" w:sz="4" w:space="0" w:color="auto"/>
              <w:bottom w:val="single" w:sz="4" w:space="0" w:color="auto"/>
              <w:right w:val="single" w:sz="4" w:space="0" w:color="auto"/>
            </w:tcBorders>
            <w:noWrap/>
            <w:hideMark/>
          </w:tcPr>
          <w:p w14:paraId="4E46260A" w14:textId="77777777" w:rsidR="00265584" w:rsidRDefault="00265584">
            <w:pPr>
              <w:jc w:val="right"/>
            </w:pPr>
            <w:r>
              <w:t>445</w:t>
            </w:r>
          </w:p>
        </w:tc>
        <w:tc>
          <w:tcPr>
            <w:tcW w:w="858" w:type="dxa"/>
            <w:tcBorders>
              <w:top w:val="single" w:sz="4" w:space="0" w:color="auto"/>
              <w:left w:val="single" w:sz="4" w:space="0" w:color="auto"/>
              <w:bottom w:val="single" w:sz="4" w:space="0" w:color="auto"/>
              <w:right w:val="single" w:sz="4" w:space="0" w:color="auto"/>
            </w:tcBorders>
            <w:noWrap/>
            <w:hideMark/>
          </w:tcPr>
          <w:p w14:paraId="742E1A35" w14:textId="77777777" w:rsidR="00265584" w:rsidRDefault="00265584">
            <w:pPr>
              <w:jc w:val="right"/>
            </w:pPr>
            <w:r>
              <w:t>2.9%</w:t>
            </w:r>
          </w:p>
        </w:tc>
        <w:tc>
          <w:tcPr>
            <w:tcW w:w="852" w:type="dxa"/>
            <w:tcBorders>
              <w:top w:val="single" w:sz="4" w:space="0" w:color="auto"/>
              <w:left w:val="single" w:sz="4" w:space="0" w:color="auto"/>
              <w:bottom w:val="single" w:sz="4" w:space="0" w:color="auto"/>
              <w:right w:val="single" w:sz="4" w:space="0" w:color="auto"/>
            </w:tcBorders>
            <w:noWrap/>
            <w:hideMark/>
          </w:tcPr>
          <w:p w14:paraId="27B05585" w14:textId="77777777" w:rsidR="00265584" w:rsidRDefault="00265584">
            <w:pPr>
              <w:jc w:val="right"/>
            </w:pPr>
            <w:r>
              <w:t>1,898</w:t>
            </w:r>
          </w:p>
        </w:tc>
        <w:tc>
          <w:tcPr>
            <w:tcW w:w="900" w:type="dxa"/>
            <w:tcBorders>
              <w:top w:val="single" w:sz="4" w:space="0" w:color="auto"/>
              <w:left w:val="single" w:sz="4" w:space="0" w:color="auto"/>
              <w:bottom w:val="single" w:sz="4" w:space="0" w:color="auto"/>
              <w:right w:val="single" w:sz="4" w:space="0" w:color="auto"/>
            </w:tcBorders>
            <w:noWrap/>
            <w:hideMark/>
          </w:tcPr>
          <w:p w14:paraId="32CDA94E" w14:textId="77777777" w:rsidR="00265584" w:rsidRDefault="00265584">
            <w:pPr>
              <w:jc w:val="right"/>
            </w:pPr>
            <w:r>
              <w:t>1,845</w:t>
            </w:r>
          </w:p>
        </w:tc>
        <w:tc>
          <w:tcPr>
            <w:tcW w:w="810" w:type="dxa"/>
            <w:tcBorders>
              <w:top w:val="single" w:sz="4" w:space="0" w:color="auto"/>
              <w:left w:val="single" w:sz="4" w:space="0" w:color="auto"/>
              <w:bottom w:val="single" w:sz="4" w:space="0" w:color="auto"/>
              <w:right w:val="single" w:sz="4" w:space="0" w:color="auto"/>
            </w:tcBorders>
            <w:noWrap/>
            <w:hideMark/>
          </w:tcPr>
          <w:p w14:paraId="16E4F4F3" w14:textId="77777777" w:rsidR="00265584" w:rsidRDefault="00265584">
            <w:pPr>
              <w:jc w:val="right"/>
            </w:pPr>
            <w:r>
              <w:t>53</w:t>
            </w:r>
          </w:p>
        </w:tc>
        <w:tc>
          <w:tcPr>
            <w:tcW w:w="895" w:type="dxa"/>
            <w:tcBorders>
              <w:top w:val="single" w:sz="4" w:space="0" w:color="auto"/>
              <w:left w:val="single" w:sz="4" w:space="0" w:color="auto"/>
              <w:bottom w:val="single" w:sz="4" w:space="0" w:color="auto"/>
              <w:right w:val="single" w:sz="4" w:space="0" w:color="auto"/>
            </w:tcBorders>
            <w:noWrap/>
            <w:hideMark/>
          </w:tcPr>
          <w:p w14:paraId="6895B90F" w14:textId="77777777" w:rsidR="00265584" w:rsidRDefault="00265584">
            <w:pPr>
              <w:jc w:val="right"/>
            </w:pPr>
            <w:r>
              <w:t>2.9%</w:t>
            </w:r>
          </w:p>
        </w:tc>
      </w:tr>
      <w:tr w:rsidR="00265584" w14:paraId="67442E2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F8C2F17" w14:textId="77777777" w:rsidR="00265584" w:rsidRDefault="00265584">
            <w:r>
              <w:t>Pennsylvania</w:t>
            </w:r>
          </w:p>
        </w:tc>
        <w:tc>
          <w:tcPr>
            <w:tcW w:w="1143" w:type="dxa"/>
            <w:tcBorders>
              <w:top w:val="single" w:sz="4" w:space="0" w:color="auto"/>
              <w:left w:val="single" w:sz="4" w:space="0" w:color="auto"/>
              <w:bottom w:val="single" w:sz="4" w:space="0" w:color="auto"/>
              <w:right w:val="single" w:sz="4" w:space="0" w:color="auto"/>
            </w:tcBorders>
            <w:noWrap/>
            <w:hideMark/>
          </w:tcPr>
          <w:p w14:paraId="1FF774DA" w14:textId="77777777" w:rsidR="00265584" w:rsidRDefault="00265584">
            <w:pPr>
              <w:jc w:val="right"/>
            </w:pPr>
            <w:r>
              <w:t>31,619</w:t>
            </w:r>
          </w:p>
        </w:tc>
        <w:tc>
          <w:tcPr>
            <w:tcW w:w="1009" w:type="dxa"/>
            <w:tcBorders>
              <w:top w:val="single" w:sz="4" w:space="0" w:color="auto"/>
              <w:left w:val="single" w:sz="4" w:space="0" w:color="auto"/>
              <w:bottom w:val="single" w:sz="4" w:space="0" w:color="auto"/>
              <w:right w:val="single" w:sz="4" w:space="0" w:color="auto"/>
            </w:tcBorders>
            <w:noWrap/>
            <w:hideMark/>
          </w:tcPr>
          <w:p w14:paraId="734A8D75" w14:textId="77777777" w:rsidR="00265584" w:rsidRDefault="00265584">
            <w:pPr>
              <w:jc w:val="right"/>
            </w:pPr>
            <w:r>
              <w:t>30,120</w:t>
            </w:r>
          </w:p>
        </w:tc>
        <w:tc>
          <w:tcPr>
            <w:tcW w:w="990" w:type="dxa"/>
            <w:tcBorders>
              <w:top w:val="single" w:sz="4" w:space="0" w:color="auto"/>
              <w:left w:val="single" w:sz="4" w:space="0" w:color="auto"/>
              <w:bottom w:val="single" w:sz="4" w:space="0" w:color="auto"/>
              <w:right w:val="single" w:sz="4" w:space="0" w:color="auto"/>
            </w:tcBorders>
            <w:noWrap/>
            <w:hideMark/>
          </w:tcPr>
          <w:p w14:paraId="0E21BF89" w14:textId="77777777" w:rsidR="00265584" w:rsidRDefault="00265584">
            <w:pPr>
              <w:jc w:val="right"/>
            </w:pPr>
            <w:r>
              <w:t>1,499</w:t>
            </w:r>
          </w:p>
        </w:tc>
        <w:tc>
          <w:tcPr>
            <w:tcW w:w="858" w:type="dxa"/>
            <w:tcBorders>
              <w:top w:val="single" w:sz="4" w:space="0" w:color="auto"/>
              <w:left w:val="single" w:sz="4" w:space="0" w:color="auto"/>
              <w:bottom w:val="single" w:sz="4" w:space="0" w:color="auto"/>
              <w:right w:val="single" w:sz="4" w:space="0" w:color="auto"/>
            </w:tcBorders>
            <w:noWrap/>
            <w:hideMark/>
          </w:tcPr>
          <w:p w14:paraId="3FBDB254" w14:textId="77777777" w:rsidR="00265584" w:rsidRDefault="00265584">
            <w:pPr>
              <w:jc w:val="right"/>
            </w:pPr>
            <w:r>
              <w:t>5.0%</w:t>
            </w:r>
          </w:p>
        </w:tc>
        <w:tc>
          <w:tcPr>
            <w:tcW w:w="852" w:type="dxa"/>
            <w:tcBorders>
              <w:top w:val="single" w:sz="4" w:space="0" w:color="auto"/>
              <w:left w:val="single" w:sz="4" w:space="0" w:color="auto"/>
              <w:bottom w:val="single" w:sz="4" w:space="0" w:color="auto"/>
              <w:right w:val="single" w:sz="4" w:space="0" w:color="auto"/>
            </w:tcBorders>
            <w:noWrap/>
            <w:hideMark/>
          </w:tcPr>
          <w:p w14:paraId="6B6F05E6" w14:textId="77777777" w:rsidR="00265584" w:rsidRDefault="00265584">
            <w:pPr>
              <w:jc w:val="right"/>
            </w:pPr>
            <w:r>
              <w:t>6,310</w:t>
            </w:r>
          </w:p>
        </w:tc>
        <w:tc>
          <w:tcPr>
            <w:tcW w:w="900" w:type="dxa"/>
            <w:tcBorders>
              <w:top w:val="single" w:sz="4" w:space="0" w:color="auto"/>
              <w:left w:val="single" w:sz="4" w:space="0" w:color="auto"/>
              <w:bottom w:val="single" w:sz="4" w:space="0" w:color="auto"/>
              <w:right w:val="single" w:sz="4" w:space="0" w:color="auto"/>
            </w:tcBorders>
            <w:noWrap/>
            <w:hideMark/>
          </w:tcPr>
          <w:p w14:paraId="1D422A0A" w14:textId="77777777" w:rsidR="00265584" w:rsidRDefault="00265584">
            <w:pPr>
              <w:jc w:val="right"/>
            </w:pPr>
            <w:r>
              <w:t>6,011</w:t>
            </w:r>
          </w:p>
        </w:tc>
        <w:tc>
          <w:tcPr>
            <w:tcW w:w="810" w:type="dxa"/>
            <w:tcBorders>
              <w:top w:val="single" w:sz="4" w:space="0" w:color="auto"/>
              <w:left w:val="single" w:sz="4" w:space="0" w:color="auto"/>
              <w:bottom w:val="single" w:sz="4" w:space="0" w:color="auto"/>
              <w:right w:val="single" w:sz="4" w:space="0" w:color="auto"/>
            </w:tcBorders>
            <w:noWrap/>
            <w:hideMark/>
          </w:tcPr>
          <w:p w14:paraId="0E538140" w14:textId="77777777" w:rsidR="00265584" w:rsidRDefault="00265584">
            <w:pPr>
              <w:jc w:val="right"/>
            </w:pPr>
            <w:r>
              <w:t>299</w:t>
            </w:r>
          </w:p>
        </w:tc>
        <w:tc>
          <w:tcPr>
            <w:tcW w:w="895" w:type="dxa"/>
            <w:tcBorders>
              <w:top w:val="single" w:sz="4" w:space="0" w:color="auto"/>
              <w:left w:val="single" w:sz="4" w:space="0" w:color="auto"/>
              <w:bottom w:val="single" w:sz="4" w:space="0" w:color="auto"/>
              <w:right w:val="single" w:sz="4" w:space="0" w:color="auto"/>
            </w:tcBorders>
            <w:noWrap/>
            <w:hideMark/>
          </w:tcPr>
          <w:p w14:paraId="34922FE5" w14:textId="77777777" w:rsidR="00265584" w:rsidRDefault="00265584">
            <w:pPr>
              <w:jc w:val="right"/>
            </w:pPr>
            <w:r>
              <w:t>5.0%</w:t>
            </w:r>
          </w:p>
        </w:tc>
      </w:tr>
      <w:tr w:rsidR="00265584" w14:paraId="63C698F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DAB25FF" w14:textId="77777777" w:rsidR="00265584" w:rsidRDefault="00265584">
            <w:r>
              <w:t>Rhode Island</w:t>
            </w:r>
          </w:p>
        </w:tc>
        <w:tc>
          <w:tcPr>
            <w:tcW w:w="1143" w:type="dxa"/>
            <w:tcBorders>
              <w:top w:val="single" w:sz="4" w:space="0" w:color="auto"/>
              <w:left w:val="single" w:sz="4" w:space="0" w:color="auto"/>
              <w:bottom w:val="single" w:sz="4" w:space="0" w:color="auto"/>
              <w:right w:val="single" w:sz="4" w:space="0" w:color="auto"/>
            </w:tcBorders>
            <w:noWrap/>
            <w:hideMark/>
          </w:tcPr>
          <w:p w14:paraId="69DD7855" w14:textId="77777777" w:rsidR="00265584" w:rsidRDefault="00265584">
            <w:pPr>
              <w:jc w:val="right"/>
            </w:pPr>
            <w:r>
              <w:t>2,679</w:t>
            </w:r>
          </w:p>
        </w:tc>
        <w:tc>
          <w:tcPr>
            <w:tcW w:w="1009" w:type="dxa"/>
            <w:tcBorders>
              <w:top w:val="single" w:sz="4" w:space="0" w:color="auto"/>
              <w:left w:val="single" w:sz="4" w:space="0" w:color="auto"/>
              <w:bottom w:val="single" w:sz="4" w:space="0" w:color="auto"/>
              <w:right w:val="single" w:sz="4" w:space="0" w:color="auto"/>
            </w:tcBorders>
            <w:noWrap/>
            <w:hideMark/>
          </w:tcPr>
          <w:p w14:paraId="705E46C4" w14:textId="77777777" w:rsidR="00265584" w:rsidRDefault="00265584">
            <w:pPr>
              <w:jc w:val="right"/>
            </w:pPr>
            <w:r>
              <w:t>2,416</w:t>
            </w:r>
          </w:p>
        </w:tc>
        <w:tc>
          <w:tcPr>
            <w:tcW w:w="990" w:type="dxa"/>
            <w:tcBorders>
              <w:top w:val="single" w:sz="4" w:space="0" w:color="auto"/>
              <w:left w:val="single" w:sz="4" w:space="0" w:color="auto"/>
              <w:bottom w:val="single" w:sz="4" w:space="0" w:color="auto"/>
              <w:right w:val="single" w:sz="4" w:space="0" w:color="auto"/>
            </w:tcBorders>
            <w:noWrap/>
            <w:hideMark/>
          </w:tcPr>
          <w:p w14:paraId="6BCDD100" w14:textId="77777777" w:rsidR="00265584" w:rsidRDefault="00265584">
            <w:pPr>
              <w:jc w:val="right"/>
            </w:pPr>
            <w:r>
              <w:t>263</w:t>
            </w:r>
          </w:p>
        </w:tc>
        <w:tc>
          <w:tcPr>
            <w:tcW w:w="858" w:type="dxa"/>
            <w:tcBorders>
              <w:top w:val="single" w:sz="4" w:space="0" w:color="auto"/>
              <w:left w:val="single" w:sz="4" w:space="0" w:color="auto"/>
              <w:bottom w:val="single" w:sz="4" w:space="0" w:color="auto"/>
              <w:right w:val="single" w:sz="4" w:space="0" w:color="auto"/>
            </w:tcBorders>
            <w:noWrap/>
            <w:hideMark/>
          </w:tcPr>
          <w:p w14:paraId="51D7DA52" w14:textId="77777777" w:rsidR="00265584" w:rsidRDefault="00265584">
            <w:pPr>
              <w:jc w:val="right"/>
            </w:pPr>
            <w:r>
              <w:t>10.9%</w:t>
            </w:r>
          </w:p>
        </w:tc>
        <w:tc>
          <w:tcPr>
            <w:tcW w:w="852" w:type="dxa"/>
            <w:tcBorders>
              <w:top w:val="single" w:sz="4" w:space="0" w:color="auto"/>
              <w:left w:val="single" w:sz="4" w:space="0" w:color="auto"/>
              <w:bottom w:val="single" w:sz="4" w:space="0" w:color="auto"/>
              <w:right w:val="single" w:sz="4" w:space="0" w:color="auto"/>
            </w:tcBorders>
            <w:noWrap/>
            <w:hideMark/>
          </w:tcPr>
          <w:p w14:paraId="60DF563A" w14:textId="77777777" w:rsidR="00265584" w:rsidRDefault="00265584">
            <w:pPr>
              <w:jc w:val="right"/>
            </w:pPr>
            <w:r>
              <w:t>422</w:t>
            </w:r>
          </w:p>
        </w:tc>
        <w:tc>
          <w:tcPr>
            <w:tcW w:w="900" w:type="dxa"/>
            <w:tcBorders>
              <w:top w:val="single" w:sz="4" w:space="0" w:color="auto"/>
              <w:left w:val="single" w:sz="4" w:space="0" w:color="auto"/>
              <w:bottom w:val="single" w:sz="4" w:space="0" w:color="auto"/>
              <w:right w:val="single" w:sz="4" w:space="0" w:color="auto"/>
            </w:tcBorders>
            <w:noWrap/>
            <w:hideMark/>
          </w:tcPr>
          <w:p w14:paraId="72FBD21F" w14:textId="77777777" w:rsidR="00265584" w:rsidRDefault="00265584">
            <w:pPr>
              <w:jc w:val="right"/>
            </w:pPr>
            <w:r>
              <w:t>380</w:t>
            </w:r>
          </w:p>
        </w:tc>
        <w:tc>
          <w:tcPr>
            <w:tcW w:w="810" w:type="dxa"/>
            <w:tcBorders>
              <w:top w:val="single" w:sz="4" w:space="0" w:color="auto"/>
              <w:left w:val="single" w:sz="4" w:space="0" w:color="auto"/>
              <w:bottom w:val="single" w:sz="4" w:space="0" w:color="auto"/>
              <w:right w:val="single" w:sz="4" w:space="0" w:color="auto"/>
            </w:tcBorders>
            <w:noWrap/>
            <w:hideMark/>
          </w:tcPr>
          <w:p w14:paraId="41B8F469" w14:textId="77777777" w:rsidR="00265584" w:rsidRDefault="00265584">
            <w:pPr>
              <w:jc w:val="right"/>
            </w:pPr>
            <w:r>
              <w:t>41</w:t>
            </w:r>
          </w:p>
        </w:tc>
        <w:tc>
          <w:tcPr>
            <w:tcW w:w="895" w:type="dxa"/>
            <w:tcBorders>
              <w:top w:val="single" w:sz="4" w:space="0" w:color="auto"/>
              <w:left w:val="single" w:sz="4" w:space="0" w:color="auto"/>
              <w:bottom w:val="single" w:sz="4" w:space="0" w:color="auto"/>
              <w:right w:val="single" w:sz="4" w:space="0" w:color="auto"/>
            </w:tcBorders>
            <w:noWrap/>
            <w:hideMark/>
          </w:tcPr>
          <w:p w14:paraId="6F853170" w14:textId="77777777" w:rsidR="00265584" w:rsidRDefault="00265584">
            <w:pPr>
              <w:jc w:val="right"/>
            </w:pPr>
            <w:r>
              <w:t>10.9%</w:t>
            </w:r>
          </w:p>
        </w:tc>
      </w:tr>
      <w:tr w:rsidR="00265584" w14:paraId="1290130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E6F832" w14:textId="77777777" w:rsidR="00265584" w:rsidRDefault="00265584">
            <w:r>
              <w:t>Mississippi</w:t>
            </w:r>
          </w:p>
        </w:tc>
        <w:tc>
          <w:tcPr>
            <w:tcW w:w="1143" w:type="dxa"/>
            <w:tcBorders>
              <w:top w:val="single" w:sz="4" w:space="0" w:color="auto"/>
              <w:left w:val="single" w:sz="4" w:space="0" w:color="auto"/>
              <w:bottom w:val="single" w:sz="4" w:space="0" w:color="auto"/>
              <w:right w:val="single" w:sz="4" w:space="0" w:color="auto"/>
            </w:tcBorders>
            <w:noWrap/>
            <w:hideMark/>
          </w:tcPr>
          <w:p w14:paraId="3BCC8668" w14:textId="77777777" w:rsidR="00265584" w:rsidRDefault="00265584">
            <w:pPr>
              <w:jc w:val="right"/>
            </w:pPr>
            <w:r>
              <w:t>9,101</w:t>
            </w:r>
          </w:p>
        </w:tc>
        <w:tc>
          <w:tcPr>
            <w:tcW w:w="1009" w:type="dxa"/>
            <w:tcBorders>
              <w:top w:val="single" w:sz="4" w:space="0" w:color="auto"/>
              <w:left w:val="single" w:sz="4" w:space="0" w:color="auto"/>
              <w:bottom w:val="single" w:sz="4" w:space="0" w:color="auto"/>
              <w:right w:val="single" w:sz="4" w:space="0" w:color="auto"/>
            </w:tcBorders>
            <w:noWrap/>
            <w:hideMark/>
          </w:tcPr>
          <w:p w14:paraId="304D215E" w14:textId="77777777" w:rsidR="00265584" w:rsidRDefault="00265584">
            <w:pPr>
              <w:jc w:val="right"/>
            </w:pPr>
            <w:r>
              <w:t>8,151</w:t>
            </w:r>
          </w:p>
        </w:tc>
        <w:tc>
          <w:tcPr>
            <w:tcW w:w="990" w:type="dxa"/>
            <w:tcBorders>
              <w:top w:val="single" w:sz="4" w:space="0" w:color="auto"/>
              <w:left w:val="single" w:sz="4" w:space="0" w:color="auto"/>
              <w:bottom w:val="single" w:sz="4" w:space="0" w:color="auto"/>
              <w:right w:val="single" w:sz="4" w:space="0" w:color="auto"/>
            </w:tcBorders>
            <w:noWrap/>
            <w:hideMark/>
          </w:tcPr>
          <w:p w14:paraId="1A05E7F8" w14:textId="77777777" w:rsidR="00265584" w:rsidRDefault="00265584">
            <w:pPr>
              <w:jc w:val="right"/>
            </w:pPr>
            <w:r>
              <w:t>951</w:t>
            </w:r>
          </w:p>
        </w:tc>
        <w:tc>
          <w:tcPr>
            <w:tcW w:w="858" w:type="dxa"/>
            <w:tcBorders>
              <w:top w:val="single" w:sz="4" w:space="0" w:color="auto"/>
              <w:left w:val="single" w:sz="4" w:space="0" w:color="auto"/>
              <w:bottom w:val="single" w:sz="4" w:space="0" w:color="auto"/>
              <w:right w:val="single" w:sz="4" w:space="0" w:color="auto"/>
            </w:tcBorders>
            <w:noWrap/>
            <w:hideMark/>
          </w:tcPr>
          <w:p w14:paraId="6FA0E03F" w14:textId="77777777" w:rsidR="00265584" w:rsidRDefault="00265584">
            <w:pPr>
              <w:jc w:val="right"/>
            </w:pPr>
            <w:r>
              <w:t>11.7%</w:t>
            </w:r>
          </w:p>
        </w:tc>
        <w:tc>
          <w:tcPr>
            <w:tcW w:w="852" w:type="dxa"/>
            <w:tcBorders>
              <w:top w:val="single" w:sz="4" w:space="0" w:color="auto"/>
              <w:left w:val="single" w:sz="4" w:space="0" w:color="auto"/>
              <w:bottom w:val="single" w:sz="4" w:space="0" w:color="auto"/>
              <w:right w:val="single" w:sz="4" w:space="0" w:color="auto"/>
            </w:tcBorders>
            <w:noWrap/>
            <w:hideMark/>
          </w:tcPr>
          <w:p w14:paraId="09C7B1D9" w14:textId="77777777" w:rsidR="00265584" w:rsidRDefault="00265584">
            <w:pPr>
              <w:jc w:val="right"/>
            </w:pPr>
            <w:r>
              <w:t>929</w:t>
            </w:r>
          </w:p>
        </w:tc>
        <w:tc>
          <w:tcPr>
            <w:tcW w:w="900" w:type="dxa"/>
            <w:tcBorders>
              <w:top w:val="single" w:sz="4" w:space="0" w:color="auto"/>
              <w:left w:val="single" w:sz="4" w:space="0" w:color="auto"/>
              <w:bottom w:val="single" w:sz="4" w:space="0" w:color="auto"/>
              <w:right w:val="single" w:sz="4" w:space="0" w:color="auto"/>
            </w:tcBorders>
            <w:noWrap/>
            <w:hideMark/>
          </w:tcPr>
          <w:p w14:paraId="4CFE871B" w14:textId="77777777" w:rsidR="00265584" w:rsidRDefault="00265584">
            <w:pPr>
              <w:jc w:val="right"/>
            </w:pPr>
            <w:r>
              <w:t>832</w:t>
            </w:r>
          </w:p>
        </w:tc>
        <w:tc>
          <w:tcPr>
            <w:tcW w:w="810" w:type="dxa"/>
            <w:tcBorders>
              <w:top w:val="single" w:sz="4" w:space="0" w:color="auto"/>
              <w:left w:val="single" w:sz="4" w:space="0" w:color="auto"/>
              <w:bottom w:val="single" w:sz="4" w:space="0" w:color="auto"/>
              <w:right w:val="single" w:sz="4" w:space="0" w:color="auto"/>
            </w:tcBorders>
            <w:noWrap/>
            <w:hideMark/>
          </w:tcPr>
          <w:p w14:paraId="5B91F644" w14:textId="77777777" w:rsidR="00265584" w:rsidRDefault="00265584">
            <w:pPr>
              <w:jc w:val="right"/>
            </w:pPr>
            <w:r>
              <w:t>97</w:t>
            </w:r>
          </w:p>
        </w:tc>
        <w:tc>
          <w:tcPr>
            <w:tcW w:w="895" w:type="dxa"/>
            <w:tcBorders>
              <w:top w:val="single" w:sz="4" w:space="0" w:color="auto"/>
              <w:left w:val="single" w:sz="4" w:space="0" w:color="auto"/>
              <w:bottom w:val="single" w:sz="4" w:space="0" w:color="auto"/>
              <w:right w:val="single" w:sz="4" w:space="0" w:color="auto"/>
            </w:tcBorders>
            <w:noWrap/>
            <w:hideMark/>
          </w:tcPr>
          <w:p w14:paraId="09A17848" w14:textId="77777777" w:rsidR="00265584" w:rsidRDefault="00265584">
            <w:pPr>
              <w:jc w:val="right"/>
            </w:pPr>
            <w:r>
              <w:t>11.7%</w:t>
            </w:r>
          </w:p>
        </w:tc>
      </w:tr>
      <w:tr w:rsidR="00265584" w14:paraId="5B12017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C361E0D" w14:textId="77777777" w:rsidR="00265584" w:rsidRDefault="00265584">
            <w:r>
              <w:t>New York</w:t>
            </w:r>
          </w:p>
        </w:tc>
        <w:tc>
          <w:tcPr>
            <w:tcW w:w="1143" w:type="dxa"/>
            <w:tcBorders>
              <w:top w:val="single" w:sz="4" w:space="0" w:color="auto"/>
              <w:left w:val="single" w:sz="4" w:space="0" w:color="auto"/>
              <w:bottom w:val="single" w:sz="4" w:space="0" w:color="auto"/>
              <w:right w:val="single" w:sz="4" w:space="0" w:color="auto"/>
            </w:tcBorders>
            <w:noWrap/>
            <w:hideMark/>
          </w:tcPr>
          <w:p w14:paraId="032BA8E6" w14:textId="77777777" w:rsidR="00265584" w:rsidRDefault="00265584">
            <w:pPr>
              <w:jc w:val="right"/>
            </w:pPr>
            <w:r>
              <w:t>53,600</w:t>
            </w:r>
          </w:p>
        </w:tc>
        <w:tc>
          <w:tcPr>
            <w:tcW w:w="1009" w:type="dxa"/>
            <w:tcBorders>
              <w:top w:val="single" w:sz="4" w:space="0" w:color="auto"/>
              <w:left w:val="single" w:sz="4" w:space="0" w:color="auto"/>
              <w:bottom w:val="single" w:sz="4" w:space="0" w:color="auto"/>
              <w:right w:val="single" w:sz="4" w:space="0" w:color="auto"/>
            </w:tcBorders>
            <w:noWrap/>
            <w:hideMark/>
          </w:tcPr>
          <w:p w14:paraId="3CFB40AB" w14:textId="77777777" w:rsidR="00265584" w:rsidRDefault="00265584">
            <w:pPr>
              <w:jc w:val="right"/>
            </w:pPr>
            <w:r>
              <w:t>46,655</w:t>
            </w:r>
          </w:p>
        </w:tc>
        <w:tc>
          <w:tcPr>
            <w:tcW w:w="990" w:type="dxa"/>
            <w:tcBorders>
              <w:top w:val="single" w:sz="4" w:space="0" w:color="auto"/>
              <w:left w:val="single" w:sz="4" w:space="0" w:color="auto"/>
              <w:bottom w:val="single" w:sz="4" w:space="0" w:color="auto"/>
              <w:right w:val="single" w:sz="4" w:space="0" w:color="auto"/>
            </w:tcBorders>
            <w:noWrap/>
            <w:hideMark/>
          </w:tcPr>
          <w:p w14:paraId="0DECB40C" w14:textId="77777777" w:rsidR="00265584" w:rsidRDefault="00265584">
            <w:pPr>
              <w:jc w:val="right"/>
            </w:pPr>
            <w:r>
              <w:t>6,945</w:t>
            </w:r>
          </w:p>
        </w:tc>
        <w:tc>
          <w:tcPr>
            <w:tcW w:w="858" w:type="dxa"/>
            <w:tcBorders>
              <w:top w:val="single" w:sz="4" w:space="0" w:color="auto"/>
              <w:left w:val="single" w:sz="4" w:space="0" w:color="auto"/>
              <w:bottom w:val="single" w:sz="4" w:space="0" w:color="auto"/>
              <w:right w:val="single" w:sz="4" w:space="0" w:color="auto"/>
            </w:tcBorders>
            <w:noWrap/>
            <w:hideMark/>
          </w:tcPr>
          <w:p w14:paraId="4CC3E542" w14:textId="77777777" w:rsidR="00265584" w:rsidRDefault="00265584">
            <w:pPr>
              <w:jc w:val="right"/>
            </w:pPr>
            <w:r>
              <w:t>14.9%</w:t>
            </w:r>
          </w:p>
        </w:tc>
        <w:tc>
          <w:tcPr>
            <w:tcW w:w="852" w:type="dxa"/>
            <w:tcBorders>
              <w:top w:val="single" w:sz="4" w:space="0" w:color="auto"/>
              <w:left w:val="single" w:sz="4" w:space="0" w:color="auto"/>
              <w:bottom w:val="single" w:sz="4" w:space="0" w:color="auto"/>
              <w:right w:val="single" w:sz="4" w:space="0" w:color="auto"/>
            </w:tcBorders>
            <w:noWrap/>
            <w:hideMark/>
          </w:tcPr>
          <w:p w14:paraId="123EF7F6" w14:textId="77777777" w:rsidR="00265584" w:rsidRDefault="00265584">
            <w:pPr>
              <w:jc w:val="right"/>
            </w:pPr>
            <w:r>
              <w:t>13,504</w:t>
            </w:r>
          </w:p>
        </w:tc>
        <w:tc>
          <w:tcPr>
            <w:tcW w:w="900" w:type="dxa"/>
            <w:tcBorders>
              <w:top w:val="single" w:sz="4" w:space="0" w:color="auto"/>
              <w:left w:val="single" w:sz="4" w:space="0" w:color="auto"/>
              <w:bottom w:val="single" w:sz="4" w:space="0" w:color="auto"/>
              <w:right w:val="single" w:sz="4" w:space="0" w:color="auto"/>
            </w:tcBorders>
            <w:noWrap/>
            <w:hideMark/>
          </w:tcPr>
          <w:p w14:paraId="14BB49D3" w14:textId="77777777" w:rsidR="00265584" w:rsidRDefault="00265584">
            <w:pPr>
              <w:jc w:val="right"/>
            </w:pPr>
            <w:r>
              <w:t>11,754</w:t>
            </w:r>
          </w:p>
        </w:tc>
        <w:tc>
          <w:tcPr>
            <w:tcW w:w="810" w:type="dxa"/>
            <w:tcBorders>
              <w:top w:val="single" w:sz="4" w:space="0" w:color="auto"/>
              <w:left w:val="single" w:sz="4" w:space="0" w:color="auto"/>
              <w:bottom w:val="single" w:sz="4" w:space="0" w:color="auto"/>
              <w:right w:val="single" w:sz="4" w:space="0" w:color="auto"/>
            </w:tcBorders>
            <w:noWrap/>
            <w:hideMark/>
          </w:tcPr>
          <w:p w14:paraId="700BD2A1" w14:textId="77777777" w:rsidR="00265584" w:rsidRDefault="00265584">
            <w:pPr>
              <w:jc w:val="right"/>
            </w:pPr>
            <w:r>
              <w:t>1,750</w:t>
            </w:r>
          </w:p>
        </w:tc>
        <w:tc>
          <w:tcPr>
            <w:tcW w:w="895" w:type="dxa"/>
            <w:tcBorders>
              <w:top w:val="single" w:sz="4" w:space="0" w:color="auto"/>
              <w:left w:val="single" w:sz="4" w:space="0" w:color="auto"/>
              <w:bottom w:val="single" w:sz="4" w:space="0" w:color="auto"/>
              <w:right w:val="single" w:sz="4" w:space="0" w:color="auto"/>
            </w:tcBorders>
            <w:noWrap/>
            <w:hideMark/>
          </w:tcPr>
          <w:p w14:paraId="109C666C" w14:textId="77777777" w:rsidR="00265584" w:rsidRDefault="00265584">
            <w:pPr>
              <w:jc w:val="right"/>
            </w:pPr>
            <w:r>
              <w:t>14.9%</w:t>
            </w:r>
          </w:p>
        </w:tc>
      </w:tr>
      <w:tr w:rsidR="00265584" w14:paraId="4ABF71D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CD02AD2" w14:textId="77777777" w:rsidR="00265584" w:rsidRDefault="00265584">
            <w:r>
              <w:t>Ohio</w:t>
            </w:r>
          </w:p>
        </w:tc>
        <w:tc>
          <w:tcPr>
            <w:tcW w:w="1143" w:type="dxa"/>
            <w:tcBorders>
              <w:top w:val="single" w:sz="4" w:space="0" w:color="auto"/>
              <w:left w:val="single" w:sz="4" w:space="0" w:color="auto"/>
              <w:bottom w:val="single" w:sz="4" w:space="0" w:color="auto"/>
              <w:right w:val="single" w:sz="4" w:space="0" w:color="auto"/>
            </w:tcBorders>
            <w:noWrap/>
            <w:hideMark/>
          </w:tcPr>
          <w:p w14:paraId="39079148" w14:textId="77777777" w:rsidR="00265584" w:rsidRDefault="00265584">
            <w:pPr>
              <w:jc w:val="right"/>
            </w:pPr>
            <w:r>
              <w:t>36,060</w:t>
            </w:r>
          </w:p>
        </w:tc>
        <w:tc>
          <w:tcPr>
            <w:tcW w:w="1009" w:type="dxa"/>
            <w:tcBorders>
              <w:top w:val="single" w:sz="4" w:space="0" w:color="auto"/>
              <w:left w:val="single" w:sz="4" w:space="0" w:color="auto"/>
              <w:bottom w:val="single" w:sz="4" w:space="0" w:color="auto"/>
              <w:right w:val="single" w:sz="4" w:space="0" w:color="auto"/>
            </w:tcBorders>
            <w:noWrap/>
            <w:hideMark/>
          </w:tcPr>
          <w:p w14:paraId="725D4C92" w14:textId="77777777" w:rsidR="00265584" w:rsidRDefault="00265584">
            <w:pPr>
              <w:jc w:val="right"/>
            </w:pPr>
            <w:r>
              <w:t>29,458</w:t>
            </w:r>
          </w:p>
        </w:tc>
        <w:tc>
          <w:tcPr>
            <w:tcW w:w="990" w:type="dxa"/>
            <w:tcBorders>
              <w:top w:val="single" w:sz="4" w:space="0" w:color="auto"/>
              <w:left w:val="single" w:sz="4" w:space="0" w:color="auto"/>
              <w:bottom w:val="single" w:sz="4" w:space="0" w:color="auto"/>
              <w:right w:val="single" w:sz="4" w:space="0" w:color="auto"/>
            </w:tcBorders>
            <w:noWrap/>
            <w:hideMark/>
          </w:tcPr>
          <w:p w14:paraId="004F7FF1" w14:textId="77777777" w:rsidR="00265584" w:rsidRDefault="00265584">
            <w:pPr>
              <w:jc w:val="right"/>
            </w:pPr>
            <w:r>
              <w:t>6,602</w:t>
            </w:r>
          </w:p>
        </w:tc>
        <w:tc>
          <w:tcPr>
            <w:tcW w:w="858" w:type="dxa"/>
            <w:tcBorders>
              <w:top w:val="single" w:sz="4" w:space="0" w:color="auto"/>
              <w:left w:val="single" w:sz="4" w:space="0" w:color="auto"/>
              <w:bottom w:val="single" w:sz="4" w:space="0" w:color="auto"/>
              <w:right w:val="single" w:sz="4" w:space="0" w:color="auto"/>
            </w:tcBorders>
            <w:noWrap/>
            <w:hideMark/>
          </w:tcPr>
          <w:p w14:paraId="04EC009E"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6CE06C7D" w14:textId="77777777" w:rsidR="00265584" w:rsidRDefault="00265584">
            <w:pPr>
              <w:jc w:val="right"/>
            </w:pPr>
            <w:r>
              <w:t>6,165</w:t>
            </w:r>
          </w:p>
        </w:tc>
        <w:tc>
          <w:tcPr>
            <w:tcW w:w="900" w:type="dxa"/>
            <w:tcBorders>
              <w:top w:val="single" w:sz="4" w:space="0" w:color="auto"/>
              <w:left w:val="single" w:sz="4" w:space="0" w:color="auto"/>
              <w:bottom w:val="single" w:sz="4" w:space="0" w:color="auto"/>
              <w:right w:val="single" w:sz="4" w:space="0" w:color="auto"/>
            </w:tcBorders>
            <w:noWrap/>
            <w:hideMark/>
          </w:tcPr>
          <w:p w14:paraId="78AEDD5F" w14:textId="77777777" w:rsidR="00265584" w:rsidRDefault="00265584">
            <w:pPr>
              <w:jc w:val="right"/>
            </w:pPr>
            <w:r>
              <w:t>5,036</w:t>
            </w:r>
          </w:p>
        </w:tc>
        <w:tc>
          <w:tcPr>
            <w:tcW w:w="810" w:type="dxa"/>
            <w:tcBorders>
              <w:top w:val="single" w:sz="4" w:space="0" w:color="auto"/>
              <w:left w:val="single" w:sz="4" w:space="0" w:color="auto"/>
              <w:bottom w:val="single" w:sz="4" w:space="0" w:color="auto"/>
              <w:right w:val="single" w:sz="4" w:space="0" w:color="auto"/>
            </w:tcBorders>
            <w:noWrap/>
            <w:hideMark/>
          </w:tcPr>
          <w:p w14:paraId="676F7707" w14:textId="77777777" w:rsidR="00265584" w:rsidRDefault="00265584">
            <w:pPr>
              <w:jc w:val="right"/>
            </w:pPr>
            <w:r>
              <w:t>1,129</w:t>
            </w:r>
          </w:p>
        </w:tc>
        <w:tc>
          <w:tcPr>
            <w:tcW w:w="895" w:type="dxa"/>
            <w:tcBorders>
              <w:top w:val="single" w:sz="4" w:space="0" w:color="auto"/>
              <w:left w:val="single" w:sz="4" w:space="0" w:color="auto"/>
              <w:bottom w:val="single" w:sz="4" w:space="0" w:color="auto"/>
              <w:right w:val="single" w:sz="4" w:space="0" w:color="auto"/>
            </w:tcBorders>
            <w:noWrap/>
            <w:hideMark/>
          </w:tcPr>
          <w:p w14:paraId="3A362893" w14:textId="77777777" w:rsidR="00265584" w:rsidRDefault="00265584">
            <w:pPr>
              <w:jc w:val="right"/>
            </w:pPr>
            <w:r>
              <w:t>22.4%</w:t>
            </w:r>
          </w:p>
        </w:tc>
      </w:tr>
      <w:tr w:rsidR="00265584" w14:paraId="3851713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7FD253" w14:textId="77777777" w:rsidR="00265584" w:rsidRDefault="00265584">
            <w:r>
              <w:t>Indiana</w:t>
            </w:r>
          </w:p>
        </w:tc>
        <w:tc>
          <w:tcPr>
            <w:tcW w:w="1143" w:type="dxa"/>
            <w:tcBorders>
              <w:top w:val="single" w:sz="4" w:space="0" w:color="auto"/>
              <w:left w:val="single" w:sz="4" w:space="0" w:color="auto"/>
              <w:bottom w:val="single" w:sz="4" w:space="0" w:color="auto"/>
              <w:right w:val="single" w:sz="4" w:space="0" w:color="auto"/>
            </w:tcBorders>
            <w:noWrap/>
            <w:hideMark/>
          </w:tcPr>
          <w:p w14:paraId="1BB485FB" w14:textId="77777777" w:rsidR="00265584" w:rsidRDefault="00265584">
            <w:pPr>
              <w:jc w:val="right"/>
            </w:pPr>
            <w:r>
              <w:t>21,263</w:t>
            </w:r>
          </w:p>
        </w:tc>
        <w:tc>
          <w:tcPr>
            <w:tcW w:w="1009" w:type="dxa"/>
            <w:tcBorders>
              <w:top w:val="single" w:sz="4" w:space="0" w:color="auto"/>
              <w:left w:val="single" w:sz="4" w:space="0" w:color="auto"/>
              <w:bottom w:val="single" w:sz="4" w:space="0" w:color="auto"/>
              <w:right w:val="single" w:sz="4" w:space="0" w:color="auto"/>
            </w:tcBorders>
            <w:noWrap/>
            <w:hideMark/>
          </w:tcPr>
          <w:p w14:paraId="7784C120" w14:textId="77777777" w:rsidR="00265584" w:rsidRDefault="00265584">
            <w:pPr>
              <w:jc w:val="right"/>
            </w:pPr>
            <w:r>
              <w:t>17,350</w:t>
            </w:r>
          </w:p>
        </w:tc>
        <w:tc>
          <w:tcPr>
            <w:tcW w:w="990" w:type="dxa"/>
            <w:tcBorders>
              <w:top w:val="single" w:sz="4" w:space="0" w:color="auto"/>
              <w:left w:val="single" w:sz="4" w:space="0" w:color="auto"/>
              <w:bottom w:val="single" w:sz="4" w:space="0" w:color="auto"/>
              <w:right w:val="single" w:sz="4" w:space="0" w:color="auto"/>
            </w:tcBorders>
            <w:noWrap/>
            <w:hideMark/>
          </w:tcPr>
          <w:p w14:paraId="3AF1EBC0" w14:textId="77777777" w:rsidR="00265584" w:rsidRDefault="00265584">
            <w:pPr>
              <w:jc w:val="right"/>
            </w:pPr>
            <w:r>
              <w:t>3,913</w:t>
            </w:r>
          </w:p>
        </w:tc>
        <w:tc>
          <w:tcPr>
            <w:tcW w:w="858" w:type="dxa"/>
            <w:tcBorders>
              <w:top w:val="single" w:sz="4" w:space="0" w:color="auto"/>
              <w:left w:val="single" w:sz="4" w:space="0" w:color="auto"/>
              <w:bottom w:val="single" w:sz="4" w:space="0" w:color="auto"/>
              <w:right w:val="single" w:sz="4" w:space="0" w:color="auto"/>
            </w:tcBorders>
            <w:noWrap/>
            <w:hideMark/>
          </w:tcPr>
          <w:p w14:paraId="6DEDF9CB"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5D94C0CD" w14:textId="77777777" w:rsidR="00265584" w:rsidRDefault="00265584">
            <w:pPr>
              <w:jc w:val="right"/>
            </w:pPr>
            <w:r>
              <w:t>3,852</w:t>
            </w:r>
          </w:p>
        </w:tc>
        <w:tc>
          <w:tcPr>
            <w:tcW w:w="900" w:type="dxa"/>
            <w:tcBorders>
              <w:top w:val="single" w:sz="4" w:space="0" w:color="auto"/>
              <w:left w:val="single" w:sz="4" w:space="0" w:color="auto"/>
              <w:bottom w:val="single" w:sz="4" w:space="0" w:color="auto"/>
              <w:right w:val="single" w:sz="4" w:space="0" w:color="auto"/>
            </w:tcBorders>
            <w:noWrap/>
            <w:hideMark/>
          </w:tcPr>
          <w:p w14:paraId="2EB57395" w14:textId="77777777" w:rsidR="00265584" w:rsidRDefault="00265584">
            <w:pPr>
              <w:jc w:val="right"/>
            </w:pPr>
            <w:r>
              <w:t>3,143</w:t>
            </w:r>
          </w:p>
        </w:tc>
        <w:tc>
          <w:tcPr>
            <w:tcW w:w="810" w:type="dxa"/>
            <w:tcBorders>
              <w:top w:val="single" w:sz="4" w:space="0" w:color="auto"/>
              <w:left w:val="single" w:sz="4" w:space="0" w:color="auto"/>
              <w:bottom w:val="single" w:sz="4" w:space="0" w:color="auto"/>
              <w:right w:val="single" w:sz="4" w:space="0" w:color="auto"/>
            </w:tcBorders>
            <w:noWrap/>
            <w:hideMark/>
          </w:tcPr>
          <w:p w14:paraId="021FDF51" w14:textId="77777777" w:rsidR="00265584" w:rsidRDefault="00265584">
            <w:pPr>
              <w:jc w:val="right"/>
            </w:pPr>
            <w:r>
              <w:t>709</w:t>
            </w:r>
          </w:p>
        </w:tc>
        <w:tc>
          <w:tcPr>
            <w:tcW w:w="895" w:type="dxa"/>
            <w:tcBorders>
              <w:top w:val="single" w:sz="4" w:space="0" w:color="auto"/>
              <w:left w:val="single" w:sz="4" w:space="0" w:color="auto"/>
              <w:bottom w:val="single" w:sz="4" w:space="0" w:color="auto"/>
              <w:right w:val="single" w:sz="4" w:space="0" w:color="auto"/>
            </w:tcBorders>
            <w:noWrap/>
            <w:hideMark/>
          </w:tcPr>
          <w:p w14:paraId="1BC6E525" w14:textId="77777777" w:rsidR="00265584" w:rsidRDefault="00265584">
            <w:pPr>
              <w:jc w:val="right"/>
            </w:pPr>
            <w:r>
              <w:t>22.6%</w:t>
            </w:r>
          </w:p>
        </w:tc>
      </w:tr>
      <w:tr w:rsidR="00265584" w14:paraId="4ECD624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7050D9" w14:textId="77777777" w:rsidR="00265584" w:rsidRDefault="00265584">
            <w:r>
              <w:lastRenderedPageBreak/>
              <w:t>Arizona</w:t>
            </w:r>
          </w:p>
        </w:tc>
        <w:tc>
          <w:tcPr>
            <w:tcW w:w="1143" w:type="dxa"/>
            <w:tcBorders>
              <w:top w:val="single" w:sz="4" w:space="0" w:color="auto"/>
              <w:left w:val="single" w:sz="4" w:space="0" w:color="auto"/>
              <w:bottom w:val="single" w:sz="4" w:space="0" w:color="auto"/>
              <w:right w:val="single" w:sz="4" w:space="0" w:color="auto"/>
            </w:tcBorders>
            <w:noWrap/>
            <w:hideMark/>
          </w:tcPr>
          <w:p w14:paraId="1ADA6BD4" w14:textId="77777777" w:rsidR="00265584" w:rsidRDefault="00265584">
            <w:pPr>
              <w:jc w:val="right"/>
            </w:pPr>
            <w:r>
              <w:t>21,538</w:t>
            </w:r>
          </w:p>
        </w:tc>
        <w:tc>
          <w:tcPr>
            <w:tcW w:w="1009" w:type="dxa"/>
            <w:tcBorders>
              <w:top w:val="single" w:sz="4" w:space="0" w:color="auto"/>
              <w:left w:val="single" w:sz="4" w:space="0" w:color="auto"/>
              <w:bottom w:val="single" w:sz="4" w:space="0" w:color="auto"/>
              <w:right w:val="single" w:sz="4" w:space="0" w:color="auto"/>
            </w:tcBorders>
            <w:noWrap/>
            <w:hideMark/>
          </w:tcPr>
          <w:p w14:paraId="48675312" w14:textId="77777777" w:rsidR="00265584" w:rsidRDefault="00265584">
            <w:pPr>
              <w:jc w:val="right"/>
            </w:pPr>
            <w:r>
              <w:t>17,573</w:t>
            </w:r>
          </w:p>
        </w:tc>
        <w:tc>
          <w:tcPr>
            <w:tcW w:w="990" w:type="dxa"/>
            <w:tcBorders>
              <w:top w:val="single" w:sz="4" w:space="0" w:color="auto"/>
              <w:left w:val="single" w:sz="4" w:space="0" w:color="auto"/>
              <w:bottom w:val="single" w:sz="4" w:space="0" w:color="auto"/>
              <w:right w:val="single" w:sz="4" w:space="0" w:color="auto"/>
            </w:tcBorders>
            <w:noWrap/>
            <w:hideMark/>
          </w:tcPr>
          <w:p w14:paraId="3EEAB613" w14:textId="77777777" w:rsidR="00265584" w:rsidRDefault="00265584">
            <w:pPr>
              <w:jc w:val="right"/>
            </w:pPr>
            <w:r>
              <w:t>3,965</w:t>
            </w:r>
          </w:p>
        </w:tc>
        <w:tc>
          <w:tcPr>
            <w:tcW w:w="858" w:type="dxa"/>
            <w:tcBorders>
              <w:top w:val="single" w:sz="4" w:space="0" w:color="auto"/>
              <w:left w:val="single" w:sz="4" w:space="0" w:color="auto"/>
              <w:bottom w:val="single" w:sz="4" w:space="0" w:color="auto"/>
              <w:right w:val="single" w:sz="4" w:space="0" w:color="auto"/>
            </w:tcBorders>
            <w:noWrap/>
            <w:hideMark/>
          </w:tcPr>
          <w:p w14:paraId="4D57DD41"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3ECFE519" w14:textId="77777777" w:rsidR="00265584" w:rsidRDefault="00265584">
            <w:pPr>
              <w:jc w:val="right"/>
            </w:pPr>
            <w:r>
              <w:t>4,623</w:t>
            </w:r>
          </w:p>
        </w:tc>
        <w:tc>
          <w:tcPr>
            <w:tcW w:w="900" w:type="dxa"/>
            <w:tcBorders>
              <w:top w:val="single" w:sz="4" w:space="0" w:color="auto"/>
              <w:left w:val="single" w:sz="4" w:space="0" w:color="auto"/>
              <w:bottom w:val="single" w:sz="4" w:space="0" w:color="auto"/>
              <w:right w:val="single" w:sz="4" w:space="0" w:color="auto"/>
            </w:tcBorders>
            <w:noWrap/>
            <w:hideMark/>
          </w:tcPr>
          <w:p w14:paraId="4894CBCB" w14:textId="77777777" w:rsidR="00265584" w:rsidRDefault="00265584">
            <w:pPr>
              <w:jc w:val="right"/>
            </w:pPr>
            <w:r>
              <w:t>3,772</w:t>
            </w:r>
          </w:p>
        </w:tc>
        <w:tc>
          <w:tcPr>
            <w:tcW w:w="810" w:type="dxa"/>
            <w:tcBorders>
              <w:top w:val="single" w:sz="4" w:space="0" w:color="auto"/>
              <w:left w:val="single" w:sz="4" w:space="0" w:color="auto"/>
              <w:bottom w:val="single" w:sz="4" w:space="0" w:color="auto"/>
              <w:right w:val="single" w:sz="4" w:space="0" w:color="auto"/>
            </w:tcBorders>
            <w:noWrap/>
            <w:hideMark/>
          </w:tcPr>
          <w:p w14:paraId="0F5B112D" w14:textId="77777777" w:rsidR="00265584" w:rsidRDefault="00265584">
            <w:pPr>
              <w:jc w:val="right"/>
            </w:pPr>
            <w:r>
              <w:t>851</w:t>
            </w:r>
          </w:p>
        </w:tc>
        <w:tc>
          <w:tcPr>
            <w:tcW w:w="895" w:type="dxa"/>
            <w:tcBorders>
              <w:top w:val="single" w:sz="4" w:space="0" w:color="auto"/>
              <w:left w:val="single" w:sz="4" w:space="0" w:color="auto"/>
              <w:bottom w:val="single" w:sz="4" w:space="0" w:color="auto"/>
              <w:right w:val="single" w:sz="4" w:space="0" w:color="auto"/>
            </w:tcBorders>
            <w:noWrap/>
            <w:hideMark/>
          </w:tcPr>
          <w:p w14:paraId="33AEAA70" w14:textId="77777777" w:rsidR="00265584" w:rsidRDefault="00265584">
            <w:pPr>
              <w:jc w:val="right"/>
            </w:pPr>
            <w:r>
              <w:t>22.6%</w:t>
            </w:r>
          </w:p>
        </w:tc>
      </w:tr>
      <w:tr w:rsidR="00265584" w14:paraId="3E713D0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8402498" w14:textId="77777777" w:rsidR="00265584" w:rsidRDefault="00265584">
            <w:r>
              <w:t>D.C.</w:t>
            </w:r>
          </w:p>
        </w:tc>
        <w:tc>
          <w:tcPr>
            <w:tcW w:w="1143" w:type="dxa"/>
            <w:tcBorders>
              <w:top w:val="single" w:sz="4" w:space="0" w:color="auto"/>
              <w:left w:val="single" w:sz="4" w:space="0" w:color="auto"/>
              <w:bottom w:val="single" w:sz="4" w:space="0" w:color="auto"/>
              <w:right w:val="single" w:sz="4" w:space="0" w:color="auto"/>
            </w:tcBorders>
            <w:noWrap/>
            <w:hideMark/>
          </w:tcPr>
          <w:p w14:paraId="0FC8BD27" w14:textId="77777777" w:rsidR="00265584" w:rsidRDefault="00265584">
            <w:pPr>
              <w:jc w:val="right"/>
            </w:pPr>
            <w:r>
              <w:t>1,433</w:t>
            </w:r>
          </w:p>
        </w:tc>
        <w:tc>
          <w:tcPr>
            <w:tcW w:w="1009" w:type="dxa"/>
            <w:tcBorders>
              <w:top w:val="single" w:sz="4" w:space="0" w:color="auto"/>
              <w:left w:val="single" w:sz="4" w:space="0" w:color="auto"/>
              <w:bottom w:val="single" w:sz="4" w:space="0" w:color="auto"/>
              <w:right w:val="single" w:sz="4" w:space="0" w:color="auto"/>
            </w:tcBorders>
            <w:noWrap/>
            <w:hideMark/>
          </w:tcPr>
          <w:p w14:paraId="230D4428" w14:textId="77777777" w:rsidR="00265584" w:rsidRDefault="00265584">
            <w:pPr>
              <w:jc w:val="right"/>
            </w:pPr>
            <w:r>
              <w:t>1,088</w:t>
            </w:r>
          </w:p>
        </w:tc>
        <w:tc>
          <w:tcPr>
            <w:tcW w:w="990" w:type="dxa"/>
            <w:tcBorders>
              <w:top w:val="single" w:sz="4" w:space="0" w:color="auto"/>
              <w:left w:val="single" w:sz="4" w:space="0" w:color="auto"/>
              <w:bottom w:val="single" w:sz="4" w:space="0" w:color="auto"/>
              <w:right w:val="single" w:sz="4" w:space="0" w:color="auto"/>
            </w:tcBorders>
            <w:noWrap/>
            <w:hideMark/>
          </w:tcPr>
          <w:p w14:paraId="4EFC74D8" w14:textId="77777777" w:rsidR="00265584" w:rsidRDefault="00265584">
            <w:pPr>
              <w:jc w:val="right"/>
            </w:pPr>
            <w:r>
              <w:t>346</w:t>
            </w:r>
          </w:p>
        </w:tc>
        <w:tc>
          <w:tcPr>
            <w:tcW w:w="858" w:type="dxa"/>
            <w:tcBorders>
              <w:top w:val="single" w:sz="4" w:space="0" w:color="auto"/>
              <w:left w:val="single" w:sz="4" w:space="0" w:color="auto"/>
              <w:bottom w:val="single" w:sz="4" w:space="0" w:color="auto"/>
              <w:right w:val="single" w:sz="4" w:space="0" w:color="auto"/>
            </w:tcBorders>
            <w:noWrap/>
            <w:hideMark/>
          </w:tcPr>
          <w:p w14:paraId="461B52CB" w14:textId="77777777" w:rsidR="00265584" w:rsidRDefault="00265584">
            <w:pPr>
              <w:jc w:val="right"/>
            </w:pPr>
            <w:r>
              <w:t>31.8%</w:t>
            </w:r>
          </w:p>
        </w:tc>
        <w:tc>
          <w:tcPr>
            <w:tcW w:w="852" w:type="dxa"/>
            <w:tcBorders>
              <w:top w:val="single" w:sz="4" w:space="0" w:color="auto"/>
              <w:left w:val="single" w:sz="4" w:space="0" w:color="auto"/>
              <w:bottom w:val="single" w:sz="4" w:space="0" w:color="auto"/>
              <w:right w:val="single" w:sz="4" w:space="0" w:color="auto"/>
            </w:tcBorders>
            <w:noWrap/>
            <w:hideMark/>
          </w:tcPr>
          <w:p w14:paraId="214404CC" w14:textId="77777777" w:rsidR="00265584" w:rsidRDefault="00265584">
            <w:pPr>
              <w:jc w:val="right"/>
            </w:pPr>
            <w:r>
              <w:t>386</w:t>
            </w:r>
          </w:p>
        </w:tc>
        <w:tc>
          <w:tcPr>
            <w:tcW w:w="900" w:type="dxa"/>
            <w:tcBorders>
              <w:top w:val="single" w:sz="4" w:space="0" w:color="auto"/>
              <w:left w:val="single" w:sz="4" w:space="0" w:color="auto"/>
              <w:bottom w:val="single" w:sz="4" w:space="0" w:color="auto"/>
              <w:right w:val="single" w:sz="4" w:space="0" w:color="auto"/>
            </w:tcBorders>
            <w:noWrap/>
            <w:hideMark/>
          </w:tcPr>
          <w:p w14:paraId="4978D1C9" w14:textId="77777777" w:rsidR="00265584" w:rsidRDefault="00265584">
            <w:pPr>
              <w:jc w:val="right"/>
            </w:pPr>
            <w:r>
              <w:t>293</w:t>
            </w:r>
          </w:p>
        </w:tc>
        <w:tc>
          <w:tcPr>
            <w:tcW w:w="810" w:type="dxa"/>
            <w:tcBorders>
              <w:top w:val="single" w:sz="4" w:space="0" w:color="auto"/>
              <w:left w:val="single" w:sz="4" w:space="0" w:color="auto"/>
              <w:bottom w:val="single" w:sz="4" w:space="0" w:color="auto"/>
              <w:right w:val="single" w:sz="4" w:space="0" w:color="auto"/>
            </w:tcBorders>
            <w:noWrap/>
            <w:hideMark/>
          </w:tcPr>
          <w:p w14:paraId="3B14F764" w14:textId="77777777" w:rsidR="00265584" w:rsidRDefault="00265584">
            <w:pPr>
              <w:jc w:val="right"/>
            </w:pPr>
            <w:r>
              <w:t>93</w:t>
            </w:r>
          </w:p>
        </w:tc>
        <w:tc>
          <w:tcPr>
            <w:tcW w:w="895" w:type="dxa"/>
            <w:tcBorders>
              <w:top w:val="single" w:sz="4" w:space="0" w:color="auto"/>
              <w:left w:val="single" w:sz="4" w:space="0" w:color="auto"/>
              <w:bottom w:val="single" w:sz="4" w:space="0" w:color="auto"/>
              <w:right w:val="single" w:sz="4" w:space="0" w:color="auto"/>
            </w:tcBorders>
            <w:noWrap/>
            <w:hideMark/>
          </w:tcPr>
          <w:p w14:paraId="2E639C55" w14:textId="77777777" w:rsidR="00265584" w:rsidRDefault="00265584">
            <w:pPr>
              <w:jc w:val="right"/>
            </w:pPr>
            <w:r>
              <w:t>31.8%</w:t>
            </w:r>
          </w:p>
        </w:tc>
      </w:tr>
      <w:tr w:rsidR="00265584" w14:paraId="00BA340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93EE859" w14:textId="77777777" w:rsidR="00265584" w:rsidRDefault="00265584">
            <w:r>
              <w:t>Texas</w:t>
            </w:r>
          </w:p>
        </w:tc>
        <w:tc>
          <w:tcPr>
            <w:tcW w:w="1143" w:type="dxa"/>
            <w:tcBorders>
              <w:top w:val="single" w:sz="4" w:space="0" w:color="auto"/>
              <w:left w:val="single" w:sz="4" w:space="0" w:color="auto"/>
              <w:bottom w:val="single" w:sz="4" w:space="0" w:color="auto"/>
              <w:right w:val="single" w:sz="4" w:space="0" w:color="auto"/>
            </w:tcBorders>
            <w:noWrap/>
            <w:hideMark/>
          </w:tcPr>
          <w:p w14:paraId="1D6457A8" w14:textId="77777777" w:rsidR="00265584" w:rsidRDefault="00265584">
            <w:pPr>
              <w:jc w:val="right"/>
            </w:pPr>
            <w:r>
              <w:t>99,084</w:t>
            </w:r>
          </w:p>
        </w:tc>
        <w:tc>
          <w:tcPr>
            <w:tcW w:w="1009" w:type="dxa"/>
            <w:tcBorders>
              <w:top w:val="single" w:sz="4" w:space="0" w:color="auto"/>
              <w:left w:val="single" w:sz="4" w:space="0" w:color="auto"/>
              <w:bottom w:val="single" w:sz="4" w:space="0" w:color="auto"/>
              <w:right w:val="single" w:sz="4" w:space="0" w:color="auto"/>
            </w:tcBorders>
            <w:noWrap/>
            <w:hideMark/>
          </w:tcPr>
          <w:p w14:paraId="2D8379C9" w14:textId="77777777" w:rsidR="00265584" w:rsidRDefault="00265584">
            <w:pPr>
              <w:jc w:val="right"/>
            </w:pPr>
            <w:r>
              <w:t>74,065</w:t>
            </w:r>
          </w:p>
        </w:tc>
        <w:tc>
          <w:tcPr>
            <w:tcW w:w="990" w:type="dxa"/>
            <w:tcBorders>
              <w:top w:val="single" w:sz="4" w:space="0" w:color="auto"/>
              <w:left w:val="single" w:sz="4" w:space="0" w:color="auto"/>
              <w:bottom w:val="single" w:sz="4" w:space="0" w:color="auto"/>
              <w:right w:val="single" w:sz="4" w:space="0" w:color="auto"/>
            </w:tcBorders>
            <w:noWrap/>
            <w:hideMark/>
          </w:tcPr>
          <w:p w14:paraId="27E3DEE0" w14:textId="77777777" w:rsidR="00265584" w:rsidRDefault="00265584">
            <w:pPr>
              <w:jc w:val="right"/>
            </w:pPr>
            <w:r>
              <w:t>25,019</w:t>
            </w:r>
          </w:p>
        </w:tc>
        <w:tc>
          <w:tcPr>
            <w:tcW w:w="858" w:type="dxa"/>
            <w:tcBorders>
              <w:top w:val="single" w:sz="4" w:space="0" w:color="auto"/>
              <w:left w:val="single" w:sz="4" w:space="0" w:color="auto"/>
              <w:bottom w:val="single" w:sz="4" w:space="0" w:color="auto"/>
              <w:right w:val="single" w:sz="4" w:space="0" w:color="auto"/>
            </w:tcBorders>
            <w:noWrap/>
            <w:hideMark/>
          </w:tcPr>
          <w:p w14:paraId="6BE9FC75" w14:textId="77777777" w:rsidR="00265584" w:rsidRDefault="00265584">
            <w:pPr>
              <w:jc w:val="right"/>
            </w:pPr>
            <w:r>
              <w:t>33.8%</w:t>
            </w:r>
          </w:p>
        </w:tc>
        <w:tc>
          <w:tcPr>
            <w:tcW w:w="852" w:type="dxa"/>
            <w:tcBorders>
              <w:top w:val="single" w:sz="4" w:space="0" w:color="auto"/>
              <w:left w:val="single" w:sz="4" w:space="0" w:color="auto"/>
              <w:bottom w:val="single" w:sz="4" w:space="0" w:color="auto"/>
              <w:right w:val="single" w:sz="4" w:space="0" w:color="auto"/>
            </w:tcBorders>
            <w:noWrap/>
            <w:hideMark/>
          </w:tcPr>
          <w:p w14:paraId="0A87007B" w14:textId="77777777" w:rsidR="00265584" w:rsidRDefault="00265584">
            <w:pPr>
              <w:jc w:val="right"/>
            </w:pPr>
            <w:r>
              <w:t>14,316</w:t>
            </w:r>
          </w:p>
        </w:tc>
        <w:tc>
          <w:tcPr>
            <w:tcW w:w="900" w:type="dxa"/>
            <w:tcBorders>
              <w:top w:val="single" w:sz="4" w:space="0" w:color="auto"/>
              <w:left w:val="single" w:sz="4" w:space="0" w:color="auto"/>
              <w:bottom w:val="single" w:sz="4" w:space="0" w:color="auto"/>
              <w:right w:val="single" w:sz="4" w:space="0" w:color="auto"/>
            </w:tcBorders>
            <w:noWrap/>
            <w:hideMark/>
          </w:tcPr>
          <w:p w14:paraId="782A186A" w14:textId="77777777" w:rsidR="00265584" w:rsidRDefault="00265584">
            <w:pPr>
              <w:jc w:val="right"/>
            </w:pPr>
            <w:r>
              <w:t>10,701</w:t>
            </w:r>
          </w:p>
        </w:tc>
        <w:tc>
          <w:tcPr>
            <w:tcW w:w="810" w:type="dxa"/>
            <w:tcBorders>
              <w:top w:val="single" w:sz="4" w:space="0" w:color="auto"/>
              <w:left w:val="single" w:sz="4" w:space="0" w:color="auto"/>
              <w:bottom w:val="single" w:sz="4" w:space="0" w:color="auto"/>
              <w:right w:val="single" w:sz="4" w:space="0" w:color="auto"/>
            </w:tcBorders>
            <w:noWrap/>
            <w:hideMark/>
          </w:tcPr>
          <w:p w14:paraId="01F7A162" w14:textId="77777777" w:rsidR="00265584" w:rsidRDefault="00265584">
            <w:pPr>
              <w:jc w:val="right"/>
            </w:pPr>
            <w:r>
              <w:t>3,615</w:t>
            </w:r>
          </w:p>
        </w:tc>
        <w:tc>
          <w:tcPr>
            <w:tcW w:w="895" w:type="dxa"/>
            <w:tcBorders>
              <w:top w:val="single" w:sz="4" w:space="0" w:color="auto"/>
              <w:left w:val="single" w:sz="4" w:space="0" w:color="auto"/>
              <w:bottom w:val="single" w:sz="4" w:space="0" w:color="auto"/>
              <w:right w:val="single" w:sz="4" w:space="0" w:color="auto"/>
            </w:tcBorders>
            <w:noWrap/>
            <w:hideMark/>
          </w:tcPr>
          <w:p w14:paraId="13F6DE48" w14:textId="77777777" w:rsidR="00265584" w:rsidRDefault="00265584">
            <w:pPr>
              <w:jc w:val="right"/>
            </w:pPr>
            <w:r>
              <w:t>33.8%</w:t>
            </w:r>
          </w:p>
        </w:tc>
      </w:tr>
    </w:tbl>
    <w:p w14:paraId="026B6A35" w14:textId="77777777" w:rsidR="00265584" w:rsidRDefault="00265584" w:rsidP="00265584">
      <w:pPr>
        <w:rPr>
          <w:b/>
          <w:bCs/>
        </w:rPr>
      </w:pPr>
    </w:p>
    <w:p w14:paraId="6DD62F6C" w14:textId="0821304A" w:rsidR="00265584" w:rsidDel="00D34400" w:rsidRDefault="005D6775" w:rsidP="00077D15">
      <w:pPr>
        <w:pStyle w:val="ListParagraph"/>
        <w:numPr>
          <w:ilvl w:val="0"/>
          <w:numId w:val="15"/>
        </w:numPr>
        <w:spacing w:line="256" w:lineRule="auto"/>
        <w:rPr>
          <w:del w:id="1126" w:author="Alotaibi, Raed" w:date="2019-05-21T11:40:00Z"/>
          <w:b/>
          <w:bCs/>
        </w:rPr>
      </w:pPr>
      <w:del w:id="1127" w:author="Alotaibi, Raed" w:date="2019-05-21T11:40:00Z">
        <w:r w:rsidDel="00D34400">
          <w:rPr>
            <w:b/>
            <w:bCs/>
          </w:rPr>
          <w:delText xml:space="preserve">Table 9: </w:delText>
        </w:r>
        <w:r w:rsidR="00265584" w:rsidDel="00D34400">
          <w:rPr>
            <w:b/>
            <w:bCs/>
          </w:rPr>
          <w:delText>Childhood asthma survey summary</w:delText>
        </w:r>
      </w:del>
    </w:p>
    <w:p w14:paraId="2D41130D" w14:textId="7A09E651" w:rsidR="00D34400" w:rsidRDefault="00D34400">
      <w:pPr>
        <w:pStyle w:val="Caption"/>
        <w:keepNext/>
        <w:rPr>
          <w:ins w:id="1128" w:author="Alotaibi, Raed" w:date="2019-05-21T11:40:00Z"/>
        </w:rPr>
        <w:pPrChange w:id="1129" w:author="Alotaibi, Raed" w:date="2019-05-21T11:40:00Z">
          <w:pPr/>
        </w:pPrChange>
      </w:pPr>
      <w:bookmarkStart w:id="1130" w:name="_Ref9331524"/>
      <w:ins w:id="1131" w:author="Alotaibi, Raed" w:date="2019-05-21T11:40:00Z">
        <w:r>
          <w:t xml:space="preserve">Table </w:t>
        </w:r>
        <w:r>
          <w:fldChar w:fldCharType="begin"/>
        </w:r>
        <w:r>
          <w:instrText xml:space="preserve"> SEQ Table \* ARABIC </w:instrText>
        </w:r>
      </w:ins>
      <w:r>
        <w:fldChar w:fldCharType="separate"/>
      </w:r>
      <w:ins w:id="1132" w:author="Alotaibi, Raed" w:date="2019-05-21T11:41:00Z">
        <w:r>
          <w:rPr>
            <w:noProof/>
          </w:rPr>
          <w:t>9</w:t>
        </w:r>
      </w:ins>
      <w:ins w:id="1133" w:author="Alotaibi, Raed" w:date="2019-05-21T11:40:00Z">
        <w:r>
          <w:fldChar w:fldCharType="end"/>
        </w:r>
        <w:bookmarkEnd w:id="1130"/>
        <w:r>
          <w:t>: Childhood asthma survey summary</w:t>
        </w:r>
      </w:ins>
    </w:p>
    <w:tbl>
      <w:tblPr>
        <w:tblStyle w:val="TableGrid"/>
        <w:tblW w:w="5000" w:type="pct"/>
        <w:tblLook w:val="04A0" w:firstRow="1" w:lastRow="0" w:firstColumn="1" w:lastColumn="0" w:noHBand="0" w:noVBand="1"/>
      </w:tblPr>
      <w:tblGrid>
        <w:gridCol w:w="2963"/>
        <w:gridCol w:w="1278"/>
        <w:gridCol w:w="1278"/>
        <w:gridCol w:w="1277"/>
        <w:gridCol w:w="1277"/>
        <w:gridCol w:w="1277"/>
      </w:tblGrid>
      <w:tr w:rsidR="00265584" w14:paraId="2CF7CA9E" w14:textId="77777777" w:rsidTr="00265584">
        <w:tc>
          <w:tcPr>
            <w:tcW w:w="1584" w:type="pct"/>
            <w:tcBorders>
              <w:top w:val="single" w:sz="4" w:space="0" w:color="auto"/>
              <w:left w:val="single" w:sz="4" w:space="0" w:color="auto"/>
              <w:bottom w:val="single" w:sz="4" w:space="0" w:color="auto"/>
              <w:right w:val="single" w:sz="4" w:space="0" w:color="auto"/>
            </w:tcBorders>
          </w:tcPr>
          <w:p w14:paraId="4CE6221A" w14:textId="77777777" w:rsidR="00265584" w:rsidRDefault="00265584">
            <w:pPr>
              <w:rPr>
                <w:b/>
                <w:bCs/>
              </w:rPr>
            </w:pPr>
          </w:p>
        </w:tc>
        <w:tc>
          <w:tcPr>
            <w:tcW w:w="683" w:type="pct"/>
            <w:tcBorders>
              <w:top w:val="single" w:sz="4" w:space="0" w:color="auto"/>
              <w:left w:val="single" w:sz="4" w:space="0" w:color="auto"/>
              <w:bottom w:val="single" w:sz="4" w:space="0" w:color="auto"/>
              <w:right w:val="single" w:sz="4" w:space="0" w:color="auto"/>
            </w:tcBorders>
            <w:hideMark/>
          </w:tcPr>
          <w:p w14:paraId="33B72546" w14:textId="77777777" w:rsidR="00265584" w:rsidRDefault="00265584">
            <w:pPr>
              <w:jc w:val="center"/>
              <w:rPr>
                <w:b/>
                <w:bCs/>
              </w:rPr>
            </w:pPr>
            <w:r>
              <w:rPr>
                <w:b/>
                <w:bCs/>
              </w:rPr>
              <w:t>2006</w:t>
            </w:r>
          </w:p>
        </w:tc>
        <w:tc>
          <w:tcPr>
            <w:tcW w:w="683" w:type="pct"/>
            <w:tcBorders>
              <w:top w:val="single" w:sz="4" w:space="0" w:color="auto"/>
              <w:left w:val="single" w:sz="4" w:space="0" w:color="auto"/>
              <w:bottom w:val="single" w:sz="4" w:space="0" w:color="auto"/>
              <w:right w:val="single" w:sz="4" w:space="0" w:color="auto"/>
            </w:tcBorders>
            <w:hideMark/>
          </w:tcPr>
          <w:p w14:paraId="141DC281" w14:textId="77777777" w:rsidR="00265584" w:rsidRDefault="00265584">
            <w:pPr>
              <w:jc w:val="center"/>
              <w:rPr>
                <w:b/>
                <w:bCs/>
              </w:rPr>
            </w:pPr>
            <w:r>
              <w:rPr>
                <w:b/>
                <w:bCs/>
              </w:rPr>
              <w:t>2007</w:t>
            </w:r>
          </w:p>
        </w:tc>
        <w:tc>
          <w:tcPr>
            <w:tcW w:w="683" w:type="pct"/>
            <w:tcBorders>
              <w:top w:val="single" w:sz="4" w:space="0" w:color="auto"/>
              <w:left w:val="single" w:sz="4" w:space="0" w:color="auto"/>
              <w:bottom w:val="single" w:sz="4" w:space="0" w:color="auto"/>
              <w:right w:val="single" w:sz="4" w:space="0" w:color="auto"/>
            </w:tcBorders>
            <w:hideMark/>
          </w:tcPr>
          <w:p w14:paraId="54BB7AB2" w14:textId="77777777" w:rsidR="00265584" w:rsidRDefault="00265584">
            <w:pPr>
              <w:jc w:val="center"/>
              <w:rPr>
                <w:b/>
                <w:bCs/>
              </w:rPr>
            </w:pPr>
            <w:r>
              <w:rPr>
                <w:b/>
                <w:bCs/>
              </w:rPr>
              <w:t>2008</w:t>
            </w:r>
          </w:p>
        </w:tc>
        <w:tc>
          <w:tcPr>
            <w:tcW w:w="683" w:type="pct"/>
            <w:tcBorders>
              <w:top w:val="single" w:sz="4" w:space="0" w:color="auto"/>
              <w:left w:val="single" w:sz="4" w:space="0" w:color="auto"/>
              <w:bottom w:val="single" w:sz="4" w:space="0" w:color="auto"/>
              <w:right w:val="single" w:sz="4" w:space="0" w:color="auto"/>
            </w:tcBorders>
            <w:hideMark/>
          </w:tcPr>
          <w:p w14:paraId="375EE278" w14:textId="77777777" w:rsidR="00265584" w:rsidRDefault="00265584">
            <w:pPr>
              <w:jc w:val="center"/>
              <w:rPr>
                <w:b/>
                <w:bCs/>
              </w:rPr>
            </w:pPr>
            <w:r>
              <w:rPr>
                <w:b/>
                <w:bCs/>
              </w:rPr>
              <w:t>2009</w:t>
            </w:r>
          </w:p>
        </w:tc>
        <w:tc>
          <w:tcPr>
            <w:tcW w:w="683" w:type="pct"/>
            <w:tcBorders>
              <w:top w:val="single" w:sz="4" w:space="0" w:color="auto"/>
              <w:left w:val="single" w:sz="4" w:space="0" w:color="auto"/>
              <w:bottom w:val="single" w:sz="4" w:space="0" w:color="auto"/>
              <w:right w:val="single" w:sz="4" w:space="0" w:color="auto"/>
            </w:tcBorders>
            <w:hideMark/>
          </w:tcPr>
          <w:p w14:paraId="4E22ED56" w14:textId="77777777" w:rsidR="00265584" w:rsidRDefault="00265584">
            <w:pPr>
              <w:jc w:val="center"/>
              <w:rPr>
                <w:b/>
                <w:bCs/>
              </w:rPr>
            </w:pPr>
            <w:r>
              <w:rPr>
                <w:b/>
                <w:bCs/>
              </w:rPr>
              <w:t>2010</w:t>
            </w:r>
          </w:p>
        </w:tc>
      </w:tr>
      <w:tr w:rsidR="00265584" w14:paraId="1076DEE6"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924E917" w14:textId="77777777" w:rsidR="00265584" w:rsidRDefault="00265584">
            <w:r>
              <w:rPr>
                <w:b/>
                <w:bCs/>
              </w:rPr>
              <w:t>BRFSS sample</w:t>
            </w:r>
          </w:p>
        </w:tc>
        <w:tc>
          <w:tcPr>
            <w:tcW w:w="683" w:type="pct"/>
            <w:tcBorders>
              <w:top w:val="single" w:sz="4" w:space="0" w:color="auto"/>
              <w:left w:val="single" w:sz="4" w:space="0" w:color="auto"/>
              <w:bottom w:val="single" w:sz="4" w:space="0" w:color="auto"/>
              <w:right w:val="single" w:sz="4" w:space="0" w:color="auto"/>
            </w:tcBorders>
            <w:vAlign w:val="bottom"/>
            <w:hideMark/>
          </w:tcPr>
          <w:p w14:paraId="580EDB17" w14:textId="77777777" w:rsidR="00265584" w:rsidRDefault="00265584">
            <w:pPr>
              <w:rPr>
                <w:b/>
                <w:bCs/>
              </w:rPr>
            </w:pPr>
            <w:r>
              <w:rPr>
                <w:rFonts w:ascii="Calibri" w:hAnsi="Calibri" w:cs="Calibri"/>
                <w:color w:val="000000"/>
              </w:rPr>
              <w:t>55,094</w:t>
            </w:r>
          </w:p>
        </w:tc>
        <w:tc>
          <w:tcPr>
            <w:tcW w:w="683" w:type="pct"/>
            <w:tcBorders>
              <w:top w:val="single" w:sz="4" w:space="0" w:color="auto"/>
              <w:left w:val="single" w:sz="4" w:space="0" w:color="auto"/>
              <w:bottom w:val="single" w:sz="4" w:space="0" w:color="auto"/>
              <w:right w:val="single" w:sz="4" w:space="0" w:color="auto"/>
            </w:tcBorders>
            <w:vAlign w:val="bottom"/>
            <w:hideMark/>
          </w:tcPr>
          <w:p w14:paraId="4CF7E2FD" w14:textId="77777777" w:rsidR="00265584" w:rsidRDefault="00265584">
            <w:pPr>
              <w:rPr>
                <w:b/>
                <w:bCs/>
              </w:rPr>
            </w:pPr>
            <w:r>
              <w:rPr>
                <w:rFonts w:ascii="Calibri" w:hAnsi="Calibri" w:cs="Calibri"/>
                <w:color w:val="000000"/>
              </w:rPr>
              <w:t>59,487</w:t>
            </w:r>
          </w:p>
        </w:tc>
        <w:tc>
          <w:tcPr>
            <w:tcW w:w="683" w:type="pct"/>
            <w:tcBorders>
              <w:top w:val="single" w:sz="4" w:space="0" w:color="auto"/>
              <w:left w:val="single" w:sz="4" w:space="0" w:color="auto"/>
              <w:bottom w:val="single" w:sz="4" w:space="0" w:color="auto"/>
              <w:right w:val="single" w:sz="4" w:space="0" w:color="auto"/>
            </w:tcBorders>
            <w:vAlign w:val="bottom"/>
            <w:hideMark/>
          </w:tcPr>
          <w:p w14:paraId="5CCBD162" w14:textId="77777777" w:rsidR="00265584" w:rsidRDefault="00265584">
            <w:pPr>
              <w:rPr>
                <w:b/>
                <w:bCs/>
              </w:rPr>
            </w:pPr>
            <w:r>
              <w:rPr>
                <w:rFonts w:ascii="Calibri" w:hAnsi="Calibri" w:cs="Calibri"/>
                <w:color w:val="000000"/>
              </w:rPr>
              <w:t>61,862</w:t>
            </w:r>
          </w:p>
        </w:tc>
        <w:tc>
          <w:tcPr>
            <w:tcW w:w="683" w:type="pct"/>
            <w:tcBorders>
              <w:top w:val="single" w:sz="4" w:space="0" w:color="auto"/>
              <w:left w:val="single" w:sz="4" w:space="0" w:color="auto"/>
              <w:bottom w:val="single" w:sz="4" w:space="0" w:color="auto"/>
              <w:right w:val="single" w:sz="4" w:space="0" w:color="auto"/>
            </w:tcBorders>
            <w:vAlign w:val="bottom"/>
            <w:hideMark/>
          </w:tcPr>
          <w:p w14:paraId="122C95C4" w14:textId="77777777" w:rsidR="00265584" w:rsidRDefault="00265584">
            <w:pPr>
              <w:rPr>
                <w:b/>
                <w:bCs/>
              </w:rPr>
            </w:pPr>
            <w:r>
              <w:rPr>
                <w:rFonts w:ascii="Calibri" w:hAnsi="Calibri" w:cs="Calibri"/>
                <w:color w:val="000000"/>
              </w:rPr>
              <w:t>59,821</w:t>
            </w:r>
          </w:p>
        </w:tc>
        <w:tc>
          <w:tcPr>
            <w:tcW w:w="683" w:type="pct"/>
            <w:tcBorders>
              <w:top w:val="single" w:sz="4" w:space="0" w:color="auto"/>
              <w:left w:val="single" w:sz="4" w:space="0" w:color="auto"/>
              <w:bottom w:val="single" w:sz="4" w:space="0" w:color="auto"/>
              <w:right w:val="single" w:sz="4" w:space="0" w:color="auto"/>
            </w:tcBorders>
            <w:vAlign w:val="bottom"/>
            <w:hideMark/>
          </w:tcPr>
          <w:p w14:paraId="537A28AA" w14:textId="77777777" w:rsidR="00265584" w:rsidRDefault="00265584">
            <w:pPr>
              <w:rPr>
                <w:b/>
                <w:bCs/>
              </w:rPr>
            </w:pPr>
            <w:r>
              <w:rPr>
                <w:rFonts w:ascii="Calibri" w:hAnsi="Calibri" w:cs="Calibri"/>
                <w:color w:val="000000"/>
              </w:rPr>
              <w:t>57,200</w:t>
            </w:r>
          </w:p>
        </w:tc>
      </w:tr>
      <w:tr w:rsidR="00265584" w14:paraId="15A620A7"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B51C890" w14:textId="77777777" w:rsidR="00265584" w:rsidRDefault="00265584">
            <w:pPr>
              <w:rPr>
                <w:b/>
                <w:bCs/>
              </w:rPr>
            </w:pPr>
            <w:r>
              <w:rPr>
                <w:b/>
                <w:bCs/>
              </w:rPr>
              <w:t>Ever asthma (BRFSS)</w:t>
            </w:r>
          </w:p>
        </w:tc>
        <w:tc>
          <w:tcPr>
            <w:tcW w:w="683" w:type="pct"/>
            <w:tcBorders>
              <w:top w:val="single" w:sz="4" w:space="0" w:color="auto"/>
              <w:left w:val="single" w:sz="4" w:space="0" w:color="auto"/>
              <w:bottom w:val="single" w:sz="4" w:space="0" w:color="auto"/>
              <w:right w:val="single" w:sz="4" w:space="0" w:color="auto"/>
            </w:tcBorders>
            <w:vAlign w:val="bottom"/>
            <w:hideMark/>
          </w:tcPr>
          <w:p w14:paraId="4B882031" w14:textId="77777777" w:rsidR="00265584" w:rsidRDefault="00265584">
            <w:pPr>
              <w:rPr>
                <w:b/>
                <w:bCs/>
              </w:rPr>
            </w:pPr>
            <w:r>
              <w:rPr>
                <w:rFonts w:ascii="Calibri" w:hAnsi="Calibri" w:cs="Calibri"/>
                <w:color w:val="000000"/>
              </w:rPr>
              <w:t>7,168</w:t>
            </w:r>
          </w:p>
        </w:tc>
        <w:tc>
          <w:tcPr>
            <w:tcW w:w="683" w:type="pct"/>
            <w:tcBorders>
              <w:top w:val="single" w:sz="4" w:space="0" w:color="auto"/>
              <w:left w:val="single" w:sz="4" w:space="0" w:color="auto"/>
              <w:bottom w:val="single" w:sz="4" w:space="0" w:color="auto"/>
              <w:right w:val="single" w:sz="4" w:space="0" w:color="auto"/>
            </w:tcBorders>
            <w:vAlign w:val="bottom"/>
            <w:hideMark/>
          </w:tcPr>
          <w:p w14:paraId="4047D683" w14:textId="77777777" w:rsidR="00265584" w:rsidRDefault="00265584">
            <w:pPr>
              <w:rPr>
                <w:b/>
                <w:bCs/>
              </w:rPr>
            </w:pPr>
            <w:r>
              <w:rPr>
                <w:rFonts w:ascii="Calibri" w:hAnsi="Calibri" w:cs="Calibri"/>
                <w:color w:val="000000"/>
              </w:rPr>
              <w:t>7,971</w:t>
            </w:r>
          </w:p>
        </w:tc>
        <w:tc>
          <w:tcPr>
            <w:tcW w:w="683" w:type="pct"/>
            <w:tcBorders>
              <w:top w:val="single" w:sz="4" w:space="0" w:color="auto"/>
              <w:left w:val="single" w:sz="4" w:space="0" w:color="auto"/>
              <w:bottom w:val="single" w:sz="4" w:space="0" w:color="auto"/>
              <w:right w:val="single" w:sz="4" w:space="0" w:color="auto"/>
            </w:tcBorders>
            <w:vAlign w:val="bottom"/>
            <w:hideMark/>
          </w:tcPr>
          <w:p w14:paraId="1EFD29D9" w14:textId="77777777" w:rsidR="00265584" w:rsidRDefault="00265584">
            <w:pPr>
              <w:rPr>
                <w:b/>
                <w:bCs/>
              </w:rPr>
            </w:pPr>
            <w:r>
              <w:rPr>
                <w:rFonts w:ascii="Calibri" w:hAnsi="Calibri" w:cs="Calibri"/>
                <w:color w:val="000000"/>
              </w:rPr>
              <w:t>8,255</w:t>
            </w:r>
          </w:p>
        </w:tc>
        <w:tc>
          <w:tcPr>
            <w:tcW w:w="683" w:type="pct"/>
            <w:tcBorders>
              <w:top w:val="single" w:sz="4" w:space="0" w:color="auto"/>
              <w:left w:val="single" w:sz="4" w:space="0" w:color="auto"/>
              <w:bottom w:val="single" w:sz="4" w:space="0" w:color="auto"/>
              <w:right w:val="single" w:sz="4" w:space="0" w:color="auto"/>
            </w:tcBorders>
            <w:vAlign w:val="bottom"/>
            <w:hideMark/>
          </w:tcPr>
          <w:p w14:paraId="713B1D88" w14:textId="77777777" w:rsidR="00265584" w:rsidRDefault="00265584">
            <w:pPr>
              <w:rPr>
                <w:b/>
                <w:bCs/>
              </w:rPr>
            </w:pPr>
            <w:r>
              <w:rPr>
                <w:rFonts w:ascii="Calibri" w:hAnsi="Calibri" w:cs="Calibri"/>
                <w:color w:val="000000"/>
              </w:rPr>
              <w:t>8,126</w:t>
            </w:r>
          </w:p>
        </w:tc>
        <w:tc>
          <w:tcPr>
            <w:tcW w:w="683" w:type="pct"/>
            <w:tcBorders>
              <w:top w:val="single" w:sz="4" w:space="0" w:color="auto"/>
              <w:left w:val="single" w:sz="4" w:space="0" w:color="auto"/>
              <w:bottom w:val="single" w:sz="4" w:space="0" w:color="auto"/>
              <w:right w:val="single" w:sz="4" w:space="0" w:color="auto"/>
            </w:tcBorders>
            <w:vAlign w:val="bottom"/>
            <w:hideMark/>
          </w:tcPr>
          <w:p w14:paraId="03E8D0FD" w14:textId="77777777" w:rsidR="00265584" w:rsidRDefault="00265584">
            <w:pPr>
              <w:rPr>
                <w:b/>
                <w:bCs/>
              </w:rPr>
            </w:pPr>
            <w:r>
              <w:rPr>
                <w:rFonts w:ascii="Calibri" w:hAnsi="Calibri" w:cs="Calibri"/>
                <w:color w:val="000000"/>
              </w:rPr>
              <w:t>7,483</w:t>
            </w:r>
          </w:p>
        </w:tc>
      </w:tr>
      <w:tr w:rsidR="00265584" w14:paraId="0AF1087E"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213F56A0" w14:textId="77777777" w:rsidR="00265584" w:rsidRDefault="00265584">
            <w:pPr>
              <w:rPr>
                <w:b/>
                <w:bCs/>
              </w:rPr>
            </w:pPr>
            <w:r>
              <w:rPr>
                <w:b/>
                <w:bCs/>
              </w:rPr>
              <w:t>ACBS Sample</w:t>
            </w:r>
          </w:p>
        </w:tc>
        <w:tc>
          <w:tcPr>
            <w:tcW w:w="683" w:type="pct"/>
            <w:tcBorders>
              <w:top w:val="single" w:sz="4" w:space="0" w:color="auto"/>
              <w:left w:val="single" w:sz="4" w:space="0" w:color="auto"/>
              <w:bottom w:val="single" w:sz="4" w:space="0" w:color="auto"/>
              <w:right w:val="single" w:sz="4" w:space="0" w:color="auto"/>
            </w:tcBorders>
            <w:vAlign w:val="bottom"/>
          </w:tcPr>
          <w:p w14:paraId="15EAF532"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1CD3410"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68532CCA"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59EA3FA3"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0A982C88" w14:textId="77777777" w:rsidR="00265584" w:rsidRDefault="00265584">
            <w:pPr>
              <w:rPr>
                <w:rFonts w:ascii="Calibri" w:hAnsi="Calibri" w:cs="Calibri"/>
                <w:color w:val="000000"/>
              </w:rPr>
            </w:pPr>
          </w:p>
        </w:tc>
      </w:tr>
      <w:tr w:rsidR="00265584" w14:paraId="5E57107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5BDF8E42" w14:textId="77777777" w:rsidR="00265584" w:rsidRDefault="00265584">
            <w:r>
              <w:rPr>
                <w:b/>
                <w:bCs/>
              </w:rPr>
              <w:t>Incident case</w:t>
            </w:r>
          </w:p>
        </w:tc>
        <w:tc>
          <w:tcPr>
            <w:tcW w:w="683" w:type="pct"/>
            <w:tcBorders>
              <w:top w:val="single" w:sz="4" w:space="0" w:color="auto"/>
              <w:left w:val="single" w:sz="4" w:space="0" w:color="auto"/>
              <w:bottom w:val="single" w:sz="4" w:space="0" w:color="auto"/>
              <w:right w:val="single" w:sz="4" w:space="0" w:color="auto"/>
            </w:tcBorders>
            <w:vAlign w:val="bottom"/>
            <w:hideMark/>
          </w:tcPr>
          <w:p w14:paraId="2A615491" w14:textId="77777777" w:rsidR="00265584" w:rsidRDefault="00265584">
            <w:pPr>
              <w:rPr>
                <w:b/>
                <w:bCs/>
              </w:rPr>
            </w:pPr>
            <w:r>
              <w:rPr>
                <w:rFonts w:ascii="Calibri" w:hAnsi="Calibri" w:cs="Calibri"/>
                <w:color w:val="000000"/>
              </w:rPr>
              <w:t>154</w:t>
            </w:r>
          </w:p>
        </w:tc>
        <w:tc>
          <w:tcPr>
            <w:tcW w:w="683" w:type="pct"/>
            <w:tcBorders>
              <w:top w:val="single" w:sz="4" w:space="0" w:color="auto"/>
              <w:left w:val="single" w:sz="4" w:space="0" w:color="auto"/>
              <w:bottom w:val="single" w:sz="4" w:space="0" w:color="auto"/>
              <w:right w:val="single" w:sz="4" w:space="0" w:color="auto"/>
            </w:tcBorders>
            <w:vAlign w:val="bottom"/>
            <w:hideMark/>
          </w:tcPr>
          <w:p w14:paraId="72F6094D" w14:textId="77777777" w:rsidR="00265584" w:rsidRDefault="00265584">
            <w:pPr>
              <w:rPr>
                <w:b/>
                <w:bCs/>
              </w:rPr>
            </w:pPr>
            <w:r>
              <w:rPr>
                <w:rFonts w:ascii="Calibri" w:hAnsi="Calibri" w:cs="Calibri"/>
                <w:color w:val="000000"/>
              </w:rPr>
              <w:t>173</w:t>
            </w:r>
          </w:p>
        </w:tc>
        <w:tc>
          <w:tcPr>
            <w:tcW w:w="683" w:type="pct"/>
            <w:tcBorders>
              <w:top w:val="single" w:sz="4" w:space="0" w:color="auto"/>
              <w:left w:val="single" w:sz="4" w:space="0" w:color="auto"/>
              <w:bottom w:val="single" w:sz="4" w:space="0" w:color="auto"/>
              <w:right w:val="single" w:sz="4" w:space="0" w:color="auto"/>
            </w:tcBorders>
            <w:vAlign w:val="bottom"/>
            <w:hideMark/>
          </w:tcPr>
          <w:p w14:paraId="63CFCBE0" w14:textId="77777777" w:rsidR="00265584" w:rsidRDefault="00265584">
            <w:pPr>
              <w:rPr>
                <w:b/>
                <w:bCs/>
              </w:rPr>
            </w:pPr>
            <w:r>
              <w:rPr>
                <w:rFonts w:ascii="Calibri" w:hAnsi="Calibri" w:cs="Calibri"/>
                <w:color w:val="000000"/>
              </w:rPr>
              <w:t>169</w:t>
            </w:r>
          </w:p>
        </w:tc>
        <w:tc>
          <w:tcPr>
            <w:tcW w:w="683" w:type="pct"/>
            <w:tcBorders>
              <w:top w:val="single" w:sz="4" w:space="0" w:color="auto"/>
              <w:left w:val="single" w:sz="4" w:space="0" w:color="auto"/>
              <w:bottom w:val="single" w:sz="4" w:space="0" w:color="auto"/>
              <w:right w:val="single" w:sz="4" w:space="0" w:color="auto"/>
            </w:tcBorders>
            <w:vAlign w:val="bottom"/>
            <w:hideMark/>
          </w:tcPr>
          <w:p w14:paraId="35CD48C9" w14:textId="77777777" w:rsidR="00265584" w:rsidRDefault="00265584">
            <w:pPr>
              <w:rPr>
                <w:b/>
                <w:bCs/>
              </w:rPr>
            </w:pPr>
            <w:r>
              <w:rPr>
                <w:rFonts w:ascii="Calibri" w:hAnsi="Calibri" w:cs="Calibri"/>
                <w:color w:val="000000"/>
              </w:rPr>
              <w:t>153</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6E1CE4" w14:textId="77777777" w:rsidR="00265584" w:rsidRDefault="00265584">
            <w:pPr>
              <w:rPr>
                <w:b/>
                <w:bCs/>
              </w:rPr>
            </w:pPr>
            <w:r>
              <w:rPr>
                <w:rFonts w:ascii="Calibri" w:hAnsi="Calibri" w:cs="Calibri"/>
                <w:color w:val="000000"/>
              </w:rPr>
              <w:t>160</w:t>
            </w:r>
          </w:p>
        </w:tc>
      </w:tr>
      <w:tr w:rsidR="00265584" w14:paraId="23477B80"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4D1ED967" w14:textId="77777777" w:rsidR="00265584" w:rsidRDefault="00265584">
            <w:pPr>
              <w:tabs>
                <w:tab w:val="left" w:pos="840"/>
              </w:tabs>
              <w:rPr>
                <w:b/>
                <w:bCs/>
              </w:rPr>
            </w:pPr>
            <w:r>
              <w:rPr>
                <w:b/>
                <w:bCs/>
              </w:rPr>
              <w:t>At-risk</w:t>
            </w:r>
          </w:p>
        </w:tc>
        <w:tc>
          <w:tcPr>
            <w:tcW w:w="683" w:type="pct"/>
            <w:tcBorders>
              <w:top w:val="single" w:sz="4" w:space="0" w:color="auto"/>
              <w:left w:val="single" w:sz="4" w:space="0" w:color="auto"/>
              <w:bottom w:val="single" w:sz="4" w:space="0" w:color="auto"/>
              <w:right w:val="single" w:sz="4" w:space="0" w:color="auto"/>
            </w:tcBorders>
            <w:vAlign w:val="bottom"/>
            <w:hideMark/>
          </w:tcPr>
          <w:p w14:paraId="33872527" w14:textId="77777777" w:rsidR="00265584" w:rsidRDefault="00265584">
            <w:pPr>
              <w:rPr>
                <w:b/>
                <w:bCs/>
              </w:rPr>
            </w:pPr>
            <w:r>
              <w:rPr>
                <w:rFonts w:ascii="Calibri" w:hAnsi="Calibri" w:cs="Calibri"/>
                <w:color w:val="000000"/>
              </w:rPr>
              <w:t>48,080</w:t>
            </w:r>
          </w:p>
        </w:tc>
        <w:tc>
          <w:tcPr>
            <w:tcW w:w="683" w:type="pct"/>
            <w:tcBorders>
              <w:top w:val="single" w:sz="4" w:space="0" w:color="auto"/>
              <w:left w:val="single" w:sz="4" w:space="0" w:color="auto"/>
              <w:bottom w:val="single" w:sz="4" w:space="0" w:color="auto"/>
              <w:right w:val="single" w:sz="4" w:space="0" w:color="auto"/>
            </w:tcBorders>
            <w:vAlign w:val="bottom"/>
            <w:hideMark/>
          </w:tcPr>
          <w:p w14:paraId="62A90FC0" w14:textId="77777777" w:rsidR="00265584" w:rsidRDefault="00265584">
            <w:pPr>
              <w:rPr>
                <w:b/>
                <w:bCs/>
              </w:rPr>
            </w:pPr>
            <w:r>
              <w:rPr>
                <w:rFonts w:ascii="Calibri" w:hAnsi="Calibri" w:cs="Calibri"/>
                <w:color w:val="000000"/>
              </w:rPr>
              <w:t>51,689</w:t>
            </w:r>
          </w:p>
        </w:tc>
        <w:tc>
          <w:tcPr>
            <w:tcW w:w="683" w:type="pct"/>
            <w:tcBorders>
              <w:top w:val="single" w:sz="4" w:space="0" w:color="auto"/>
              <w:left w:val="single" w:sz="4" w:space="0" w:color="auto"/>
              <w:bottom w:val="single" w:sz="4" w:space="0" w:color="auto"/>
              <w:right w:val="single" w:sz="4" w:space="0" w:color="auto"/>
            </w:tcBorders>
            <w:vAlign w:val="bottom"/>
            <w:hideMark/>
          </w:tcPr>
          <w:p w14:paraId="0ACE16A4" w14:textId="77777777" w:rsidR="00265584" w:rsidRDefault="00265584">
            <w:pPr>
              <w:rPr>
                <w:b/>
                <w:bCs/>
              </w:rPr>
            </w:pPr>
            <w:r>
              <w:rPr>
                <w:rFonts w:ascii="Calibri" w:hAnsi="Calibri" w:cs="Calibri"/>
                <w:color w:val="000000"/>
              </w:rPr>
              <w:t>53,776</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47358C" w14:textId="77777777" w:rsidR="00265584" w:rsidRDefault="00265584">
            <w:pPr>
              <w:rPr>
                <w:b/>
                <w:bCs/>
              </w:rPr>
            </w:pPr>
            <w:r>
              <w:rPr>
                <w:rFonts w:ascii="Calibri" w:hAnsi="Calibri" w:cs="Calibri"/>
                <w:color w:val="000000"/>
              </w:rPr>
              <w:t>51,848</w:t>
            </w:r>
          </w:p>
        </w:tc>
        <w:tc>
          <w:tcPr>
            <w:tcW w:w="683" w:type="pct"/>
            <w:tcBorders>
              <w:top w:val="single" w:sz="4" w:space="0" w:color="auto"/>
              <w:left w:val="single" w:sz="4" w:space="0" w:color="auto"/>
              <w:bottom w:val="single" w:sz="4" w:space="0" w:color="auto"/>
              <w:right w:val="single" w:sz="4" w:space="0" w:color="auto"/>
            </w:tcBorders>
            <w:vAlign w:val="bottom"/>
            <w:hideMark/>
          </w:tcPr>
          <w:p w14:paraId="09DDF688" w14:textId="77777777" w:rsidR="00265584" w:rsidRDefault="00265584">
            <w:pPr>
              <w:rPr>
                <w:b/>
                <w:bCs/>
              </w:rPr>
            </w:pPr>
            <w:r>
              <w:rPr>
                <w:rFonts w:ascii="Calibri" w:hAnsi="Calibri" w:cs="Calibri"/>
                <w:color w:val="000000"/>
              </w:rPr>
              <w:t>49,877</w:t>
            </w:r>
          </w:p>
        </w:tc>
      </w:tr>
      <w:tr w:rsidR="00265584" w14:paraId="2997566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0859AAE8" w14:textId="77777777" w:rsidR="00265584" w:rsidRDefault="00265584">
            <w:pPr>
              <w:tabs>
                <w:tab w:val="left" w:pos="840"/>
              </w:tabs>
              <w:rPr>
                <w:b/>
                <w:bCs/>
              </w:rPr>
            </w:pPr>
            <w:r>
              <w:rPr>
                <w:b/>
                <w:bCs/>
              </w:rPr>
              <w:t>Number of States</w:t>
            </w:r>
          </w:p>
        </w:tc>
        <w:tc>
          <w:tcPr>
            <w:tcW w:w="683" w:type="pct"/>
            <w:tcBorders>
              <w:top w:val="single" w:sz="4" w:space="0" w:color="auto"/>
              <w:left w:val="single" w:sz="4" w:space="0" w:color="auto"/>
              <w:bottom w:val="single" w:sz="4" w:space="0" w:color="auto"/>
              <w:right w:val="single" w:sz="4" w:space="0" w:color="auto"/>
            </w:tcBorders>
            <w:vAlign w:val="bottom"/>
          </w:tcPr>
          <w:p w14:paraId="72FE2BBE"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1BE11156"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462C6B8"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C6E3657"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B279BF9" w14:textId="77777777" w:rsidR="00265584" w:rsidRDefault="00265584">
            <w:pPr>
              <w:rPr>
                <w:rFonts w:ascii="Calibri" w:hAnsi="Calibri" w:cs="Calibri"/>
                <w:color w:val="000000"/>
              </w:rPr>
            </w:pPr>
          </w:p>
        </w:tc>
      </w:tr>
    </w:tbl>
    <w:p w14:paraId="2DD9A68C" w14:textId="77777777" w:rsidR="00265584" w:rsidRDefault="00265584" w:rsidP="00265584">
      <w:pPr>
        <w:rPr>
          <w:b/>
          <w:bCs/>
        </w:rPr>
      </w:pPr>
    </w:p>
    <w:p w14:paraId="11D72480" w14:textId="414B7175" w:rsidR="00265584" w:rsidDel="00D34400" w:rsidRDefault="005D6775" w:rsidP="00077D15">
      <w:pPr>
        <w:pStyle w:val="ListParagraph"/>
        <w:numPr>
          <w:ilvl w:val="0"/>
          <w:numId w:val="15"/>
        </w:numPr>
        <w:spacing w:line="256" w:lineRule="auto"/>
        <w:rPr>
          <w:del w:id="1134" w:author="Alotaibi, Raed" w:date="2019-05-21T11:40:00Z"/>
          <w:b/>
          <w:bCs/>
        </w:rPr>
      </w:pPr>
      <w:del w:id="1135" w:author="Alotaibi, Raed" w:date="2019-05-21T11:40:00Z">
        <w:r w:rsidDel="00D34400">
          <w:rPr>
            <w:b/>
            <w:bCs/>
          </w:rPr>
          <w:delText xml:space="preserve">Table 10: </w:delText>
        </w:r>
        <w:r w:rsidR="00265584" w:rsidDel="00D34400">
          <w:rPr>
            <w:b/>
            <w:bCs/>
          </w:rPr>
          <w:delText>Childhood asthma survey weighted summary</w:delText>
        </w:r>
      </w:del>
    </w:p>
    <w:p w14:paraId="5FB7C0BA" w14:textId="4D8EDF25" w:rsidR="00D34400" w:rsidRDefault="00D34400">
      <w:pPr>
        <w:pStyle w:val="Caption"/>
        <w:keepNext/>
        <w:rPr>
          <w:ins w:id="1136" w:author="Alotaibi, Raed" w:date="2019-05-21T11:40:00Z"/>
        </w:rPr>
        <w:pPrChange w:id="1137" w:author="Alotaibi, Raed" w:date="2019-05-21T11:40:00Z">
          <w:pPr/>
        </w:pPrChange>
      </w:pPr>
      <w:bookmarkStart w:id="1138" w:name="_Ref9331506"/>
      <w:ins w:id="1139" w:author="Alotaibi, Raed" w:date="2019-05-21T11:40:00Z">
        <w:r>
          <w:t xml:space="preserve">Table </w:t>
        </w:r>
        <w:r>
          <w:fldChar w:fldCharType="begin"/>
        </w:r>
        <w:r>
          <w:instrText xml:space="preserve"> SEQ Table \* ARABIC </w:instrText>
        </w:r>
      </w:ins>
      <w:r>
        <w:fldChar w:fldCharType="separate"/>
      </w:r>
      <w:ins w:id="1140" w:author="Alotaibi, Raed" w:date="2019-05-21T11:41:00Z">
        <w:r>
          <w:rPr>
            <w:noProof/>
          </w:rPr>
          <w:t>10</w:t>
        </w:r>
      </w:ins>
      <w:ins w:id="1141" w:author="Alotaibi, Raed" w:date="2019-05-21T11:40:00Z">
        <w:r>
          <w:fldChar w:fldCharType="end"/>
        </w:r>
        <w:bookmarkEnd w:id="1138"/>
        <w:r>
          <w:t>: Childhood asthma survey weighted summary</w:t>
        </w:r>
      </w:ins>
    </w:p>
    <w:tbl>
      <w:tblPr>
        <w:tblStyle w:val="TableGrid"/>
        <w:tblW w:w="5061" w:type="pct"/>
        <w:tblLook w:val="04A0" w:firstRow="1" w:lastRow="0" w:firstColumn="1" w:lastColumn="0" w:noHBand="0" w:noVBand="1"/>
      </w:tblPr>
      <w:tblGrid>
        <w:gridCol w:w="2156"/>
        <w:gridCol w:w="1218"/>
        <w:gridCol w:w="1218"/>
        <w:gridCol w:w="1218"/>
        <w:gridCol w:w="1218"/>
        <w:gridCol w:w="1218"/>
        <w:gridCol w:w="1218"/>
      </w:tblGrid>
      <w:tr w:rsidR="00265584" w14:paraId="318F2A26" w14:textId="77777777" w:rsidTr="00265584">
        <w:tc>
          <w:tcPr>
            <w:tcW w:w="1139" w:type="pct"/>
            <w:tcBorders>
              <w:top w:val="single" w:sz="4" w:space="0" w:color="auto"/>
              <w:left w:val="single" w:sz="4" w:space="0" w:color="auto"/>
              <w:bottom w:val="single" w:sz="4" w:space="0" w:color="auto"/>
              <w:right w:val="single" w:sz="4" w:space="0" w:color="auto"/>
            </w:tcBorders>
          </w:tcPr>
          <w:p w14:paraId="059FFB99" w14:textId="77777777" w:rsidR="00265584" w:rsidRDefault="00265584">
            <w:pPr>
              <w:rPr>
                <w:b/>
                <w:bCs/>
              </w:rPr>
            </w:pPr>
          </w:p>
        </w:tc>
        <w:tc>
          <w:tcPr>
            <w:tcW w:w="643" w:type="pct"/>
            <w:tcBorders>
              <w:top w:val="single" w:sz="4" w:space="0" w:color="auto"/>
              <w:left w:val="single" w:sz="4" w:space="0" w:color="auto"/>
              <w:bottom w:val="single" w:sz="4" w:space="0" w:color="auto"/>
              <w:right w:val="single" w:sz="4" w:space="0" w:color="auto"/>
            </w:tcBorders>
            <w:hideMark/>
          </w:tcPr>
          <w:p w14:paraId="6583DFCA" w14:textId="77777777" w:rsidR="00265584" w:rsidRDefault="00265584">
            <w:pPr>
              <w:jc w:val="center"/>
              <w:rPr>
                <w:b/>
                <w:bCs/>
              </w:rPr>
            </w:pPr>
            <w:r>
              <w:rPr>
                <w:b/>
                <w:bCs/>
              </w:rPr>
              <w:t>2006</w:t>
            </w:r>
          </w:p>
        </w:tc>
        <w:tc>
          <w:tcPr>
            <w:tcW w:w="643" w:type="pct"/>
            <w:tcBorders>
              <w:top w:val="single" w:sz="4" w:space="0" w:color="auto"/>
              <w:left w:val="single" w:sz="4" w:space="0" w:color="auto"/>
              <w:bottom w:val="single" w:sz="4" w:space="0" w:color="auto"/>
              <w:right w:val="single" w:sz="4" w:space="0" w:color="auto"/>
            </w:tcBorders>
            <w:hideMark/>
          </w:tcPr>
          <w:p w14:paraId="0F2D45F7" w14:textId="77777777" w:rsidR="00265584" w:rsidRDefault="00265584">
            <w:pPr>
              <w:jc w:val="center"/>
              <w:rPr>
                <w:b/>
                <w:bCs/>
              </w:rPr>
            </w:pPr>
            <w:r>
              <w:rPr>
                <w:b/>
                <w:bCs/>
              </w:rPr>
              <w:t>2007</w:t>
            </w:r>
          </w:p>
        </w:tc>
        <w:tc>
          <w:tcPr>
            <w:tcW w:w="643" w:type="pct"/>
            <w:tcBorders>
              <w:top w:val="single" w:sz="4" w:space="0" w:color="auto"/>
              <w:left w:val="single" w:sz="4" w:space="0" w:color="auto"/>
              <w:bottom w:val="single" w:sz="4" w:space="0" w:color="auto"/>
              <w:right w:val="single" w:sz="4" w:space="0" w:color="auto"/>
            </w:tcBorders>
            <w:hideMark/>
          </w:tcPr>
          <w:p w14:paraId="56E1D8B0" w14:textId="77777777" w:rsidR="00265584" w:rsidRDefault="00265584">
            <w:pPr>
              <w:jc w:val="center"/>
              <w:rPr>
                <w:b/>
                <w:bCs/>
              </w:rPr>
            </w:pPr>
            <w:r>
              <w:rPr>
                <w:b/>
                <w:bCs/>
              </w:rPr>
              <w:t>2008</w:t>
            </w:r>
          </w:p>
        </w:tc>
        <w:tc>
          <w:tcPr>
            <w:tcW w:w="643" w:type="pct"/>
            <w:tcBorders>
              <w:top w:val="single" w:sz="4" w:space="0" w:color="auto"/>
              <w:left w:val="single" w:sz="4" w:space="0" w:color="auto"/>
              <w:bottom w:val="single" w:sz="4" w:space="0" w:color="auto"/>
              <w:right w:val="single" w:sz="4" w:space="0" w:color="auto"/>
            </w:tcBorders>
            <w:hideMark/>
          </w:tcPr>
          <w:p w14:paraId="3142CE7A" w14:textId="77777777" w:rsidR="00265584" w:rsidRDefault="00265584">
            <w:pPr>
              <w:jc w:val="center"/>
              <w:rPr>
                <w:b/>
                <w:bCs/>
              </w:rPr>
            </w:pPr>
            <w:r>
              <w:rPr>
                <w:b/>
                <w:bCs/>
              </w:rPr>
              <w:t>2009</w:t>
            </w:r>
          </w:p>
        </w:tc>
        <w:tc>
          <w:tcPr>
            <w:tcW w:w="643" w:type="pct"/>
            <w:tcBorders>
              <w:top w:val="single" w:sz="4" w:space="0" w:color="auto"/>
              <w:left w:val="single" w:sz="4" w:space="0" w:color="auto"/>
              <w:bottom w:val="single" w:sz="4" w:space="0" w:color="auto"/>
              <w:right w:val="single" w:sz="4" w:space="0" w:color="auto"/>
            </w:tcBorders>
            <w:hideMark/>
          </w:tcPr>
          <w:p w14:paraId="6AF7DF6E" w14:textId="77777777" w:rsidR="00265584" w:rsidRDefault="00265584">
            <w:pPr>
              <w:jc w:val="center"/>
              <w:rPr>
                <w:b/>
                <w:bCs/>
              </w:rPr>
            </w:pPr>
            <w:r>
              <w:rPr>
                <w:b/>
                <w:bCs/>
              </w:rPr>
              <w:t>2010</w:t>
            </w:r>
          </w:p>
        </w:tc>
        <w:tc>
          <w:tcPr>
            <w:tcW w:w="643" w:type="pct"/>
            <w:tcBorders>
              <w:top w:val="single" w:sz="4" w:space="0" w:color="auto"/>
              <w:left w:val="single" w:sz="4" w:space="0" w:color="auto"/>
              <w:bottom w:val="single" w:sz="4" w:space="0" w:color="auto"/>
              <w:right w:val="single" w:sz="4" w:space="0" w:color="auto"/>
            </w:tcBorders>
            <w:hideMark/>
          </w:tcPr>
          <w:p w14:paraId="4243793E" w14:textId="77777777" w:rsidR="00265584" w:rsidRDefault="00265584">
            <w:pPr>
              <w:jc w:val="center"/>
              <w:rPr>
                <w:b/>
                <w:bCs/>
              </w:rPr>
            </w:pPr>
            <w:r>
              <w:rPr>
                <w:b/>
                <w:bCs/>
              </w:rPr>
              <w:t>Mean</w:t>
            </w:r>
          </w:p>
        </w:tc>
      </w:tr>
      <w:tr w:rsidR="00265584" w14:paraId="3C0E42A0"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50B97D" w14:textId="77777777" w:rsidR="00265584" w:rsidRDefault="00265584">
            <w:pPr>
              <w:rPr>
                <w:b/>
                <w:bCs/>
              </w:rPr>
            </w:pPr>
            <w:r>
              <w:rPr>
                <w:b/>
                <w:bCs/>
              </w:rPr>
              <w:t xml:space="preserve">BRFSS weighted </w:t>
            </w:r>
          </w:p>
        </w:tc>
        <w:tc>
          <w:tcPr>
            <w:tcW w:w="643" w:type="pct"/>
            <w:tcBorders>
              <w:top w:val="single" w:sz="4" w:space="0" w:color="auto"/>
              <w:left w:val="single" w:sz="4" w:space="0" w:color="auto"/>
              <w:bottom w:val="single" w:sz="4" w:space="0" w:color="auto"/>
              <w:right w:val="single" w:sz="4" w:space="0" w:color="auto"/>
            </w:tcBorders>
            <w:vAlign w:val="bottom"/>
            <w:hideMark/>
          </w:tcPr>
          <w:p w14:paraId="1FE8C767" w14:textId="77777777" w:rsidR="00265584" w:rsidRDefault="00265584">
            <w:pPr>
              <w:rPr>
                <w:b/>
                <w:bCs/>
              </w:rPr>
            </w:pPr>
            <w:r>
              <w:rPr>
                <w:rFonts w:ascii="Calibri" w:hAnsi="Calibri" w:cs="Calibri"/>
                <w:color w:val="000000"/>
              </w:rPr>
              <w:t>50,674,742</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368FD6" w14:textId="77777777" w:rsidR="00265584" w:rsidRDefault="00265584">
            <w:pPr>
              <w:rPr>
                <w:b/>
                <w:bCs/>
              </w:rPr>
            </w:pPr>
            <w:r>
              <w:rPr>
                <w:rFonts w:ascii="Calibri" w:hAnsi="Calibri" w:cs="Calibri"/>
                <w:color w:val="000000"/>
              </w:rPr>
              <w:t>43,661,381</w:t>
            </w:r>
          </w:p>
        </w:tc>
        <w:tc>
          <w:tcPr>
            <w:tcW w:w="643" w:type="pct"/>
            <w:tcBorders>
              <w:top w:val="single" w:sz="4" w:space="0" w:color="auto"/>
              <w:left w:val="single" w:sz="4" w:space="0" w:color="auto"/>
              <w:bottom w:val="single" w:sz="4" w:space="0" w:color="auto"/>
              <w:right w:val="single" w:sz="4" w:space="0" w:color="auto"/>
            </w:tcBorders>
            <w:vAlign w:val="bottom"/>
            <w:hideMark/>
          </w:tcPr>
          <w:p w14:paraId="0838E148" w14:textId="77777777" w:rsidR="00265584" w:rsidRDefault="00265584">
            <w:pPr>
              <w:rPr>
                <w:b/>
                <w:bCs/>
              </w:rPr>
            </w:pPr>
            <w:r>
              <w:rPr>
                <w:rFonts w:ascii="Calibri" w:hAnsi="Calibri" w:cs="Calibri"/>
                <w:color w:val="000000"/>
              </w:rPr>
              <w:t>53,327,5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9274726" w14:textId="77777777" w:rsidR="00265584" w:rsidRDefault="00265584">
            <w:pPr>
              <w:rPr>
                <w:b/>
                <w:bCs/>
              </w:rPr>
            </w:pPr>
            <w:r>
              <w:rPr>
                <w:rFonts w:ascii="Calibri" w:hAnsi="Calibri" w:cs="Calibri"/>
                <w:color w:val="000000"/>
              </w:rPr>
              <w:t>47,747,37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2E134ED" w14:textId="77777777" w:rsidR="00265584" w:rsidRDefault="00265584">
            <w:pPr>
              <w:rPr>
                <w:b/>
                <w:bCs/>
              </w:rPr>
            </w:pPr>
            <w:r>
              <w:rPr>
                <w:rFonts w:ascii="Calibri" w:hAnsi="Calibri" w:cs="Calibri"/>
                <w:color w:val="000000"/>
              </w:rPr>
              <w:t>39,975,264</w:t>
            </w:r>
          </w:p>
        </w:tc>
        <w:tc>
          <w:tcPr>
            <w:tcW w:w="643" w:type="pct"/>
            <w:tcBorders>
              <w:top w:val="single" w:sz="4" w:space="0" w:color="auto"/>
              <w:left w:val="single" w:sz="4" w:space="0" w:color="auto"/>
              <w:bottom w:val="single" w:sz="4" w:space="0" w:color="auto"/>
              <w:right w:val="single" w:sz="4" w:space="0" w:color="auto"/>
            </w:tcBorders>
            <w:vAlign w:val="bottom"/>
            <w:hideMark/>
          </w:tcPr>
          <w:p w14:paraId="54B843CF" w14:textId="77777777" w:rsidR="00265584" w:rsidRDefault="00265584">
            <w:pPr>
              <w:rPr>
                <w:b/>
                <w:bCs/>
              </w:rPr>
            </w:pPr>
            <w:r>
              <w:rPr>
                <w:rFonts w:ascii="Calibri" w:hAnsi="Calibri" w:cs="Calibri"/>
                <w:color w:val="000000"/>
              </w:rPr>
              <w:t>47,077,262</w:t>
            </w:r>
          </w:p>
        </w:tc>
      </w:tr>
      <w:tr w:rsidR="00265584" w14:paraId="0990D289"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A1ED995" w14:textId="77777777" w:rsidR="00265584" w:rsidRDefault="00265584">
            <w:pPr>
              <w:rPr>
                <w:b/>
                <w:bCs/>
              </w:rPr>
            </w:pPr>
            <w:r>
              <w:rPr>
                <w:b/>
                <w:bCs/>
              </w:rPr>
              <w:t>Ever asthma (BRFSS)</w:t>
            </w:r>
          </w:p>
        </w:tc>
        <w:tc>
          <w:tcPr>
            <w:tcW w:w="643" w:type="pct"/>
            <w:tcBorders>
              <w:top w:val="single" w:sz="4" w:space="0" w:color="auto"/>
              <w:left w:val="single" w:sz="4" w:space="0" w:color="auto"/>
              <w:bottom w:val="single" w:sz="4" w:space="0" w:color="auto"/>
              <w:right w:val="single" w:sz="4" w:space="0" w:color="auto"/>
            </w:tcBorders>
            <w:vAlign w:val="bottom"/>
            <w:hideMark/>
          </w:tcPr>
          <w:p w14:paraId="5C8DDA5B" w14:textId="77777777" w:rsidR="00265584" w:rsidRDefault="00265584">
            <w:pPr>
              <w:rPr>
                <w:b/>
                <w:bCs/>
              </w:rPr>
            </w:pPr>
            <w:r>
              <w:rPr>
                <w:rFonts w:ascii="Calibri" w:hAnsi="Calibri" w:cs="Calibri"/>
                <w:color w:val="000000"/>
              </w:rPr>
              <w:t>6,493,224</w:t>
            </w:r>
          </w:p>
        </w:tc>
        <w:tc>
          <w:tcPr>
            <w:tcW w:w="643" w:type="pct"/>
            <w:tcBorders>
              <w:top w:val="single" w:sz="4" w:space="0" w:color="auto"/>
              <w:left w:val="single" w:sz="4" w:space="0" w:color="auto"/>
              <w:bottom w:val="single" w:sz="4" w:space="0" w:color="auto"/>
              <w:right w:val="single" w:sz="4" w:space="0" w:color="auto"/>
            </w:tcBorders>
            <w:vAlign w:val="bottom"/>
            <w:hideMark/>
          </w:tcPr>
          <w:p w14:paraId="48FEBBDC" w14:textId="77777777" w:rsidR="00265584" w:rsidRDefault="00265584">
            <w:pPr>
              <w:rPr>
                <w:b/>
                <w:bCs/>
              </w:rPr>
            </w:pPr>
            <w:r>
              <w:rPr>
                <w:rFonts w:ascii="Calibri" w:hAnsi="Calibri" w:cs="Calibri"/>
                <w:color w:val="000000"/>
              </w:rPr>
              <w:t>5,763,40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F79C8DA" w14:textId="77777777" w:rsidR="00265584" w:rsidRDefault="00265584">
            <w:pPr>
              <w:rPr>
                <w:b/>
                <w:bCs/>
              </w:rPr>
            </w:pPr>
            <w:r>
              <w:rPr>
                <w:rFonts w:ascii="Calibri" w:hAnsi="Calibri" w:cs="Calibri"/>
                <w:color w:val="000000"/>
              </w:rPr>
              <w:t>7,218,400</w:t>
            </w:r>
          </w:p>
        </w:tc>
        <w:tc>
          <w:tcPr>
            <w:tcW w:w="643" w:type="pct"/>
            <w:tcBorders>
              <w:top w:val="single" w:sz="4" w:space="0" w:color="auto"/>
              <w:left w:val="single" w:sz="4" w:space="0" w:color="auto"/>
              <w:bottom w:val="single" w:sz="4" w:space="0" w:color="auto"/>
              <w:right w:val="single" w:sz="4" w:space="0" w:color="auto"/>
            </w:tcBorders>
            <w:vAlign w:val="bottom"/>
            <w:hideMark/>
          </w:tcPr>
          <w:p w14:paraId="2E1B3C8C" w14:textId="77777777" w:rsidR="00265584" w:rsidRDefault="00265584">
            <w:pPr>
              <w:rPr>
                <w:b/>
                <w:bCs/>
              </w:rPr>
            </w:pPr>
            <w:r>
              <w:rPr>
                <w:rFonts w:ascii="Calibri" w:hAnsi="Calibri" w:cs="Calibri"/>
                <w:color w:val="000000"/>
              </w:rPr>
              <w:t>6,279,938</w:t>
            </w:r>
          </w:p>
        </w:tc>
        <w:tc>
          <w:tcPr>
            <w:tcW w:w="643" w:type="pct"/>
            <w:tcBorders>
              <w:top w:val="single" w:sz="4" w:space="0" w:color="auto"/>
              <w:left w:val="single" w:sz="4" w:space="0" w:color="auto"/>
              <w:bottom w:val="single" w:sz="4" w:space="0" w:color="auto"/>
              <w:right w:val="single" w:sz="4" w:space="0" w:color="auto"/>
            </w:tcBorders>
            <w:vAlign w:val="bottom"/>
            <w:hideMark/>
          </w:tcPr>
          <w:p w14:paraId="65EE8952" w14:textId="77777777" w:rsidR="00265584" w:rsidRDefault="00265584">
            <w:pPr>
              <w:rPr>
                <w:b/>
                <w:bCs/>
              </w:rPr>
            </w:pPr>
            <w:r>
              <w:rPr>
                <w:rFonts w:ascii="Calibri" w:hAnsi="Calibri" w:cs="Calibri"/>
                <w:color w:val="000000"/>
              </w:rPr>
              <w:t>5,158,455</w:t>
            </w:r>
          </w:p>
        </w:tc>
        <w:tc>
          <w:tcPr>
            <w:tcW w:w="643" w:type="pct"/>
            <w:tcBorders>
              <w:top w:val="single" w:sz="4" w:space="0" w:color="auto"/>
              <w:left w:val="single" w:sz="4" w:space="0" w:color="auto"/>
              <w:bottom w:val="single" w:sz="4" w:space="0" w:color="auto"/>
              <w:right w:val="single" w:sz="4" w:space="0" w:color="auto"/>
            </w:tcBorders>
            <w:vAlign w:val="bottom"/>
            <w:hideMark/>
          </w:tcPr>
          <w:p w14:paraId="0B16ED0D" w14:textId="77777777" w:rsidR="00265584" w:rsidRDefault="00265584">
            <w:pPr>
              <w:rPr>
                <w:b/>
                <w:bCs/>
              </w:rPr>
            </w:pPr>
            <w:r>
              <w:rPr>
                <w:rFonts w:ascii="Calibri" w:hAnsi="Calibri" w:cs="Calibri"/>
                <w:color w:val="000000"/>
              </w:rPr>
              <w:t>6,182,685</w:t>
            </w:r>
          </w:p>
        </w:tc>
      </w:tr>
      <w:tr w:rsidR="00265584" w14:paraId="54025213"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13E977D6" w14:textId="77777777" w:rsidR="00265584" w:rsidRDefault="00265584">
            <w:pPr>
              <w:rPr>
                <w:b/>
                <w:bCs/>
              </w:rPr>
            </w:pPr>
            <w:r>
              <w:rPr>
                <w:b/>
                <w:bCs/>
              </w:rPr>
              <w:t>ACBS weighted</w:t>
            </w:r>
          </w:p>
        </w:tc>
        <w:tc>
          <w:tcPr>
            <w:tcW w:w="643" w:type="pct"/>
            <w:tcBorders>
              <w:top w:val="single" w:sz="4" w:space="0" w:color="auto"/>
              <w:left w:val="single" w:sz="4" w:space="0" w:color="auto"/>
              <w:bottom w:val="single" w:sz="4" w:space="0" w:color="auto"/>
              <w:right w:val="single" w:sz="4" w:space="0" w:color="auto"/>
            </w:tcBorders>
            <w:vAlign w:val="bottom"/>
          </w:tcPr>
          <w:p w14:paraId="7EA70AB4"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952A3E8"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2266F9B0"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38598D2"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17449FDC"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3EB58028" w14:textId="77777777" w:rsidR="00265584" w:rsidRDefault="00265584">
            <w:pPr>
              <w:rPr>
                <w:rFonts w:ascii="Calibri" w:hAnsi="Calibri" w:cs="Calibri"/>
                <w:color w:val="000000"/>
              </w:rPr>
            </w:pPr>
          </w:p>
        </w:tc>
      </w:tr>
      <w:tr w:rsidR="00265584" w14:paraId="42065C0F"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813910B" w14:textId="77777777" w:rsidR="00265584" w:rsidRDefault="00265584">
            <w:pPr>
              <w:rPr>
                <w:b/>
                <w:bCs/>
              </w:rPr>
            </w:pPr>
            <w:r>
              <w:rPr>
                <w:b/>
                <w:bCs/>
              </w:rPr>
              <w:t>Incident case</w:t>
            </w:r>
          </w:p>
        </w:tc>
        <w:tc>
          <w:tcPr>
            <w:tcW w:w="643" w:type="pct"/>
            <w:tcBorders>
              <w:top w:val="single" w:sz="4" w:space="0" w:color="auto"/>
              <w:left w:val="single" w:sz="4" w:space="0" w:color="auto"/>
              <w:bottom w:val="single" w:sz="4" w:space="0" w:color="auto"/>
              <w:right w:val="single" w:sz="4" w:space="0" w:color="auto"/>
            </w:tcBorders>
            <w:vAlign w:val="bottom"/>
            <w:hideMark/>
          </w:tcPr>
          <w:p w14:paraId="21B053A6" w14:textId="77777777" w:rsidR="00265584" w:rsidRDefault="00265584">
            <w:pPr>
              <w:rPr>
                <w:b/>
                <w:bCs/>
              </w:rPr>
            </w:pPr>
            <w:r>
              <w:rPr>
                <w:rFonts w:ascii="Calibri" w:hAnsi="Calibri" w:cs="Calibri"/>
                <w:color w:val="000000"/>
              </w:rPr>
              <w:t>404,27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5DC81" w14:textId="77777777" w:rsidR="00265584" w:rsidRDefault="00265584">
            <w:pPr>
              <w:rPr>
                <w:b/>
                <w:bCs/>
              </w:rPr>
            </w:pPr>
            <w:r>
              <w:rPr>
                <w:rFonts w:ascii="Calibri" w:hAnsi="Calibri" w:cs="Calibri"/>
                <w:color w:val="000000"/>
              </w:rPr>
              <w:t>312,917</w:t>
            </w:r>
          </w:p>
        </w:tc>
        <w:tc>
          <w:tcPr>
            <w:tcW w:w="643" w:type="pct"/>
            <w:tcBorders>
              <w:top w:val="single" w:sz="4" w:space="0" w:color="auto"/>
              <w:left w:val="single" w:sz="4" w:space="0" w:color="auto"/>
              <w:bottom w:val="single" w:sz="4" w:space="0" w:color="auto"/>
              <w:right w:val="single" w:sz="4" w:space="0" w:color="auto"/>
            </w:tcBorders>
            <w:vAlign w:val="bottom"/>
            <w:hideMark/>
          </w:tcPr>
          <w:p w14:paraId="1E68E222" w14:textId="77777777" w:rsidR="00265584" w:rsidRDefault="00265584">
            <w:pPr>
              <w:rPr>
                <w:b/>
                <w:bCs/>
              </w:rPr>
            </w:pPr>
            <w:r>
              <w:rPr>
                <w:rFonts w:ascii="Calibri" w:hAnsi="Calibri" w:cs="Calibri"/>
                <w:color w:val="000000"/>
              </w:rPr>
              <w:t>385,818</w:t>
            </w:r>
          </w:p>
        </w:tc>
        <w:tc>
          <w:tcPr>
            <w:tcW w:w="643" w:type="pct"/>
            <w:tcBorders>
              <w:top w:val="single" w:sz="4" w:space="0" w:color="auto"/>
              <w:left w:val="single" w:sz="4" w:space="0" w:color="auto"/>
              <w:bottom w:val="single" w:sz="4" w:space="0" w:color="auto"/>
              <w:right w:val="single" w:sz="4" w:space="0" w:color="auto"/>
            </w:tcBorders>
            <w:vAlign w:val="bottom"/>
            <w:hideMark/>
          </w:tcPr>
          <w:p w14:paraId="38B7FEB4" w14:textId="77777777" w:rsidR="00265584" w:rsidRDefault="00265584">
            <w:pPr>
              <w:rPr>
                <w:b/>
                <w:bCs/>
              </w:rPr>
            </w:pPr>
            <w:r>
              <w:rPr>
                <w:rFonts w:ascii="Calibri" w:hAnsi="Calibri" w:cs="Calibri"/>
                <w:color w:val="000000"/>
              </w:rPr>
              <w:t>297,5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5B31CC1" w14:textId="77777777" w:rsidR="00265584" w:rsidRDefault="00265584">
            <w:pPr>
              <w:rPr>
                <w:b/>
                <w:bCs/>
              </w:rPr>
            </w:pPr>
            <w:r>
              <w:rPr>
                <w:rFonts w:ascii="Calibri" w:hAnsi="Calibri" w:cs="Calibri"/>
                <w:color w:val="000000"/>
              </w:rPr>
              <w:t>319,74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362D807" w14:textId="77777777" w:rsidR="00265584" w:rsidRDefault="00265584">
            <w:pPr>
              <w:rPr>
                <w:b/>
                <w:bCs/>
              </w:rPr>
            </w:pPr>
            <w:r>
              <w:rPr>
                <w:rFonts w:ascii="Calibri" w:hAnsi="Calibri" w:cs="Calibri"/>
                <w:color w:val="000000"/>
              </w:rPr>
              <w:t>344,060</w:t>
            </w:r>
          </w:p>
        </w:tc>
      </w:tr>
      <w:tr w:rsidR="00265584" w14:paraId="7CCA4615"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9068B49" w14:textId="77777777" w:rsidR="00265584" w:rsidRDefault="00265584">
            <w:pPr>
              <w:rPr>
                <w:b/>
                <w:bCs/>
              </w:rPr>
            </w:pPr>
            <w:r>
              <w:rPr>
                <w:b/>
                <w:bCs/>
              </w:rPr>
              <w:t>At-risk</w:t>
            </w:r>
          </w:p>
        </w:tc>
        <w:tc>
          <w:tcPr>
            <w:tcW w:w="643" w:type="pct"/>
            <w:tcBorders>
              <w:top w:val="single" w:sz="4" w:space="0" w:color="auto"/>
              <w:left w:val="single" w:sz="4" w:space="0" w:color="auto"/>
              <w:bottom w:val="single" w:sz="4" w:space="0" w:color="auto"/>
              <w:right w:val="single" w:sz="4" w:space="0" w:color="auto"/>
            </w:tcBorders>
            <w:vAlign w:val="bottom"/>
            <w:hideMark/>
          </w:tcPr>
          <w:p w14:paraId="5B1A2F35" w14:textId="77777777" w:rsidR="00265584" w:rsidRDefault="00265584">
            <w:pPr>
              <w:rPr>
                <w:b/>
                <w:bCs/>
              </w:rPr>
            </w:pPr>
            <w:r>
              <w:rPr>
                <w:rFonts w:ascii="Calibri" w:hAnsi="Calibri" w:cs="Calibri"/>
                <w:color w:val="000000"/>
              </w:rPr>
              <w:t>30,825,589</w:t>
            </w:r>
          </w:p>
        </w:tc>
        <w:tc>
          <w:tcPr>
            <w:tcW w:w="643" w:type="pct"/>
            <w:tcBorders>
              <w:top w:val="single" w:sz="4" w:space="0" w:color="auto"/>
              <w:left w:val="single" w:sz="4" w:space="0" w:color="auto"/>
              <w:bottom w:val="single" w:sz="4" w:space="0" w:color="auto"/>
              <w:right w:val="single" w:sz="4" w:space="0" w:color="auto"/>
            </w:tcBorders>
            <w:vAlign w:val="bottom"/>
            <w:hideMark/>
          </w:tcPr>
          <w:p w14:paraId="1691ED3B" w14:textId="77777777" w:rsidR="00265584" w:rsidRDefault="00265584">
            <w:pPr>
              <w:rPr>
                <w:b/>
                <w:bCs/>
              </w:rPr>
            </w:pPr>
            <w:r>
              <w:rPr>
                <w:rFonts w:ascii="Calibri" w:hAnsi="Calibri" w:cs="Calibri"/>
                <w:color w:val="000000"/>
              </w:rPr>
              <w:t>36,050,557</w:t>
            </w:r>
          </w:p>
        </w:tc>
        <w:tc>
          <w:tcPr>
            <w:tcW w:w="643" w:type="pct"/>
            <w:tcBorders>
              <w:top w:val="single" w:sz="4" w:space="0" w:color="auto"/>
              <w:left w:val="single" w:sz="4" w:space="0" w:color="auto"/>
              <w:bottom w:val="single" w:sz="4" w:space="0" w:color="auto"/>
              <w:right w:val="single" w:sz="4" w:space="0" w:color="auto"/>
            </w:tcBorders>
            <w:vAlign w:val="bottom"/>
            <w:hideMark/>
          </w:tcPr>
          <w:p w14:paraId="7746B644" w14:textId="77777777" w:rsidR="00265584" w:rsidRDefault="00265584">
            <w:pPr>
              <w:rPr>
                <w:b/>
                <w:bCs/>
              </w:rPr>
            </w:pPr>
            <w:r>
              <w:rPr>
                <w:rFonts w:ascii="Calibri" w:hAnsi="Calibri" w:cs="Calibri"/>
                <w:color w:val="000000"/>
              </w:rPr>
              <w:t>26,491,25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ECB33A1" w14:textId="77777777" w:rsidR="00265584" w:rsidRDefault="00265584">
            <w:pPr>
              <w:rPr>
                <w:b/>
                <w:bCs/>
              </w:rPr>
            </w:pPr>
            <w:r>
              <w:rPr>
                <w:rFonts w:ascii="Calibri" w:hAnsi="Calibri" w:cs="Calibri"/>
                <w:color w:val="000000"/>
              </w:rPr>
              <w:t>25,942,0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89B1B" w14:textId="77777777" w:rsidR="00265584" w:rsidRDefault="00265584">
            <w:pPr>
              <w:rPr>
                <w:b/>
                <w:bCs/>
              </w:rPr>
            </w:pPr>
            <w:r>
              <w:rPr>
                <w:rFonts w:ascii="Calibri" w:hAnsi="Calibri" w:cs="Calibri"/>
                <w:color w:val="000000"/>
              </w:rPr>
              <w:t>22,900,8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7B318C7" w14:textId="77777777" w:rsidR="00265584" w:rsidRDefault="00265584">
            <w:pPr>
              <w:rPr>
                <w:b/>
                <w:bCs/>
              </w:rPr>
            </w:pPr>
            <w:r>
              <w:rPr>
                <w:rFonts w:ascii="Calibri" w:hAnsi="Calibri" w:cs="Calibri"/>
                <w:color w:val="000000"/>
              </w:rPr>
              <w:t>28,442,068</w:t>
            </w:r>
          </w:p>
        </w:tc>
      </w:tr>
      <w:tr w:rsidR="00265584" w14:paraId="35997BF1"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6EF91E1" w14:textId="0C9565C9" w:rsidR="00265584" w:rsidRDefault="00133BE4">
            <w:pPr>
              <w:rPr>
                <w:b/>
                <w:bCs/>
              </w:rPr>
            </w:pPr>
            <w:r>
              <w:rPr>
                <w:b/>
                <w:bCs/>
              </w:rPr>
              <w:t>Incidence rate</w:t>
            </w:r>
          </w:p>
        </w:tc>
        <w:tc>
          <w:tcPr>
            <w:tcW w:w="643" w:type="pct"/>
            <w:tcBorders>
              <w:top w:val="single" w:sz="4" w:space="0" w:color="auto"/>
              <w:left w:val="single" w:sz="4" w:space="0" w:color="auto"/>
              <w:bottom w:val="single" w:sz="4" w:space="0" w:color="auto"/>
              <w:right w:val="single" w:sz="4" w:space="0" w:color="auto"/>
            </w:tcBorders>
            <w:vAlign w:val="bottom"/>
            <w:hideMark/>
          </w:tcPr>
          <w:p w14:paraId="5FBC677D" w14:textId="77777777" w:rsidR="00265584" w:rsidRDefault="00265584">
            <w:pPr>
              <w:rPr>
                <w:b/>
                <w:bCs/>
              </w:rPr>
            </w:pPr>
            <w:r>
              <w:rPr>
                <w:rFonts w:ascii="Calibri" w:hAnsi="Calibri" w:cs="Calibri"/>
                <w:color w:val="000000"/>
              </w:rPr>
              <w:t>13.1</w:t>
            </w:r>
          </w:p>
        </w:tc>
        <w:tc>
          <w:tcPr>
            <w:tcW w:w="643" w:type="pct"/>
            <w:tcBorders>
              <w:top w:val="single" w:sz="4" w:space="0" w:color="auto"/>
              <w:left w:val="single" w:sz="4" w:space="0" w:color="auto"/>
              <w:bottom w:val="single" w:sz="4" w:space="0" w:color="auto"/>
              <w:right w:val="single" w:sz="4" w:space="0" w:color="auto"/>
            </w:tcBorders>
            <w:vAlign w:val="bottom"/>
            <w:hideMark/>
          </w:tcPr>
          <w:p w14:paraId="59DAFEE6" w14:textId="77777777" w:rsidR="00265584" w:rsidRDefault="00265584">
            <w:pPr>
              <w:rPr>
                <w:b/>
                <w:bCs/>
              </w:rPr>
            </w:pPr>
            <w:r>
              <w:rPr>
                <w:rFonts w:ascii="Calibri" w:hAnsi="Calibri" w:cs="Calibri"/>
                <w:color w:val="000000"/>
              </w:rPr>
              <w:t>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4171AB40" w14:textId="77777777" w:rsidR="00265584" w:rsidRDefault="00265584">
            <w:pPr>
              <w:rPr>
                <w:b/>
                <w:bCs/>
              </w:rPr>
            </w:pPr>
            <w:r>
              <w:rPr>
                <w:rFonts w:ascii="Calibri" w:hAnsi="Calibri" w:cs="Calibri"/>
                <w:color w:val="000000"/>
              </w:rPr>
              <w:t>1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C38D18" w14:textId="77777777" w:rsidR="00265584" w:rsidRDefault="00265584">
            <w:pPr>
              <w:rPr>
                <w:b/>
                <w:bCs/>
              </w:rPr>
            </w:pPr>
            <w:r>
              <w:rPr>
                <w:rFonts w:ascii="Calibri" w:hAnsi="Calibri" w:cs="Calibri"/>
                <w:color w:val="000000"/>
              </w:rPr>
              <w:t>11.5</w:t>
            </w:r>
          </w:p>
        </w:tc>
        <w:tc>
          <w:tcPr>
            <w:tcW w:w="643" w:type="pct"/>
            <w:tcBorders>
              <w:top w:val="single" w:sz="4" w:space="0" w:color="auto"/>
              <w:left w:val="single" w:sz="4" w:space="0" w:color="auto"/>
              <w:bottom w:val="single" w:sz="4" w:space="0" w:color="auto"/>
              <w:right w:val="single" w:sz="4" w:space="0" w:color="auto"/>
            </w:tcBorders>
            <w:vAlign w:val="bottom"/>
            <w:hideMark/>
          </w:tcPr>
          <w:p w14:paraId="29089934" w14:textId="77777777" w:rsidR="00265584" w:rsidRDefault="00265584">
            <w:pPr>
              <w:rPr>
                <w:b/>
                <w:bCs/>
              </w:rPr>
            </w:pPr>
            <w:r>
              <w:rPr>
                <w:rFonts w:ascii="Calibri" w:hAnsi="Calibri" w:cs="Calibri"/>
                <w:color w:val="000000"/>
              </w:rPr>
              <w:t>14.0</w:t>
            </w:r>
          </w:p>
        </w:tc>
        <w:tc>
          <w:tcPr>
            <w:tcW w:w="643" w:type="pct"/>
            <w:tcBorders>
              <w:top w:val="single" w:sz="4" w:space="0" w:color="auto"/>
              <w:left w:val="single" w:sz="4" w:space="0" w:color="auto"/>
              <w:bottom w:val="single" w:sz="4" w:space="0" w:color="auto"/>
              <w:right w:val="single" w:sz="4" w:space="0" w:color="auto"/>
            </w:tcBorders>
            <w:vAlign w:val="bottom"/>
            <w:hideMark/>
          </w:tcPr>
          <w:p w14:paraId="49EA1E4E" w14:textId="77777777" w:rsidR="00265584" w:rsidRDefault="00265584">
            <w:pPr>
              <w:rPr>
                <w:b/>
                <w:bCs/>
              </w:rPr>
            </w:pPr>
            <w:r>
              <w:rPr>
                <w:rFonts w:ascii="Calibri" w:hAnsi="Calibri" w:cs="Calibri"/>
                <w:color w:val="000000"/>
              </w:rPr>
              <w:t>12.1</w:t>
            </w:r>
          </w:p>
        </w:tc>
      </w:tr>
      <w:tr w:rsidR="00265584" w14:paraId="7DCE36FB"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348BB7" w14:textId="06538949" w:rsidR="00265584" w:rsidRDefault="00133BE4">
            <w:pPr>
              <w:rPr>
                <w:b/>
                <w:bCs/>
              </w:rPr>
            </w:pPr>
            <w:r>
              <w:rPr>
                <w:b/>
                <w:bCs/>
              </w:rPr>
              <w:t>Prevalence rate</w:t>
            </w:r>
          </w:p>
        </w:tc>
        <w:tc>
          <w:tcPr>
            <w:tcW w:w="643" w:type="pct"/>
            <w:tcBorders>
              <w:top w:val="single" w:sz="4" w:space="0" w:color="auto"/>
              <w:left w:val="single" w:sz="4" w:space="0" w:color="auto"/>
              <w:bottom w:val="single" w:sz="4" w:space="0" w:color="auto"/>
              <w:right w:val="single" w:sz="4" w:space="0" w:color="auto"/>
            </w:tcBorders>
            <w:vAlign w:val="bottom"/>
            <w:hideMark/>
          </w:tcPr>
          <w:p w14:paraId="66E0CA0A" w14:textId="77777777" w:rsidR="00265584" w:rsidRDefault="00265584">
            <w:pPr>
              <w:rPr>
                <w:b/>
                <w:bCs/>
              </w:rPr>
            </w:pPr>
            <w:r>
              <w:rPr>
                <w:rFonts w:ascii="Calibri" w:hAnsi="Calibri" w:cs="Calibri"/>
                <w:color w:val="000000"/>
              </w:rPr>
              <w:t>12.8</w:t>
            </w:r>
          </w:p>
        </w:tc>
        <w:tc>
          <w:tcPr>
            <w:tcW w:w="643" w:type="pct"/>
            <w:tcBorders>
              <w:top w:val="single" w:sz="4" w:space="0" w:color="auto"/>
              <w:left w:val="single" w:sz="4" w:space="0" w:color="auto"/>
              <w:bottom w:val="single" w:sz="4" w:space="0" w:color="auto"/>
              <w:right w:val="single" w:sz="4" w:space="0" w:color="auto"/>
            </w:tcBorders>
            <w:vAlign w:val="bottom"/>
            <w:hideMark/>
          </w:tcPr>
          <w:p w14:paraId="58B3C450"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037F135F" w14:textId="77777777" w:rsidR="00265584" w:rsidRDefault="00265584">
            <w:pPr>
              <w:rPr>
                <w:b/>
                <w:bCs/>
              </w:rPr>
            </w:pPr>
            <w:r>
              <w:rPr>
                <w:rFonts w:ascii="Calibri" w:hAnsi="Calibri" w:cs="Calibri"/>
                <w:color w:val="000000"/>
              </w:rPr>
              <w:t>13.5</w:t>
            </w:r>
          </w:p>
        </w:tc>
        <w:tc>
          <w:tcPr>
            <w:tcW w:w="643" w:type="pct"/>
            <w:tcBorders>
              <w:top w:val="single" w:sz="4" w:space="0" w:color="auto"/>
              <w:left w:val="single" w:sz="4" w:space="0" w:color="auto"/>
              <w:bottom w:val="single" w:sz="4" w:space="0" w:color="auto"/>
              <w:right w:val="single" w:sz="4" w:space="0" w:color="auto"/>
            </w:tcBorders>
            <w:vAlign w:val="bottom"/>
            <w:hideMark/>
          </w:tcPr>
          <w:p w14:paraId="3D16E2FA"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320E64E4" w14:textId="77777777" w:rsidR="00265584" w:rsidRDefault="00265584">
            <w:pPr>
              <w:rPr>
                <w:b/>
                <w:bCs/>
              </w:rPr>
            </w:pPr>
            <w:r>
              <w:rPr>
                <w:rFonts w:ascii="Calibri" w:hAnsi="Calibri" w:cs="Calibri"/>
                <w:color w:val="000000"/>
              </w:rPr>
              <w:t>12.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D415106" w14:textId="77777777" w:rsidR="00265584" w:rsidRDefault="00265584">
            <w:pPr>
              <w:rPr>
                <w:b/>
                <w:bCs/>
              </w:rPr>
            </w:pPr>
            <w:r>
              <w:rPr>
                <w:rFonts w:ascii="Calibri" w:hAnsi="Calibri" w:cs="Calibri"/>
                <w:color w:val="000000"/>
              </w:rPr>
              <w:t>13.1</w:t>
            </w:r>
          </w:p>
        </w:tc>
      </w:tr>
    </w:tbl>
    <w:p w14:paraId="6B203949" w14:textId="77777777" w:rsidR="00265584" w:rsidRDefault="00265584" w:rsidP="00265584">
      <w:pPr>
        <w:rPr>
          <w:b/>
          <w:bCs/>
        </w:rPr>
      </w:pPr>
    </w:p>
    <w:p w14:paraId="4E429A55" w14:textId="327A300F" w:rsidR="00265584" w:rsidDel="00D34400" w:rsidRDefault="005D6775" w:rsidP="00077D15">
      <w:pPr>
        <w:pStyle w:val="ListParagraph"/>
        <w:numPr>
          <w:ilvl w:val="0"/>
          <w:numId w:val="15"/>
        </w:numPr>
        <w:spacing w:line="256" w:lineRule="auto"/>
        <w:rPr>
          <w:del w:id="1142" w:author="Alotaibi, Raed" w:date="2019-05-21T11:41:00Z"/>
          <w:b/>
          <w:bCs/>
        </w:rPr>
      </w:pPr>
      <w:del w:id="1143" w:author="Alotaibi, Raed" w:date="2019-05-21T11:41:00Z">
        <w:r w:rsidDel="00D34400">
          <w:rPr>
            <w:b/>
            <w:bCs/>
          </w:rPr>
          <w:delText xml:space="preserve">Table 11: </w:delText>
        </w:r>
        <w:r w:rsidR="00265584" w:rsidDel="00D34400">
          <w:rPr>
            <w:b/>
            <w:bCs/>
          </w:rPr>
          <w:delText>Childhood asthma survey summary by state (Total of 2006-2010)</w:delText>
        </w:r>
      </w:del>
    </w:p>
    <w:p w14:paraId="78F9439A" w14:textId="17EA712D" w:rsidR="00D34400" w:rsidRDefault="00D34400">
      <w:pPr>
        <w:pStyle w:val="Caption"/>
        <w:keepNext/>
        <w:rPr>
          <w:ins w:id="1144" w:author="Alotaibi, Raed" w:date="2019-05-21T11:40:00Z"/>
        </w:rPr>
        <w:pPrChange w:id="1145" w:author="Alotaibi, Raed" w:date="2019-05-21T11:40:00Z">
          <w:pPr/>
        </w:pPrChange>
      </w:pPr>
      <w:bookmarkStart w:id="1146" w:name="_Ref9331388"/>
      <w:ins w:id="1147" w:author="Alotaibi, Raed" w:date="2019-05-21T11:40:00Z">
        <w:r>
          <w:t xml:space="preserve">Table </w:t>
        </w:r>
        <w:r>
          <w:fldChar w:fldCharType="begin"/>
        </w:r>
        <w:r>
          <w:instrText xml:space="preserve"> SEQ Table \* ARABIC </w:instrText>
        </w:r>
      </w:ins>
      <w:r>
        <w:fldChar w:fldCharType="separate"/>
      </w:r>
      <w:ins w:id="1148" w:author="Alotaibi, Raed" w:date="2019-05-21T11:41:00Z">
        <w:r>
          <w:rPr>
            <w:noProof/>
          </w:rPr>
          <w:t>11</w:t>
        </w:r>
      </w:ins>
      <w:ins w:id="1149" w:author="Alotaibi, Raed" w:date="2019-05-21T11:40:00Z">
        <w:r>
          <w:fldChar w:fldCharType="end"/>
        </w:r>
        <w:bookmarkEnd w:id="1146"/>
        <w:r>
          <w:t>: Childhood asthma survey summary by state (Total of 2006-2010)</w:t>
        </w:r>
      </w:ins>
    </w:p>
    <w:tbl>
      <w:tblPr>
        <w:tblStyle w:val="TableGrid"/>
        <w:tblW w:w="5000" w:type="pct"/>
        <w:tblLook w:val="04A0" w:firstRow="1" w:lastRow="0" w:firstColumn="1" w:lastColumn="0" w:noHBand="0" w:noVBand="1"/>
        <w:tblPrChange w:id="1150" w:author="Alotaibi, Raed" w:date="2019-05-21T11:40:00Z">
          <w:tblPr>
            <w:tblStyle w:val="TableGrid"/>
            <w:tblW w:w="5000" w:type="pct"/>
            <w:tblLook w:val="04A0" w:firstRow="1" w:lastRow="0" w:firstColumn="1" w:lastColumn="0" w:noHBand="0" w:noVBand="1"/>
          </w:tblPr>
        </w:tblPrChange>
      </w:tblPr>
      <w:tblGrid>
        <w:gridCol w:w="2036"/>
        <w:gridCol w:w="1481"/>
        <w:gridCol w:w="1345"/>
        <w:gridCol w:w="1023"/>
        <w:gridCol w:w="1412"/>
        <w:gridCol w:w="1015"/>
        <w:gridCol w:w="1038"/>
        <w:tblGridChange w:id="1151">
          <w:tblGrid>
            <w:gridCol w:w="2037"/>
            <w:gridCol w:w="1481"/>
            <w:gridCol w:w="1345"/>
            <w:gridCol w:w="1023"/>
            <w:gridCol w:w="1411"/>
            <w:gridCol w:w="1016"/>
            <w:gridCol w:w="1037"/>
          </w:tblGrid>
        </w:tblGridChange>
      </w:tblGrid>
      <w:tr w:rsidR="00265584" w14:paraId="4ACDD73D" w14:textId="77777777" w:rsidTr="00D34400">
        <w:trPr>
          <w:trHeight w:val="288"/>
          <w:trPrChange w:id="115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15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C278F9C" w14:textId="77777777" w:rsidR="00265584" w:rsidRDefault="00265584">
            <w:pPr>
              <w:jc w:val="center"/>
              <w:rPr>
                <w:b/>
                <w:bCs/>
              </w:rPr>
            </w:pPr>
            <w:r>
              <w:rPr>
                <w:b/>
                <w:bCs/>
              </w:rPr>
              <w:t>State</w:t>
            </w:r>
          </w:p>
        </w:tc>
        <w:tc>
          <w:tcPr>
            <w:tcW w:w="792" w:type="pct"/>
            <w:tcBorders>
              <w:top w:val="single" w:sz="4" w:space="0" w:color="auto"/>
              <w:left w:val="single" w:sz="4" w:space="0" w:color="auto"/>
              <w:bottom w:val="single" w:sz="4" w:space="0" w:color="auto"/>
              <w:right w:val="single" w:sz="4" w:space="0" w:color="auto"/>
            </w:tcBorders>
            <w:noWrap/>
            <w:hideMark/>
            <w:tcPrChange w:id="1154" w:author="Alotaibi, Raed" w:date="2019-05-21T11:40:00Z">
              <w:tcPr>
                <w:tcW w:w="792" w:type="pct"/>
                <w:tcBorders>
                  <w:top w:val="single" w:sz="4" w:space="0" w:color="auto"/>
                  <w:left w:val="single" w:sz="4" w:space="0" w:color="auto"/>
                  <w:bottom w:val="single" w:sz="4" w:space="0" w:color="auto"/>
                  <w:right w:val="single" w:sz="4" w:space="0" w:color="auto"/>
                </w:tcBorders>
                <w:noWrap/>
                <w:hideMark/>
              </w:tcPr>
            </w:tcPrChange>
          </w:tcPr>
          <w:p w14:paraId="44BD409E" w14:textId="77777777" w:rsidR="00265584" w:rsidRDefault="00265584">
            <w:pPr>
              <w:jc w:val="center"/>
            </w:pPr>
            <w:r>
              <w:rPr>
                <w:b/>
                <w:bCs/>
              </w:rPr>
              <w:t>BRFSS sample</w:t>
            </w:r>
          </w:p>
        </w:tc>
        <w:tc>
          <w:tcPr>
            <w:tcW w:w="719" w:type="pct"/>
            <w:tcBorders>
              <w:top w:val="single" w:sz="4" w:space="0" w:color="auto"/>
              <w:left w:val="single" w:sz="4" w:space="0" w:color="auto"/>
              <w:bottom w:val="single" w:sz="4" w:space="0" w:color="auto"/>
              <w:right w:val="single" w:sz="4" w:space="0" w:color="auto"/>
            </w:tcBorders>
            <w:noWrap/>
            <w:hideMark/>
            <w:tcPrChange w:id="1155" w:author="Alotaibi, Raed" w:date="2019-05-21T11:40:00Z">
              <w:tcPr>
                <w:tcW w:w="719" w:type="pct"/>
                <w:tcBorders>
                  <w:top w:val="single" w:sz="4" w:space="0" w:color="auto"/>
                  <w:left w:val="single" w:sz="4" w:space="0" w:color="auto"/>
                  <w:bottom w:val="single" w:sz="4" w:space="0" w:color="auto"/>
                  <w:right w:val="single" w:sz="4" w:space="0" w:color="auto"/>
                </w:tcBorders>
                <w:noWrap/>
                <w:hideMark/>
              </w:tcPr>
            </w:tcPrChange>
          </w:tcPr>
          <w:p w14:paraId="2B64CB6F" w14:textId="77777777" w:rsidR="00265584" w:rsidRDefault="00265584">
            <w:pPr>
              <w:jc w:val="center"/>
            </w:pPr>
            <w:r>
              <w:rPr>
                <w:b/>
                <w:bCs/>
              </w:rPr>
              <w:t>Ever asthma</w:t>
            </w:r>
          </w:p>
        </w:tc>
        <w:tc>
          <w:tcPr>
            <w:tcW w:w="547" w:type="pct"/>
            <w:tcBorders>
              <w:top w:val="single" w:sz="4" w:space="0" w:color="auto"/>
              <w:left w:val="single" w:sz="4" w:space="0" w:color="auto"/>
              <w:bottom w:val="single" w:sz="4" w:space="0" w:color="auto"/>
              <w:right w:val="single" w:sz="4" w:space="0" w:color="auto"/>
            </w:tcBorders>
            <w:hideMark/>
            <w:tcPrChange w:id="115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4DD3997" w14:textId="77777777" w:rsidR="00265584" w:rsidRDefault="00265584">
            <w:pPr>
              <w:jc w:val="center"/>
              <w:rPr>
                <w:b/>
                <w:bCs/>
              </w:rPr>
            </w:pPr>
            <w:r>
              <w:rPr>
                <w:b/>
                <w:bCs/>
              </w:rPr>
              <w:t>ACBS Sample</w:t>
            </w:r>
          </w:p>
        </w:tc>
        <w:tc>
          <w:tcPr>
            <w:tcW w:w="755" w:type="pct"/>
            <w:tcBorders>
              <w:top w:val="single" w:sz="4" w:space="0" w:color="auto"/>
              <w:left w:val="single" w:sz="4" w:space="0" w:color="auto"/>
              <w:bottom w:val="single" w:sz="4" w:space="0" w:color="auto"/>
              <w:right w:val="single" w:sz="4" w:space="0" w:color="auto"/>
            </w:tcBorders>
            <w:noWrap/>
            <w:hideMark/>
            <w:tcPrChange w:id="1157" w:author="Alotaibi, Raed" w:date="2019-05-21T11:40:00Z">
              <w:tcPr>
                <w:tcW w:w="755" w:type="pct"/>
                <w:tcBorders>
                  <w:top w:val="single" w:sz="4" w:space="0" w:color="auto"/>
                  <w:left w:val="single" w:sz="4" w:space="0" w:color="auto"/>
                  <w:bottom w:val="single" w:sz="4" w:space="0" w:color="auto"/>
                  <w:right w:val="single" w:sz="4" w:space="0" w:color="auto"/>
                </w:tcBorders>
                <w:noWrap/>
                <w:hideMark/>
              </w:tcPr>
            </w:tcPrChange>
          </w:tcPr>
          <w:p w14:paraId="45F72EA5" w14:textId="77777777" w:rsidR="00265584" w:rsidRDefault="00265584">
            <w:pPr>
              <w:jc w:val="center"/>
            </w:pPr>
            <w:r>
              <w:rPr>
                <w:b/>
                <w:bCs/>
              </w:rPr>
              <w:t>Incident case</w:t>
            </w:r>
          </w:p>
        </w:tc>
        <w:tc>
          <w:tcPr>
            <w:tcW w:w="543" w:type="pct"/>
            <w:tcBorders>
              <w:top w:val="single" w:sz="4" w:space="0" w:color="auto"/>
              <w:left w:val="single" w:sz="4" w:space="0" w:color="auto"/>
              <w:bottom w:val="single" w:sz="4" w:space="0" w:color="auto"/>
              <w:right w:val="single" w:sz="4" w:space="0" w:color="auto"/>
            </w:tcBorders>
            <w:noWrap/>
            <w:hideMark/>
            <w:tcPrChange w:id="1158" w:author="Alotaibi, Raed" w:date="2019-05-21T11:40:00Z">
              <w:tcPr>
                <w:tcW w:w="547" w:type="pct"/>
                <w:tcBorders>
                  <w:top w:val="single" w:sz="4" w:space="0" w:color="auto"/>
                  <w:left w:val="single" w:sz="4" w:space="0" w:color="auto"/>
                  <w:bottom w:val="single" w:sz="4" w:space="0" w:color="auto"/>
                  <w:right w:val="single" w:sz="4" w:space="0" w:color="auto"/>
                </w:tcBorders>
                <w:noWrap/>
                <w:hideMark/>
              </w:tcPr>
            </w:tcPrChange>
          </w:tcPr>
          <w:p w14:paraId="36C55326" w14:textId="77777777" w:rsidR="00265584" w:rsidRDefault="00265584">
            <w:pPr>
              <w:jc w:val="center"/>
            </w:pPr>
            <w:r>
              <w:rPr>
                <w:b/>
                <w:bCs/>
              </w:rPr>
              <w:t>At-risk</w:t>
            </w:r>
          </w:p>
        </w:tc>
        <w:tc>
          <w:tcPr>
            <w:tcW w:w="555" w:type="pct"/>
            <w:tcBorders>
              <w:top w:val="single" w:sz="4" w:space="0" w:color="auto"/>
              <w:left w:val="single" w:sz="4" w:space="0" w:color="auto"/>
              <w:bottom w:val="single" w:sz="4" w:space="0" w:color="auto"/>
              <w:right w:val="single" w:sz="4" w:space="0" w:color="auto"/>
            </w:tcBorders>
            <w:hideMark/>
            <w:tcPrChange w:id="1159" w:author="Alotaibi, Raed" w:date="2019-05-21T11:40:00Z">
              <w:tcPr>
                <w:tcW w:w="547" w:type="pct"/>
                <w:tcBorders>
                  <w:top w:val="single" w:sz="4" w:space="0" w:color="auto"/>
                  <w:left w:val="single" w:sz="4" w:space="0" w:color="auto"/>
                  <w:bottom w:val="single" w:sz="4" w:space="0" w:color="auto"/>
                  <w:right w:val="single" w:sz="4" w:space="0" w:color="auto"/>
                </w:tcBorders>
                <w:hideMark/>
              </w:tcPr>
            </w:tcPrChange>
          </w:tcPr>
          <w:p w14:paraId="4B139F29" w14:textId="77777777" w:rsidR="00265584" w:rsidRDefault="00265584">
            <w:pPr>
              <w:jc w:val="center"/>
              <w:rPr>
                <w:b/>
                <w:bCs/>
              </w:rPr>
            </w:pPr>
            <w:r>
              <w:rPr>
                <w:b/>
                <w:bCs/>
              </w:rPr>
              <w:t>Years available</w:t>
            </w:r>
          </w:p>
        </w:tc>
      </w:tr>
      <w:tr w:rsidR="00265584" w14:paraId="0369DBA4" w14:textId="77777777" w:rsidTr="00D34400">
        <w:trPr>
          <w:trHeight w:val="288"/>
          <w:trPrChange w:id="116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16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5C715DA" w14:textId="77777777" w:rsidR="00265584" w:rsidRDefault="00265584">
            <w:r>
              <w:t>Arizon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16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19E2C1A" w14:textId="77777777" w:rsidR="00265584" w:rsidRDefault="00265584">
            <w:r>
              <w:rPr>
                <w:rFonts w:ascii="Calibri" w:hAnsi="Calibri" w:cs="Calibri"/>
                <w:color w:val="000000"/>
              </w:rPr>
              <w:t>5,535</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16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C0ECE77" w14:textId="77777777" w:rsidR="00265584" w:rsidRDefault="00265584">
            <w:r>
              <w:rPr>
                <w:rFonts w:ascii="Calibri" w:hAnsi="Calibri" w:cs="Calibri"/>
                <w:color w:val="000000"/>
              </w:rPr>
              <w:t>699</w:t>
            </w:r>
          </w:p>
        </w:tc>
        <w:tc>
          <w:tcPr>
            <w:tcW w:w="547" w:type="pct"/>
            <w:tcBorders>
              <w:top w:val="single" w:sz="4" w:space="0" w:color="auto"/>
              <w:left w:val="single" w:sz="4" w:space="0" w:color="auto"/>
              <w:bottom w:val="single" w:sz="4" w:space="0" w:color="auto"/>
              <w:right w:val="single" w:sz="4" w:space="0" w:color="auto"/>
            </w:tcBorders>
            <w:hideMark/>
            <w:tcPrChange w:id="116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F139016" w14:textId="77777777" w:rsidR="00265584" w:rsidRDefault="00265584">
            <w:pPr>
              <w:rPr>
                <w:rFonts w:ascii="Calibri" w:hAnsi="Calibri" w:cs="Calibri"/>
                <w:color w:val="000000"/>
              </w:rPr>
            </w:pPr>
            <w:r>
              <w:t>103</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16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C8B6233" w14:textId="77777777" w:rsidR="00265584" w:rsidRDefault="00265584">
            <w:r>
              <w:rPr>
                <w:rFonts w:ascii="Calibri" w:hAnsi="Calibri" w:cs="Calibri"/>
                <w:color w:val="000000"/>
              </w:rPr>
              <w:t>1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16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A431FF0" w14:textId="77777777" w:rsidR="00265584" w:rsidRDefault="00265584">
            <w:r>
              <w:rPr>
                <w:rFonts w:ascii="Calibri" w:hAnsi="Calibri" w:cs="Calibri"/>
                <w:color w:val="000000"/>
              </w:rPr>
              <w:t>4,846</w:t>
            </w:r>
          </w:p>
        </w:tc>
        <w:tc>
          <w:tcPr>
            <w:tcW w:w="555" w:type="pct"/>
            <w:tcBorders>
              <w:top w:val="single" w:sz="4" w:space="0" w:color="auto"/>
              <w:left w:val="single" w:sz="4" w:space="0" w:color="auto"/>
              <w:bottom w:val="single" w:sz="4" w:space="0" w:color="auto"/>
              <w:right w:val="single" w:sz="4" w:space="0" w:color="auto"/>
            </w:tcBorders>
            <w:tcPrChange w:id="116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C2CF2C3" w14:textId="77777777" w:rsidR="00265584" w:rsidRDefault="00265584">
            <w:pPr>
              <w:rPr>
                <w:rFonts w:ascii="Calibri" w:hAnsi="Calibri" w:cs="Calibri"/>
                <w:color w:val="000000"/>
              </w:rPr>
            </w:pPr>
          </w:p>
        </w:tc>
      </w:tr>
      <w:tr w:rsidR="00265584" w14:paraId="79F4416A" w14:textId="77777777" w:rsidTr="00D34400">
        <w:trPr>
          <w:trHeight w:val="288"/>
          <w:trPrChange w:id="116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16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F1BC9EB" w14:textId="77777777" w:rsidR="00265584" w:rsidRDefault="00265584">
            <w:r>
              <w:t>Californi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17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81DFDB6" w14:textId="77777777" w:rsidR="00265584" w:rsidRDefault="00265584">
            <w:r>
              <w:rPr>
                <w:rFonts w:ascii="Calibri" w:hAnsi="Calibri" w:cs="Calibri"/>
                <w:color w:val="000000"/>
              </w:rPr>
              <w:t>11,801</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17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719AF193" w14:textId="77777777" w:rsidR="00265584" w:rsidRDefault="00265584">
            <w:r>
              <w:rPr>
                <w:rFonts w:ascii="Calibri" w:hAnsi="Calibri" w:cs="Calibri"/>
                <w:color w:val="000000"/>
              </w:rPr>
              <w:t>1,543</w:t>
            </w:r>
          </w:p>
        </w:tc>
        <w:tc>
          <w:tcPr>
            <w:tcW w:w="547" w:type="pct"/>
            <w:tcBorders>
              <w:top w:val="single" w:sz="4" w:space="0" w:color="auto"/>
              <w:left w:val="single" w:sz="4" w:space="0" w:color="auto"/>
              <w:bottom w:val="single" w:sz="4" w:space="0" w:color="auto"/>
              <w:right w:val="single" w:sz="4" w:space="0" w:color="auto"/>
            </w:tcBorders>
            <w:hideMark/>
            <w:tcPrChange w:id="117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0329906" w14:textId="77777777" w:rsidR="00265584" w:rsidRDefault="00265584">
            <w:pPr>
              <w:rPr>
                <w:rFonts w:ascii="Calibri" w:hAnsi="Calibri" w:cs="Calibri"/>
                <w:color w:val="000000"/>
              </w:rPr>
            </w:pPr>
            <w:r>
              <w:t>172</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17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0256881" w14:textId="77777777" w:rsidR="00265584" w:rsidRDefault="00265584">
            <w:r>
              <w:rPr>
                <w:rFonts w:ascii="Calibri" w:hAnsi="Calibri" w:cs="Calibri"/>
                <w:color w:val="000000"/>
              </w:rPr>
              <w:t>1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17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626D0DE" w14:textId="77777777" w:rsidR="00265584" w:rsidRDefault="00265584">
            <w:r>
              <w:rPr>
                <w:rFonts w:ascii="Calibri" w:hAnsi="Calibri" w:cs="Calibri"/>
                <w:color w:val="000000"/>
              </w:rPr>
              <w:t>10,271</w:t>
            </w:r>
          </w:p>
        </w:tc>
        <w:tc>
          <w:tcPr>
            <w:tcW w:w="555" w:type="pct"/>
            <w:tcBorders>
              <w:top w:val="single" w:sz="4" w:space="0" w:color="auto"/>
              <w:left w:val="single" w:sz="4" w:space="0" w:color="auto"/>
              <w:bottom w:val="single" w:sz="4" w:space="0" w:color="auto"/>
              <w:right w:val="single" w:sz="4" w:space="0" w:color="auto"/>
            </w:tcBorders>
            <w:tcPrChange w:id="117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A278A60" w14:textId="77777777" w:rsidR="00265584" w:rsidRDefault="00265584">
            <w:pPr>
              <w:rPr>
                <w:rFonts w:ascii="Calibri" w:hAnsi="Calibri" w:cs="Calibri"/>
                <w:color w:val="000000"/>
              </w:rPr>
            </w:pPr>
          </w:p>
        </w:tc>
      </w:tr>
      <w:tr w:rsidR="00265584" w14:paraId="2C758E38" w14:textId="77777777" w:rsidTr="00D34400">
        <w:trPr>
          <w:trHeight w:val="288"/>
          <w:trPrChange w:id="117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17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A7E76B8" w14:textId="77777777" w:rsidR="00265584" w:rsidRDefault="00265584">
            <w:r>
              <w:t>Connecticut</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17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09D4A62" w14:textId="77777777" w:rsidR="00265584" w:rsidRDefault="00265584">
            <w:r>
              <w:rPr>
                <w:rFonts w:ascii="Calibri" w:hAnsi="Calibri" w:cs="Calibri"/>
                <w:color w:val="000000"/>
              </w:rPr>
              <w:t>7,112</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17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D3B6DC4" w14:textId="77777777" w:rsidR="00265584" w:rsidRDefault="00265584">
            <w:r>
              <w:rPr>
                <w:rFonts w:ascii="Calibri" w:hAnsi="Calibri" w:cs="Calibri"/>
                <w:color w:val="000000"/>
              </w:rPr>
              <w:t>1,132</w:t>
            </w:r>
          </w:p>
        </w:tc>
        <w:tc>
          <w:tcPr>
            <w:tcW w:w="547" w:type="pct"/>
            <w:tcBorders>
              <w:top w:val="single" w:sz="4" w:space="0" w:color="auto"/>
              <w:left w:val="single" w:sz="4" w:space="0" w:color="auto"/>
              <w:bottom w:val="single" w:sz="4" w:space="0" w:color="auto"/>
              <w:right w:val="single" w:sz="4" w:space="0" w:color="auto"/>
            </w:tcBorders>
            <w:hideMark/>
            <w:tcPrChange w:id="118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BEEBBB7" w14:textId="77777777" w:rsidR="00265584" w:rsidRDefault="00265584">
            <w:pPr>
              <w:rPr>
                <w:rFonts w:ascii="Calibri" w:hAnsi="Calibri" w:cs="Calibri"/>
                <w:color w:val="000000"/>
              </w:rPr>
            </w:pPr>
            <w:r>
              <w:t>54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18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0A42836" w14:textId="77777777" w:rsidR="00265584" w:rsidRDefault="00265584">
            <w:r>
              <w:rPr>
                <w:rFonts w:ascii="Calibri" w:hAnsi="Calibri" w:cs="Calibri"/>
                <w:color w:val="000000"/>
              </w:rPr>
              <w:t>47</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18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4A75318" w14:textId="77777777" w:rsidR="00265584" w:rsidRDefault="00265584">
            <w:r>
              <w:rPr>
                <w:rFonts w:ascii="Calibri" w:hAnsi="Calibri" w:cs="Calibri"/>
                <w:color w:val="000000"/>
              </w:rPr>
              <w:t>6,027</w:t>
            </w:r>
          </w:p>
        </w:tc>
        <w:tc>
          <w:tcPr>
            <w:tcW w:w="555" w:type="pct"/>
            <w:tcBorders>
              <w:top w:val="single" w:sz="4" w:space="0" w:color="auto"/>
              <w:left w:val="single" w:sz="4" w:space="0" w:color="auto"/>
              <w:bottom w:val="single" w:sz="4" w:space="0" w:color="auto"/>
              <w:right w:val="single" w:sz="4" w:space="0" w:color="auto"/>
            </w:tcBorders>
            <w:tcPrChange w:id="118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22B9165" w14:textId="77777777" w:rsidR="00265584" w:rsidRDefault="00265584">
            <w:pPr>
              <w:rPr>
                <w:rFonts w:ascii="Calibri" w:hAnsi="Calibri" w:cs="Calibri"/>
                <w:color w:val="000000"/>
              </w:rPr>
            </w:pPr>
          </w:p>
        </w:tc>
      </w:tr>
      <w:tr w:rsidR="00265584" w14:paraId="5FC785F6" w14:textId="77777777" w:rsidTr="00D34400">
        <w:trPr>
          <w:trHeight w:val="288"/>
          <w:trPrChange w:id="118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18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34DDD738" w14:textId="77777777" w:rsidR="00265584" w:rsidRDefault="00265584">
            <w:r>
              <w:t>D.C.</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18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D964B82" w14:textId="77777777" w:rsidR="00265584" w:rsidRDefault="00265584">
            <w:r>
              <w:rPr>
                <w:rFonts w:ascii="Calibri" w:hAnsi="Calibri" w:cs="Calibri"/>
                <w:color w:val="000000"/>
              </w:rPr>
              <w:t>4,101</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18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9DB9959" w14:textId="77777777" w:rsidR="00265584" w:rsidRDefault="00265584">
            <w:r>
              <w:rPr>
                <w:rFonts w:ascii="Calibri" w:hAnsi="Calibri" w:cs="Calibri"/>
                <w:color w:val="000000"/>
              </w:rPr>
              <w:t>685</w:t>
            </w:r>
          </w:p>
        </w:tc>
        <w:tc>
          <w:tcPr>
            <w:tcW w:w="547" w:type="pct"/>
            <w:tcBorders>
              <w:top w:val="single" w:sz="4" w:space="0" w:color="auto"/>
              <w:left w:val="single" w:sz="4" w:space="0" w:color="auto"/>
              <w:bottom w:val="single" w:sz="4" w:space="0" w:color="auto"/>
              <w:right w:val="single" w:sz="4" w:space="0" w:color="auto"/>
            </w:tcBorders>
            <w:hideMark/>
            <w:tcPrChange w:id="118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896C8B2" w14:textId="77777777" w:rsidR="00265584" w:rsidRDefault="00265584">
            <w:pPr>
              <w:rPr>
                <w:rFonts w:ascii="Calibri" w:hAnsi="Calibri" w:cs="Calibri"/>
                <w:color w:val="000000"/>
              </w:rPr>
            </w:pPr>
            <w:r>
              <w:t>6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18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B9E1495" w14:textId="77777777" w:rsidR="00265584" w:rsidRDefault="00265584">
            <w:r>
              <w:rPr>
                <w:rFonts w:ascii="Calibri" w:hAnsi="Calibri" w:cs="Calibri"/>
                <w:color w:val="000000"/>
              </w:rPr>
              <w:t>6</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19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A884949" w14:textId="77777777" w:rsidR="00265584" w:rsidRDefault="00265584">
            <w:r>
              <w:rPr>
                <w:rFonts w:ascii="Calibri" w:hAnsi="Calibri" w:cs="Calibri"/>
                <w:color w:val="000000"/>
              </w:rPr>
              <w:t>3,422</w:t>
            </w:r>
          </w:p>
        </w:tc>
        <w:tc>
          <w:tcPr>
            <w:tcW w:w="555" w:type="pct"/>
            <w:tcBorders>
              <w:top w:val="single" w:sz="4" w:space="0" w:color="auto"/>
              <w:left w:val="single" w:sz="4" w:space="0" w:color="auto"/>
              <w:bottom w:val="single" w:sz="4" w:space="0" w:color="auto"/>
              <w:right w:val="single" w:sz="4" w:space="0" w:color="auto"/>
            </w:tcBorders>
            <w:tcPrChange w:id="119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9702EFD" w14:textId="77777777" w:rsidR="00265584" w:rsidRDefault="00265584">
            <w:pPr>
              <w:rPr>
                <w:rFonts w:ascii="Calibri" w:hAnsi="Calibri" w:cs="Calibri"/>
                <w:color w:val="000000"/>
              </w:rPr>
            </w:pPr>
          </w:p>
        </w:tc>
      </w:tr>
      <w:tr w:rsidR="00265584" w14:paraId="14846AF6" w14:textId="77777777" w:rsidTr="00D34400">
        <w:trPr>
          <w:trHeight w:val="288"/>
          <w:trPrChange w:id="119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19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46B177F" w14:textId="77777777" w:rsidR="00265584" w:rsidRDefault="00265584">
            <w:r>
              <w:t>Georgi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19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B71108C" w14:textId="77777777" w:rsidR="00265584" w:rsidRDefault="00265584">
            <w:r>
              <w:rPr>
                <w:rFonts w:ascii="Calibri" w:hAnsi="Calibri" w:cs="Calibri"/>
                <w:color w:val="000000"/>
              </w:rPr>
              <w:t>9,43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19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B94812E" w14:textId="77777777" w:rsidR="00265584" w:rsidRDefault="00265584">
            <w:r>
              <w:rPr>
                <w:rFonts w:ascii="Calibri" w:hAnsi="Calibri" w:cs="Calibri"/>
                <w:color w:val="000000"/>
              </w:rPr>
              <w:t>1,455</w:t>
            </w:r>
          </w:p>
        </w:tc>
        <w:tc>
          <w:tcPr>
            <w:tcW w:w="547" w:type="pct"/>
            <w:tcBorders>
              <w:top w:val="single" w:sz="4" w:space="0" w:color="auto"/>
              <w:left w:val="single" w:sz="4" w:space="0" w:color="auto"/>
              <w:bottom w:val="single" w:sz="4" w:space="0" w:color="auto"/>
              <w:right w:val="single" w:sz="4" w:space="0" w:color="auto"/>
            </w:tcBorders>
            <w:hideMark/>
            <w:tcPrChange w:id="119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B2CB5FF" w14:textId="77777777" w:rsidR="00265584" w:rsidRDefault="00265584">
            <w:pPr>
              <w:rPr>
                <w:rFonts w:ascii="Calibri" w:hAnsi="Calibri" w:cs="Calibri"/>
                <w:color w:val="000000"/>
              </w:rPr>
            </w:pPr>
            <w:r>
              <w:t>545</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19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D4EF43E" w14:textId="77777777" w:rsidR="00265584" w:rsidRDefault="00265584">
            <w:r>
              <w:rPr>
                <w:rFonts w:ascii="Calibri" w:hAnsi="Calibri" w:cs="Calibri"/>
                <w:color w:val="000000"/>
              </w:rPr>
              <w:t>26</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19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8FCCB0F" w14:textId="77777777" w:rsidR="00265584" w:rsidRDefault="00265584">
            <w:r>
              <w:rPr>
                <w:rFonts w:ascii="Calibri" w:hAnsi="Calibri" w:cs="Calibri"/>
                <w:color w:val="000000"/>
              </w:rPr>
              <w:t>8,004</w:t>
            </w:r>
          </w:p>
        </w:tc>
        <w:tc>
          <w:tcPr>
            <w:tcW w:w="555" w:type="pct"/>
            <w:tcBorders>
              <w:top w:val="single" w:sz="4" w:space="0" w:color="auto"/>
              <w:left w:val="single" w:sz="4" w:space="0" w:color="auto"/>
              <w:bottom w:val="single" w:sz="4" w:space="0" w:color="auto"/>
              <w:right w:val="single" w:sz="4" w:space="0" w:color="auto"/>
            </w:tcBorders>
            <w:tcPrChange w:id="119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506E4CE" w14:textId="77777777" w:rsidR="00265584" w:rsidRDefault="00265584">
            <w:pPr>
              <w:rPr>
                <w:rFonts w:ascii="Calibri" w:hAnsi="Calibri" w:cs="Calibri"/>
                <w:color w:val="000000"/>
              </w:rPr>
            </w:pPr>
          </w:p>
        </w:tc>
      </w:tr>
      <w:tr w:rsidR="00265584" w14:paraId="33F52426" w14:textId="77777777" w:rsidTr="00D34400">
        <w:trPr>
          <w:trHeight w:val="288"/>
          <w:trPrChange w:id="120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0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370814B8" w14:textId="77777777" w:rsidR="00265584" w:rsidRDefault="00265584">
            <w:r>
              <w:t>Illinois</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0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C0F96E8" w14:textId="77777777" w:rsidR="00265584" w:rsidRDefault="00265584">
            <w:r>
              <w:rPr>
                <w:rFonts w:ascii="Calibri" w:hAnsi="Calibri" w:cs="Calibri"/>
                <w:color w:val="000000"/>
              </w:rPr>
              <w:t>6,187</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0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D1D27BD" w14:textId="77777777" w:rsidR="00265584" w:rsidRDefault="00265584">
            <w:r>
              <w:rPr>
                <w:rFonts w:ascii="Calibri" w:hAnsi="Calibri" w:cs="Calibri"/>
                <w:color w:val="000000"/>
              </w:rPr>
              <w:t>778</w:t>
            </w:r>
          </w:p>
        </w:tc>
        <w:tc>
          <w:tcPr>
            <w:tcW w:w="547" w:type="pct"/>
            <w:tcBorders>
              <w:top w:val="single" w:sz="4" w:space="0" w:color="auto"/>
              <w:left w:val="single" w:sz="4" w:space="0" w:color="auto"/>
              <w:bottom w:val="single" w:sz="4" w:space="0" w:color="auto"/>
              <w:right w:val="single" w:sz="4" w:space="0" w:color="auto"/>
            </w:tcBorders>
            <w:hideMark/>
            <w:tcPrChange w:id="120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28A2EE4" w14:textId="77777777" w:rsidR="00265584" w:rsidRDefault="00265584">
            <w:pPr>
              <w:rPr>
                <w:rFonts w:ascii="Calibri" w:hAnsi="Calibri" w:cs="Calibri"/>
                <w:color w:val="000000"/>
              </w:rPr>
            </w:pPr>
            <w:r>
              <w:t>122</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0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A35A143" w14:textId="77777777" w:rsidR="00265584" w:rsidRDefault="00265584">
            <w:r>
              <w:rPr>
                <w:rFonts w:ascii="Calibri" w:hAnsi="Calibri" w:cs="Calibri"/>
                <w:color w:val="000000"/>
              </w:rPr>
              <w:t>6</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0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6788FA2" w14:textId="77777777" w:rsidR="00265584" w:rsidRDefault="00265584">
            <w:r>
              <w:rPr>
                <w:rFonts w:ascii="Calibri" w:hAnsi="Calibri" w:cs="Calibri"/>
                <w:color w:val="000000"/>
              </w:rPr>
              <w:t>5,415</w:t>
            </w:r>
          </w:p>
        </w:tc>
        <w:tc>
          <w:tcPr>
            <w:tcW w:w="555" w:type="pct"/>
            <w:tcBorders>
              <w:top w:val="single" w:sz="4" w:space="0" w:color="auto"/>
              <w:left w:val="single" w:sz="4" w:space="0" w:color="auto"/>
              <w:bottom w:val="single" w:sz="4" w:space="0" w:color="auto"/>
              <w:right w:val="single" w:sz="4" w:space="0" w:color="auto"/>
            </w:tcBorders>
            <w:tcPrChange w:id="120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A2B2347" w14:textId="77777777" w:rsidR="00265584" w:rsidRDefault="00265584">
            <w:pPr>
              <w:rPr>
                <w:rFonts w:ascii="Calibri" w:hAnsi="Calibri" w:cs="Calibri"/>
                <w:color w:val="000000"/>
              </w:rPr>
            </w:pPr>
          </w:p>
        </w:tc>
      </w:tr>
      <w:tr w:rsidR="00265584" w14:paraId="7A2612C8" w14:textId="77777777" w:rsidTr="00D34400">
        <w:trPr>
          <w:trHeight w:val="288"/>
          <w:trPrChange w:id="120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0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E7898F9" w14:textId="77777777" w:rsidR="00265584" w:rsidRDefault="00265584">
            <w:r>
              <w:t>Indian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1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3917A1F" w14:textId="77777777" w:rsidR="00265584" w:rsidRDefault="00265584">
            <w:r>
              <w:rPr>
                <w:rFonts w:ascii="Calibri" w:hAnsi="Calibri" w:cs="Calibri"/>
                <w:color w:val="000000"/>
              </w:rPr>
              <w:t>9,824</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1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F06E629" w14:textId="77777777" w:rsidR="00265584" w:rsidRDefault="00265584">
            <w:r>
              <w:rPr>
                <w:rFonts w:ascii="Calibri" w:hAnsi="Calibri" w:cs="Calibri"/>
                <w:color w:val="000000"/>
              </w:rPr>
              <w:t>1,361</w:t>
            </w:r>
          </w:p>
        </w:tc>
        <w:tc>
          <w:tcPr>
            <w:tcW w:w="547" w:type="pct"/>
            <w:tcBorders>
              <w:top w:val="single" w:sz="4" w:space="0" w:color="auto"/>
              <w:left w:val="single" w:sz="4" w:space="0" w:color="auto"/>
              <w:bottom w:val="single" w:sz="4" w:space="0" w:color="auto"/>
              <w:right w:val="single" w:sz="4" w:space="0" w:color="auto"/>
            </w:tcBorders>
            <w:hideMark/>
            <w:tcPrChange w:id="121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6B85FC8" w14:textId="77777777" w:rsidR="00265584" w:rsidRDefault="00265584">
            <w:pPr>
              <w:rPr>
                <w:rFonts w:ascii="Calibri" w:hAnsi="Calibri" w:cs="Calibri"/>
                <w:color w:val="000000"/>
              </w:rPr>
            </w:pPr>
            <w:r>
              <w:t>500</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1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A3F2791" w14:textId="77777777" w:rsidR="00265584" w:rsidRDefault="00265584">
            <w:r>
              <w:rPr>
                <w:rFonts w:ascii="Calibri" w:hAnsi="Calibri" w:cs="Calibri"/>
                <w:color w:val="000000"/>
              </w:rPr>
              <w:t>41</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1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3DDAA16" w14:textId="77777777" w:rsidR="00265584" w:rsidRDefault="00265584">
            <w:r>
              <w:rPr>
                <w:rFonts w:ascii="Calibri" w:hAnsi="Calibri" w:cs="Calibri"/>
                <w:color w:val="000000"/>
              </w:rPr>
              <w:t>8,504</w:t>
            </w:r>
          </w:p>
        </w:tc>
        <w:tc>
          <w:tcPr>
            <w:tcW w:w="555" w:type="pct"/>
            <w:tcBorders>
              <w:top w:val="single" w:sz="4" w:space="0" w:color="auto"/>
              <w:left w:val="single" w:sz="4" w:space="0" w:color="auto"/>
              <w:bottom w:val="single" w:sz="4" w:space="0" w:color="auto"/>
              <w:right w:val="single" w:sz="4" w:space="0" w:color="auto"/>
            </w:tcBorders>
            <w:tcPrChange w:id="121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9D2E19E" w14:textId="77777777" w:rsidR="00265584" w:rsidRDefault="00265584">
            <w:pPr>
              <w:rPr>
                <w:rFonts w:ascii="Calibri" w:hAnsi="Calibri" w:cs="Calibri"/>
                <w:color w:val="000000"/>
              </w:rPr>
            </w:pPr>
          </w:p>
        </w:tc>
      </w:tr>
      <w:tr w:rsidR="00265584" w14:paraId="4C8D34AE" w14:textId="77777777" w:rsidTr="00D34400">
        <w:trPr>
          <w:trHeight w:val="288"/>
          <w:trPrChange w:id="121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1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1AB7F30" w14:textId="77777777" w:rsidR="00265584" w:rsidRDefault="00265584">
            <w:r>
              <w:t>Iow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1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B3B2A15" w14:textId="77777777" w:rsidR="00265584" w:rsidRDefault="00265584">
            <w:r>
              <w:rPr>
                <w:rFonts w:ascii="Calibri" w:hAnsi="Calibri" w:cs="Calibri"/>
                <w:color w:val="000000"/>
              </w:rPr>
              <w:t>8,084</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1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7CA32B5" w14:textId="77777777" w:rsidR="00265584" w:rsidRDefault="00265584">
            <w:r>
              <w:rPr>
                <w:rFonts w:ascii="Calibri" w:hAnsi="Calibri" w:cs="Calibri"/>
                <w:color w:val="000000"/>
              </w:rPr>
              <w:t>724</w:t>
            </w:r>
          </w:p>
        </w:tc>
        <w:tc>
          <w:tcPr>
            <w:tcW w:w="547" w:type="pct"/>
            <w:tcBorders>
              <w:top w:val="single" w:sz="4" w:space="0" w:color="auto"/>
              <w:left w:val="single" w:sz="4" w:space="0" w:color="auto"/>
              <w:bottom w:val="single" w:sz="4" w:space="0" w:color="auto"/>
              <w:right w:val="single" w:sz="4" w:space="0" w:color="auto"/>
            </w:tcBorders>
            <w:hideMark/>
            <w:tcPrChange w:id="122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30823BE" w14:textId="77777777" w:rsidR="00265584" w:rsidRDefault="00265584">
            <w:pPr>
              <w:rPr>
                <w:rFonts w:ascii="Calibri" w:hAnsi="Calibri" w:cs="Calibri"/>
                <w:color w:val="000000"/>
              </w:rPr>
            </w:pPr>
            <w:r>
              <w:t>245</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2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A500FA2" w14:textId="77777777" w:rsidR="00265584" w:rsidRDefault="00265584">
            <w:r>
              <w:rPr>
                <w:rFonts w:ascii="Calibri" w:hAnsi="Calibri" w:cs="Calibri"/>
                <w:color w:val="000000"/>
              </w:rPr>
              <w:t>19</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2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C748AFF" w14:textId="77777777" w:rsidR="00265584" w:rsidRDefault="00265584">
            <w:r>
              <w:rPr>
                <w:rFonts w:ascii="Calibri" w:hAnsi="Calibri" w:cs="Calibri"/>
                <w:color w:val="000000"/>
              </w:rPr>
              <w:t>7,379</w:t>
            </w:r>
          </w:p>
        </w:tc>
        <w:tc>
          <w:tcPr>
            <w:tcW w:w="555" w:type="pct"/>
            <w:tcBorders>
              <w:top w:val="single" w:sz="4" w:space="0" w:color="auto"/>
              <w:left w:val="single" w:sz="4" w:space="0" w:color="auto"/>
              <w:bottom w:val="single" w:sz="4" w:space="0" w:color="auto"/>
              <w:right w:val="single" w:sz="4" w:space="0" w:color="auto"/>
            </w:tcBorders>
            <w:tcPrChange w:id="122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E054DFA" w14:textId="77777777" w:rsidR="00265584" w:rsidRDefault="00265584">
            <w:pPr>
              <w:rPr>
                <w:rFonts w:ascii="Calibri" w:hAnsi="Calibri" w:cs="Calibri"/>
                <w:color w:val="000000"/>
              </w:rPr>
            </w:pPr>
          </w:p>
        </w:tc>
      </w:tr>
      <w:tr w:rsidR="00265584" w14:paraId="36325851" w14:textId="77777777" w:rsidTr="00D34400">
        <w:trPr>
          <w:trHeight w:val="288"/>
          <w:trPrChange w:id="122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2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02ACE47" w14:textId="77777777" w:rsidR="00265584" w:rsidRDefault="00265584">
            <w:r>
              <w:t>Kansas</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2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6538562D" w14:textId="77777777" w:rsidR="00265584" w:rsidRDefault="00265584">
            <w:r>
              <w:rPr>
                <w:rFonts w:ascii="Calibri" w:hAnsi="Calibri" w:cs="Calibri"/>
                <w:color w:val="000000"/>
              </w:rPr>
              <w:t>14,69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2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D4EFB20" w14:textId="77777777" w:rsidR="00265584" w:rsidRDefault="00265584">
            <w:r>
              <w:rPr>
                <w:rFonts w:ascii="Calibri" w:hAnsi="Calibri" w:cs="Calibri"/>
                <w:color w:val="000000"/>
              </w:rPr>
              <w:t>1,839</w:t>
            </w:r>
          </w:p>
        </w:tc>
        <w:tc>
          <w:tcPr>
            <w:tcW w:w="547" w:type="pct"/>
            <w:tcBorders>
              <w:top w:val="single" w:sz="4" w:space="0" w:color="auto"/>
              <w:left w:val="single" w:sz="4" w:space="0" w:color="auto"/>
              <w:bottom w:val="single" w:sz="4" w:space="0" w:color="auto"/>
              <w:right w:val="single" w:sz="4" w:space="0" w:color="auto"/>
            </w:tcBorders>
            <w:hideMark/>
            <w:tcPrChange w:id="122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A04E15B" w14:textId="77777777" w:rsidR="00265584" w:rsidRDefault="00265584">
            <w:pPr>
              <w:rPr>
                <w:rFonts w:ascii="Calibri" w:hAnsi="Calibri" w:cs="Calibri"/>
                <w:color w:val="000000"/>
              </w:rPr>
            </w:pPr>
            <w:r>
              <w:t>827</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2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84614A8" w14:textId="77777777" w:rsidR="00265584" w:rsidRDefault="00265584">
            <w:r>
              <w:rPr>
                <w:rFonts w:ascii="Calibri" w:hAnsi="Calibri" w:cs="Calibri"/>
                <w:color w:val="000000"/>
              </w:rPr>
              <w:t>5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3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3935E80" w14:textId="77777777" w:rsidR="00265584" w:rsidRDefault="00265584">
            <w:r>
              <w:rPr>
                <w:rFonts w:ascii="Calibri" w:hAnsi="Calibri" w:cs="Calibri"/>
                <w:color w:val="000000"/>
              </w:rPr>
              <w:t>12,910</w:t>
            </w:r>
          </w:p>
        </w:tc>
        <w:tc>
          <w:tcPr>
            <w:tcW w:w="555" w:type="pct"/>
            <w:tcBorders>
              <w:top w:val="single" w:sz="4" w:space="0" w:color="auto"/>
              <w:left w:val="single" w:sz="4" w:space="0" w:color="auto"/>
              <w:bottom w:val="single" w:sz="4" w:space="0" w:color="auto"/>
              <w:right w:val="single" w:sz="4" w:space="0" w:color="auto"/>
            </w:tcBorders>
            <w:tcPrChange w:id="123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79D3CCE" w14:textId="77777777" w:rsidR="00265584" w:rsidRDefault="00265584">
            <w:pPr>
              <w:rPr>
                <w:rFonts w:ascii="Calibri" w:hAnsi="Calibri" w:cs="Calibri"/>
                <w:color w:val="000000"/>
              </w:rPr>
            </w:pPr>
          </w:p>
        </w:tc>
      </w:tr>
      <w:tr w:rsidR="00265584" w14:paraId="63863D35" w14:textId="77777777" w:rsidTr="00D34400">
        <w:trPr>
          <w:trHeight w:val="288"/>
          <w:trPrChange w:id="123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3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472FF15" w14:textId="77777777" w:rsidR="00265584" w:rsidRDefault="00265584">
            <w:r>
              <w:t>Louisian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3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AB09270" w14:textId="77777777" w:rsidR="00265584" w:rsidRDefault="00265584">
            <w:r>
              <w:rPr>
                <w:rFonts w:ascii="Calibri" w:hAnsi="Calibri" w:cs="Calibri"/>
                <w:color w:val="000000"/>
              </w:rPr>
              <w:t>8,82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3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2EE82F1" w14:textId="77777777" w:rsidR="00265584" w:rsidRDefault="00265584">
            <w:r>
              <w:rPr>
                <w:rFonts w:ascii="Calibri" w:hAnsi="Calibri" w:cs="Calibri"/>
                <w:color w:val="000000"/>
              </w:rPr>
              <w:t>1,214</w:t>
            </w:r>
          </w:p>
        </w:tc>
        <w:tc>
          <w:tcPr>
            <w:tcW w:w="547" w:type="pct"/>
            <w:tcBorders>
              <w:top w:val="single" w:sz="4" w:space="0" w:color="auto"/>
              <w:left w:val="single" w:sz="4" w:space="0" w:color="auto"/>
              <w:bottom w:val="single" w:sz="4" w:space="0" w:color="auto"/>
              <w:right w:val="single" w:sz="4" w:space="0" w:color="auto"/>
            </w:tcBorders>
            <w:hideMark/>
            <w:tcPrChange w:id="123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322307F" w14:textId="77777777" w:rsidR="00265584" w:rsidRDefault="00265584">
            <w:pPr>
              <w:rPr>
                <w:rFonts w:ascii="Calibri" w:hAnsi="Calibri" w:cs="Calibri"/>
                <w:color w:val="000000"/>
              </w:rPr>
            </w:pPr>
            <w:r>
              <w:t>88</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3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AB1C8D" w14:textId="77777777" w:rsidR="00265584" w:rsidRDefault="00265584">
            <w:r>
              <w:rPr>
                <w:rFonts w:ascii="Calibri" w:hAnsi="Calibri" w:cs="Calibri"/>
                <w:color w:val="000000"/>
              </w:rPr>
              <w:t>4</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3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C7331B5" w14:textId="77777777" w:rsidR="00265584" w:rsidRDefault="00265584">
            <w:r>
              <w:rPr>
                <w:rFonts w:ascii="Calibri" w:hAnsi="Calibri" w:cs="Calibri"/>
                <w:color w:val="000000"/>
              </w:rPr>
              <w:t>7,619</w:t>
            </w:r>
          </w:p>
        </w:tc>
        <w:tc>
          <w:tcPr>
            <w:tcW w:w="555" w:type="pct"/>
            <w:tcBorders>
              <w:top w:val="single" w:sz="4" w:space="0" w:color="auto"/>
              <w:left w:val="single" w:sz="4" w:space="0" w:color="auto"/>
              <w:bottom w:val="single" w:sz="4" w:space="0" w:color="auto"/>
              <w:right w:val="single" w:sz="4" w:space="0" w:color="auto"/>
            </w:tcBorders>
            <w:tcPrChange w:id="123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A46A71F" w14:textId="77777777" w:rsidR="00265584" w:rsidRDefault="00265584">
            <w:pPr>
              <w:rPr>
                <w:rFonts w:ascii="Calibri" w:hAnsi="Calibri" w:cs="Calibri"/>
                <w:color w:val="000000"/>
              </w:rPr>
            </w:pPr>
          </w:p>
        </w:tc>
      </w:tr>
      <w:tr w:rsidR="00265584" w14:paraId="46841539" w14:textId="77777777" w:rsidTr="00D34400">
        <w:trPr>
          <w:trHeight w:val="288"/>
          <w:trPrChange w:id="124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4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FE6F824" w14:textId="77777777" w:rsidR="00265584" w:rsidRDefault="00265584">
            <w:r>
              <w:t>Maine</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4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ACA4768" w14:textId="77777777" w:rsidR="00265584" w:rsidRDefault="00265584">
            <w:r>
              <w:rPr>
                <w:rFonts w:ascii="Calibri" w:hAnsi="Calibri" w:cs="Calibri"/>
                <w:color w:val="000000"/>
              </w:rPr>
              <w:t>4,52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4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D2241D0" w14:textId="77777777" w:rsidR="00265584" w:rsidRDefault="00265584">
            <w:r>
              <w:rPr>
                <w:rFonts w:ascii="Calibri" w:hAnsi="Calibri" w:cs="Calibri"/>
                <w:color w:val="000000"/>
              </w:rPr>
              <w:t>644</w:t>
            </w:r>
          </w:p>
        </w:tc>
        <w:tc>
          <w:tcPr>
            <w:tcW w:w="547" w:type="pct"/>
            <w:tcBorders>
              <w:top w:val="single" w:sz="4" w:space="0" w:color="auto"/>
              <w:left w:val="single" w:sz="4" w:space="0" w:color="auto"/>
              <w:bottom w:val="single" w:sz="4" w:space="0" w:color="auto"/>
              <w:right w:val="single" w:sz="4" w:space="0" w:color="auto"/>
            </w:tcBorders>
            <w:hideMark/>
            <w:tcPrChange w:id="124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643AB05" w14:textId="77777777" w:rsidR="00265584" w:rsidRDefault="00265584">
            <w:pPr>
              <w:rPr>
                <w:rFonts w:ascii="Calibri" w:hAnsi="Calibri" w:cs="Calibri"/>
                <w:color w:val="000000"/>
              </w:rPr>
            </w:pPr>
            <w:r>
              <w:t>376</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4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D04AC37" w14:textId="77777777" w:rsidR="00265584" w:rsidRDefault="00265584">
            <w:r>
              <w:rPr>
                <w:rFonts w:ascii="Calibri" w:hAnsi="Calibri" w:cs="Calibri"/>
                <w:color w:val="000000"/>
              </w:rPr>
              <w:t>2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4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74FAC2D" w14:textId="77777777" w:rsidR="00265584" w:rsidRDefault="00265584">
            <w:r>
              <w:rPr>
                <w:rFonts w:ascii="Calibri" w:hAnsi="Calibri" w:cs="Calibri"/>
                <w:color w:val="000000"/>
              </w:rPr>
              <w:t>3,902</w:t>
            </w:r>
          </w:p>
        </w:tc>
        <w:tc>
          <w:tcPr>
            <w:tcW w:w="555" w:type="pct"/>
            <w:tcBorders>
              <w:top w:val="single" w:sz="4" w:space="0" w:color="auto"/>
              <w:left w:val="single" w:sz="4" w:space="0" w:color="auto"/>
              <w:bottom w:val="single" w:sz="4" w:space="0" w:color="auto"/>
              <w:right w:val="single" w:sz="4" w:space="0" w:color="auto"/>
            </w:tcBorders>
            <w:tcPrChange w:id="124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68CE6EE" w14:textId="77777777" w:rsidR="00265584" w:rsidRDefault="00265584">
            <w:pPr>
              <w:rPr>
                <w:rFonts w:ascii="Calibri" w:hAnsi="Calibri" w:cs="Calibri"/>
                <w:color w:val="000000"/>
              </w:rPr>
            </w:pPr>
          </w:p>
        </w:tc>
      </w:tr>
      <w:tr w:rsidR="00265584" w14:paraId="1E9F2836" w14:textId="77777777" w:rsidTr="00D34400">
        <w:trPr>
          <w:trHeight w:val="288"/>
          <w:trPrChange w:id="124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4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42F009A" w14:textId="77777777" w:rsidR="00265584" w:rsidRDefault="00265584">
            <w:r>
              <w:t>Maryland</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5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2A36E612" w14:textId="77777777" w:rsidR="00265584" w:rsidRDefault="00265584">
            <w:r>
              <w:rPr>
                <w:rFonts w:ascii="Calibri" w:hAnsi="Calibri" w:cs="Calibri"/>
                <w:color w:val="000000"/>
              </w:rPr>
              <w:t>13,09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5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1724F704" w14:textId="77777777" w:rsidR="00265584" w:rsidRDefault="00265584">
            <w:r>
              <w:rPr>
                <w:rFonts w:ascii="Calibri" w:hAnsi="Calibri" w:cs="Calibri"/>
                <w:color w:val="000000"/>
              </w:rPr>
              <w:t>1,897</w:t>
            </w:r>
          </w:p>
        </w:tc>
        <w:tc>
          <w:tcPr>
            <w:tcW w:w="547" w:type="pct"/>
            <w:tcBorders>
              <w:top w:val="single" w:sz="4" w:space="0" w:color="auto"/>
              <w:left w:val="single" w:sz="4" w:space="0" w:color="auto"/>
              <w:bottom w:val="single" w:sz="4" w:space="0" w:color="auto"/>
              <w:right w:val="single" w:sz="4" w:space="0" w:color="auto"/>
            </w:tcBorders>
            <w:hideMark/>
            <w:tcPrChange w:id="125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02509F5" w14:textId="77777777" w:rsidR="00265584" w:rsidRDefault="00265584">
            <w:pPr>
              <w:rPr>
                <w:rFonts w:ascii="Calibri" w:hAnsi="Calibri" w:cs="Calibri"/>
                <w:color w:val="000000"/>
              </w:rPr>
            </w:pPr>
            <w:r>
              <w:t>624</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5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7FBA3A5" w14:textId="77777777" w:rsidR="00265584" w:rsidRDefault="00265584">
            <w:r>
              <w:rPr>
                <w:rFonts w:ascii="Calibri" w:hAnsi="Calibri" w:cs="Calibri"/>
                <w:color w:val="000000"/>
              </w:rPr>
              <w:t>44</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5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BC1A7C9" w14:textId="77777777" w:rsidR="00265584" w:rsidRDefault="00265584">
            <w:r>
              <w:rPr>
                <w:rFonts w:ascii="Calibri" w:hAnsi="Calibri" w:cs="Calibri"/>
                <w:color w:val="000000"/>
              </w:rPr>
              <w:t>11,240</w:t>
            </w:r>
          </w:p>
        </w:tc>
        <w:tc>
          <w:tcPr>
            <w:tcW w:w="555" w:type="pct"/>
            <w:tcBorders>
              <w:top w:val="single" w:sz="4" w:space="0" w:color="auto"/>
              <w:left w:val="single" w:sz="4" w:space="0" w:color="auto"/>
              <w:bottom w:val="single" w:sz="4" w:space="0" w:color="auto"/>
              <w:right w:val="single" w:sz="4" w:space="0" w:color="auto"/>
            </w:tcBorders>
            <w:tcPrChange w:id="125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F4ED71C" w14:textId="77777777" w:rsidR="00265584" w:rsidRDefault="00265584">
            <w:pPr>
              <w:rPr>
                <w:rFonts w:ascii="Calibri" w:hAnsi="Calibri" w:cs="Calibri"/>
                <w:color w:val="000000"/>
              </w:rPr>
            </w:pPr>
          </w:p>
        </w:tc>
      </w:tr>
      <w:tr w:rsidR="00265584" w14:paraId="6BE63213" w14:textId="77777777" w:rsidTr="00D34400">
        <w:trPr>
          <w:trHeight w:val="288"/>
          <w:trPrChange w:id="125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5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AD66DB1" w14:textId="77777777" w:rsidR="00265584" w:rsidRDefault="00265584">
            <w:r>
              <w:t>Michigan</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5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6F3B037A" w14:textId="77777777" w:rsidR="00265584" w:rsidRDefault="00265584">
            <w:r>
              <w:rPr>
                <w:rFonts w:ascii="Calibri" w:hAnsi="Calibri" w:cs="Calibri"/>
                <w:color w:val="000000"/>
              </w:rPr>
              <w:t>10,762</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5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60159E7" w14:textId="77777777" w:rsidR="00265584" w:rsidRDefault="00265584">
            <w:r>
              <w:rPr>
                <w:rFonts w:ascii="Calibri" w:hAnsi="Calibri" w:cs="Calibri"/>
                <w:color w:val="000000"/>
              </w:rPr>
              <w:t>1,524</w:t>
            </w:r>
          </w:p>
        </w:tc>
        <w:tc>
          <w:tcPr>
            <w:tcW w:w="547" w:type="pct"/>
            <w:tcBorders>
              <w:top w:val="single" w:sz="4" w:space="0" w:color="auto"/>
              <w:left w:val="single" w:sz="4" w:space="0" w:color="auto"/>
              <w:bottom w:val="single" w:sz="4" w:space="0" w:color="auto"/>
              <w:right w:val="single" w:sz="4" w:space="0" w:color="auto"/>
            </w:tcBorders>
            <w:hideMark/>
            <w:tcPrChange w:id="126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CE2D30D" w14:textId="77777777" w:rsidR="00265584" w:rsidRDefault="00265584">
            <w:pPr>
              <w:rPr>
                <w:rFonts w:ascii="Calibri" w:hAnsi="Calibri" w:cs="Calibri"/>
                <w:color w:val="000000"/>
              </w:rPr>
            </w:pPr>
            <w:r>
              <w:t>680</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6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64C77548" w14:textId="77777777" w:rsidR="00265584" w:rsidRDefault="00265584">
            <w:r>
              <w:rPr>
                <w:rFonts w:ascii="Calibri" w:hAnsi="Calibri" w:cs="Calibri"/>
                <w:color w:val="000000"/>
              </w:rPr>
              <w:t>4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6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2EB4A02" w14:textId="77777777" w:rsidR="00265584" w:rsidRDefault="00265584">
            <w:r>
              <w:rPr>
                <w:rFonts w:ascii="Calibri" w:hAnsi="Calibri" w:cs="Calibri"/>
                <w:color w:val="000000"/>
              </w:rPr>
              <w:t>9,281</w:t>
            </w:r>
          </w:p>
        </w:tc>
        <w:tc>
          <w:tcPr>
            <w:tcW w:w="555" w:type="pct"/>
            <w:tcBorders>
              <w:top w:val="single" w:sz="4" w:space="0" w:color="auto"/>
              <w:left w:val="single" w:sz="4" w:space="0" w:color="auto"/>
              <w:bottom w:val="single" w:sz="4" w:space="0" w:color="auto"/>
              <w:right w:val="single" w:sz="4" w:space="0" w:color="auto"/>
            </w:tcBorders>
            <w:tcPrChange w:id="126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7831C6C" w14:textId="77777777" w:rsidR="00265584" w:rsidRDefault="00265584">
            <w:pPr>
              <w:rPr>
                <w:rFonts w:ascii="Calibri" w:hAnsi="Calibri" w:cs="Calibri"/>
                <w:color w:val="000000"/>
              </w:rPr>
            </w:pPr>
          </w:p>
        </w:tc>
      </w:tr>
      <w:tr w:rsidR="00265584" w14:paraId="374108AD" w14:textId="77777777" w:rsidTr="00D34400">
        <w:trPr>
          <w:trHeight w:val="288"/>
          <w:trPrChange w:id="126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6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91BF0BE" w14:textId="77777777" w:rsidR="00265584" w:rsidRDefault="00265584">
            <w:r>
              <w:t>Mississippi</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6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FEFB451" w14:textId="77777777" w:rsidR="00265584" w:rsidRDefault="00265584">
            <w:r>
              <w:rPr>
                <w:rFonts w:ascii="Calibri" w:hAnsi="Calibri" w:cs="Calibri"/>
                <w:color w:val="000000"/>
              </w:rPr>
              <w:t>10,816</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6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69E554AD" w14:textId="77777777" w:rsidR="00265584" w:rsidRDefault="00265584">
            <w:r>
              <w:rPr>
                <w:rFonts w:ascii="Calibri" w:hAnsi="Calibri" w:cs="Calibri"/>
                <w:color w:val="000000"/>
              </w:rPr>
              <w:t>1,527</w:t>
            </w:r>
          </w:p>
        </w:tc>
        <w:tc>
          <w:tcPr>
            <w:tcW w:w="547" w:type="pct"/>
            <w:tcBorders>
              <w:top w:val="single" w:sz="4" w:space="0" w:color="auto"/>
              <w:left w:val="single" w:sz="4" w:space="0" w:color="auto"/>
              <w:bottom w:val="single" w:sz="4" w:space="0" w:color="auto"/>
              <w:right w:val="single" w:sz="4" w:space="0" w:color="auto"/>
            </w:tcBorders>
            <w:hideMark/>
            <w:tcPrChange w:id="126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DEE551B" w14:textId="77777777" w:rsidR="00265584" w:rsidRDefault="00265584">
            <w:pPr>
              <w:rPr>
                <w:rFonts w:ascii="Calibri" w:hAnsi="Calibri" w:cs="Calibri"/>
                <w:color w:val="000000"/>
              </w:rPr>
            </w:pPr>
            <w:r>
              <w:t>208</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6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B43A1A2" w14:textId="77777777" w:rsidR="00265584" w:rsidRDefault="00265584">
            <w:r>
              <w:rPr>
                <w:rFonts w:ascii="Calibri" w:hAnsi="Calibri" w:cs="Calibri"/>
                <w:color w:val="000000"/>
              </w:rPr>
              <w:t>14</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7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C9C9FDD" w14:textId="77777777" w:rsidR="00265584" w:rsidRDefault="00265584">
            <w:r>
              <w:rPr>
                <w:rFonts w:ascii="Calibri" w:hAnsi="Calibri" w:cs="Calibri"/>
                <w:color w:val="000000"/>
              </w:rPr>
              <w:t>9,303</w:t>
            </w:r>
          </w:p>
        </w:tc>
        <w:tc>
          <w:tcPr>
            <w:tcW w:w="555" w:type="pct"/>
            <w:tcBorders>
              <w:top w:val="single" w:sz="4" w:space="0" w:color="auto"/>
              <w:left w:val="single" w:sz="4" w:space="0" w:color="auto"/>
              <w:bottom w:val="single" w:sz="4" w:space="0" w:color="auto"/>
              <w:right w:val="single" w:sz="4" w:space="0" w:color="auto"/>
            </w:tcBorders>
            <w:tcPrChange w:id="127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FADBD39" w14:textId="77777777" w:rsidR="00265584" w:rsidRDefault="00265584">
            <w:pPr>
              <w:rPr>
                <w:rFonts w:ascii="Calibri" w:hAnsi="Calibri" w:cs="Calibri"/>
                <w:color w:val="000000"/>
              </w:rPr>
            </w:pPr>
          </w:p>
        </w:tc>
      </w:tr>
      <w:tr w:rsidR="00265584" w14:paraId="0B78109E" w14:textId="77777777" w:rsidTr="00D34400">
        <w:trPr>
          <w:trHeight w:val="288"/>
          <w:trPrChange w:id="127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7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4F6ADF0" w14:textId="77777777" w:rsidR="00265584" w:rsidRDefault="00265584">
            <w:r>
              <w:t>Missouri</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7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67BA8E8" w14:textId="77777777" w:rsidR="00265584" w:rsidRDefault="00265584">
            <w:r>
              <w:rPr>
                <w:rFonts w:ascii="Calibri" w:hAnsi="Calibri" w:cs="Calibri"/>
                <w:color w:val="000000"/>
              </w:rPr>
              <w:t>5,646</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7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210B8228" w14:textId="77777777" w:rsidR="00265584" w:rsidRDefault="00265584">
            <w:r>
              <w:rPr>
                <w:rFonts w:ascii="Calibri" w:hAnsi="Calibri" w:cs="Calibri"/>
                <w:color w:val="000000"/>
              </w:rPr>
              <w:t>814</w:t>
            </w:r>
          </w:p>
        </w:tc>
        <w:tc>
          <w:tcPr>
            <w:tcW w:w="547" w:type="pct"/>
            <w:tcBorders>
              <w:top w:val="single" w:sz="4" w:space="0" w:color="auto"/>
              <w:left w:val="single" w:sz="4" w:space="0" w:color="auto"/>
              <w:bottom w:val="single" w:sz="4" w:space="0" w:color="auto"/>
              <w:right w:val="single" w:sz="4" w:space="0" w:color="auto"/>
            </w:tcBorders>
            <w:hideMark/>
            <w:tcPrChange w:id="127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18D0302" w14:textId="77777777" w:rsidR="00265584" w:rsidRDefault="00265584">
            <w:pPr>
              <w:rPr>
                <w:rFonts w:ascii="Calibri" w:hAnsi="Calibri" w:cs="Calibri"/>
                <w:color w:val="000000"/>
              </w:rPr>
            </w:pPr>
            <w:r>
              <w:t>262</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7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9B952B2" w14:textId="77777777" w:rsidR="00265584" w:rsidRDefault="00265584">
            <w:r>
              <w:rPr>
                <w:rFonts w:ascii="Calibri" w:hAnsi="Calibri" w:cs="Calibri"/>
                <w:color w:val="000000"/>
              </w:rPr>
              <w:t>2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7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5A650E1" w14:textId="77777777" w:rsidR="00265584" w:rsidRDefault="00265584">
            <w:r>
              <w:rPr>
                <w:rFonts w:ascii="Calibri" w:hAnsi="Calibri" w:cs="Calibri"/>
                <w:color w:val="000000"/>
              </w:rPr>
              <w:t>4,852</w:t>
            </w:r>
          </w:p>
        </w:tc>
        <w:tc>
          <w:tcPr>
            <w:tcW w:w="555" w:type="pct"/>
            <w:tcBorders>
              <w:top w:val="single" w:sz="4" w:space="0" w:color="auto"/>
              <w:left w:val="single" w:sz="4" w:space="0" w:color="auto"/>
              <w:bottom w:val="single" w:sz="4" w:space="0" w:color="auto"/>
              <w:right w:val="single" w:sz="4" w:space="0" w:color="auto"/>
            </w:tcBorders>
            <w:tcPrChange w:id="127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87995E4" w14:textId="77777777" w:rsidR="00265584" w:rsidRDefault="00265584">
            <w:pPr>
              <w:rPr>
                <w:rFonts w:ascii="Calibri" w:hAnsi="Calibri" w:cs="Calibri"/>
                <w:color w:val="000000"/>
              </w:rPr>
            </w:pPr>
          </w:p>
        </w:tc>
      </w:tr>
      <w:tr w:rsidR="00265584" w14:paraId="1A7E5726" w14:textId="77777777" w:rsidTr="00D34400">
        <w:trPr>
          <w:trHeight w:val="288"/>
          <w:trPrChange w:id="128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8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18222723" w14:textId="77777777" w:rsidR="00265584" w:rsidRDefault="00265584">
            <w:r>
              <w:lastRenderedPageBreak/>
              <w:t>Montan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8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14423DB" w14:textId="77777777" w:rsidR="00265584" w:rsidRDefault="00265584">
            <w:r>
              <w:rPr>
                <w:rFonts w:ascii="Calibri" w:hAnsi="Calibri" w:cs="Calibri"/>
                <w:color w:val="000000"/>
              </w:rPr>
              <w:t>8,60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8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E2086F6" w14:textId="77777777" w:rsidR="00265584" w:rsidRDefault="00265584">
            <w:r>
              <w:rPr>
                <w:rFonts w:ascii="Calibri" w:hAnsi="Calibri" w:cs="Calibri"/>
                <w:color w:val="000000"/>
              </w:rPr>
              <w:t>909</w:t>
            </w:r>
          </w:p>
        </w:tc>
        <w:tc>
          <w:tcPr>
            <w:tcW w:w="547" w:type="pct"/>
            <w:tcBorders>
              <w:top w:val="single" w:sz="4" w:space="0" w:color="auto"/>
              <w:left w:val="single" w:sz="4" w:space="0" w:color="auto"/>
              <w:bottom w:val="single" w:sz="4" w:space="0" w:color="auto"/>
              <w:right w:val="single" w:sz="4" w:space="0" w:color="auto"/>
            </w:tcBorders>
            <w:hideMark/>
            <w:tcPrChange w:id="128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0E675B1" w14:textId="77777777" w:rsidR="00265584" w:rsidRDefault="00265584">
            <w:pPr>
              <w:rPr>
                <w:rFonts w:ascii="Calibri" w:hAnsi="Calibri" w:cs="Calibri"/>
                <w:color w:val="000000"/>
              </w:rPr>
            </w:pPr>
            <w:r>
              <w:t>286</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8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43DD779" w14:textId="77777777" w:rsidR="00265584" w:rsidRDefault="00265584">
            <w:r>
              <w:rPr>
                <w:rFonts w:ascii="Calibri" w:hAnsi="Calibri" w:cs="Calibri"/>
                <w:color w:val="000000"/>
              </w:rPr>
              <w:t>17</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8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3802470" w14:textId="77777777" w:rsidR="00265584" w:rsidRDefault="00265584">
            <w:r>
              <w:rPr>
                <w:rFonts w:ascii="Calibri" w:hAnsi="Calibri" w:cs="Calibri"/>
                <w:color w:val="000000"/>
              </w:rPr>
              <w:t>7,717</w:t>
            </w:r>
          </w:p>
        </w:tc>
        <w:tc>
          <w:tcPr>
            <w:tcW w:w="555" w:type="pct"/>
            <w:tcBorders>
              <w:top w:val="single" w:sz="4" w:space="0" w:color="auto"/>
              <w:left w:val="single" w:sz="4" w:space="0" w:color="auto"/>
              <w:bottom w:val="single" w:sz="4" w:space="0" w:color="auto"/>
              <w:right w:val="single" w:sz="4" w:space="0" w:color="auto"/>
            </w:tcBorders>
            <w:tcPrChange w:id="128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36028A3F" w14:textId="77777777" w:rsidR="00265584" w:rsidRDefault="00265584">
            <w:pPr>
              <w:rPr>
                <w:rFonts w:ascii="Calibri" w:hAnsi="Calibri" w:cs="Calibri"/>
                <w:color w:val="000000"/>
              </w:rPr>
            </w:pPr>
          </w:p>
        </w:tc>
      </w:tr>
      <w:tr w:rsidR="00265584" w14:paraId="75D7D288" w14:textId="77777777" w:rsidTr="00D34400">
        <w:trPr>
          <w:trHeight w:val="288"/>
          <w:trPrChange w:id="128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8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BE2127C" w14:textId="77777777" w:rsidR="00265584" w:rsidRDefault="00265584">
            <w:r>
              <w:t>Nebrask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9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2AEC1C67" w14:textId="77777777" w:rsidR="00265584" w:rsidRDefault="00265584">
            <w:r>
              <w:rPr>
                <w:rFonts w:ascii="Calibri" w:hAnsi="Calibri" w:cs="Calibri"/>
                <w:color w:val="000000"/>
              </w:rPr>
              <w:t>17,88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9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F0A70E9" w14:textId="77777777" w:rsidR="00265584" w:rsidRDefault="00265584">
            <w:r>
              <w:rPr>
                <w:rFonts w:ascii="Calibri" w:hAnsi="Calibri" w:cs="Calibri"/>
                <w:color w:val="000000"/>
              </w:rPr>
              <w:t>1,644</w:t>
            </w:r>
          </w:p>
        </w:tc>
        <w:tc>
          <w:tcPr>
            <w:tcW w:w="547" w:type="pct"/>
            <w:tcBorders>
              <w:top w:val="single" w:sz="4" w:space="0" w:color="auto"/>
              <w:left w:val="single" w:sz="4" w:space="0" w:color="auto"/>
              <w:bottom w:val="single" w:sz="4" w:space="0" w:color="auto"/>
              <w:right w:val="single" w:sz="4" w:space="0" w:color="auto"/>
            </w:tcBorders>
            <w:hideMark/>
            <w:tcPrChange w:id="129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E9A7E27" w14:textId="77777777" w:rsidR="00265584" w:rsidRDefault="00265584">
            <w:pPr>
              <w:rPr>
                <w:rFonts w:ascii="Calibri" w:hAnsi="Calibri" w:cs="Calibri"/>
                <w:color w:val="000000"/>
              </w:rPr>
            </w:pPr>
            <w:r>
              <w:t>717</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29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7E65A09" w14:textId="77777777" w:rsidR="00265584" w:rsidRDefault="00265584">
            <w:r>
              <w:rPr>
                <w:rFonts w:ascii="Calibri" w:hAnsi="Calibri" w:cs="Calibri"/>
                <w:color w:val="000000"/>
              </w:rPr>
              <w:t>5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29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B18EA21" w14:textId="77777777" w:rsidR="00265584" w:rsidRDefault="00265584">
            <w:r>
              <w:rPr>
                <w:rFonts w:ascii="Calibri" w:hAnsi="Calibri" w:cs="Calibri"/>
                <w:color w:val="000000"/>
              </w:rPr>
              <w:t>16,292</w:t>
            </w:r>
          </w:p>
        </w:tc>
        <w:tc>
          <w:tcPr>
            <w:tcW w:w="555" w:type="pct"/>
            <w:tcBorders>
              <w:top w:val="single" w:sz="4" w:space="0" w:color="auto"/>
              <w:left w:val="single" w:sz="4" w:space="0" w:color="auto"/>
              <w:bottom w:val="single" w:sz="4" w:space="0" w:color="auto"/>
              <w:right w:val="single" w:sz="4" w:space="0" w:color="auto"/>
            </w:tcBorders>
            <w:tcPrChange w:id="129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5DACC2E" w14:textId="77777777" w:rsidR="00265584" w:rsidRDefault="00265584">
            <w:pPr>
              <w:rPr>
                <w:rFonts w:ascii="Calibri" w:hAnsi="Calibri" w:cs="Calibri"/>
                <w:color w:val="000000"/>
              </w:rPr>
            </w:pPr>
          </w:p>
        </w:tc>
      </w:tr>
      <w:tr w:rsidR="00265584" w14:paraId="547F143D" w14:textId="77777777" w:rsidTr="00D34400">
        <w:trPr>
          <w:trHeight w:val="288"/>
          <w:trPrChange w:id="129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29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3B492BB" w14:textId="77777777" w:rsidR="00265584" w:rsidRDefault="00265584">
            <w:r>
              <w:t>New Hampshire</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29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16DFC5A" w14:textId="77777777" w:rsidR="00265584" w:rsidRDefault="00265584">
            <w:r>
              <w:rPr>
                <w:rFonts w:ascii="Calibri" w:hAnsi="Calibri" w:cs="Calibri"/>
                <w:color w:val="000000"/>
              </w:rPr>
              <w:t>5,285</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29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2377029B" w14:textId="77777777" w:rsidR="00265584" w:rsidRDefault="00265584">
            <w:r>
              <w:rPr>
                <w:rFonts w:ascii="Calibri" w:hAnsi="Calibri" w:cs="Calibri"/>
                <w:color w:val="000000"/>
              </w:rPr>
              <w:t>664</w:t>
            </w:r>
          </w:p>
        </w:tc>
        <w:tc>
          <w:tcPr>
            <w:tcW w:w="547" w:type="pct"/>
            <w:tcBorders>
              <w:top w:val="single" w:sz="4" w:space="0" w:color="auto"/>
              <w:left w:val="single" w:sz="4" w:space="0" w:color="auto"/>
              <w:bottom w:val="single" w:sz="4" w:space="0" w:color="auto"/>
              <w:right w:val="single" w:sz="4" w:space="0" w:color="auto"/>
            </w:tcBorders>
            <w:hideMark/>
            <w:tcPrChange w:id="130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7ABBC2B" w14:textId="77777777" w:rsidR="00265584" w:rsidRDefault="00265584">
            <w:pPr>
              <w:rPr>
                <w:rFonts w:ascii="Calibri" w:hAnsi="Calibri" w:cs="Calibri"/>
                <w:color w:val="000000"/>
              </w:rPr>
            </w:pPr>
            <w:r>
              <w:t>232</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0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25E7885" w14:textId="77777777" w:rsidR="00265584" w:rsidRDefault="00265584">
            <w:r>
              <w:rPr>
                <w:rFonts w:ascii="Calibri" w:hAnsi="Calibri" w:cs="Calibri"/>
                <w:color w:val="000000"/>
              </w:rPr>
              <w:t>19</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0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D4230F2" w14:textId="77777777" w:rsidR="00265584" w:rsidRDefault="00265584">
            <w:r>
              <w:rPr>
                <w:rFonts w:ascii="Calibri" w:hAnsi="Calibri" w:cs="Calibri"/>
                <w:color w:val="000000"/>
              </w:rPr>
              <w:t>4,640</w:t>
            </w:r>
          </w:p>
        </w:tc>
        <w:tc>
          <w:tcPr>
            <w:tcW w:w="555" w:type="pct"/>
            <w:tcBorders>
              <w:top w:val="single" w:sz="4" w:space="0" w:color="auto"/>
              <w:left w:val="single" w:sz="4" w:space="0" w:color="auto"/>
              <w:bottom w:val="single" w:sz="4" w:space="0" w:color="auto"/>
              <w:right w:val="single" w:sz="4" w:space="0" w:color="auto"/>
            </w:tcBorders>
            <w:tcPrChange w:id="130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F5CC1AE" w14:textId="77777777" w:rsidR="00265584" w:rsidRDefault="00265584">
            <w:pPr>
              <w:rPr>
                <w:rFonts w:ascii="Calibri" w:hAnsi="Calibri" w:cs="Calibri"/>
                <w:color w:val="000000"/>
              </w:rPr>
            </w:pPr>
          </w:p>
        </w:tc>
      </w:tr>
      <w:tr w:rsidR="00265584" w14:paraId="1059DB7F" w14:textId="77777777" w:rsidTr="00D34400">
        <w:trPr>
          <w:trHeight w:val="288"/>
          <w:trPrChange w:id="130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0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A3854E2" w14:textId="77777777" w:rsidR="00265584" w:rsidRDefault="00265584">
            <w:r>
              <w:t>New Jersey</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0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E1D2B15" w14:textId="77777777" w:rsidR="00265584" w:rsidRDefault="00265584">
            <w:r>
              <w:rPr>
                <w:rFonts w:ascii="Calibri" w:hAnsi="Calibri" w:cs="Calibri"/>
                <w:color w:val="000000"/>
              </w:rPr>
              <w:t>15,410</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0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00A9B52" w14:textId="77777777" w:rsidR="00265584" w:rsidRDefault="00265584">
            <w:r>
              <w:rPr>
                <w:rFonts w:ascii="Calibri" w:hAnsi="Calibri" w:cs="Calibri"/>
                <w:color w:val="000000"/>
              </w:rPr>
              <w:t>2,230</w:t>
            </w:r>
          </w:p>
        </w:tc>
        <w:tc>
          <w:tcPr>
            <w:tcW w:w="547" w:type="pct"/>
            <w:tcBorders>
              <w:top w:val="single" w:sz="4" w:space="0" w:color="auto"/>
              <w:left w:val="single" w:sz="4" w:space="0" w:color="auto"/>
              <w:bottom w:val="single" w:sz="4" w:space="0" w:color="auto"/>
              <w:right w:val="single" w:sz="4" w:space="0" w:color="auto"/>
            </w:tcBorders>
            <w:hideMark/>
            <w:tcPrChange w:id="130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41F578B3" w14:textId="77777777" w:rsidR="00265584" w:rsidRDefault="00265584">
            <w:pPr>
              <w:rPr>
                <w:rFonts w:ascii="Calibri" w:hAnsi="Calibri" w:cs="Calibri"/>
                <w:color w:val="000000"/>
              </w:rPr>
            </w:pPr>
            <w:r>
              <w:t>458</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0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12431B0" w14:textId="77777777" w:rsidR="00265584" w:rsidRDefault="00265584">
            <w:r>
              <w:rPr>
                <w:rFonts w:ascii="Calibri" w:hAnsi="Calibri" w:cs="Calibri"/>
                <w:color w:val="000000"/>
              </w:rPr>
              <w:t>32</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1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6492EB6D" w14:textId="77777777" w:rsidR="00265584" w:rsidRDefault="00265584">
            <w:r>
              <w:rPr>
                <w:rFonts w:ascii="Calibri" w:hAnsi="Calibri" w:cs="Calibri"/>
                <w:color w:val="000000"/>
              </w:rPr>
              <w:t>13,212</w:t>
            </w:r>
          </w:p>
        </w:tc>
        <w:tc>
          <w:tcPr>
            <w:tcW w:w="555" w:type="pct"/>
            <w:tcBorders>
              <w:top w:val="single" w:sz="4" w:space="0" w:color="auto"/>
              <w:left w:val="single" w:sz="4" w:space="0" w:color="auto"/>
              <w:bottom w:val="single" w:sz="4" w:space="0" w:color="auto"/>
              <w:right w:val="single" w:sz="4" w:space="0" w:color="auto"/>
            </w:tcBorders>
            <w:tcPrChange w:id="131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35EA12B" w14:textId="77777777" w:rsidR="00265584" w:rsidRDefault="00265584">
            <w:pPr>
              <w:rPr>
                <w:rFonts w:ascii="Calibri" w:hAnsi="Calibri" w:cs="Calibri"/>
                <w:color w:val="000000"/>
              </w:rPr>
            </w:pPr>
          </w:p>
        </w:tc>
      </w:tr>
      <w:tr w:rsidR="00265584" w14:paraId="69E72B35" w14:textId="77777777" w:rsidTr="00D34400">
        <w:trPr>
          <w:trHeight w:val="288"/>
          <w:trPrChange w:id="131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1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24647C3" w14:textId="77777777" w:rsidR="00265584" w:rsidRDefault="00265584">
            <w:r>
              <w:t>New Mexico</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1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D3BFF9F" w14:textId="77777777" w:rsidR="00265584" w:rsidRDefault="00265584">
            <w:r>
              <w:rPr>
                <w:rFonts w:ascii="Calibri" w:hAnsi="Calibri" w:cs="Calibri"/>
                <w:color w:val="000000"/>
              </w:rPr>
              <w:t>5,554</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1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1CA534C" w14:textId="77777777" w:rsidR="00265584" w:rsidRDefault="00265584">
            <w:r>
              <w:rPr>
                <w:rFonts w:ascii="Calibri" w:hAnsi="Calibri" w:cs="Calibri"/>
                <w:color w:val="000000"/>
              </w:rPr>
              <w:t>765</w:t>
            </w:r>
          </w:p>
        </w:tc>
        <w:tc>
          <w:tcPr>
            <w:tcW w:w="547" w:type="pct"/>
            <w:tcBorders>
              <w:top w:val="single" w:sz="4" w:space="0" w:color="auto"/>
              <w:left w:val="single" w:sz="4" w:space="0" w:color="auto"/>
              <w:bottom w:val="single" w:sz="4" w:space="0" w:color="auto"/>
              <w:right w:val="single" w:sz="4" w:space="0" w:color="auto"/>
            </w:tcBorders>
            <w:hideMark/>
            <w:tcPrChange w:id="131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9EA70F7" w14:textId="77777777" w:rsidR="00265584" w:rsidRDefault="00265584">
            <w:pPr>
              <w:rPr>
                <w:rFonts w:ascii="Calibri" w:hAnsi="Calibri" w:cs="Calibri"/>
                <w:color w:val="000000"/>
              </w:rPr>
            </w:pPr>
            <w:r>
              <w:t>287</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1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1FC6BDB" w14:textId="77777777" w:rsidR="00265584" w:rsidRDefault="00265584">
            <w:r>
              <w:rPr>
                <w:rFonts w:ascii="Calibri" w:hAnsi="Calibri" w:cs="Calibri"/>
                <w:color w:val="000000"/>
              </w:rPr>
              <w:t>17</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1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BC265E8" w14:textId="77777777" w:rsidR="00265584" w:rsidRDefault="00265584">
            <w:r>
              <w:rPr>
                <w:rFonts w:ascii="Calibri" w:hAnsi="Calibri" w:cs="Calibri"/>
                <w:color w:val="000000"/>
              </w:rPr>
              <w:t>4,806</w:t>
            </w:r>
          </w:p>
        </w:tc>
        <w:tc>
          <w:tcPr>
            <w:tcW w:w="555" w:type="pct"/>
            <w:tcBorders>
              <w:top w:val="single" w:sz="4" w:space="0" w:color="auto"/>
              <w:left w:val="single" w:sz="4" w:space="0" w:color="auto"/>
              <w:bottom w:val="single" w:sz="4" w:space="0" w:color="auto"/>
              <w:right w:val="single" w:sz="4" w:space="0" w:color="auto"/>
            </w:tcBorders>
            <w:tcPrChange w:id="131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BCC5BB5" w14:textId="77777777" w:rsidR="00265584" w:rsidRDefault="00265584">
            <w:pPr>
              <w:rPr>
                <w:rFonts w:ascii="Calibri" w:hAnsi="Calibri" w:cs="Calibri"/>
                <w:color w:val="000000"/>
              </w:rPr>
            </w:pPr>
          </w:p>
        </w:tc>
      </w:tr>
      <w:tr w:rsidR="00265584" w14:paraId="2912F71D" w14:textId="77777777" w:rsidTr="00D34400">
        <w:trPr>
          <w:trHeight w:val="288"/>
          <w:trPrChange w:id="132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2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4718537" w14:textId="77777777" w:rsidR="00265584" w:rsidRDefault="00265584">
            <w:r>
              <w:t>New York</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2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2107D92" w14:textId="77777777" w:rsidR="00265584" w:rsidRDefault="00265584">
            <w:r>
              <w:rPr>
                <w:rFonts w:ascii="Calibri" w:hAnsi="Calibri" w:cs="Calibri"/>
                <w:color w:val="000000"/>
              </w:rPr>
              <w:t>7,08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2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7DAE4E22" w14:textId="77777777" w:rsidR="00265584" w:rsidRDefault="00265584">
            <w:r>
              <w:rPr>
                <w:rFonts w:ascii="Calibri" w:hAnsi="Calibri" w:cs="Calibri"/>
                <w:color w:val="000000"/>
              </w:rPr>
              <w:t>1,079</w:t>
            </w:r>
          </w:p>
        </w:tc>
        <w:tc>
          <w:tcPr>
            <w:tcW w:w="547" w:type="pct"/>
            <w:tcBorders>
              <w:top w:val="single" w:sz="4" w:space="0" w:color="auto"/>
              <w:left w:val="single" w:sz="4" w:space="0" w:color="auto"/>
              <w:bottom w:val="single" w:sz="4" w:space="0" w:color="auto"/>
              <w:right w:val="single" w:sz="4" w:space="0" w:color="auto"/>
            </w:tcBorders>
            <w:hideMark/>
            <w:tcPrChange w:id="132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2F8778C" w14:textId="77777777" w:rsidR="00265584" w:rsidRDefault="00265584">
            <w:pPr>
              <w:rPr>
                <w:rFonts w:ascii="Calibri" w:hAnsi="Calibri" w:cs="Calibri"/>
                <w:color w:val="000000"/>
              </w:rPr>
            </w:pPr>
            <w:r>
              <w:t>404</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2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10EFFD1" w14:textId="77777777" w:rsidR="00265584" w:rsidRDefault="00265584">
            <w:r>
              <w:rPr>
                <w:rFonts w:ascii="Calibri" w:hAnsi="Calibri" w:cs="Calibri"/>
                <w:color w:val="000000"/>
              </w:rPr>
              <w:t>28</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2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778B31E" w14:textId="77777777" w:rsidR="00265584" w:rsidRDefault="00265584">
            <w:r>
              <w:rPr>
                <w:rFonts w:ascii="Calibri" w:hAnsi="Calibri" w:cs="Calibri"/>
                <w:color w:val="000000"/>
              </w:rPr>
              <w:t>6,032</w:t>
            </w:r>
          </w:p>
        </w:tc>
        <w:tc>
          <w:tcPr>
            <w:tcW w:w="555" w:type="pct"/>
            <w:tcBorders>
              <w:top w:val="single" w:sz="4" w:space="0" w:color="auto"/>
              <w:left w:val="single" w:sz="4" w:space="0" w:color="auto"/>
              <w:bottom w:val="single" w:sz="4" w:space="0" w:color="auto"/>
              <w:right w:val="single" w:sz="4" w:space="0" w:color="auto"/>
            </w:tcBorders>
            <w:tcPrChange w:id="132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C7C5698" w14:textId="77777777" w:rsidR="00265584" w:rsidRDefault="00265584">
            <w:pPr>
              <w:rPr>
                <w:rFonts w:ascii="Calibri" w:hAnsi="Calibri" w:cs="Calibri"/>
                <w:color w:val="000000"/>
              </w:rPr>
            </w:pPr>
          </w:p>
        </w:tc>
      </w:tr>
      <w:tr w:rsidR="00265584" w14:paraId="0D57E816" w14:textId="77777777" w:rsidTr="00D34400">
        <w:trPr>
          <w:trHeight w:val="288"/>
          <w:trPrChange w:id="132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2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79ECA9B" w14:textId="77777777" w:rsidR="00265584" w:rsidRDefault="00265584">
            <w:r>
              <w:t>Ohio</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3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1CF898F" w14:textId="77777777" w:rsidR="00265584" w:rsidRDefault="00265584">
            <w:r>
              <w:rPr>
                <w:rFonts w:ascii="Calibri" w:hAnsi="Calibri" w:cs="Calibri"/>
                <w:color w:val="000000"/>
              </w:rPr>
              <w:t>7,98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3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11DCDFFC" w14:textId="77777777" w:rsidR="00265584" w:rsidRDefault="00265584">
            <w:r>
              <w:rPr>
                <w:rFonts w:ascii="Calibri" w:hAnsi="Calibri" w:cs="Calibri"/>
                <w:color w:val="000000"/>
              </w:rPr>
              <w:t>1,138</w:t>
            </w:r>
          </w:p>
        </w:tc>
        <w:tc>
          <w:tcPr>
            <w:tcW w:w="547" w:type="pct"/>
            <w:tcBorders>
              <w:top w:val="single" w:sz="4" w:space="0" w:color="auto"/>
              <w:left w:val="single" w:sz="4" w:space="0" w:color="auto"/>
              <w:bottom w:val="single" w:sz="4" w:space="0" w:color="auto"/>
              <w:right w:val="single" w:sz="4" w:space="0" w:color="auto"/>
            </w:tcBorders>
            <w:hideMark/>
            <w:tcPrChange w:id="133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1898064" w14:textId="77777777" w:rsidR="00265584" w:rsidRDefault="00265584">
            <w:pPr>
              <w:rPr>
                <w:rFonts w:ascii="Calibri" w:hAnsi="Calibri" w:cs="Calibri"/>
                <w:color w:val="000000"/>
              </w:rPr>
            </w:pPr>
            <w:r>
              <w:t>351</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3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30F75DC" w14:textId="77777777" w:rsidR="00265584" w:rsidRDefault="00265584">
            <w:r>
              <w:rPr>
                <w:rFonts w:ascii="Calibri" w:hAnsi="Calibri" w:cs="Calibri"/>
                <w:color w:val="000000"/>
              </w:rPr>
              <w:t>32</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3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3296A97" w14:textId="77777777" w:rsidR="00265584" w:rsidRDefault="00265584">
            <w:r>
              <w:rPr>
                <w:rFonts w:ascii="Calibri" w:hAnsi="Calibri" w:cs="Calibri"/>
                <w:color w:val="000000"/>
              </w:rPr>
              <w:t>6,883</w:t>
            </w:r>
          </w:p>
        </w:tc>
        <w:tc>
          <w:tcPr>
            <w:tcW w:w="555" w:type="pct"/>
            <w:tcBorders>
              <w:top w:val="single" w:sz="4" w:space="0" w:color="auto"/>
              <w:left w:val="single" w:sz="4" w:space="0" w:color="auto"/>
              <w:bottom w:val="single" w:sz="4" w:space="0" w:color="auto"/>
              <w:right w:val="single" w:sz="4" w:space="0" w:color="auto"/>
            </w:tcBorders>
            <w:tcPrChange w:id="133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6EAEB76" w14:textId="77777777" w:rsidR="00265584" w:rsidRDefault="00265584">
            <w:pPr>
              <w:rPr>
                <w:rFonts w:ascii="Calibri" w:hAnsi="Calibri" w:cs="Calibri"/>
                <w:color w:val="000000"/>
              </w:rPr>
            </w:pPr>
          </w:p>
        </w:tc>
      </w:tr>
      <w:tr w:rsidR="00265584" w14:paraId="66B269B3" w14:textId="77777777" w:rsidTr="00D34400">
        <w:trPr>
          <w:trHeight w:val="288"/>
          <w:trPrChange w:id="133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3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06F3BC9" w14:textId="77777777" w:rsidR="00265584" w:rsidRDefault="00265584">
            <w:r>
              <w:t>Oklahom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3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6552C71" w14:textId="77777777" w:rsidR="00265584" w:rsidRDefault="00265584">
            <w:r>
              <w:rPr>
                <w:rFonts w:ascii="Calibri" w:hAnsi="Calibri" w:cs="Calibri"/>
                <w:color w:val="000000"/>
              </w:rPr>
              <w:t>8,611</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3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C96BB26" w14:textId="77777777" w:rsidR="00265584" w:rsidRDefault="00265584">
            <w:r>
              <w:rPr>
                <w:rFonts w:ascii="Calibri" w:hAnsi="Calibri" w:cs="Calibri"/>
                <w:color w:val="000000"/>
              </w:rPr>
              <w:t>1,291</w:t>
            </w:r>
          </w:p>
        </w:tc>
        <w:tc>
          <w:tcPr>
            <w:tcW w:w="547" w:type="pct"/>
            <w:tcBorders>
              <w:top w:val="single" w:sz="4" w:space="0" w:color="auto"/>
              <w:left w:val="single" w:sz="4" w:space="0" w:color="auto"/>
              <w:bottom w:val="single" w:sz="4" w:space="0" w:color="auto"/>
              <w:right w:val="single" w:sz="4" w:space="0" w:color="auto"/>
            </w:tcBorders>
            <w:hideMark/>
            <w:tcPrChange w:id="134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4D968CC7" w14:textId="77777777" w:rsidR="00265584" w:rsidRDefault="00265584">
            <w:pPr>
              <w:rPr>
                <w:rFonts w:ascii="Calibri" w:hAnsi="Calibri" w:cs="Calibri"/>
                <w:color w:val="000000"/>
              </w:rPr>
            </w:pPr>
            <w:r>
              <w:t>29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4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3A37E52" w14:textId="77777777" w:rsidR="00265584" w:rsidRDefault="00265584">
            <w:r>
              <w:rPr>
                <w:rFonts w:ascii="Calibri" w:hAnsi="Calibri" w:cs="Calibri"/>
                <w:color w:val="000000"/>
              </w:rPr>
              <w:t>21</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4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231C2F7" w14:textId="77777777" w:rsidR="00265584" w:rsidRDefault="00265584">
            <w:r>
              <w:rPr>
                <w:rFonts w:ascii="Calibri" w:hAnsi="Calibri" w:cs="Calibri"/>
                <w:color w:val="000000"/>
              </w:rPr>
              <w:t>7,341</w:t>
            </w:r>
          </w:p>
        </w:tc>
        <w:tc>
          <w:tcPr>
            <w:tcW w:w="555" w:type="pct"/>
            <w:tcBorders>
              <w:top w:val="single" w:sz="4" w:space="0" w:color="auto"/>
              <w:left w:val="single" w:sz="4" w:space="0" w:color="auto"/>
              <w:bottom w:val="single" w:sz="4" w:space="0" w:color="auto"/>
              <w:right w:val="single" w:sz="4" w:space="0" w:color="auto"/>
            </w:tcBorders>
            <w:tcPrChange w:id="134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A1159E4" w14:textId="77777777" w:rsidR="00265584" w:rsidRDefault="00265584">
            <w:pPr>
              <w:rPr>
                <w:rFonts w:ascii="Calibri" w:hAnsi="Calibri" w:cs="Calibri"/>
                <w:color w:val="000000"/>
              </w:rPr>
            </w:pPr>
          </w:p>
        </w:tc>
      </w:tr>
      <w:tr w:rsidR="00265584" w14:paraId="3EF889B4" w14:textId="77777777" w:rsidTr="00D34400">
        <w:trPr>
          <w:trHeight w:val="288"/>
          <w:trPrChange w:id="134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4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58DEB1D" w14:textId="77777777" w:rsidR="00265584" w:rsidRDefault="00265584">
            <w:r>
              <w:t>Oregon</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4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081B7BE" w14:textId="77777777" w:rsidR="00265584" w:rsidRDefault="00265584">
            <w:r>
              <w:rPr>
                <w:rFonts w:ascii="Calibri" w:hAnsi="Calibri" w:cs="Calibri"/>
                <w:color w:val="000000"/>
              </w:rPr>
              <w:t>4,79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4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B729F55" w14:textId="77777777" w:rsidR="00265584" w:rsidRDefault="00265584">
            <w:r>
              <w:rPr>
                <w:rFonts w:ascii="Calibri" w:hAnsi="Calibri" w:cs="Calibri"/>
                <w:color w:val="000000"/>
              </w:rPr>
              <w:t>579</w:t>
            </w:r>
          </w:p>
        </w:tc>
        <w:tc>
          <w:tcPr>
            <w:tcW w:w="547" w:type="pct"/>
            <w:tcBorders>
              <w:top w:val="single" w:sz="4" w:space="0" w:color="auto"/>
              <w:left w:val="single" w:sz="4" w:space="0" w:color="auto"/>
              <w:bottom w:val="single" w:sz="4" w:space="0" w:color="auto"/>
              <w:right w:val="single" w:sz="4" w:space="0" w:color="auto"/>
            </w:tcBorders>
            <w:hideMark/>
            <w:tcPrChange w:id="134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7575944" w14:textId="77777777" w:rsidR="00265584" w:rsidRDefault="00265584">
            <w:pPr>
              <w:rPr>
                <w:rFonts w:ascii="Calibri" w:hAnsi="Calibri" w:cs="Calibri"/>
                <w:color w:val="000000"/>
              </w:rPr>
            </w:pPr>
            <w:r>
              <w:t>165</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4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D087A4B" w14:textId="77777777" w:rsidR="00265584" w:rsidRDefault="00265584">
            <w:r>
              <w:rPr>
                <w:rFonts w:ascii="Calibri" w:hAnsi="Calibri" w:cs="Calibri"/>
                <w:color w:val="000000"/>
              </w:rPr>
              <w:t>1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5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9485AFF" w14:textId="77777777" w:rsidR="00265584" w:rsidRDefault="00265584">
            <w:r>
              <w:rPr>
                <w:rFonts w:ascii="Calibri" w:hAnsi="Calibri" w:cs="Calibri"/>
                <w:color w:val="000000"/>
              </w:rPr>
              <w:t>4,227</w:t>
            </w:r>
          </w:p>
        </w:tc>
        <w:tc>
          <w:tcPr>
            <w:tcW w:w="555" w:type="pct"/>
            <w:tcBorders>
              <w:top w:val="single" w:sz="4" w:space="0" w:color="auto"/>
              <w:left w:val="single" w:sz="4" w:space="0" w:color="auto"/>
              <w:bottom w:val="single" w:sz="4" w:space="0" w:color="auto"/>
              <w:right w:val="single" w:sz="4" w:space="0" w:color="auto"/>
            </w:tcBorders>
            <w:tcPrChange w:id="135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7D7DAFA" w14:textId="77777777" w:rsidR="00265584" w:rsidRDefault="00265584">
            <w:pPr>
              <w:rPr>
                <w:rFonts w:ascii="Calibri" w:hAnsi="Calibri" w:cs="Calibri"/>
                <w:color w:val="000000"/>
              </w:rPr>
            </w:pPr>
          </w:p>
        </w:tc>
      </w:tr>
      <w:tr w:rsidR="00265584" w14:paraId="0C73C9A8" w14:textId="77777777" w:rsidTr="00D34400">
        <w:trPr>
          <w:trHeight w:val="288"/>
          <w:trPrChange w:id="135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5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FC792E8" w14:textId="77777777" w:rsidR="00265584" w:rsidRDefault="00265584">
            <w:r>
              <w:t>Pennsylvani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5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65BCA4B" w14:textId="77777777" w:rsidR="00265584" w:rsidRDefault="00265584">
            <w:r>
              <w:rPr>
                <w:rFonts w:ascii="Calibri" w:hAnsi="Calibri" w:cs="Calibri"/>
                <w:color w:val="000000"/>
              </w:rPr>
              <w:t>14,760</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5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A6C43F7" w14:textId="77777777" w:rsidR="00265584" w:rsidRDefault="00265584">
            <w:r>
              <w:rPr>
                <w:rFonts w:ascii="Calibri" w:hAnsi="Calibri" w:cs="Calibri"/>
                <w:color w:val="000000"/>
              </w:rPr>
              <w:t>2,090</w:t>
            </w:r>
          </w:p>
        </w:tc>
        <w:tc>
          <w:tcPr>
            <w:tcW w:w="547" w:type="pct"/>
            <w:tcBorders>
              <w:top w:val="single" w:sz="4" w:space="0" w:color="auto"/>
              <w:left w:val="single" w:sz="4" w:space="0" w:color="auto"/>
              <w:bottom w:val="single" w:sz="4" w:space="0" w:color="auto"/>
              <w:right w:val="single" w:sz="4" w:space="0" w:color="auto"/>
            </w:tcBorders>
            <w:hideMark/>
            <w:tcPrChange w:id="135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6780E5A" w14:textId="77777777" w:rsidR="00265584" w:rsidRDefault="00265584">
            <w:pPr>
              <w:rPr>
                <w:rFonts w:ascii="Calibri" w:hAnsi="Calibri" w:cs="Calibri"/>
                <w:color w:val="000000"/>
              </w:rPr>
            </w:pPr>
            <w:r>
              <w:t>20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5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6CB98AA" w14:textId="77777777" w:rsidR="00265584" w:rsidRDefault="00265584">
            <w:r>
              <w:rPr>
                <w:rFonts w:ascii="Calibri" w:hAnsi="Calibri" w:cs="Calibri"/>
                <w:color w:val="000000"/>
              </w:rPr>
              <w:t>12</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5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BACA944" w14:textId="77777777" w:rsidR="00265584" w:rsidRDefault="00265584">
            <w:r>
              <w:rPr>
                <w:rFonts w:ascii="Calibri" w:hAnsi="Calibri" w:cs="Calibri"/>
                <w:color w:val="000000"/>
              </w:rPr>
              <w:t>12,682</w:t>
            </w:r>
          </w:p>
        </w:tc>
        <w:tc>
          <w:tcPr>
            <w:tcW w:w="555" w:type="pct"/>
            <w:tcBorders>
              <w:top w:val="single" w:sz="4" w:space="0" w:color="auto"/>
              <w:left w:val="single" w:sz="4" w:space="0" w:color="auto"/>
              <w:bottom w:val="single" w:sz="4" w:space="0" w:color="auto"/>
              <w:right w:val="single" w:sz="4" w:space="0" w:color="auto"/>
            </w:tcBorders>
            <w:tcPrChange w:id="135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9E68B1E" w14:textId="77777777" w:rsidR="00265584" w:rsidRDefault="00265584">
            <w:pPr>
              <w:rPr>
                <w:rFonts w:ascii="Calibri" w:hAnsi="Calibri" w:cs="Calibri"/>
                <w:color w:val="000000"/>
              </w:rPr>
            </w:pPr>
          </w:p>
        </w:tc>
      </w:tr>
      <w:tr w:rsidR="00265584" w14:paraId="006C082C" w14:textId="77777777" w:rsidTr="00D34400">
        <w:trPr>
          <w:trHeight w:val="288"/>
          <w:trPrChange w:id="136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6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10BD7A5" w14:textId="77777777" w:rsidR="00265584" w:rsidRDefault="00265584">
            <w:r>
              <w:t>Rhode Island</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6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E5CB5D3" w14:textId="77777777" w:rsidR="00265584" w:rsidRDefault="00265584">
            <w:r>
              <w:rPr>
                <w:rFonts w:ascii="Calibri" w:hAnsi="Calibri" w:cs="Calibri"/>
                <w:color w:val="000000"/>
              </w:rPr>
              <w:t>7,127</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6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5B8342C" w14:textId="77777777" w:rsidR="00265584" w:rsidRDefault="00265584">
            <w:r>
              <w:rPr>
                <w:rFonts w:ascii="Calibri" w:hAnsi="Calibri" w:cs="Calibri"/>
                <w:color w:val="000000"/>
              </w:rPr>
              <w:t>1,209</w:t>
            </w:r>
          </w:p>
        </w:tc>
        <w:tc>
          <w:tcPr>
            <w:tcW w:w="547" w:type="pct"/>
            <w:tcBorders>
              <w:top w:val="single" w:sz="4" w:space="0" w:color="auto"/>
              <w:left w:val="single" w:sz="4" w:space="0" w:color="auto"/>
              <w:bottom w:val="single" w:sz="4" w:space="0" w:color="auto"/>
              <w:right w:val="single" w:sz="4" w:space="0" w:color="auto"/>
            </w:tcBorders>
            <w:hideMark/>
            <w:tcPrChange w:id="136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6B651A1" w14:textId="77777777" w:rsidR="00265584" w:rsidRDefault="00265584">
            <w:pPr>
              <w:rPr>
                <w:rFonts w:ascii="Calibri" w:hAnsi="Calibri" w:cs="Calibri"/>
                <w:color w:val="000000"/>
              </w:rPr>
            </w:pPr>
            <w:r>
              <w:t>16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6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6B665890" w14:textId="77777777" w:rsidR="00265584" w:rsidRDefault="00265584">
            <w:r>
              <w:rPr>
                <w:rFonts w:ascii="Calibri" w:hAnsi="Calibri" w:cs="Calibri"/>
                <w:color w:val="000000"/>
              </w:rPr>
              <w:t>11</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6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0608CAA" w14:textId="77777777" w:rsidR="00265584" w:rsidRDefault="00265584">
            <w:r>
              <w:rPr>
                <w:rFonts w:ascii="Calibri" w:hAnsi="Calibri" w:cs="Calibri"/>
                <w:color w:val="000000"/>
              </w:rPr>
              <w:t>5,929</w:t>
            </w:r>
          </w:p>
        </w:tc>
        <w:tc>
          <w:tcPr>
            <w:tcW w:w="555" w:type="pct"/>
            <w:tcBorders>
              <w:top w:val="single" w:sz="4" w:space="0" w:color="auto"/>
              <w:left w:val="single" w:sz="4" w:space="0" w:color="auto"/>
              <w:bottom w:val="single" w:sz="4" w:space="0" w:color="auto"/>
              <w:right w:val="single" w:sz="4" w:space="0" w:color="auto"/>
            </w:tcBorders>
            <w:tcPrChange w:id="136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3013571" w14:textId="77777777" w:rsidR="00265584" w:rsidRDefault="00265584">
            <w:pPr>
              <w:rPr>
                <w:rFonts w:ascii="Calibri" w:hAnsi="Calibri" w:cs="Calibri"/>
                <w:color w:val="000000"/>
              </w:rPr>
            </w:pPr>
          </w:p>
        </w:tc>
      </w:tr>
      <w:tr w:rsidR="00265584" w14:paraId="7B5EB426" w14:textId="77777777" w:rsidTr="00D34400">
        <w:trPr>
          <w:trHeight w:val="288"/>
          <w:trPrChange w:id="136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6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B822479" w14:textId="77777777" w:rsidR="00265584" w:rsidRDefault="00265584">
            <w:r>
              <w:t>Texas</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7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ABE2167" w14:textId="77777777" w:rsidR="00265584" w:rsidRDefault="00265584">
            <w:r>
              <w:rPr>
                <w:rFonts w:ascii="Calibri" w:hAnsi="Calibri" w:cs="Calibri"/>
                <w:color w:val="000000"/>
              </w:rPr>
              <w:t>16,74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7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B1463DA" w14:textId="77777777" w:rsidR="00265584" w:rsidRDefault="00265584">
            <w:r>
              <w:rPr>
                <w:rFonts w:ascii="Calibri" w:hAnsi="Calibri" w:cs="Calibri"/>
                <w:color w:val="000000"/>
              </w:rPr>
              <w:t>2,293</w:t>
            </w:r>
          </w:p>
        </w:tc>
        <w:tc>
          <w:tcPr>
            <w:tcW w:w="547" w:type="pct"/>
            <w:tcBorders>
              <w:top w:val="single" w:sz="4" w:space="0" w:color="auto"/>
              <w:left w:val="single" w:sz="4" w:space="0" w:color="auto"/>
              <w:bottom w:val="single" w:sz="4" w:space="0" w:color="auto"/>
              <w:right w:val="single" w:sz="4" w:space="0" w:color="auto"/>
            </w:tcBorders>
            <w:hideMark/>
            <w:tcPrChange w:id="137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8479090" w14:textId="77777777" w:rsidR="00265584" w:rsidRDefault="00265584">
            <w:pPr>
              <w:rPr>
                <w:rFonts w:ascii="Calibri" w:hAnsi="Calibri" w:cs="Calibri"/>
                <w:color w:val="000000"/>
              </w:rPr>
            </w:pPr>
            <w:r>
              <w:t>780</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7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C81D382" w14:textId="77777777" w:rsidR="00265584" w:rsidRDefault="00265584">
            <w:r>
              <w:rPr>
                <w:rFonts w:ascii="Calibri" w:hAnsi="Calibri" w:cs="Calibri"/>
                <w:color w:val="000000"/>
              </w:rPr>
              <w:t>55</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7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B9BEAFC" w14:textId="77777777" w:rsidR="00265584" w:rsidRDefault="00265584">
            <w:r>
              <w:rPr>
                <w:rFonts w:ascii="Calibri" w:hAnsi="Calibri" w:cs="Calibri"/>
                <w:color w:val="000000"/>
              </w:rPr>
              <w:t>14,511</w:t>
            </w:r>
          </w:p>
        </w:tc>
        <w:tc>
          <w:tcPr>
            <w:tcW w:w="555" w:type="pct"/>
            <w:tcBorders>
              <w:top w:val="single" w:sz="4" w:space="0" w:color="auto"/>
              <w:left w:val="single" w:sz="4" w:space="0" w:color="auto"/>
              <w:bottom w:val="single" w:sz="4" w:space="0" w:color="auto"/>
              <w:right w:val="single" w:sz="4" w:space="0" w:color="auto"/>
            </w:tcBorders>
            <w:tcPrChange w:id="137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7928755" w14:textId="77777777" w:rsidR="00265584" w:rsidRDefault="00265584">
            <w:pPr>
              <w:rPr>
                <w:rFonts w:ascii="Calibri" w:hAnsi="Calibri" w:cs="Calibri"/>
                <w:color w:val="000000"/>
              </w:rPr>
            </w:pPr>
          </w:p>
        </w:tc>
      </w:tr>
      <w:tr w:rsidR="00265584" w14:paraId="0FA4CE52" w14:textId="77777777" w:rsidTr="00D34400">
        <w:trPr>
          <w:trHeight w:val="288"/>
          <w:trPrChange w:id="137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7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B3201B3" w14:textId="77777777" w:rsidR="00265584" w:rsidRDefault="00265584">
            <w:r>
              <w:t>Utah</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78"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8781F72" w14:textId="77777777" w:rsidR="00265584" w:rsidRDefault="00265584">
            <w:r>
              <w:rPr>
                <w:rFonts w:ascii="Calibri" w:hAnsi="Calibri" w:cs="Calibri"/>
                <w:color w:val="000000"/>
              </w:rPr>
              <w:t>14,417</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79"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35B3626" w14:textId="77777777" w:rsidR="00265584" w:rsidRDefault="00265584">
            <w:r>
              <w:rPr>
                <w:rFonts w:ascii="Calibri" w:hAnsi="Calibri" w:cs="Calibri"/>
                <w:color w:val="000000"/>
              </w:rPr>
              <w:t>1,617</w:t>
            </w:r>
          </w:p>
        </w:tc>
        <w:tc>
          <w:tcPr>
            <w:tcW w:w="547" w:type="pct"/>
            <w:tcBorders>
              <w:top w:val="single" w:sz="4" w:space="0" w:color="auto"/>
              <w:left w:val="single" w:sz="4" w:space="0" w:color="auto"/>
              <w:bottom w:val="single" w:sz="4" w:space="0" w:color="auto"/>
              <w:right w:val="single" w:sz="4" w:space="0" w:color="auto"/>
            </w:tcBorders>
            <w:hideMark/>
            <w:tcPrChange w:id="1380"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D393290" w14:textId="77777777" w:rsidR="00265584" w:rsidRDefault="00265584">
            <w:pPr>
              <w:rPr>
                <w:rFonts w:ascii="Calibri" w:hAnsi="Calibri" w:cs="Calibri"/>
                <w:color w:val="000000"/>
              </w:rPr>
            </w:pPr>
            <w:r>
              <w:t>573</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81"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6558139" w14:textId="77777777" w:rsidR="00265584" w:rsidRDefault="00265584">
            <w:r>
              <w:rPr>
                <w:rFonts w:ascii="Calibri" w:hAnsi="Calibri" w:cs="Calibri"/>
                <w:color w:val="000000"/>
              </w:rPr>
              <w:t>45</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82"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94B496B" w14:textId="77777777" w:rsidR="00265584" w:rsidRDefault="00265584">
            <w:r>
              <w:rPr>
                <w:rFonts w:ascii="Calibri" w:hAnsi="Calibri" w:cs="Calibri"/>
                <w:color w:val="000000"/>
              </w:rPr>
              <w:t>12,845</w:t>
            </w:r>
          </w:p>
        </w:tc>
        <w:tc>
          <w:tcPr>
            <w:tcW w:w="555" w:type="pct"/>
            <w:tcBorders>
              <w:top w:val="single" w:sz="4" w:space="0" w:color="auto"/>
              <w:left w:val="single" w:sz="4" w:space="0" w:color="auto"/>
              <w:bottom w:val="single" w:sz="4" w:space="0" w:color="auto"/>
              <w:right w:val="single" w:sz="4" w:space="0" w:color="auto"/>
            </w:tcBorders>
            <w:tcPrChange w:id="1383"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84C3BF4" w14:textId="77777777" w:rsidR="00265584" w:rsidRDefault="00265584">
            <w:pPr>
              <w:rPr>
                <w:rFonts w:ascii="Calibri" w:hAnsi="Calibri" w:cs="Calibri"/>
                <w:color w:val="000000"/>
              </w:rPr>
            </w:pPr>
          </w:p>
        </w:tc>
      </w:tr>
      <w:tr w:rsidR="00265584" w14:paraId="2EE892E8" w14:textId="77777777" w:rsidTr="00D34400">
        <w:trPr>
          <w:trHeight w:val="288"/>
          <w:trPrChange w:id="1384"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85"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08BC8A0" w14:textId="77777777" w:rsidR="00265584" w:rsidRDefault="00265584">
            <w:r>
              <w:t>Vermont</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86"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D9C7BBD" w14:textId="77777777" w:rsidR="00265584" w:rsidRDefault="00265584">
            <w:r>
              <w:rPr>
                <w:rFonts w:ascii="Calibri" w:hAnsi="Calibri" w:cs="Calibri"/>
                <w:color w:val="000000"/>
              </w:rPr>
              <w:t>8,784</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87"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743E4CB" w14:textId="77777777" w:rsidR="00265584" w:rsidRDefault="00265584">
            <w:r>
              <w:rPr>
                <w:rFonts w:ascii="Calibri" w:hAnsi="Calibri" w:cs="Calibri"/>
                <w:color w:val="000000"/>
              </w:rPr>
              <w:t>1,220</w:t>
            </w:r>
          </w:p>
        </w:tc>
        <w:tc>
          <w:tcPr>
            <w:tcW w:w="547" w:type="pct"/>
            <w:tcBorders>
              <w:top w:val="single" w:sz="4" w:space="0" w:color="auto"/>
              <w:left w:val="single" w:sz="4" w:space="0" w:color="auto"/>
              <w:bottom w:val="single" w:sz="4" w:space="0" w:color="auto"/>
              <w:right w:val="single" w:sz="4" w:space="0" w:color="auto"/>
            </w:tcBorders>
            <w:hideMark/>
            <w:tcPrChange w:id="1388"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2ACFF22" w14:textId="77777777" w:rsidR="00265584" w:rsidRDefault="00265584">
            <w:pPr>
              <w:rPr>
                <w:rFonts w:ascii="Calibri" w:hAnsi="Calibri" w:cs="Calibri"/>
                <w:color w:val="000000"/>
              </w:rPr>
            </w:pPr>
            <w:r>
              <w:t>597</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89"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C4AED1" w14:textId="77777777" w:rsidR="00265584" w:rsidRDefault="00265584">
            <w:r>
              <w:rPr>
                <w:rFonts w:ascii="Calibri" w:hAnsi="Calibri" w:cs="Calibri"/>
                <w:color w:val="000000"/>
              </w:rPr>
              <w:t>4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90"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1735E3F" w14:textId="77777777" w:rsidR="00265584" w:rsidRDefault="00265584">
            <w:r>
              <w:rPr>
                <w:rFonts w:ascii="Calibri" w:hAnsi="Calibri" w:cs="Calibri"/>
                <w:color w:val="000000"/>
              </w:rPr>
              <w:t>7,604</w:t>
            </w:r>
          </w:p>
        </w:tc>
        <w:tc>
          <w:tcPr>
            <w:tcW w:w="555" w:type="pct"/>
            <w:tcBorders>
              <w:top w:val="single" w:sz="4" w:space="0" w:color="auto"/>
              <w:left w:val="single" w:sz="4" w:space="0" w:color="auto"/>
              <w:bottom w:val="single" w:sz="4" w:space="0" w:color="auto"/>
              <w:right w:val="single" w:sz="4" w:space="0" w:color="auto"/>
            </w:tcBorders>
            <w:tcPrChange w:id="1391"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1F353F4" w14:textId="77777777" w:rsidR="00265584" w:rsidRDefault="00265584">
            <w:pPr>
              <w:rPr>
                <w:rFonts w:ascii="Calibri" w:hAnsi="Calibri" w:cs="Calibri"/>
                <w:color w:val="000000"/>
              </w:rPr>
            </w:pPr>
          </w:p>
        </w:tc>
      </w:tr>
      <w:tr w:rsidR="00265584" w14:paraId="45B06132" w14:textId="77777777" w:rsidTr="00D34400">
        <w:trPr>
          <w:trHeight w:val="288"/>
          <w:trPrChange w:id="1392"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393"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B58965D" w14:textId="77777777" w:rsidR="00265584" w:rsidRDefault="00265584">
            <w:r>
              <w:t>Washington</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394"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08D3D97" w14:textId="77777777" w:rsidR="00265584" w:rsidRDefault="00265584">
            <w:r>
              <w:rPr>
                <w:rFonts w:ascii="Calibri" w:hAnsi="Calibri" w:cs="Calibri"/>
                <w:color w:val="000000"/>
              </w:rPr>
              <w:t>9,706</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395"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5806820" w14:textId="77777777" w:rsidR="00265584" w:rsidRDefault="00265584">
            <w:r>
              <w:rPr>
                <w:rFonts w:ascii="Calibri" w:hAnsi="Calibri" w:cs="Calibri"/>
                <w:color w:val="000000"/>
              </w:rPr>
              <w:t>1,165</w:t>
            </w:r>
          </w:p>
        </w:tc>
        <w:tc>
          <w:tcPr>
            <w:tcW w:w="547" w:type="pct"/>
            <w:tcBorders>
              <w:top w:val="single" w:sz="4" w:space="0" w:color="auto"/>
              <w:left w:val="single" w:sz="4" w:space="0" w:color="auto"/>
              <w:bottom w:val="single" w:sz="4" w:space="0" w:color="auto"/>
              <w:right w:val="single" w:sz="4" w:space="0" w:color="auto"/>
            </w:tcBorders>
            <w:hideMark/>
            <w:tcPrChange w:id="139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A277C26" w14:textId="77777777" w:rsidR="00265584" w:rsidRDefault="00265584">
            <w:pPr>
              <w:rPr>
                <w:rFonts w:ascii="Calibri" w:hAnsi="Calibri" w:cs="Calibri"/>
                <w:color w:val="000000"/>
              </w:rPr>
            </w:pPr>
            <w:r>
              <w:t>594</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397"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7D2B206" w14:textId="77777777" w:rsidR="00265584" w:rsidRDefault="00265584">
            <w:r>
              <w:rPr>
                <w:rFonts w:ascii="Calibri" w:hAnsi="Calibri" w:cs="Calibri"/>
                <w:color w:val="000000"/>
              </w:rPr>
              <w:t>3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398"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9043917" w14:textId="77777777" w:rsidR="00265584" w:rsidRDefault="00265584">
            <w:r>
              <w:rPr>
                <w:rFonts w:ascii="Calibri" w:hAnsi="Calibri" w:cs="Calibri"/>
                <w:color w:val="000000"/>
              </w:rPr>
              <w:t>8,574</w:t>
            </w:r>
          </w:p>
        </w:tc>
        <w:tc>
          <w:tcPr>
            <w:tcW w:w="555" w:type="pct"/>
            <w:tcBorders>
              <w:top w:val="single" w:sz="4" w:space="0" w:color="auto"/>
              <w:left w:val="single" w:sz="4" w:space="0" w:color="auto"/>
              <w:bottom w:val="single" w:sz="4" w:space="0" w:color="auto"/>
              <w:right w:val="single" w:sz="4" w:space="0" w:color="auto"/>
            </w:tcBorders>
            <w:tcPrChange w:id="1399"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20F07EF" w14:textId="77777777" w:rsidR="00265584" w:rsidRDefault="00265584">
            <w:pPr>
              <w:rPr>
                <w:rFonts w:ascii="Calibri" w:hAnsi="Calibri" w:cs="Calibri"/>
                <w:color w:val="000000"/>
              </w:rPr>
            </w:pPr>
          </w:p>
        </w:tc>
      </w:tr>
      <w:tr w:rsidR="00265584" w14:paraId="6659E6C4" w14:textId="77777777" w:rsidTr="00D34400">
        <w:trPr>
          <w:trHeight w:val="288"/>
          <w:trPrChange w:id="1400"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401"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1A8DA14B" w14:textId="77777777" w:rsidR="00265584" w:rsidRDefault="00265584">
            <w:r>
              <w:t>West Virgini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402"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67183D3" w14:textId="77777777" w:rsidR="00265584" w:rsidRDefault="00265584">
            <w:r>
              <w:rPr>
                <w:rFonts w:ascii="Calibri" w:hAnsi="Calibri" w:cs="Calibri"/>
                <w:color w:val="000000"/>
              </w:rPr>
              <w:t>5,08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403"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BDB1DBB" w14:textId="77777777" w:rsidR="00265584" w:rsidRDefault="00265584">
            <w:r>
              <w:rPr>
                <w:rFonts w:ascii="Calibri" w:hAnsi="Calibri" w:cs="Calibri"/>
                <w:color w:val="000000"/>
              </w:rPr>
              <w:t>663</w:t>
            </w:r>
          </w:p>
        </w:tc>
        <w:tc>
          <w:tcPr>
            <w:tcW w:w="547" w:type="pct"/>
            <w:tcBorders>
              <w:top w:val="single" w:sz="4" w:space="0" w:color="auto"/>
              <w:left w:val="single" w:sz="4" w:space="0" w:color="auto"/>
              <w:bottom w:val="single" w:sz="4" w:space="0" w:color="auto"/>
              <w:right w:val="single" w:sz="4" w:space="0" w:color="auto"/>
            </w:tcBorders>
            <w:hideMark/>
            <w:tcPrChange w:id="1404"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0104DDF" w14:textId="77777777" w:rsidR="00265584" w:rsidRDefault="00265584">
            <w:pPr>
              <w:rPr>
                <w:rFonts w:ascii="Calibri" w:hAnsi="Calibri" w:cs="Calibri"/>
                <w:color w:val="000000"/>
              </w:rPr>
            </w:pPr>
            <w:r>
              <w:t>85</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405"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C885408" w14:textId="77777777" w:rsidR="00265584" w:rsidRDefault="00265584">
            <w:r>
              <w:rPr>
                <w:rFonts w:ascii="Calibri" w:hAnsi="Calibri" w:cs="Calibri"/>
                <w:color w:val="000000"/>
              </w:rPr>
              <w:t>5</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406"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50C7FA9" w14:textId="77777777" w:rsidR="00265584" w:rsidRDefault="00265584">
            <w:r>
              <w:rPr>
                <w:rFonts w:ascii="Calibri" w:hAnsi="Calibri" w:cs="Calibri"/>
                <w:color w:val="000000"/>
              </w:rPr>
              <w:t>4,431</w:t>
            </w:r>
          </w:p>
        </w:tc>
        <w:tc>
          <w:tcPr>
            <w:tcW w:w="555" w:type="pct"/>
            <w:tcBorders>
              <w:top w:val="single" w:sz="4" w:space="0" w:color="auto"/>
              <w:left w:val="single" w:sz="4" w:space="0" w:color="auto"/>
              <w:bottom w:val="single" w:sz="4" w:space="0" w:color="auto"/>
              <w:right w:val="single" w:sz="4" w:space="0" w:color="auto"/>
            </w:tcBorders>
            <w:tcPrChange w:id="1407"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B8A5E8B" w14:textId="77777777" w:rsidR="00265584" w:rsidRDefault="00265584">
            <w:pPr>
              <w:rPr>
                <w:rFonts w:ascii="Calibri" w:hAnsi="Calibri" w:cs="Calibri"/>
                <w:color w:val="000000"/>
              </w:rPr>
            </w:pPr>
          </w:p>
        </w:tc>
      </w:tr>
      <w:tr w:rsidR="00265584" w14:paraId="3CDCB0C7" w14:textId="77777777" w:rsidTr="00D34400">
        <w:trPr>
          <w:trHeight w:val="288"/>
          <w:trPrChange w:id="1408"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409"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1F6D91A" w14:textId="77777777" w:rsidR="00265584" w:rsidRDefault="00265584">
            <w:r>
              <w:t>Wisconsin</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410"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5F38381" w14:textId="77777777" w:rsidR="00265584" w:rsidRDefault="00265584">
            <w:r>
              <w:rPr>
                <w:rFonts w:ascii="Calibri" w:hAnsi="Calibri" w:cs="Calibri"/>
                <w:color w:val="000000"/>
              </w:rPr>
              <w:t>5,170</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411"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A08A329" w14:textId="77777777" w:rsidR="00265584" w:rsidRDefault="00265584">
            <w:r>
              <w:rPr>
                <w:rFonts w:ascii="Calibri" w:hAnsi="Calibri" w:cs="Calibri"/>
                <w:color w:val="000000"/>
              </w:rPr>
              <w:t>611</w:t>
            </w:r>
          </w:p>
        </w:tc>
        <w:tc>
          <w:tcPr>
            <w:tcW w:w="547" w:type="pct"/>
            <w:tcBorders>
              <w:top w:val="single" w:sz="4" w:space="0" w:color="auto"/>
              <w:left w:val="single" w:sz="4" w:space="0" w:color="auto"/>
              <w:bottom w:val="single" w:sz="4" w:space="0" w:color="auto"/>
              <w:right w:val="single" w:sz="4" w:space="0" w:color="auto"/>
            </w:tcBorders>
            <w:hideMark/>
            <w:tcPrChange w:id="1412"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86837AE" w14:textId="77777777" w:rsidR="00265584" w:rsidRDefault="00265584">
            <w:pPr>
              <w:rPr>
                <w:rFonts w:ascii="Calibri" w:hAnsi="Calibri" w:cs="Calibri"/>
                <w:color w:val="000000"/>
              </w:rPr>
            </w:pPr>
            <w:r>
              <w:t>140</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413"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2CFB9B" w14:textId="77777777" w:rsidR="00265584" w:rsidRDefault="00265584">
            <w:r>
              <w:rPr>
                <w:rFonts w:ascii="Calibri" w:hAnsi="Calibri" w:cs="Calibri"/>
                <w:color w:val="000000"/>
              </w:rPr>
              <w:t>1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414"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5BD4AA4" w14:textId="77777777" w:rsidR="00265584" w:rsidRDefault="00265584">
            <w:r>
              <w:rPr>
                <w:rFonts w:ascii="Calibri" w:hAnsi="Calibri" w:cs="Calibri"/>
                <w:color w:val="000000"/>
              </w:rPr>
              <w:t>4,569</w:t>
            </w:r>
          </w:p>
        </w:tc>
        <w:tc>
          <w:tcPr>
            <w:tcW w:w="555" w:type="pct"/>
            <w:tcBorders>
              <w:top w:val="single" w:sz="4" w:space="0" w:color="auto"/>
              <w:left w:val="single" w:sz="4" w:space="0" w:color="auto"/>
              <w:bottom w:val="single" w:sz="4" w:space="0" w:color="auto"/>
              <w:right w:val="single" w:sz="4" w:space="0" w:color="auto"/>
            </w:tcBorders>
            <w:tcPrChange w:id="1415"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9E54D8C" w14:textId="77777777" w:rsidR="00265584" w:rsidRDefault="00265584">
            <w:pPr>
              <w:rPr>
                <w:rFonts w:ascii="Calibri" w:hAnsi="Calibri" w:cs="Calibri"/>
                <w:color w:val="000000"/>
              </w:rPr>
            </w:pPr>
          </w:p>
        </w:tc>
      </w:tr>
    </w:tbl>
    <w:p w14:paraId="79768F9E" w14:textId="77777777" w:rsidR="00265584" w:rsidRDefault="00265584" w:rsidP="00265584">
      <w:pPr>
        <w:rPr>
          <w:b/>
          <w:bCs/>
        </w:rPr>
      </w:pPr>
    </w:p>
    <w:p w14:paraId="54708B9F" w14:textId="3B30E0C3" w:rsidR="00265584" w:rsidDel="00D34400" w:rsidRDefault="005D6775" w:rsidP="00077D15">
      <w:pPr>
        <w:pStyle w:val="ListParagraph"/>
        <w:numPr>
          <w:ilvl w:val="0"/>
          <w:numId w:val="15"/>
        </w:numPr>
        <w:spacing w:line="256" w:lineRule="auto"/>
        <w:rPr>
          <w:del w:id="1416" w:author="Alotaibi, Raed" w:date="2019-05-21T11:41:00Z"/>
          <w:b/>
          <w:bCs/>
        </w:rPr>
      </w:pPr>
      <w:bookmarkStart w:id="1417" w:name="_Hlk7729330"/>
      <w:del w:id="1418" w:author="Alotaibi, Raed" w:date="2019-05-21T11:41:00Z">
        <w:r w:rsidDel="00D34400">
          <w:rPr>
            <w:b/>
            <w:bCs/>
          </w:rPr>
          <w:delText xml:space="preserve">Table 12: </w:delText>
        </w:r>
        <w:r w:rsidR="00265584" w:rsidDel="00D34400">
          <w:rPr>
            <w:b/>
            <w:bCs/>
          </w:rPr>
          <w:delText>Childhood asthma survey weighted summary by state (Total of 2006-2010)</w:delText>
        </w:r>
      </w:del>
    </w:p>
    <w:p w14:paraId="0EB8355D" w14:textId="29ECABC1" w:rsidR="00D34400" w:rsidRDefault="00D34400">
      <w:pPr>
        <w:pStyle w:val="Caption"/>
        <w:keepNext/>
        <w:rPr>
          <w:ins w:id="1419" w:author="Alotaibi, Raed" w:date="2019-05-21T11:41:00Z"/>
        </w:rPr>
        <w:pPrChange w:id="1420" w:author="Alotaibi, Raed" w:date="2019-05-21T11:41:00Z">
          <w:pPr/>
        </w:pPrChange>
      </w:pPr>
      <w:bookmarkStart w:id="1421" w:name="_Ref9331390"/>
      <w:ins w:id="1422" w:author="Alotaibi, Raed" w:date="2019-05-21T11:41:00Z">
        <w:r>
          <w:t xml:space="preserve">Table </w:t>
        </w:r>
        <w:r>
          <w:fldChar w:fldCharType="begin"/>
        </w:r>
        <w:r>
          <w:instrText xml:space="preserve"> SEQ Table \* ARABIC </w:instrText>
        </w:r>
      </w:ins>
      <w:r>
        <w:fldChar w:fldCharType="separate"/>
      </w:r>
      <w:ins w:id="1423" w:author="Alotaibi, Raed" w:date="2019-05-21T11:41:00Z">
        <w:r>
          <w:rPr>
            <w:noProof/>
          </w:rPr>
          <w:t>12</w:t>
        </w:r>
        <w:r>
          <w:fldChar w:fldCharType="end"/>
        </w:r>
        <w:bookmarkEnd w:id="1421"/>
        <w:r>
          <w:t>: Childhood asthma survey weighted summary by state (Total of 2006-2010)</w:t>
        </w:r>
      </w:ins>
    </w:p>
    <w:tbl>
      <w:tblPr>
        <w:tblStyle w:val="TableGrid"/>
        <w:tblW w:w="5000" w:type="pct"/>
        <w:tblLayout w:type="fixed"/>
        <w:tblLook w:val="04A0" w:firstRow="1" w:lastRow="0" w:firstColumn="1" w:lastColumn="0" w:noHBand="0" w:noVBand="1"/>
      </w:tblPr>
      <w:tblGrid>
        <w:gridCol w:w="1526"/>
        <w:gridCol w:w="1561"/>
        <w:gridCol w:w="1204"/>
        <w:gridCol w:w="1262"/>
        <w:gridCol w:w="1281"/>
        <w:gridCol w:w="1171"/>
        <w:gridCol w:w="1345"/>
      </w:tblGrid>
      <w:tr w:rsidR="00133BE4" w14:paraId="1755536D"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bookmarkEnd w:id="1417"/>
          <w:p w14:paraId="7CA929E6" w14:textId="77777777" w:rsidR="00133BE4" w:rsidRDefault="00133BE4" w:rsidP="00133BE4">
            <w:pPr>
              <w:jc w:val="center"/>
              <w:rPr>
                <w:b/>
                <w:bCs/>
              </w:rPr>
            </w:pPr>
            <w:r>
              <w:rPr>
                <w:b/>
                <w:bCs/>
              </w:rPr>
              <w:t>State</w:t>
            </w:r>
          </w:p>
        </w:tc>
        <w:tc>
          <w:tcPr>
            <w:tcW w:w="835" w:type="pct"/>
            <w:tcBorders>
              <w:top w:val="single" w:sz="4" w:space="0" w:color="auto"/>
              <w:left w:val="single" w:sz="4" w:space="0" w:color="auto"/>
              <w:bottom w:val="single" w:sz="4" w:space="0" w:color="auto"/>
              <w:right w:val="single" w:sz="4" w:space="0" w:color="auto"/>
            </w:tcBorders>
            <w:noWrap/>
            <w:hideMark/>
          </w:tcPr>
          <w:p w14:paraId="00B96647" w14:textId="77777777" w:rsidR="00133BE4" w:rsidRDefault="00133BE4" w:rsidP="00133BE4">
            <w:pPr>
              <w:jc w:val="center"/>
              <w:rPr>
                <w:b/>
                <w:bCs/>
              </w:rPr>
            </w:pPr>
            <w:r>
              <w:rPr>
                <w:b/>
                <w:bCs/>
              </w:rPr>
              <w:t>Weighted sample</w:t>
            </w:r>
          </w:p>
        </w:tc>
        <w:tc>
          <w:tcPr>
            <w:tcW w:w="644" w:type="pct"/>
            <w:tcBorders>
              <w:top w:val="single" w:sz="4" w:space="0" w:color="auto"/>
              <w:left w:val="single" w:sz="4" w:space="0" w:color="auto"/>
              <w:bottom w:val="single" w:sz="4" w:space="0" w:color="auto"/>
              <w:right w:val="single" w:sz="4" w:space="0" w:color="auto"/>
            </w:tcBorders>
            <w:noWrap/>
            <w:hideMark/>
          </w:tcPr>
          <w:p w14:paraId="63955FDF" w14:textId="77777777" w:rsidR="00133BE4" w:rsidRDefault="00133BE4" w:rsidP="00133BE4">
            <w:pPr>
              <w:jc w:val="center"/>
              <w:rPr>
                <w:b/>
                <w:bCs/>
              </w:rPr>
            </w:pPr>
            <w:r>
              <w:rPr>
                <w:b/>
                <w:bCs/>
              </w:rPr>
              <w:t>Ever asthma</w:t>
            </w:r>
          </w:p>
        </w:tc>
        <w:tc>
          <w:tcPr>
            <w:tcW w:w="675" w:type="pct"/>
            <w:tcBorders>
              <w:top w:val="single" w:sz="4" w:space="0" w:color="auto"/>
              <w:left w:val="single" w:sz="4" w:space="0" w:color="auto"/>
              <w:bottom w:val="single" w:sz="4" w:space="0" w:color="auto"/>
              <w:right w:val="single" w:sz="4" w:space="0" w:color="auto"/>
            </w:tcBorders>
            <w:noWrap/>
            <w:hideMark/>
          </w:tcPr>
          <w:p w14:paraId="748BE30C" w14:textId="77777777" w:rsidR="00133BE4" w:rsidRDefault="00133BE4" w:rsidP="00133BE4">
            <w:pPr>
              <w:jc w:val="center"/>
              <w:rPr>
                <w:b/>
                <w:bCs/>
              </w:rPr>
            </w:pPr>
            <w:r>
              <w:rPr>
                <w:b/>
                <w:bCs/>
              </w:rPr>
              <w:t>Incident case</w:t>
            </w:r>
          </w:p>
        </w:tc>
        <w:tc>
          <w:tcPr>
            <w:tcW w:w="685" w:type="pct"/>
            <w:tcBorders>
              <w:top w:val="single" w:sz="4" w:space="0" w:color="auto"/>
              <w:left w:val="single" w:sz="4" w:space="0" w:color="auto"/>
              <w:bottom w:val="single" w:sz="4" w:space="0" w:color="auto"/>
              <w:right w:val="single" w:sz="4" w:space="0" w:color="auto"/>
            </w:tcBorders>
            <w:noWrap/>
            <w:hideMark/>
          </w:tcPr>
          <w:p w14:paraId="35924463" w14:textId="77777777" w:rsidR="00133BE4" w:rsidRDefault="00133BE4" w:rsidP="00133BE4">
            <w:pPr>
              <w:jc w:val="center"/>
              <w:rPr>
                <w:b/>
                <w:bCs/>
              </w:rPr>
            </w:pPr>
            <w:r>
              <w:rPr>
                <w:b/>
                <w:bCs/>
              </w:rPr>
              <w:t>At-risk</w:t>
            </w:r>
          </w:p>
        </w:tc>
        <w:tc>
          <w:tcPr>
            <w:tcW w:w="626" w:type="pct"/>
            <w:tcBorders>
              <w:top w:val="single" w:sz="4" w:space="0" w:color="auto"/>
              <w:left w:val="single" w:sz="4" w:space="0" w:color="auto"/>
              <w:bottom w:val="single" w:sz="4" w:space="0" w:color="auto"/>
              <w:right w:val="single" w:sz="4" w:space="0" w:color="auto"/>
            </w:tcBorders>
            <w:noWrap/>
            <w:hideMark/>
          </w:tcPr>
          <w:p w14:paraId="47565BB6" w14:textId="3D8F82FB" w:rsidR="00133BE4" w:rsidRDefault="00133BE4" w:rsidP="00133BE4">
            <w:pPr>
              <w:jc w:val="center"/>
              <w:rPr>
                <w:b/>
                <w:bCs/>
              </w:rPr>
            </w:pPr>
            <w:r>
              <w:rPr>
                <w:b/>
                <w:bCs/>
              </w:rPr>
              <w:t>Incidence rate</w:t>
            </w:r>
          </w:p>
        </w:tc>
        <w:tc>
          <w:tcPr>
            <w:tcW w:w="719" w:type="pct"/>
            <w:tcBorders>
              <w:top w:val="single" w:sz="4" w:space="0" w:color="auto"/>
              <w:left w:val="single" w:sz="4" w:space="0" w:color="auto"/>
              <w:bottom w:val="single" w:sz="4" w:space="0" w:color="auto"/>
              <w:right w:val="single" w:sz="4" w:space="0" w:color="auto"/>
            </w:tcBorders>
            <w:noWrap/>
            <w:hideMark/>
          </w:tcPr>
          <w:p w14:paraId="57093579" w14:textId="3F86471D" w:rsidR="00133BE4" w:rsidRDefault="00133BE4" w:rsidP="00133BE4">
            <w:pPr>
              <w:jc w:val="center"/>
              <w:rPr>
                <w:b/>
                <w:bCs/>
              </w:rPr>
            </w:pPr>
            <w:r>
              <w:rPr>
                <w:b/>
                <w:bCs/>
              </w:rPr>
              <w:t>Prevalence rate</w:t>
            </w:r>
          </w:p>
        </w:tc>
      </w:tr>
      <w:tr w:rsidR="00F74496" w14:paraId="1DC187D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F6E48BA" w14:textId="77777777" w:rsidR="00265584" w:rsidRDefault="00265584">
            <w:r>
              <w:t>Arizona</w:t>
            </w:r>
          </w:p>
        </w:tc>
        <w:tc>
          <w:tcPr>
            <w:tcW w:w="835" w:type="pct"/>
            <w:tcBorders>
              <w:top w:val="single" w:sz="4" w:space="0" w:color="auto"/>
              <w:left w:val="single" w:sz="4" w:space="0" w:color="auto"/>
              <w:bottom w:val="single" w:sz="4" w:space="0" w:color="auto"/>
              <w:right w:val="single" w:sz="4" w:space="0" w:color="auto"/>
            </w:tcBorders>
            <w:noWrap/>
            <w:hideMark/>
          </w:tcPr>
          <w:p w14:paraId="04E8D008" w14:textId="77777777" w:rsidR="00265584" w:rsidRDefault="00265584">
            <w:pPr>
              <w:jc w:val="center"/>
            </w:pPr>
            <w:r>
              <w:t>6,631,643</w:t>
            </w:r>
          </w:p>
        </w:tc>
        <w:tc>
          <w:tcPr>
            <w:tcW w:w="644" w:type="pct"/>
            <w:tcBorders>
              <w:top w:val="single" w:sz="4" w:space="0" w:color="auto"/>
              <w:left w:val="single" w:sz="4" w:space="0" w:color="auto"/>
              <w:bottom w:val="single" w:sz="4" w:space="0" w:color="auto"/>
              <w:right w:val="single" w:sz="4" w:space="0" w:color="auto"/>
            </w:tcBorders>
            <w:noWrap/>
            <w:hideMark/>
          </w:tcPr>
          <w:p w14:paraId="728168D1" w14:textId="77777777" w:rsidR="00265584" w:rsidRDefault="00265584">
            <w:pPr>
              <w:jc w:val="center"/>
            </w:pPr>
            <w:r>
              <w:t>866,487</w:t>
            </w:r>
          </w:p>
        </w:tc>
        <w:tc>
          <w:tcPr>
            <w:tcW w:w="675" w:type="pct"/>
            <w:tcBorders>
              <w:top w:val="single" w:sz="4" w:space="0" w:color="auto"/>
              <w:left w:val="single" w:sz="4" w:space="0" w:color="auto"/>
              <w:bottom w:val="single" w:sz="4" w:space="0" w:color="auto"/>
              <w:right w:val="single" w:sz="4" w:space="0" w:color="auto"/>
            </w:tcBorders>
            <w:noWrap/>
            <w:hideMark/>
          </w:tcPr>
          <w:p w14:paraId="699F16AE" w14:textId="77777777" w:rsidR="00265584" w:rsidRDefault="00265584">
            <w:pPr>
              <w:jc w:val="center"/>
            </w:pPr>
            <w:r>
              <w:t>42,622</w:t>
            </w:r>
          </w:p>
        </w:tc>
        <w:tc>
          <w:tcPr>
            <w:tcW w:w="685" w:type="pct"/>
            <w:tcBorders>
              <w:top w:val="single" w:sz="4" w:space="0" w:color="auto"/>
              <w:left w:val="single" w:sz="4" w:space="0" w:color="auto"/>
              <w:bottom w:val="single" w:sz="4" w:space="0" w:color="auto"/>
              <w:right w:val="single" w:sz="4" w:space="0" w:color="auto"/>
            </w:tcBorders>
            <w:noWrap/>
            <w:hideMark/>
          </w:tcPr>
          <w:p w14:paraId="1735FBB0" w14:textId="77777777" w:rsidR="00265584" w:rsidRDefault="00265584">
            <w:pPr>
              <w:jc w:val="center"/>
            </w:pPr>
            <w:r>
              <w:t>2,802,422</w:t>
            </w:r>
          </w:p>
        </w:tc>
        <w:tc>
          <w:tcPr>
            <w:tcW w:w="626" w:type="pct"/>
            <w:tcBorders>
              <w:top w:val="single" w:sz="4" w:space="0" w:color="auto"/>
              <w:left w:val="single" w:sz="4" w:space="0" w:color="auto"/>
              <w:bottom w:val="single" w:sz="4" w:space="0" w:color="auto"/>
              <w:right w:val="single" w:sz="4" w:space="0" w:color="auto"/>
            </w:tcBorders>
            <w:noWrap/>
            <w:hideMark/>
          </w:tcPr>
          <w:p w14:paraId="0D0546B0" w14:textId="77777777" w:rsidR="00265584" w:rsidRDefault="00265584">
            <w:pPr>
              <w:jc w:val="center"/>
            </w:pPr>
            <w:r>
              <w:t>15.2</w:t>
            </w:r>
          </w:p>
        </w:tc>
        <w:tc>
          <w:tcPr>
            <w:tcW w:w="719" w:type="pct"/>
            <w:tcBorders>
              <w:top w:val="single" w:sz="4" w:space="0" w:color="auto"/>
              <w:left w:val="single" w:sz="4" w:space="0" w:color="auto"/>
              <w:bottom w:val="single" w:sz="4" w:space="0" w:color="auto"/>
              <w:right w:val="single" w:sz="4" w:space="0" w:color="auto"/>
            </w:tcBorders>
            <w:noWrap/>
            <w:hideMark/>
          </w:tcPr>
          <w:p w14:paraId="1E7586CF" w14:textId="77777777" w:rsidR="00265584" w:rsidRDefault="00265584">
            <w:pPr>
              <w:jc w:val="center"/>
            </w:pPr>
            <w:r>
              <w:t>13.1</w:t>
            </w:r>
          </w:p>
        </w:tc>
      </w:tr>
      <w:tr w:rsidR="00F74496" w14:paraId="27D357D0"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2486333B" w14:textId="77777777" w:rsidR="00265584" w:rsidRDefault="00265584">
            <w:r>
              <w:t>California</w:t>
            </w:r>
          </w:p>
        </w:tc>
        <w:tc>
          <w:tcPr>
            <w:tcW w:w="835" w:type="pct"/>
            <w:tcBorders>
              <w:top w:val="single" w:sz="4" w:space="0" w:color="auto"/>
              <w:left w:val="single" w:sz="4" w:space="0" w:color="auto"/>
              <w:bottom w:val="single" w:sz="4" w:space="0" w:color="auto"/>
              <w:right w:val="single" w:sz="4" w:space="0" w:color="auto"/>
            </w:tcBorders>
            <w:noWrap/>
            <w:hideMark/>
          </w:tcPr>
          <w:p w14:paraId="4B682145" w14:textId="77777777" w:rsidR="00265584" w:rsidRDefault="00265584">
            <w:pPr>
              <w:jc w:val="center"/>
            </w:pPr>
            <w:r>
              <w:t>36,944,762</w:t>
            </w:r>
          </w:p>
        </w:tc>
        <w:tc>
          <w:tcPr>
            <w:tcW w:w="644" w:type="pct"/>
            <w:tcBorders>
              <w:top w:val="single" w:sz="4" w:space="0" w:color="auto"/>
              <w:left w:val="single" w:sz="4" w:space="0" w:color="auto"/>
              <w:bottom w:val="single" w:sz="4" w:space="0" w:color="auto"/>
              <w:right w:val="single" w:sz="4" w:space="0" w:color="auto"/>
            </w:tcBorders>
            <w:noWrap/>
            <w:hideMark/>
          </w:tcPr>
          <w:p w14:paraId="74D12ECD" w14:textId="77777777" w:rsidR="00265584" w:rsidRDefault="00265584">
            <w:pPr>
              <w:jc w:val="center"/>
            </w:pPr>
            <w:r>
              <w:t>4,513,981</w:t>
            </w:r>
          </w:p>
        </w:tc>
        <w:tc>
          <w:tcPr>
            <w:tcW w:w="675" w:type="pct"/>
            <w:tcBorders>
              <w:top w:val="single" w:sz="4" w:space="0" w:color="auto"/>
              <w:left w:val="single" w:sz="4" w:space="0" w:color="auto"/>
              <w:bottom w:val="single" w:sz="4" w:space="0" w:color="auto"/>
              <w:right w:val="single" w:sz="4" w:space="0" w:color="auto"/>
            </w:tcBorders>
            <w:noWrap/>
            <w:hideMark/>
          </w:tcPr>
          <w:p w14:paraId="17FD6D67" w14:textId="77777777" w:rsidR="00265584" w:rsidRDefault="00265584">
            <w:pPr>
              <w:jc w:val="center"/>
            </w:pPr>
            <w:r>
              <w:t>156,599</w:t>
            </w:r>
          </w:p>
        </w:tc>
        <w:tc>
          <w:tcPr>
            <w:tcW w:w="685" w:type="pct"/>
            <w:tcBorders>
              <w:top w:val="single" w:sz="4" w:space="0" w:color="auto"/>
              <w:left w:val="single" w:sz="4" w:space="0" w:color="auto"/>
              <w:bottom w:val="single" w:sz="4" w:space="0" w:color="auto"/>
              <w:right w:val="single" w:sz="4" w:space="0" w:color="auto"/>
            </w:tcBorders>
            <w:noWrap/>
            <w:hideMark/>
          </w:tcPr>
          <w:p w14:paraId="705AD6DE" w14:textId="77777777" w:rsidR="00265584" w:rsidRDefault="00265584">
            <w:pPr>
              <w:jc w:val="center"/>
            </w:pPr>
            <w:r>
              <w:t>16,850,453</w:t>
            </w:r>
          </w:p>
        </w:tc>
        <w:tc>
          <w:tcPr>
            <w:tcW w:w="626" w:type="pct"/>
            <w:tcBorders>
              <w:top w:val="single" w:sz="4" w:space="0" w:color="auto"/>
              <w:left w:val="single" w:sz="4" w:space="0" w:color="auto"/>
              <w:bottom w:val="single" w:sz="4" w:space="0" w:color="auto"/>
              <w:right w:val="single" w:sz="4" w:space="0" w:color="auto"/>
            </w:tcBorders>
            <w:noWrap/>
            <w:hideMark/>
          </w:tcPr>
          <w:p w14:paraId="67F1E34E" w14:textId="77777777" w:rsidR="00265584" w:rsidRDefault="00265584">
            <w:pPr>
              <w:jc w:val="center"/>
            </w:pPr>
            <w:r>
              <w:t>9.3</w:t>
            </w:r>
          </w:p>
        </w:tc>
        <w:tc>
          <w:tcPr>
            <w:tcW w:w="719" w:type="pct"/>
            <w:tcBorders>
              <w:top w:val="single" w:sz="4" w:space="0" w:color="auto"/>
              <w:left w:val="single" w:sz="4" w:space="0" w:color="auto"/>
              <w:bottom w:val="single" w:sz="4" w:space="0" w:color="auto"/>
              <w:right w:val="single" w:sz="4" w:space="0" w:color="auto"/>
            </w:tcBorders>
            <w:noWrap/>
            <w:hideMark/>
          </w:tcPr>
          <w:p w14:paraId="45AA0D77" w14:textId="77777777" w:rsidR="00265584" w:rsidRDefault="00265584">
            <w:pPr>
              <w:jc w:val="center"/>
            </w:pPr>
            <w:r>
              <w:t>12.2</w:t>
            </w:r>
          </w:p>
        </w:tc>
      </w:tr>
      <w:tr w:rsidR="00F74496" w14:paraId="0F519D9E"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1DC8846" w14:textId="77777777" w:rsidR="00265584" w:rsidRDefault="00265584">
            <w:r>
              <w:t>Connecticut</w:t>
            </w:r>
          </w:p>
        </w:tc>
        <w:tc>
          <w:tcPr>
            <w:tcW w:w="835" w:type="pct"/>
            <w:tcBorders>
              <w:top w:val="single" w:sz="4" w:space="0" w:color="auto"/>
              <w:left w:val="single" w:sz="4" w:space="0" w:color="auto"/>
              <w:bottom w:val="single" w:sz="4" w:space="0" w:color="auto"/>
              <w:right w:val="single" w:sz="4" w:space="0" w:color="auto"/>
            </w:tcBorders>
            <w:noWrap/>
            <w:hideMark/>
          </w:tcPr>
          <w:p w14:paraId="3464CABC" w14:textId="77777777" w:rsidR="00265584" w:rsidRDefault="00265584">
            <w:pPr>
              <w:jc w:val="center"/>
            </w:pPr>
            <w:r>
              <w:t>3,216,911</w:t>
            </w:r>
          </w:p>
        </w:tc>
        <w:tc>
          <w:tcPr>
            <w:tcW w:w="644" w:type="pct"/>
            <w:tcBorders>
              <w:top w:val="single" w:sz="4" w:space="0" w:color="auto"/>
              <w:left w:val="single" w:sz="4" w:space="0" w:color="auto"/>
              <w:bottom w:val="single" w:sz="4" w:space="0" w:color="auto"/>
              <w:right w:val="single" w:sz="4" w:space="0" w:color="auto"/>
            </w:tcBorders>
            <w:noWrap/>
            <w:hideMark/>
          </w:tcPr>
          <w:p w14:paraId="19C257F4" w14:textId="77777777" w:rsidR="00265584" w:rsidRDefault="00265584">
            <w:pPr>
              <w:jc w:val="center"/>
            </w:pPr>
            <w:r>
              <w:t>515,372</w:t>
            </w:r>
          </w:p>
        </w:tc>
        <w:tc>
          <w:tcPr>
            <w:tcW w:w="675" w:type="pct"/>
            <w:tcBorders>
              <w:top w:val="single" w:sz="4" w:space="0" w:color="auto"/>
              <w:left w:val="single" w:sz="4" w:space="0" w:color="auto"/>
              <w:bottom w:val="single" w:sz="4" w:space="0" w:color="auto"/>
              <w:right w:val="single" w:sz="4" w:space="0" w:color="auto"/>
            </w:tcBorders>
            <w:noWrap/>
            <w:hideMark/>
          </w:tcPr>
          <w:p w14:paraId="4FB4F452" w14:textId="77777777" w:rsidR="00265584" w:rsidRDefault="00265584">
            <w:pPr>
              <w:jc w:val="center"/>
            </w:pPr>
            <w:r>
              <w:t>32,939</w:t>
            </w:r>
          </w:p>
        </w:tc>
        <w:tc>
          <w:tcPr>
            <w:tcW w:w="685" w:type="pct"/>
            <w:tcBorders>
              <w:top w:val="single" w:sz="4" w:space="0" w:color="auto"/>
              <w:left w:val="single" w:sz="4" w:space="0" w:color="auto"/>
              <w:bottom w:val="single" w:sz="4" w:space="0" w:color="auto"/>
              <w:right w:val="single" w:sz="4" w:space="0" w:color="auto"/>
            </w:tcBorders>
            <w:noWrap/>
            <w:hideMark/>
          </w:tcPr>
          <w:p w14:paraId="6C0DCEF8" w14:textId="77777777" w:rsidR="00265584" w:rsidRDefault="00265584">
            <w:pPr>
              <w:jc w:val="center"/>
            </w:pPr>
            <w:r>
              <w:t>2,734,478</w:t>
            </w:r>
          </w:p>
        </w:tc>
        <w:tc>
          <w:tcPr>
            <w:tcW w:w="626" w:type="pct"/>
            <w:tcBorders>
              <w:top w:val="single" w:sz="4" w:space="0" w:color="auto"/>
              <w:left w:val="single" w:sz="4" w:space="0" w:color="auto"/>
              <w:bottom w:val="single" w:sz="4" w:space="0" w:color="auto"/>
              <w:right w:val="single" w:sz="4" w:space="0" w:color="auto"/>
            </w:tcBorders>
            <w:noWrap/>
            <w:hideMark/>
          </w:tcPr>
          <w:p w14:paraId="68C9F07C"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261BB092" w14:textId="77777777" w:rsidR="00265584" w:rsidRDefault="00265584">
            <w:pPr>
              <w:jc w:val="center"/>
            </w:pPr>
            <w:r>
              <w:t>16.0</w:t>
            </w:r>
          </w:p>
        </w:tc>
      </w:tr>
      <w:tr w:rsidR="00F74496" w14:paraId="479331C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918824D" w14:textId="77777777" w:rsidR="00265584" w:rsidRDefault="00265584">
            <w:r>
              <w:t>D.C.</w:t>
            </w:r>
          </w:p>
        </w:tc>
        <w:tc>
          <w:tcPr>
            <w:tcW w:w="835" w:type="pct"/>
            <w:tcBorders>
              <w:top w:val="single" w:sz="4" w:space="0" w:color="auto"/>
              <w:left w:val="single" w:sz="4" w:space="0" w:color="auto"/>
              <w:bottom w:val="single" w:sz="4" w:space="0" w:color="auto"/>
              <w:right w:val="single" w:sz="4" w:space="0" w:color="auto"/>
            </w:tcBorders>
            <w:noWrap/>
            <w:hideMark/>
          </w:tcPr>
          <w:p w14:paraId="4C4B9DE3" w14:textId="77777777" w:rsidR="00265584" w:rsidRDefault="00265584">
            <w:pPr>
              <w:jc w:val="center"/>
            </w:pPr>
            <w:r>
              <w:t>550,985</w:t>
            </w:r>
          </w:p>
        </w:tc>
        <w:tc>
          <w:tcPr>
            <w:tcW w:w="644" w:type="pct"/>
            <w:tcBorders>
              <w:top w:val="single" w:sz="4" w:space="0" w:color="auto"/>
              <w:left w:val="single" w:sz="4" w:space="0" w:color="auto"/>
              <w:bottom w:val="single" w:sz="4" w:space="0" w:color="auto"/>
              <w:right w:val="single" w:sz="4" w:space="0" w:color="auto"/>
            </w:tcBorders>
            <w:noWrap/>
            <w:hideMark/>
          </w:tcPr>
          <w:p w14:paraId="0BF4E61C" w14:textId="77777777" w:rsidR="00265584" w:rsidRDefault="00265584">
            <w:pPr>
              <w:jc w:val="center"/>
            </w:pPr>
            <w:r>
              <w:t>109,403</w:t>
            </w:r>
          </w:p>
        </w:tc>
        <w:tc>
          <w:tcPr>
            <w:tcW w:w="675" w:type="pct"/>
            <w:tcBorders>
              <w:top w:val="single" w:sz="4" w:space="0" w:color="auto"/>
              <w:left w:val="single" w:sz="4" w:space="0" w:color="auto"/>
              <w:bottom w:val="single" w:sz="4" w:space="0" w:color="auto"/>
              <w:right w:val="single" w:sz="4" w:space="0" w:color="auto"/>
            </w:tcBorders>
            <w:noWrap/>
            <w:hideMark/>
          </w:tcPr>
          <w:p w14:paraId="4D2C6F14" w14:textId="77777777" w:rsidR="00265584" w:rsidRDefault="00265584">
            <w:pPr>
              <w:jc w:val="center"/>
            </w:pPr>
            <w:r>
              <w:t>3,184</w:t>
            </w:r>
          </w:p>
        </w:tc>
        <w:tc>
          <w:tcPr>
            <w:tcW w:w="685" w:type="pct"/>
            <w:tcBorders>
              <w:top w:val="single" w:sz="4" w:space="0" w:color="auto"/>
              <w:left w:val="single" w:sz="4" w:space="0" w:color="auto"/>
              <w:bottom w:val="single" w:sz="4" w:space="0" w:color="auto"/>
              <w:right w:val="single" w:sz="4" w:space="0" w:color="auto"/>
            </w:tcBorders>
            <w:noWrap/>
            <w:hideMark/>
          </w:tcPr>
          <w:p w14:paraId="3CAE20DE" w14:textId="77777777" w:rsidR="00265584" w:rsidRDefault="00265584">
            <w:pPr>
              <w:jc w:val="center"/>
            </w:pPr>
            <w:r>
              <w:t>179,493</w:t>
            </w:r>
          </w:p>
        </w:tc>
        <w:tc>
          <w:tcPr>
            <w:tcW w:w="626" w:type="pct"/>
            <w:tcBorders>
              <w:top w:val="single" w:sz="4" w:space="0" w:color="auto"/>
              <w:left w:val="single" w:sz="4" w:space="0" w:color="auto"/>
              <w:bottom w:val="single" w:sz="4" w:space="0" w:color="auto"/>
              <w:right w:val="single" w:sz="4" w:space="0" w:color="auto"/>
            </w:tcBorders>
            <w:noWrap/>
            <w:hideMark/>
          </w:tcPr>
          <w:p w14:paraId="7F2FACE0" w14:textId="77777777" w:rsidR="00265584" w:rsidRDefault="00265584">
            <w:pPr>
              <w:jc w:val="center"/>
            </w:pPr>
            <w:r>
              <w:t>17.7</w:t>
            </w:r>
          </w:p>
        </w:tc>
        <w:tc>
          <w:tcPr>
            <w:tcW w:w="719" w:type="pct"/>
            <w:tcBorders>
              <w:top w:val="single" w:sz="4" w:space="0" w:color="auto"/>
              <w:left w:val="single" w:sz="4" w:space="0" w:color="auto"/>
              <w:bottom w:val="single" w:sz="4" w:space="0" w:color="auto"/>
              <w:right w:val="single" w:sz="4" w:space="0" w:color="auto"/>
            </w:tcBorders>
            <w:noWrap/>
            <w:hideMark/>
          </w:tcPr>
          <w:p w14:paraId="63081179" w14:textId="77777777" w:rsidR="00265584" w:rsidRDefault="00265584">
            <w:pPr>
              <w:jc w:val="center"/>
            </w:pPr>
            <w:r>
              <w:t>19.9</w:t>
            </w:r>
          </w:p>
        </w:tc>
      </w:tr>
      <w:tr w:rsidR="00F74496" w14:paraId="2127F143"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4E9DC42" w14:textId="77777777" w:rsidR="00265584" w:rsidRDefault="00265584">
            <w:r>
              <w:t>Georgia</w:t>
            </w:r>
          </w:p>
        </w:tc>
        <w:tc>
          <w:tcPr>
            <w:tcW w:w="835" w:type="pct"/>
            <w:tcBorders>
              <w:top w:val="single" w:sz="4" w:space="0" w:color="auto"/>
              <w:left w:val="single" w:sz="4" w:space="0" w:color="auto"/>
              <w:bottom w:val="single" w:sz="4" w:space="0" w:color="auto"/>
              <w:right w:val="single" w:sz="4" w:space="0" w:color="auto"/>
            </w:tcBorders>
            <w:noWrap/>
            <w:hideMark/>
          </w:tcPr>
          <w:p w14:paraId="4AB3D3ED" w14:textId="77777777" w:rsidR="00265584" w:rsidRDefault="00265584">
            <w:pPr>
              <w:jc w:val="center"/>
            </w:pPr>
            <w:r>
              <w:t>12,211,232</w:t>
            </w:r>
          </w:p>
        </w:tc>
        <w:tc>
          <w:tcPr>
            <w:tcW w:w="644" w:type="pct"/>
            <w:tcBorders>
              <w:top w:val="single" w:sz="4" w:space="0" w:color="auto"/>
              <w:left w:val="single" w:sz="4" w:space="0" w:color="auto"/>
              <w:bottom w:val="single" w:sz="4" w:space="0" w:color="auto"/>
              <w:right w:val="single" w:sz="4" w:space="0" w:color="auto"/>
            </w:tcBorders>
            <w:noWrap/>
            <w:hideMark/>
          </w:tcPr>
          <w:p w14:paraId="6FD5FFFD" w14:textId="77777777" w:rsidR="00265584" w:rsidRDefault="00265584">
            <w:pPr>
              <w:jc w:val="center"/>
            </w:pPr>
            <w:r>
              <w:t>1,847,944</w:t>
            </w:r>
          </w:p>
        </w:tc>
        <w:tc>
          <w:tcPr>
            <w:tcW w:w="675" w:type="pct"/>
            <w:tcBorders>
              <w:top w:val="single" w:sz="4" w:space="0" w:color="auto"/>
              <w:left w:val="single" w:sz="4" w:space="0" w:color="auto"/>
              <w:bottom w:val="single" w:sz="4" w:space="0" w:color="auto"/>
              <w:right w:val="single" w:sz="4" w:space="0" w:color="auto"/>
            </w:tcBorders>
            <w:noWrap/>
            <w:hideMark/>
          </w:tcPr>
          <w:p w14:paraId="7FCA8564" w14:textId="77777777" w:rsidR="00265584" w:rsidRDefault="00265584">
            <w:pPr>
              <w:jc w:val="center"/>
            </w:pPr>
            <w:r>
              <w:t>94,786</w:t>
            </w:r>
          </w:p>
        </w:tc>
        <w:tc>
          <w:tcPr>
            <w:tcW w:w="685" w:type="pct"/>
            <w:tcBorders>
              <w:top w:val="single" w:sz="4" w:space="0" w:color="auto"/>
              <w:left w:val="single" w:sz="4" w:space="0" w:color="auto"/>
              <w:bottom w:val="single" w:sz="4" w:space="0" w:color="auto"/>
              <w:right w:val="single" w:sz="4" w:space="0" w:color="auto"/>
            </w:tcBorders>
            <w:noWrap/>
            <w:hideMark/>
          </w:tcPr>
          <w:p w14:paraId="176C5088" w14:textId="77777777" w:rsidR="00265584" w:rsidRDefault="00265584">
            <w:pPr>
              <w:jc w:val="center"/>
            </w:pPr>
            <w:r>
              <w:t>10,458,074</w:t>
            </w:r>
          </w:p>
        </w:tc>
        <w:tc>
          <w:tcPr>
            <w:tcW w:w="626" w:type="pct"/>
            <w:tcBorders>
              <w:top w:val="single" w:sz="4" w:space="0" w:color="auto"/>
              <w:left w:val="single" w:sz="4" w:space="0" w:color="auto"/>
              <w:bottom w:val="single" w:sz="4" w:space="0" w:color="auto"/>
              <w:right w:val="single" w:sz="4" w:space="0" w:color="auto"/>
            </w:tcBorders>
            <w:noWrap/>
            <w:hideMark/>
          </w:tcPr>
          <w:p w14:paraId="315A26FB" w14:textId="77777777" w:rsidR="00265584" w:rsidRDefault="00265584">
            <w:pPr>
              <w:jc w:val="center"/>
            </w:pPr>
            <w:r>
              <w:t>9.1</w:t>
            </w:r>
          </w:p>
        </w:tc>
        <w:tc>
          <w:tcPr>
            <w:tcW w:w="719" w:type="pct"/>
            <w:tcBorders>
              <w:top w:val="single" w:sz="4" w:space="0" w:color="auto"/>
              <w:left w:val="single" w:sz="4" w:space="0" w:color="auto"/>
              <w:bottom w:val="single" w:sz="4" w:space="0" w:color="auto"/>
              <w:right w:val="single" w:sz="4" w:space="0" w:color="auto"/>
            </w:tcBorders>
            <w:noWrap/>
            <w:hideMark/>
          </w:tcPr>
          <w:p w14:paraId="6A964026" w14:textId="77777777" w:rsidR="00265584" w:rsidRDefault="00265584">
            <w:pPr>
              <w:jc w:val="center"/>
            </w:pPr>
            <w:r>
              <w:t>15.1</w:t>
            </w:r>
          </w:p>
        </w:tc>
      </w:tr>
      <w:tr w:rsidR="00F74496" w14:paraId="696CADB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45F49B2" w14:textId="77777777" w:rsidR="00265584" w:rsidRDefault="00265584">
            <w:r>
              <w:t>Illinois</w:t>
            </w:r>
          </w:p>
        </w:tc>
        <w:tc>
          <w:tcPr>
            <w:tcW w:w="835" w:type="pct"/>
            <w:tcBorders>
              <w:top w:val="single" w:sz="4" w:space="0" w:color="auto"/>
              <w:left w:val="single" w:sz="4" w:space="0" w:color="auto"/>
              <w:bottom w:val="single" w:sz="4" w:space="0" w:color="auto"/>
              <w:right w:val="single" w:sz="4" w:space="0" w:color="auto"/>
            </w:tcBorders>
            <w:noWrap/>
            <w:hideMark/>
          </w:tcPr>
          <w:p w14:paraId="269AE78A" w14:textId="77777777" w:rsidR="00265584" w:rsidRDefault="00265584">
            <w:pPr>
              <w:jc w:val="center"/>
            </w:pPr>
            <w:r>
              <w:t>12,758,371</w:t>
            </w:r>
          </w:p>
        </w:tc>
        <w:tc>
          <w:tcPr>
            <w:tcW w:w="644" w:type="pct"/>
            <w:tcBorders>
              <w:top w:val="single" w:sz="4" w:space="0" w:color="auto"/>
              <w:left w:val="single" w:sz="4" w:space="0" w:color="auto"/>
              <w:bottom w:val="single" w:sz="4" w:space="0" w:color="auto"/>
              <w:right w:val="single" w:sz="4" w:space="0" w:color="auto"/>
            </w:tcBorders>
            <w:noWrap/>
            <w:hideMark/>
          </w:tcPr>
          <w:p w14:paraId="1FB1639D" w14:textId="77777777" w:rsidR="00265584" w:rsidRDefault="00265584">
            <w:pPr>
              <w:jc w:val="center"/>
            </w:pPr>
            <w:r>
              <w:t>1,580,896</w:t>
            </w:r>
          </w:p>
        </w:tc>
        <w:tc>
          <w:tcPr>
            <w:tcW w:w="675" w:type="pct"/>
            <w:tcBorders>
              <w:top w:val="single" w:sz="4" w:space="0" w:color="auto"/>
              <w:left w:val="single" w:sz="4" w:space="0" w:color="auto"/>
              <w:bottom w:val="single" w:sz="4" w:space="0" w:color="auto"/>
              <w:right w:val="single" w:sz="4" w:space="0" w:color="auto"/>
            </w:tcBorders>
            <w:noWrap/>
            <w:hideMark/>
          </w:tcPr>
          <w:p w14:paraId="734746A3" w14:textId="77777777" w:rsidR="00265584" w:rsidRDefault="00265584">
            <w:pPr>
              <w:jc w:val="center"/>
            </w:pPr>
            <w:r>
              <w:t>37,799</w:t>
            </w:r>
          </w:p>
        </w:tc>
        <w:tc>
          <w:tcPr>
            <w:tcW w:w="685" w:type="pct"/>
            <w:tcBorders>
              <w:top w:val="single" w:sz="4" w:space="0" w:color="auto"/>
              <w:left w:val="single" w:sz="4" w:space="0" w:color="auto"/>
              <w:bottom w:val="single" w:sz="4" w:space="0" w:color="auto"/>
              <w:right w:val="single" w:sz="4" w:space="0" w:color="auto"/>
            </w:tcBorders>
            <w:noWrap/>
            <w:hideMark/>
          </w:tcPr>
          <w:p w14:paraId="106DDBCC" w14:textId="77777777" w:rsidR="00265584" w:rsidRDefault="00265584">
            <w:pPr>
              <w:jc w:val="center"/>
            </w:pPr>
            <w:r>
              <w:t>5,673,571</w:t>
            </w:r>
          </w:p>
        </w:tc>
        <w:tc>
          <w:tcPr>
            <w:tcW w:w="626" w:type="pct"/>
            <w:tcBorders>
              <w:top w:val="single" w:sz="4" w:space="0" w:color="auto"/>
              <w:left w:val="single" w:sz="4" w:space="0" w:color="auto"/>
              <w:bottom w:val="single" w:sz="4" w:space="0" w:color="auto"/>
              <w:right w:val="single" w:sz="4" w:space="0" w:color="auto"/>
            </w:tcBorders>
            <w:noWrap/>
            <w:hideMark/>
          </w:tcPr>
          <w:p w14:paraId="6195C8E5" w14:textId="77777777" w:rsidR="00265584" w:rsidRDefault="00265584">
            <w:pPr>
              <w:jc w:val="center"/>
            </w:pPr>
            <w:r>
              <w:t>6.7</w:t>
            </w:r>
          </w:p>
        </w:tc>
        <w:tc>
          <w:tcPr>
            <w:tcW w:w="719" w:type="pct"/>
            <w:tcBorders>
              <w:top w:val="single" w:sz="4" w:space="0" w:color="auto"/>
              <w:left w:val="single" w:sz="4" w:space="0" w:color="auto"/>
              <w:bottom w:val="single" w:sz="4" w:space="0" w:color="auto"/>
              <w:right w:val="single" w:sz="4" w:space="0" w:color="auto"/>
            </w:tcBorders>
            <w:noWrap/>
            <w:hideMark/>
          </w:tcPr>
          <w:p w14:paraId="4A48E457" w14:textId="77777777" w:rsidR="00265584" w:rsidRDefault="00265584">
            <w:pPr>
              <w:jc w:val="center"/>
            </w:pPr>
            <w:r>
              <w:t>12.4</w:t>
            </w:r>
          </w:p>
        </w:tc>
      </w:tr>
      <w:tr w:rsidR="00F74496" w14:paraId="38E9502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950B2E7" w14:textId="77777777" w:rsidR="00265584" w:rsidRDefault="00265584">
            <w:r>
              <w:t>Indiana</w:t>
            </w:r>
          </w:p>
        </w:tc>
        <w:tc>
          <w:tcPr>
            <w:tcW w:w="835" w:type="pct"/>
            <w:tcBorders>
              <w:top w:val="single" w:sz="4" w:space="0" w:color="auto"/>
              <w:left w:val="single" w:sz="4" w:space="0" w:color="auto"/>
              <w:bottom w:val="single" w:sz="4" w:space="0" w:color="auto"/>
              <w:right w:val="single" w:sz="4" w:space="0" w:color="auto"/>
            </w:tcBorders>
            <w:noWrap/>
            <w:hideMark/>
          </w:tcPr>
          <w:p w14:paraId="77EBF998" w14:textId="77777777" w:rsidR="00265584" w:rsidRDefault="00265584">
            <w:pPr>
              <w:jc w:val="center"/>
            </w:pPr>
            <w:r>
              <w:t>7,837,910</w:t>
            </w:r>
          </w:p>
        </w:tc>
        <w:tc>
          <w:tcPr>
            <w:tcW w:w="644" w:type="pct"/>
            <w:tcBorders>
              <w:top w:val="single" w:sz="4" w:space="0" w:color="auto"/>
              <w:left w:val="single" w:sz="4" w:space="0" w:color="auto"/>
              <w:bottom w:val="single" w:sz="4" w:space="0" w:color="auto"/>
              <w:right w:val="single" w:sz="4" w:space="0" w:color="auto"/>
            </w:tcBorders>
            <w:noWrap/>
            <w:hideMark/>
          </w:tcPr>
          <w:p w14:paraId="32D32678" w14:textId="77777777" w:rsidR="00265584" w:rsidRDefault="00265584">
            <w:pPr>
              <w:jc w:val="center"/>
            </w:pPr>
            <w:r>
              <w:t>1,006,366</w:t>
            </w:r>
          </w:p>
        </w:tc>
        <w:tc>
          <w:tcPr>
            <w:tcW w:w="675" w:type="pct"/>
            <w:tcBorders>
              <w:top w:val="single" w:sz="4" w:space="0" w:color="auto"/>
              <w:left w:val="single" w:sz="4" w:space="0" w:color="auto"/>
              <w:bottom w:val="single" w:sz="4" w:space="0" w:color="auto"/>
              <w:right w:val="single" w:sz="4" w:space="0" w:color="auto"/>
            </w:tcBorders>
            <w:noWrap/>
            <w:hideMark/>
          </w:tcPr>
          <w:p w14:paraId="697792F2" w14:textId="77777777" w:rsidR="00265584" w:rsidRDefault="00265584">
            <w:pPr>
              <w:jc w:val="center"/>
            </w:pPr>
            <w:r>
              <w:t>105,219</w:t>
            </w:r>
          </w:p>
        </w:tc>
        <w:tc>
          <w:tcPr>
            <w:tcW w:w="685" w:type="pct"/>
            <w:tcBorders>
              <w:top w:val="single" w:sz="4" w:space="0" w:color="auto"/>
              <w:left w:val="single" w:sz="4" w:space="0" w:color="auto"/>
              <w:bottom w:val="single" w:sz="4" w:space="0" w:color="auto"/>
              <w:right w:val="single" w:sz="4" w:space="0" w:color="auto"/>
            </w:tcBorders>
            <w:noWrap/>
            <w:hideMark/>
          </w:tcPr>
          <w:p w14:paraId="2B4D4773" w14:textId="77777777" w:rsidR="00265584" w:rsidRDefault="00265584">
            <w:pPr>
              <w:jc w:val="center"/>
            </w:pPr>
            <w:r>
              <w:t>6,936,762</w:t>
            </w:r>
          </w:p>
        </w:tc>
        <w:tc>
          <w:tcPr>
            <w:tcW w:w="626" w:type="pct"/>
            <w:tcBorders>
              <w:top w:val="single" w:sz="4" w:space="0" w:color="auto"/>
              <w:left w:val="single" w:sz="4" w:space="0" w:color="auto"/>
              <w:bottom w:val="single" w:sz="4" w:space="0" w:color="auto"/>
              <w:right w:val="single" w:sz="4" w:space="0" w:color="auto"/>
            </w:tcBorders>
            <w:noWrap/>
            <w:hideMark/>
          </w:tcPr>
          <w:p w14:paraId="4EBAD214" w14:textId="77777777" w:rsidR="00265584" w:rsidRDefault="00265584">
            <w:pPr>
              <w:jc w:val="center"/>
            </w:pPr>
            <w:r>
              <w:t>15.2</w:t>
            </w:r>
          </w:p>
        </w:tc>
        <w:tc>
          <w:tcPr>
            <w:tcW w:w="719" w:type="pct"/>
            <w:tcBorders>
              <w:top w:val="single" w:sz="4" w:space="0" w:color="auto"/>
              <w:left w:val="single" w:sz="4" w:space="0" w:color="auto"/>
              <w:bottom w:val="single" w:sz="4" w:space="0" w:color="auto"/>
              <w:right w:val="single" w:sz="4" w:space="0" w:color="auto"/>
            </w:tcBorders>
            <w:noWrap/>
            <w:hideMark/>
          </w:tcPr>
          <w:p w14:paraId="701A3828" w14:textId="77777777" w:rsidR="00265584" w:rsidRDefault="00265584">
            <w:pPr>
              <w:jc w:val="center"/>
            </w:pPr>
            <w:r>
              <w:t>12.8</w:t>
            </w:r>
          </w:p>
        </w:tc>
      </w:tr>
      <w:tr w:rsidR="00F74496" w14:paraId="70759F5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9B4476C" w14:textId="77777777" w:rsidR="00265584" w:rsidRDefault="00265584">
            <w:r>
              <w:t>Iowa</w:t>
            </w:r>
          </w:p>
        </w:tc>
        <w:tc>
          <w:tcPr>
            <w:tcW w:w="835" w:type="pct"/>
            <w:tcBorders>
              <w:top w:val="single" w:sz="4" w:space="0" w:color="auto"/>
              <w:left w:val="single" w:sz="4" w:space="0" w:color="auto"/>
              <w:bottom w:val="single" w:sz="4" w:space="0" w:color="auto"/>
              <w:right w:val="single" w:sz="4" w:space="0" w:color="auto"/>
            </w:tcBorders>
            <w:noWrap/>
            <w:hideMark/>
          </w:tcPr>
          <w:p w14:paraId="4424EBFA" w14:textId="77777777" w:rsidR="00265584" w:rsidRDefault="00265584">
            <w:pPr>
              <w:jc w:val="center"/>
            </w:pPr>
            <w:r>
              <w:t>3,410,014</w:t>
            </w:r>
          </w:p>
        </w:tc>
        <w:tc>
          <w:tcPr>
            <w:tcW w:w="644" w:type="pct"/>
            <w:tcBorders>
              <w:top w:val="single" w:sz="4" w:space="0" w:color="auto"/>
              <w:left w:val="single" w:sz="4" w:space="0" w:color="auto"/>
              <w:bottom w:val="single" w:sz="4" w:space="0" w:color="auto"/>
              <w:right w:val="single" w:sz="4" w:space="0" w:color="auto"/>
            </w:tcBorders>
            <w:noWrap/>
            <w:hideMark/>
          </w:tcPr>
          <w:p w14:paraId="577DA551" w14:textId="77777777" w:rsidR="00265584" w:rsidRDefault="00265584">
            <w:pPr>
              <w:jc w:val="center"/>
            </w:pPr>
            <w:r>
              <w:t>287,609</w:t>
            </w:r>
          </w:p>
        </w:tc>
        <w:tc>
          <w:tcPr>
            <w:tcW w:w="675" w:type="pct"/>
            <w:tcBorders>
              <w:top w:val="single" w:sz="4" w:space="0" w:color="auto"/>
              <w:left w:val="single" w:sz="4" w:space="0" w:color="auto"/>
              <w:bottom w:val="single" w:sz="4" w:space="0" w:color="auto"/>
              <w:right w:val="single" w:sz="4" w:space="0" w:color="auto"/>
            </w:tcBorders>
            <w:noWrap/>
            <w:hideMark/>
          </w:tcPr>
          <w:p w14:paraId="0A3C09EB" w14:textId="77777777" w:rsidR="00265584" w:rsidRDefault="00265584">
            <w:pPr>
              <w:jc w:val="center"/>
            </w:pPr>
            <w:r>
              <w:t>11,510</w:t>
            </w:r>
          </w:p>
        </w:tc>
        <w:tc>
          <w:tcPr>
            <w:tcW w:w="685" w:type="pct"/>
            <w:tcBorders>
              <w:top w:val="single" w:sz="4" w:space="0" w:color="auto"/>
              <w:left w:val="single" w:sz="4" w:space="0" w:color="auto"/>
              <w:bottom w:val="single" w:sz="4" w:space="0" w:color="auto"/>
              <w:right w:val="single" w:sz="4" w:space="0" w:color="auto"/>
            </w:tcBorders>
            <w:noWrap/>
            <w:hideMark/>
          </w:tcPr>
          <w:p w14:paraId="3C5528A7" w14:textId="77777777" w:rsidR="00265584" w:rsidRDefault="00265584">
            <w:pPr>
              <w:jc w:val="center"/>
            </w:pPr>
            <w:r>
              <w:t>1,829,734</w:t>
            </w:r>
          </w:p>
        </w:tc>
        <w:tc>
          <w:tcPr>
            <w:tcW w:w="626" w:type="pct"/>
            <w:tcBorders>
              <w:top w:val="single" w:sz="4" w:space="0" w:color="auto"/>
              <w:left w:val="single" w:sz="4" w:space="0" w:color="auto"/>
              <w:bottom w:val="single" w:sz="4" w:space="0" w:color="auto"/>
              <w:right w:val="single" w:sz="4" w:space="0" w:color="auto"/>
            </w:tcBorders>
            <w:noWrap/>
            <w:hideMark/>
          </w:tcPr>
          <w:p w14:paraId="2A0575EC" w14:textId="77777777" w:rsidR="00265584" w:rsidRDefault="00265584">
            <w:pPr>
              <w:jc w:val="center"/>
            </w:pPr>
            <w:r>
              <w:t>6.3</w:t>
            </w:r>
          </w:p>
        </w:tc>
        <w:tc>
          <w:tcPr>
            <w:tcW w:w="719" w:type="pct"/>
            <w:tcBorders>
              <w:top w:val="single" w:sz="4" w:space="0" w:color="auto"/>
              <w:left w:val="single" w:sz="4" w:space="0" w:color="auto"/>
              <w:bottom w:val="single" w:sz="4" w:space="0" w:color="auto"/>
              <w:right w:val="single" w:sz="4" w:space="0" w:color="auto"/>
            </w:tcBorders>
            <w:noWrap/>
            <w:hideMark/>
          </w:tcPr>
          <w:p w14:paraId="2E899DC0" w14:textId="77777777" w:rsidR="00265584" w:rsidRDefault="00265584">
            <w:pPr>
              <w:jc w:val="center"/>
            </w:pPr>
            <w:r>
              <w:t>8.4</w:t>
            </w:r>
          </w:p>
        </w:tc>
      </w:tr>
      <w:tr w:rsidR="00F74496" w14:paraId="62A0CD51"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B6FEA6F" w14:textId="77777777" w:rsidR="00265584" w:rsidRDefault="00265584">
            <w:r>
              <w:t>Kansas</w:t>
            </w:r>
          </w:p>
        </w:tc>
        <w:tc>
          <w:tcPr>
            <w:tcW w:w="835" w:type="pct"/>
            <w:tcBorders>
              <w:top w:val="single" w:sz="4" w:space="0" w:color="auto"/>
              <w:left w:val="single" w:sz="4" w:space="0" w:color="auto"/>
              <w:bottom w:val="single" w:sz="4" w:space="0" w:color="auto"/>
              <w:right w:val="single" w:sz="4" w:space="0" w:color="auto"/>
            </w:tcBorders>
            <w:noWrap/>
            <w:hideMark/>
          </w:tcPr>
          <w:p w14:paraId="3F8185F5" w14:textId="77777777" w:rsidR="00265584" w:rsidRDefault="00265584">
            <w:pPr>
              <w:jc w:val="center"/>
            </w:pPr>
            <w:r>
              <w:t>3,428,398</w:t>
            </w:r>
          </w:p>
        </w:tc>
        <w:tc>
          <w:tcPr>
            <w:tcW w:w="644" w:type="pct"/>
            <w:tcBorders>
              <w:top w:val="single" w:sz="4" w:space="0" w:color="auto"/>
              <w:left w:val="single" w:sz="4" w:space="0" w:color="auto"/>
              <w:bottom w:val="single" w:sz="4" w:space="0" w:color="auto"/>
              <w:right w:val="single" w:sz="4" w:space="0" w:color="auto"/>
            </w:tcBorders>
            <w:noWrap/>
            <w:hideMark/>
          </w:tcPr>
          <w:p w14:paraId="66FCD58D" w14:textId="77777777" w:rsidR="00265584" w:rsidRDefault="00265584">
            <w:pPr>
              <w:jc w:val="center"/>
            </w:pPr>
            <w:r>
              <w:t>396,147</w:t>
            </w:r>
          </w:p>
        </w:tc>
        <w:tc>
          <w:tcPr>
            <w:tcW w:w="675" w:type="pct"/>
            <w:tcBorders>
              <w:top w:val="single" w:sz="4" w:space="0" w:color="auto"/>
              <w:left w:val="single" w:sz="4" w:space="0" w:color="auto"/>
              <w:bottom w:val="single" w:sz="4" w:space="0" w:color="auto"/>
              <w:right w:val="single" w:sz="4" w:space="0" w:color="auto"/>
            </w:tcBorders>
            <w:noWrap/>
            <w:hideMark/>
          </w:tcPr>
          <w:p w14:paraId="0C99825A" w14:textId="77777777" w:rsidR="00265584" w:rsidRDefault="00265584">
            <w:pPr>
              <w:jc w:val="center"/>
            </w:pPr>
            <w:r>
              <w:t>27,509</w:t>
            </w:r>
          </w:p>
        </w:tc>
        <w:tc>
          <w:tcPr>
            <w:tcW w:w="685" w:type="pct"/>
            <w:tcBorders>
              <w:top w:val="single" w:sz="4" w:space="0" w:color="auto"/>
              <w:left w:val="single" w:sz="4" w:space="0" w:color="auto"/>
              <w:bottom w:val="single" w:sz="4" w:space="0" w:color="auto"/>
              <w:right w:val="single" w:sz="4" w:space="0" w:color="auto"/>
            </w:tcBorders>
            <w:noWrap/>
            <w:hideMark/>
          </w:tcPr>
          <w:p w14:paraId="782A8165" w14:textId="77777777" w:rsidR="00265584" w:rsidRDefault="00265584">
            <w:pPr>
              <w:jc w:val="center"/>
            </w:pPr>
            <w:r>
              <w:t>3,059,760</w:t>
            </w:r>
          </w:p>
        </w:tc>
        <w:tc>
          <w:tcPr>
            <w:tcW w:w="626" w:type="pct"/>
            <w:tcBorders>
              <w:top w:val="single" w:sz="4" w:space="0" w:color="auto"/>
              <w:left w:val="single" w:sz="4" w:space="0" w:color="auto"/>
              <w:bottom w:val="single" w:sz="4" w:space="0" w:color="auto"/>
              <w:right w:val="single" w:sz="4" w:space="0" w:color="auto"/>
            </w:tcBorders>
            <w:noWrap/>
            <w:hideMark/>
          </w:tcPr>
          <w:p w14:paraId="11B30391" w14:textId="77777777" w:rsidR="00265584" w:rsidRDefault="00265584">
            <w:pPr>
              <w:jc w:val="center"/>
            </w:pPr>
            <w:r>
              <w:t>9.0</w:t>
            </w:r>
          </w:p>
        </w:tc>
        <w:tc>
          <w:tcPr>
            <w:tcW w:w="719" w:type="pct"/>
            <w:tcBorders>
              <w:top w:val="single" w:sz="4" w:space="0" w:color="auto"/>
              <w:left w:val="single" w:sz="4" w:space="0" w:color="auto"/>
              <w:bottom w:val="single" w:sz="4" w:space="0" w:color="auto"/>
              <w:right w:val="single" w:sz="4" w:space="0" w:color="auto"/>
            </w:tcBorders>
            <w:noWrap/>
            <w:hideMark/>
          </w:tcPr>
          <w:p w14:paraId="1B9C9F87" w14:textId="77777777" w:rsidR="00265584" w:rsidRDefault="00265584">
            <w:pPr>
              <w:jc w:val="center"/>
            </w:pPr>
            <w:r>
              <w:t>11.6</w:t>
            </w:r>
          </w:p>
        </w:tc>
      </w:tr>
      <w:tr w:rsidR="00F74496" w14:paraId="2BC0A82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DF17D02" w14:textId="77777777" w:rsidR="00265584" w:rsidRDefault="00265584">
            <w:r>
              <w:t>Louisiana</w:t>
            </w:r>
          </w:p>
        </w:tc>
        <w:tc>
          <w:tcPr>
            <w:tcW w:w="835" w:type="pct"/>
            <w:tcBorders>
              <w:top w:val="single" w:sz="4" w:space="0" w:color="auto"/>
              <w:left w:val="single" w:sz="4" w:space="0" w:color="auto"/>
              <w:bottom w:val="single" w:sz="4" w:space="0" w:color="auto"/>
              <w:right w:val="single" w:sz="4" w:space="0" w:color="auto"/>
            </w:tcBorders>
            <w:noWrap/>
            <w:hideMark/>
          </w:tcPr>
          <w:p w14:paraId="445594BC" w14:textId="77777777" w:rsidR="00265584" w:rsidRDefault="00265584">
            <w:pPr>
              <w:jc w:val="center"/>
            </w:pPr>
            <w:r>
              <w:t>2,178,496</w:t>
            </w:r>
          </w:p>
        </w:tc>
        <w:tc>
          <w:tcPr>
            <w:tcW w:w="644" w:type="pct"/>
            <w:tcBorders>
              <w:top w:val="single" w:sz="4" w:space="0" w:color="auto"/>
              <w:left w:val="single" w:sz="4" w:space="0" w:color="auto"/>
              <w:bottom w:val="single" w:sz="4" w:space="0" w:color="auto"/>
              <w:right w:val="single" w:sz="4" w:space="0" w:color="auto"/>
            </w:tcBorders>
            <w:noWrap/>
            <w:hideMark/>
          </w:tcPr>
          <w:p w14:paraId="2237D66D" w14:textId="77777777" w:rsidR="00265584" w:rsidRDefault="00265584">
            <w:pPr>
              <w:jc w:val="center"/>
            </w:pPr>
            <w:r>
              <w:t>282,443</w:t>
            </w:r>
          </w:p>
        </w:tc>
        <w:tc>
          <w:tcPr>
            <w:tcW w:w="675" w:type="pct"/>
            <w:tcBorders>
              <w:top w:val="single" w:sz="4" w:space="0" w:color="auto"/>
              <w:left w:val="single" w:sz="4" w:space="0" w:color="auto"/>
              <w:bottom w:val="single" w:sz="4" w:space="0" w:color="auto"/>
              <w:right w:val="single" w:sz="4" w:space="0" w:color="auto"/>
            </w:tcBorders>
            <w:noWrap/>
            <w:hideMark/>
          </w:tcPr>
          <w:p w14:paraId="5329DD2D" w14:textId="77777777" w:rsidR="00265584" w:rsidRDefault="00265584">
            <w:pPr>
              <w:jc w:val="center"/>
            </w:pPr>
            <w:r>
              <w:t>5,379</w:t>
            </w:r>
          </w:p>
        </w:tc>
        <w:tc>
          <w:tcPr>
            <w:tcW w:w="685" w:type="pct"/>
            <w:tcBorders>
              <w:top w:val="single" w:sz="4" w:space="0" w:color="auto"/>
              <w:left w:val="single" w:sz="4" w:space="0" w:color="auto"/>
              <w:bottom w:val="single" w:sz="4" w:space="0" w:color="auto"/>
              <w:right w:val="single" w:sz="4" w:space="0" w:color="auto"/>
            </w:tcBorders>
            <w:noWrap/>
            <w:hideMark/>
          </w:tcPr>
          <w:p w14:paraId="0816EF6D" w14:textId="77777777" w:rsidR="00265584" w:rsidRDefault="00265584">
            <w:pPr>
              <w:jc w:val="center"/>
            </w:pPr>
            <w:r>
              <w:t>931,966</w:t>
            </w:r>
          </w:p>
        </w:tc>
        <w:tc>
          <w:tcPr>
            <w:tcW w:w="626" w:type="pct"/>
            <w:tcBorders>
              <w:top w:val="single" w:sz="4" w:space="0" w:color="auto"/>
              <w:left w:val="single" w:sz="4" w:space="0" w:color="auto"/>
              <w:bottom w:val="single" w:sz="4" w:space="0" w:color="auto"/>
              <w:right w:val="single" w:sz="4" w:space="0" w:color="auto"/>
            </w:tcBorders>
            <w:noWrap/>
            <w:hideMark/>
          </w:tcPr>
          <w:p w14:paraId="72EBE789" w14:textId="77777777" w:rsidR="00265584" w:rsidRDefault="00265584">
            <w:pPr>
              <w:jc w:val="center"/>
            </w:pPr>
            <w:r>
              <w:t>5.8</w:t>
            </w:r>
          </w:p>
        </w:tc>
        <w:tc>
          <w:tcPr>
            <w:tcW w:w="719" w:type="pct"/>
            <w:tcBorders>
              <w:top w:val="single" w:sz="4" w:space="0" w:color="auto"/>
              <w:left w:val="single" w:sz="4" w:space="0" w:color="auto"/>
              <w:bottom w:val="single" w:sz="4" w:space="0" w:color="auto"/>
              <w:right w:val="single" w:sz="4" w:space="0" w:color="auto"/>
            </w:tcBorders>
            <w:noWrap/>
            <w:hideMark/>
          </w:tcPr>
          <w:p w14:paraId="5F1E62C9" w14:textId="77777777" w:rsidR="00265584" w:rsidRDefault="00265584">
            <w:pPr>
              <w:jc w:val="center"/>
            </w:pPr>
            <w:r>
              <w:t>13.0</w:t>
            </w:r>
          </w:p>
        </w:tc>
      </w:tr>
      <w:tr w:rsidR="00F74496" w14:paraId="279BAF5E"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8FF2EDE" w14:textId="77777777" w:rsidR="00265584" w:rsidRDefault="00265584">
            <w:r>
              <w:t>Maine</w:t>
            </w:r>
          </w:p>
        </w:tc>
        <w:tc>
          <w:tcPr>
            <w:tcW w:w="835" w:type="pct"/>
            <w:tcBorders>
              <w:top w:val="single" w:sz="4" w:space="0" w:color="auto"/>
              <w:left w:val="single" w:sz="4" w:space="0" w:color="auto"/>
              <w:bottom w:val="single" w:sz="4" w:space="0" w:color="auto"/>
              <w:right w:val="single" w:sz="4" w:space="0" w:color="auto"/>
            </w:tcBorders>
            <w:noWrap/>
            <w:hideMark/>
          </w:tcPr>
          <w:p w14:paraId="10B5C08F" w14:textId="77777777" w:rsidR="00265584" w:rsidRDefault="00265584">
            <w:pPr>
              <w:jc w:val="center"/>
            </w:pPr>
            <w:r>
              <w:t>825,221</w:t>
            </w:r>
          </w:p>
        </w:tc>
        <w:tc>
          <w:tcPr>
            <w:tcW w:w="644" w:type="pct"/>
            <w:tcBorders>
              <w:top w:val="single" w:sz="4" w:space="0" w:color="auto"/>
              <w:left w:val="single" w:sz="4" w:space="0" w:color="auto"/>
              <w:bottom w:val="single" w:sz="4" w:space="0" w:color="auto"/>
              <w:right w:val="single" w:sz="4" w:space="0" w:color="auto"/>
            </w:tcBorders>
            <w:noWrap/>
            <w:hideMark/>
          </w:tcPr>
          <w:p w14:paraId="27A8F37C" w14:textId="77777777" w:rsidR="00265584" w:rsidRDefault="00265584">
            <w:pPr>
              <w:jc w:val="center"/>
            </w:pPr>
            <w:r>
              <w:t>109,120</w:t>
            </w:r>
          </w:p>
        </w:tc>
        <w:tc>
          <w:tcPr>
            <w:tcW w:w="675" w:type="pct"/>
            <w:tcBorders>
              <w:top w:val="single" w:sz="4" w:space="0" w:color="auto"/>
              <w:left w:val="single" w:sz="4" w:space="0" w:color="auto"/>
              <w:bottom w:val="single" w:sz="4" w:space="0" w:color="auto"/>
              <w:right w:val="single" w:sz="4" w:space="0" w:color="auto"/>
            </w:tcBorders>
            <w:noWrap/>
            <w:hideMark/>
          </w:tcPr>
          <w:p w14:paraId="1791A51B" w14:textId="77777777" w:rsidR="00265584" w:rsidRDefault="00265584">
            <w:pPr>
              <w:jc w:val="center"/>
            </w:pPr>
            <w:r>
              <w:t>6,662</w:t>
            </w:r>
          </w:p>
        </w:tc>
        <w:tc>
          <w:tcPr>
            <w:tcW w:w="685" w:type="pct"/>
            <w:tcBorders>
              <w:top w:val="single" w:sz="4" w:space="0" w:color="auto"/>
              <w:left w:val="single" w:sz="4" w:space="0" w:color="auto"/>
              <w:bottom w:val="single" w:sz="4" w:space="0" w:color="auto"/>
              <w:right w:val="single" w:sz="4" w:space="0" w:color="auto"/>
            </w:tcBorders>
            <w:noWrap/>
            <w:hideMark/>
          </w:tcPr>
          <w:p w14:paraId="4977B41B" w14:textId="77777777" w:rsidR="00265584" w:rsidRDefault="00265584">
            <w:pPr>
              <w:jc w:val="center"/>
            </w:pPr>
            <w:r>
              <w:t>722,763</w:t>
            </w:r>
          </w:p>
        </w:tc>
        <w:tc>
          <w:tcPr>
            <w:tcW w:w="626" w:type="pct"/>
            <w:tcBorders>
              <w:top w:val="single" w:sz="4" w:space="0" w:color="auto"/>
              <w:left w:val="single" w:sz="4" w:space="0" w:color="auto"/>
              <w:bottom w:val="single" w:sz="4" w:space="0" w:color="auto"/>
              <w:right w:val="single" w:sz="4" w:space="0" w:color="auto"/>
            </w:tcBorders>
            <w:noWrap/>
            <w:hideMark/>
          </w:tcPr>
          <w:p w14:paraId="10454B99" w14:textId="77777777" w:rsidR="00265584" w:rsidRDefault="00265584">
            <w:pPr>
              <w:jc w:val="center"/>
            </w:pPr>
            <w:r>
              <w:t>9.2</w:t>
            </w:r>
          </w:p>
        </w:tc>
        <w:tc>
          <w:tcPr>
            <w:tcW w:w="719" w:type="pct"/>
            <w:tcBorders>
              <w:top w:val="single" w:sz="4" w:space="0" w:color="auto"/>
              <w:left w:val="single" w:sz="4" w:space="0" w:color="auto"/>
              <w:bottom w:val="single" w:sz="4" w:space="0" w:color="auto"/>
              <w:right w:val="single" w:sz="4" w:space="0" w:color="auto"/>
            </w:tcBorders>
            <w:noWrap/>
            <w:hideMark/>
          </w:tcPr>
          <w:p w14:paraId="4D71F39D" w14:textId="77777777" w:rsidR="00265584" w:rsidRDefault="00265584">
            <w:pPr>
              <w:jc w:val="center"/>
            </w:pPr>
            <w:r>
              <w:t>13.2</w:t>
            </w:r>
          </w:p>
        </w:tc>
      </w:tr>
      <w:tr w:rsidR="00F74496" w14:paraId="2DBE1C15"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AA3811E" w14:textId="77777777" w:rsidR="00265584" w:rsidRDefault="00265584">
            <w:r>
              <w:t>Maryland</w:t>
            </w:r>
          </w:p>
        </w:tc>
        <w:tc>
          <w:tcPr>
            <w:tcW w:w="835" w:type="pct"/>
            <w:tcBorders>
              <w:top w:val="single" w:sz="4" w:space="0" w:color="auto"/>
              <w:left w:val="single" w:sz="4" w:space="0" w:color="auto"/>
              <w:bottom w:val="single" w:sz="4" w:space="0" w:color="auto"/>
              <w:right w:val="single" w:sz="4" w:space="0" w:color="auto"/>
            </w:tcBorders>
            <w:noWrap/>
            <w:hideMark/>
          </w:tcPr>
          <w:p w14:paraId="0D9D18D2" w14:textId="77777777" w:rsidR="00265584" w:rsidRDefault="00265584">
            <w:pPr>
              <w:jc w:val="center"/>
            </w:pPr>
            <w:r>
              <w:t>6,754,689</w:t>
            </w:r>
          </w:p>
        </w:tc>
        <w:tc>
          <w:tcPr>
            <w:tcW w:w="644" w:type="pct"/>
            <w:tcBorders>
              <w:top w:val="single" w:sz="4" w:space="0" w:color="auto"/>
              <w:left w:val="single" w:sz="4" w:space="0" w:color="auto"/>
              <w:bottom w:val="single" w:sz="4" w:space="0" w:color="auto"/>
              <w:right w:val="single" w:sz="4" w:space="0" w:color="auto"/>
            </w:tcBorders>
            <w:noWrap/>
            <w:hideMark/>
          </w:tcPr>
          <w:p w14:paraId="5ECDD740" w14:textId="77777777" w:rsidR="00265584" w:rsidRDefault="00265584">
            <w:pPr>
              <w:jc w:val="center"/>
            </w:pPr>
            <w:r>
              <w:t>1,002,976</w:t>
            </w:r>
          </w:p>
        </w:tc>
        <w:tc>
          <w:tcPr>
            <w:tcW w:w="675" w:type="pct"/>
            <w:tcBorders>
              <w:top w:val="single" w:sz="4" w:space="0" w:color="auto"/>
              <w:left w:val="single" w:sz="4" w:space="0" w:color="auto"/>
              <w:bottom w:val="single" w:sz="4" w:space="0" w:color="auto"/>
              <w:right w:val="single" w:sz="4" w:space="0" w:color="auto"/>
            </w:tcBorders>
            <w:noWrap/>
            <w:hideMark/>
          </w:tcPr>
          <w:p w14:paraId="19C79D7A" w14:textId="77777777" w:rsidR="00265584" w:rsidRDefault="00265584">
            <w:pPr>
              <w:jc w:val="center"/>
            </w:pPr>
            <w:r>
              <w:t>64,871</w:t>
            </w:r>
          </w:p>
        </w:tc>
        <w:tc>
          <w:tcPr>
            <w:tcW w:w="685" w:type="pct"/>
            <w:tcBorders>
              <w:top w:val="single" w:sz="4" w:space="0" w:color="auto"/>
              <w:left w:val="single" w:sz="4" w:space="0" w:color="auto"/>
              <w:bottom w:val="single" w:sz="4" w:space="0" w:color="auto"/>
              <w:right w:val="single" w:sz="4" w:space="0" w:color="auto"/>
            </w:tcBorders>
            <w:noWrap/>
            <w:hideMark/>
          </w:tcPr>
          <w:p w14:paraId="19F10207" w14:textId="77777777" w:rsidR="00265584" w:rsidRDefault="00265584">
            <w:pPr>
              <w:jc w:val="center"/>
            </w:pPr>
            <w:r>
              <w:t>5,816,584</w:t>
            </w:r>
          </w:p>
        </w:tc>
        <w:tc>
          <w:tcPr>
            <w:tcW w:w="626" w:type="pct"/>
            <w:tcBorders>
              <w:top w:val="single" w:sz="4" w:space="0" w:color="auto"/>
              <w:left w:val="single" w:sz="4" w:space="0" w:color="auto"/>
              <w:bottom w:val="single" w:sz="4" w:space="0" w:color="auto"/>
              <w:right w:val="single" w:sz="4" w:space="0" w:color="auto"/>
            </w:tcBorders>
            <w:noWrap/>
            <w:hideMark/>
          </w:tcPr>
          <w:p w14:paraId="4DE77C91" w14:textId="77777777" w:rsidR="00265584" w:rsidRDefault="00265584">
            <w:pPr>
              <w:jc w:val="center"/>
            </w:pPr>
            <w:r>
              <w:t>11.2</w:t>
            </w:r>
          </w:p>
        </w:tc>
        <w:tc>
          <w:tcPr>
            <w:tcW w:w="719" w:type="pct"/>
            <w:tcBorders>
              <w:top w:val="single" w:sz="4" w:space="0" w:color="auto"/>
              <w:left w:val="single" w:sz="4" w:space="0" w:color="auto"/>
              <w:bottom w:val="single" w:sz="4" w:space="0" w:color="auto"/>
              <w:right w:val="single" w:sz="4" w:space="0" w:color="auto"/>
            </w:tcBorders>
            <w:noWrap/>
            <w:hideMark/>
          </w:tcPr>
          <w:p w14:paraId="44A29F17" w14:textId="77777777" w:rsidR="00265584" w:rsidRDefault="00265584">
            <w:pPr>
              <w:jc w:val="center"/>
            </w:pPr>
            <w:r>
              <w:t>14.8</w:t>
            </w:r>
          </w:p>
        </w:tc>
      </w:tr>
      <w:tr w:rsidR="00F74496" w14:paraId="13380286"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1482C97" w14:textId="77777777" w:rsidR="00265584" w:rsidRDefault="00265584">
            <w:r>
              <w:t>Michigan</w:t>
            </w:r>
          </w:p>
        </w:tc>
        <w:tc>
          <w:tcPr>
            <w:tcW w:w="835" w:type="pct"/>
            <w:tcBorders>
              <w:top w:val="single" w:sz="4" w:space="0" w:color="auto"/>
              <w:left w:val="single" w:sz="4" w:space="0" w:color="auto"/>
              <w:bottom w:val="single" w:sz="4" w:space="0" w:color="auto"/>
              <w:right w:val="single" w:sz="4" w:space="0" w:color="auto"/>
            </w:tcBorders>
            <w:noWrap/>
            <w:hideMark/>
          </w:tcPr>
          <w:p w14:paraId="78E38A53" w14:textId="77777777" w:rsidR="00265584" w:rsidRDefault="00265584">
            <w:pPr>
              <w:jc w:val="center"/>
            </w:pPr>
            <w:r>
              <w:t>11,990,510</w:t>
            </w:r>
          </w:p>
        </w:tc>
        <w:tc>
          <w:tcPr>
            <w:tcW w:w="644" w:type="pct"/>
            <w:tcBorders>
              <w:top w:val="single" w:sz="4" w:space="0" w:color="auto"/>
              <w:left w:val="single" w:sz="4" w:space="0" w:color="auto"/>
              <w:bottom w:val="single" w:sz="4" w:space="0" w:color="auto"/>
              <w:right w:val="single" w:sz="4" w:space="0" w:color="auto"/>
            </w:tcBorders>
            <w:noWrap/>
            <w:hideMark/>
          </w:tcPr>
          <w:p w14:paraId="4C3E7A87" w14:textId="77777777" w:rsidR="00265584" w:rsidRDefault="00265584">
            <w:pPr>
              <w:jc w:val="center"/>
            </w:pPr>
            <w:r>
              <w:t>1,625,547</w:t>
            </w:r>
          </w:p>
        </w:tc>
        <w:tc>
          <w:tcPr>
            <w:tcW w:w="675" w:type="pct"/>
            <w:tcBorders>
              <w:top w:val="single" w:sz="4" w:space="0" w:color="auto"/>
              <w:left w:val="single" w:sz="4" w:space="0" w:color="auto"/>
              <w:bottom w:val="single" w:sz="4" w:space="0" w:color="auto"/>
              <w:right w:val="single" w:sz="4" w:space="0" w:color="auto"/>
            </w:tcBorders>
            <w:noWrap/>
            <w:hideMark/>
          </w:tcPr>
          <w:p w14:paraId="13EF67EF" w14:textId="77777777" w:rsidR="00265584" w:rsidRDefault="00265584">
            <w:pPr>
              <w:jc w:val="center"/>
            </w:pPr>
            <w:r>
              <w:t>126,102</w:t>
            </w:r>
          </w:p>
        </w:tc>
        <w:tc>
          <w:tcPr>
            <w:tcW w:w="685" w:type="pct"/>
            <w:tcBorders>
              <w:top w:val="single" w:sz="4" w:space="0" w:color="auto"/>
              <w:left w:val="single" w:sz="4" w:space="0" w:color="auto"/>
              <w:bottom w:val="single" w:sz="4" w:space="0" w:color="auto"/>
              <w:right w:val="single" w:sz="4" w:space="0" w:color="auto"/>
            </w:tcBorders>
            <w:noWrap/>
            <w:hideMark/>
          </w:tcPr>
          <w:p w14:paraId="6272FBF6" w14:textId="77777777" w:rsidR="00265584" w:rsidRDefault="00265584">
            <w:pPr>
              <w:jc w:val="center"/>
            </w:pPr>
            <w:r>
              <w:t>10,491,065</w:t>
            </w:r>
          </w:p>
        </w:tc>
        <w:tc>
          <w:tcPr>
            <w:tcW w:w="626" w:type="pct"/>
            <w:tcBorders>
              <w:top w:val="single" w:sz="4" w:space="0" w:color="auto"/>
              <w:left w:val="single" w:sz="4" w:space="0" w:color="auto"/>
              <w:bottom w:val="single" w:sz="4" w:space="0" w:color="auto"/>
              <w:right w:val="single" w:sz="4" w:space="0" w:color="auto"/>
            </w:tcBorders>
            <w:noWrap/>
            <w:hideMark/>
          </w:tcPr>
          <w:p w14:paraId="7038F8C9"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54AD30DA" w14:textId="77777777" w:rsidR="00265584" w:rsidRDefault="00265584">
            <w:pPr>
              <w:jc w:val="center"/>
            </w:pPr>
            <w:r>
              <w:t>13.6</w:t>
            </w:r>
          </w:p>
        </w:tc>
      </w:tr>
      <w:tr w:rsidR="00F74496" w14:paraId="7FFDBE5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6C594A9" w14:textId="77777777" w:rsidR="00265584" w:rsidRDefault="00265584">
            <w:r>
              <w:t>Mississippi</w:t>
            </w:r>
          </w:p>
        </w:tc>
        <w:tc>
          <w:tcPr>
            <w:tcW w:w="835" w:type="pct"/>
            <w:tcBorders>
              <w:top w:val="single" w:sz="4" w:space="0" w:color="auto"/>
              <w:left w:val="single" w:sz="4" w:space="0" w:color="auto"/>
              <w:bottom w:val="single" w:sz="4" w:space="0" w:color="auto"/>
              <w:right w:val="single" w:sz="4" w:space="0" w:color="auto"/>
            </w:tcBorders>
            <w:noWrap/>
            <w:hideMark/>
          </w:tcPr>
          <w:p w14:paraId="44E50A42" w14:textId="77777777" w:rsidR="00265584" w:rsidRDefault="00265584">
            <w:pPr>
              <w:jc w:val="center"/>
            </w:pPr>
            <w:r>
              <w:t>3,630,503</w:t>
            </w:r>
          </w:p>
        </w:tc>
        <w:tc>
          <w:tcPr>
            <w:tcW w:w="644" w:type="pct"/>
            <w:tcBorders>
              <w:top w:val="single" w:sz="4" w:space="0" w:color="auto"/>
              <w:left w:val="single" w:sz="4" w:space="0" w:color="auto"/>
              <w:bottom w:val="single" w:sz="4" w:space="0" w:color="auto"/>
              <w:right w:val="single" w:sz="4" w:space="0" w:color="auto"/>
            </w:tcBorders>
            <w:noWrap/>
            <w:hideMark/>
          </w:tcPr>
          <w:p w14:paraId="21C77147" w14:textId="77777777" w:rsidR="00265584" w:rsidRDefault="00265584">
            <w:pPr>
              <w:jc w:val="center"/>
            </w:pPr>
            <w:r>
              <w:t>515,551</w:t>
            </w:r>
          </w:p>
        </w:tc>
        <w:tc>
          <w:tcPr>
            <w:tcW w:w="675" w:type="pct"/>
            <w:tcBorders>
              <w:top w:val="single" w:sz="4" w:space="0" w:color="auto"/>
              <w:left w:val="single" w:sz="4" w:space="0" w:color="auto"/>
              <w:bottom w:val="single" w:sz="4" w:space="0" w:color="auto"/>
              <w:right w:val="single" w:sz="4" w:space="0" w:color="auto"/>
            </w:tcBorders>
            <w:noWrap/>
            <w:hideMark/>
          </w:tcPr>
          <w:p w14:paraId="7B516876" w14:textId="77777777" w:rsidR="00265584" w:rsidRDefault="00265584">
            <w:pPr>
              <w:jc w:val="center"/>
            </w:pPr>
            <w:r>
              <w:t>18,264</w:t>
            </w:r>
          </w:p>
        </w:tc>
        <w:tc>
          <w:tcPr>
            <w:tcW w:w="685" w:type="pct"/>
            <w:tcBorders>
              <w:top w:val="single" w:sz="4" w:space="0" w:color="auto"/>
              <w:left w:val="single" w:sz="4" w:space="0" w:color="auto"/>
              <w:bottom w:val="single" w:sz="4" w:space="0" w:color="auto"/>
              <w:right w:val="single" w:sz="4" w:space="0" w:color="auto"/>
            </w:tcBorders>
            <w:noWrap/>
            <w:hideMark/>
          </w:tcPr>
          <w:p w14:paraId="7D21757E" w14:textId="77777777" w:rsidR="00265584" w:rsidRDefault="00265584">
            <w:pPr>
              <w:jc w:val="center"/>
            </w:pPr>
            <w:r>
              <w:t>1,300,917</w:t>
            </w:r>
          </w:p>
        </w:tc>
        <w:tc>
          <w:tcPr>
            <w:tcW w:w="626" w:type="pct"/>
            <w:tcBorders>
              <w:top w:val="single" w:sz="4" w:space="0" w:color="auto"/>
              <w:left w:val="single" w:sz="4" w:space="0" w:color="auto"/>
              <w:bottom w:val="single" w:sz="4" w:space="0" w:color="auto"/>
              <w:right w:val="single" w:sz="4" w:space="0" w:color="auto"/>
            </w:tcBorders>
            <w:noWrap/>
            <w:hideMark/>
          </w:tcPr>
          <w:p w14:paraId="07A56215" w14:textId="77777777" w:rsidR="00265584" w:rsidRDefault="00265584">
            <w:pPr>
              <w:jc w:val="center"/>
            </w:pPr>
            <w:r>
              <w:t>14.0</w:t>
            </w:r>
          </w:p>
        </w:tc>
        <w:tc>
          <w:tcPr>
            <w:tcW w:w="719" w:type="pct"/>
            <w:tcBorders>
              <w:top w:val="single" w:sz="4" w:space="0" w:color="auto"/>
              <w:left w:val="single" w:sz="4" w:space="0" w:color="auto"/>
              <w:bottom w:val="single" w:sz="4" w:space="0" w:color="auto"/>
              <w:right w:val="single" w:sz="4" w:space="0" w:color="auto"/>
            </w:tcBorders>
            <w:noWrap/>
            <w:hideMark/>
          </w:tcPr>
          <w:p w14:paraId="6EB0641E" w14:textId="77777777" w:rsidR="00265584" w:rsidRDefault="00265584">
            <w:pPr>
              <w:jc w:val="center"/>
            </w:pPr>
            <w:r>
              <w:t>14.2</w:t>
            </w:r>
          </w:p>
        </w:tc>
      </w:tr>
      <w:tr w:rsidR="00F74496" w14:paraId="5583EBC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47C2217" w14:textId="77777777" w:rsidR="00265584" w:rsidRDefault="00265584">
            <w:r>
              <w:t>Missouri</w:t>
            </w:r>
          </w:p>
        </w:tc>
        <w:tc>
          <w:tcPr>
            <w:tcW w:w="835" w:type="pct"/>
            <w:tcBorders>
              <w:top w:val="single" w:sz="4" w:space="0" w:color="auto"/>
              <w:left w:val="single" w:sz="4" w:space="0" w:color="auto"/>
              <w:bottom w:val="single" w:sz="4" w:space="0" w:color="auto"/>
              <w:right w:val="single" w:sz="4" w:space="0" w:color="auto"/>
            </w:tcBorders>
            <w:noWrap/>
            <w:hideMark/>
          </w:tcPr>
          <w:p w14:paraId="6934AA63" w14:textId="77777777" w:rsidR="00265584" w:rsidRDefault="00265584">
            <w:pPr>
              <w:jc w:val="center"/>
            </w:pPr>
            <w:r>
              <w:t>5,518,464</w:t>
            </w:r>
          </w:p>
        </w:tc>
        <w:tc>
          <w:tcPr>
            <w:tcW w:w="644" w:type="pct"/>
            <w:tcBorders>
              <w:top w:val="single" w:sz="4" w:space="0" w:color="auto"/>
              <w:left w:val="single" w:sz="4" w:space="0" w:color="auto"/>
              <w:bottom w:val="single" w:sz="4" w:space="0" w:color="auto"/>
              <w:right w:val="single" w:sz="4" w:space="0" w:color="auto"/>
            </w:tcBorders>
            <w:noWrap/>
            <w:hideMark/>
          </w:tcPr>
          <w:p w14:paraId="24799698" w14:textId="77777777" w:rsidR="00265584" w:rsidRDefault="00265584">
            <w:pPr>
              <w:jc w:val="center"/>
            </w:pPr>
            <w:r>
              <w:t>766,864</w:t>
            </w:r>
          </w:p>
        </w:tc>
        <w:tc>
          <w:tcPr>
            <w:tcW w:w="675" w:type="pct"/>
            <w:tcBorders>
              <w:top w:val="single" w:sz="4" w:space="0" w:color="auto"/>
              <w:left w:val="single" w:sz="4" w:space="0" w:color="auto"/>
              <w:bottom w:val="single" w:sz="4" w:space="0" w:color="auto"/>
              <w:right w:val="single" w:sz="4" w:space="0" w:color="auto"/>
            </w:tcBorders>
            <w:noWrap/>
            <w:hideMark/>
          </w:tcPr>
          <w:p w14:paraId="67931E02" w14:textId="77777777" w:rsidR="00265584" w:rsidRDefault="00265584">
            <w:pPr>
              <w:jc w:val="center"/>
            </w:pPr>
            <w:r>
              <w:t>46,410</w:t>
            </w:r>
          </w:p>
        </w:tc>
        <w:tc>
          <w:tcPr>
            <w:tcW w:w="685" w:type="pct"/>
            <w:tcBorders>
              <w:top w:val="single" w:sz="4" w:space="0" w:color="auto"/>
              <w:left w:val="single" w:sz="4" w:space="0" w:color="auto"/>
              <w:bottom w:val="single" w:sz="4" w:space="0" w:color="auto"/>
              <w:right w:val="single" w:sz="4" w:space="0" w:color="auto"/>
            </w:tcBorders>
            <w:noWrap/>
            <w:hideMark/>
          </w:tcPr>
          <w:p w14:paraId="11F315EF" w14:textId="77777777" w:rsidR="00265584" w:rsidRDefault="00265584">
            <w:pPr>
              <w:jc w:val="center"/>
            </w:pPr>
            <w:r>
              <w:t>3,600,272</w:t>
            </w:r>
          </w:p>
        </w:tc>
        <w:tc>
          <w:tcPr>
            <w:tcW w:w="626" w:type="pct"/>
            <w:tcBorders>
              <w:top w:val="single" w:sz="4" w:space="0" w:color="auto"/>
              <w:left w:val="single" w:sz="4" w:space="0" w:color="auto"/>
              <w:bottom w:val="single" w:sz="4" w:space="0" w:color="auto"/>
              <w:right w:val="single" w:sz="4" w:space="0" w:color="auto"/>
            </w:tcBorders>
            <w:noWrap/>
            <w:hideMark/>
          </w:tcPr>
          <w:p w14:paraId="359D382F" w14:textId="77777777" w:rsidR="00265584" w:rsidRDefault="00265584">
            <w:pPr>
              <w:jc w:val="center"/>
            </w:pPr>
            <w:r>
              <w:t>12.9</w:t>
            </w:r>
          </w:p>
        </w:tc>
        <w:tc>
          <w:tcPr>
            <w:tcW w:w="719" w:type="pct"/>
            <w:tcBorders>
              <w:top w:val="single" w:sz="4" w:space="0" w:color="auto"/>
              <w:left w:val="single" w:sz="4" w:space="0" w:color="auto"/>
              <w:bottom w:val="single" w:sz="4" w:space="0" w:color="auto"/>
              <w:right w:val="single" w:sz="4" w:space="0" w:color="auto"/>
            </w:tcBorders>
            <w:noWrap/>
            <w:hideMark/>
          </w:tcPr>
          <w:p w14:paraId="6B812C0D" w14:textId="77777777" w:rsidR="00265584" w:rsidRDefault="00265584">
            <w:pPr>
              <w:jc w:val="center"/>
            </w:pPr>
            <w:r>
              <w:t>13.9</w:t>
            </w:r>
          </w:p>
        </w:tc>
      </w:tr>
      <w:tr w:rsidR="00F74496" w14:paraId="5B7515F1"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0F91147" w14:textId="77777777" w:rsidR="00265584" w:rsidRDefault="00265584">
            <w:r>
              <w:t>Montana</w:t>
            </w:r>
          </w:p>
        </w:tc>
        <w:tc>
          <w:tcPr>
            <w:tcW w:w="835" w:type="pct"/>
            <w:tcBorders>
              <w:top w:val="single" w:sz="4" w:space="0" w:color="auto"/>
              <w:left w:val="single" w:sz="4" w:space="0" w:color="auto"/>
              <w:bottom w:val="single" w:sz="4" w:space="0" w:color="auto"/>
              <w:right w:val="single" w:sz="4" w:space="0" w:color="auto"/>
            </w:tcBorders>
            <w:noWrap/>
            <w:hideMark/>
          </w:tcPr>
          <w:p w14:paraId="2E189E6C" w14:textId="77777777" w:rsidR="00265584" w:rsidRDefault="00265584">
            <w:pPr>
              <w:jc w:val="center"/>
            </w:pPr>
            <w:r>
              <w:t>1,059,004</w:t>
            </w:r>
          </w:p>
        </w:tc>
        <w:tc>
          <w:tcPr>
            <w:tcW w:w="644" w:type="pct"/>
            <w:tcBorders>
              <w:top w:val="single" w:sz="4" w:space="0" w:color="auto"/>
              <w:left w:val="single" w:sz="4" w:space="0" w:color="auto"/>
              <w:bottom w:val="single" w:sz="4" w:space="0" w:color="auto"/>
              <w:right w:val="single" w:sz="4" w:space="0" w:color="auto"/>
            </w:tcBorders>
            <w:noWrap/>
            <w:hideMark/>
          </w:tcPr>
          <w:p w14:paraId="01824F9C" w14:textId="77777777" w:rsidR="00265584" w:rsidRDefault="00265584">
            <w:pPr>
              <w:jc w:val="center"/>
            </w:pPr>
            <w:r>
              <w:t>102,944</w:t>
            </w:r>
          </w:p>
        </w:tc>
        <w:tc>
          <w:tcPr>
            <w:tcW w:w="675" w:type="pct"/>
            <w:tcBorders>
              <w:top w:val="single" w:sz="4" w:space="0" w:color="auto"/>
              <w:left w:val="single" w:sz="4" w:space="0" w:color="auto"/>
              <w:bottom w:val="single" w:sz="4" w:space="0" w:color="auto"/>
              <w:right w:val="single" w:sz="4" w:space="0" w:color="auto"/>
            </w:tcBorders>
            <w:noWrap/>
            <w:hideMark/>
          </w:tcPr>
          <w:p w14:paraId="7F34B3E3" w14:textId="77777777" w:rsidR="00265584" w:rsidRDefault="00265584">
            <w:pPr>
              <w:jc w:val="center"/>
            </w:pPr>
            <w:r>
              <w:t>3,296</w:t>
            </w:r>
          </w:p>
        </w:tc>
        <w:tc>
          <w:tcPr>
            <w:tcW w:w="685" w:type="pct"/>
            <w:tcBorders>
              <w:top w:val="single" w:sz="4" w:space="0" w:color="auto"/>
              <w:left w:val="single" w:sz="4" w:space="0" w:color="auto"/>
              <w:bottom w:val="single" w:sz="4" w:space="0" w:color="auto"/>
              <w:right w:val="single" w:sz="4" w:space="0" w:color="auto"/>
            </w:tcBorders>
            <w:noWrap/>
            <w:hideMark/>
          </w:tcPr>
          <w:p w14:paraId="23E60FB7" w14:textId="77777777" w:rsidR="00265584" w:rsidRDefault="00265584">
            <w:pPr>
              <w:jc w:val="center"/>
            </w:pPr>
            <w:r>
              <w:t>768,012</w:t>
            </w:r>
          </w:p>
        </w:tc>
        <w:tc>
          <w:tcPr>
            <w:tcW w:w="626" w:type="pct"/>
            <w:tcBorders>
              <w:top w:val="single" w:sz="4" w:space="0" w:color="auto"/>
              <w:left w:val="single" w:sz="4" w:space="0" w:color="auto"/>
              <w:bottom w:val="single" w:sz="4" w:space="0" w:color="auto"/>
              <w:right w:val="single" w:sz="4" w:space="0" w:color="auto"/>
            </w:tcBorders>
            <w:noWrap/>
            <w:hideMark/>
          </w:tcPr>
          <w:p w14:paraId="4BF5B56C" w14:textId="77777777" w:rsidR="00265584" w:rsidRDefault="00265584">
            <w:pPr>
              <w:jc w:val="center"/>
            </w:pPr>
            <w:r>
              <w:t>4.3</w:t>
            </w:r>
          </w:p>
        </w:tc>
        <w:tc>
          <w:tcPr>
            <w:tcW w:w="719" w:type="pct"/>
            <w:tcBorders>
              <w:top w:val="single" w:sz="4" w:space="0" w:color="auto"/>
              <w:left w:val="single" w:sz="4" w:space="0" w:color="auto"/>
              <w:bottom w:val="single" w:sz="4" w:space="0" w:color="auto"/>
              <w:right w:val="single" w:sz="4" w:space="0" w:color="auto"/>
            </w:tcBorders>
            <w:noWrap/>
            <w:hideMark/>
          </w:tcPr>
          <w:p w14:paraId="2C3DD730" w14:textId="77777777" w:rsidR="00265584" w:rsidRDefault="00265584">
            <w:pPr>
              <w:jc w:val="center"/>
            </w:pPr>
            <w:r>
              <w:t>9.7</w:t>
            </w:r>
          </w:p>
        </w:tc>
      </w:tr>
      <w:tr w:rsidR="00F74496" w14:paraId="7399EF1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5D79FA9" w14:textId="77777777" w:rsidR="00265584" w:rsidRDefault="00265584">
            <w:r>
              <w:t>Nebraska</w:t>
            </w:r>
          </w:p>
        </w:tc>
        <w:tc>
          <w:tcPr>
            <w:tcW w:w="835" w:type="pct"/>
            <w:tcBorders>
              <w:top w:val="single" w:sz="4" w:space="0" w:color="auto"/>
              <w:left w:val="single" w:sz="4" w:space="0" w:color="auto"/>
              <w:bottom w:val="single" w:sz="4" w:space="0" w:color="auto"/>
              <w:right w:val="single" w:sz="4" w:space="0" w:color="auto"/>
            </w:tcBorders>
            <w:noWrap/>
            <w:hideMark/>
          </w:tcPr>
          <w:p w14:paraId="2C14D975" w14:textId="77777777" w:rsidR="00265584" w:rsidRDefault="00265584">
            <w:pPr>
              <w:jc w:val="center"/>
            </w:pPr>
            <w:r>
              <w:t>2,201,248</w:t>
            </w:r>
          </w:p>
        </w:tc>
        <w:tc>
          <w:tcPr>
            <w:tcW w:w="644" w:type="pct"/>
            <w:tcBorders>
              <w:top w:val="single" w:sz="4" w:space="0" w:color="auto"/>
              <w:left w:val="single" w:sz="4" w:space="0" w:color="auto"/>
              <w:bottom w:val="single" w:sz="4" w:space="0" w:color="auto"/>
              <w:right w:val="single" w:sz="4" w:space="0" w:color="auto"/>
            </w:tcBorders>
            <w:noWrap/>
            <w:hideMark/>
          </w:tcPr>
          <w:p w14:paraId="36E726C9" w14:textId="77777777" w:rsidR="00265584" w:rsidRDefault="00265584">
            <w:pPr>
              <w:jc w:val="center"/>
            </w:pPr>
            <w:r>
              <w:t>204,905</w:t>
            </w:r>
          </w:p>
        </w:tc>
        <w:tc>
          <w:tcPr>
            <w:tcW w:w="675" w:type="pct"/>
            <w:tcBorders>
              <w:top w:val="single" w:sz="4" w:space="0" w:color="auto"/>
              <w:left w:val="single" w:sz="4" w:space="0" w:color="auto"/>
              <w:bottom w:val="single" w:sz="4" w:space="0" w:color="auto"/>
              <w:right w:val="single" w:sz="4" w:space="0" w:color="auto"/>
            </w:tcBorders>
            <w:noWrap/>
            <w:hideMark/>
          </w:tcPr>
          <w:p w14:paraId="5CC7B938" w14:textId="77777777" w:rsidR="00265584" w:rsidRDefault="00265584">
            <w:pPr>
              <w:jc w:val="center"/>
            </w:pPr>
            <w:r>
              <w:t>18,262</w:t>
            </w:r>
          </w:p>
        </w:tc>
        <w:tc>
          <w:tcPr>
            <w:tcW w:w="685" w:type="pct"/>
            <w:tcBorders>
              <w:top w:val="single" w:sz="4" w:space="0" w:color="auto"/>
              <w:left w:val="single" w:sz="4" w:space="0" w:color="auto"/>
              <w:bottom w:val="single" w:sz="4" w:space="0" w:color="auto"/>
              <w:right w:val="single" w:sz="4" w:space="0" w:color="auto"/>
            </w:tcBorders>
            <w:noWrap/>
            <w:hideMark/>
          </w:tcPr>
          <w:p w14:paraId="75198F21" w14:textId="77777777" w:rsidR="00265584" w:rsidRDefault="00265584">
            <w:pPr>
              <w:jc w:val="center"/>
            </w:pPr>
            <w:r>
              <w:t>2,014,605</w:t>
            </w:r>
          </w:p>
        </w:tc>
        <w:tc>
          <w:tcPr>
            <w:tcW w:w="626" w:type="pct"/>
            <w:tcBorders>
              <w:top w:val="single" w:sz="4" w:space="0" w:color="auto"/>
              <w:left w:val="single" w:sz="4" w:space="0" w:color="auto"/>
              <w:bottom w:val="single" w:sz="4" w:space="0" w:color="auto"/>
              <w:right w:val="single" w:sz="4" w:space="0" w:color="auto"/>
            </w:tcBorders>
            <w:noWrap/>
            <w:hideMark/>
          </w:tcPr>
          <w:p w14:paraId="7094D381" w14:textId="77777777" w:rsidR="00265584" w:rsidRDefault="00265584">
            <w:pPr>
              <w:jc w:val="center"/>
            </w:pPr>
            <w:r>
              <w:t>9.1</w:t>
            </w:r>
          </w:p>
        </w:tc>
        <w:tc>
          <w:tcPr>
            <w:tcW w:w="719" w:type="pct"/>
            <w:tcBorders>
              <w:top w:val="single" w:sz="4" w:space="0" w:color="auto"/>
              <w:left w:val="single" w:sz="4" w:space="0" w:color="auto"/>
              <w:bottom w:val="single" w:sz="4" w:space="0" w:color="auto"/>
              <w:right w:val="single" w:sz="4" w:space="0" w:color="auto"/>
            </w:tcBorders>
            <w:noWrap/>
            <w:hideMark/>
          </w:tcPr>
          <w:p w14:paraId="1882F912" w14:textId="77777777" w:rsidR="00265584" w:rsidRDefault="00265584">
            <w:pPr>
              <w:jc w:val="center"/>
            </w:pPr>
            <w:r>
              <w:t>9.3</w:t>
            </w:r>
          </w:p>
        </w:tc>
      </w:tr>
      <w:tr w:rsidR="00F74496" w14:paraId="47AC4FA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3765776" w14:textId="77777777" w:rsidR="00265584" w:rsidRDefault="00265584">
            <w:r>
              <w:t>New Hampshire</w:t>
            </w:r>
          </w:p>
        </w:tc>
        <w:tc>
          <w:tcPr>
            <w:tcW w:w="835" w:type="pct"/>
            <w:tcBorders>
              <w:top w:val="single" w:sz="4" w:space="0" w:color="auto"/>
              <w:left w:val="single" w:sz="4" w:space="0" w:color="auto"/>
              <w:bottom w:val="single" w:sz="4" w:space="0" w:color="auto"/>
              <w:right w:val="single" w:sz="4" w:space="0" w:color="auto"/>
            </w:tcBorders>
            <w:noWrap/>
            <w:hideMark/>
          </w:tcPr>
          <w:p w14:paraId="1E0651DD" w14:textId="77777777" w:rsidR="00265584" w:rsidRDefault="00265584">
            <w:pPr>
              <w:jc w:val="center"/>
            </w:pPr>
            <w:r>
              <w:t>886,427</w:t>
            </w:r>
          </w:p>
        </w:tc>
        <w:tc>
          <w:tcPr>
            <w:tcW w:w="644" w:type="pct"/>
            <w:tcBorders>
              <w:top w:val="single" w:sz="4" w:space="0" w:color="auto"/>
              <w:left w:val="single" w:sz="4" w:space="0" w:color="auto"/>
              <w:bottom w:val="single" w:sz="4" w:space="0" w:color="auto"/>
              <w:right w:val="single" w:sz="4" w:space="0" w:color="auto"/>
            </w:tcBorders>
            <w:noWrap/>
            <w:hideMark/>
          </w:tcPr>
          <w:p w14:paraId="737F58D5" w14:textId="77777777" w:rsidR="00265584" w:rsidRDefault="00265584">
            <w:pPr>
              <w:jc w:val="center"/>
            </w:pPr>
            <w:r>
              <w:t>107,549</w:t>
            </w:r>
          </w:p>
        </w:tc>
        <w:tc>
          <w:tcPr>
            <w:tcW w:w="675" w:type="pct"/>
            <w:tcBorders>
              <w:top w:val="single" w:sz="4" w:space="0" w:color="auto"/>
              <w:left w:val="single" w:sz="4" w:space="0" w:color="auto"/>
              <w:bottom w:val="single" w:sz="4" w:space="0" w:color="auto"/>
              <w:right w:val="single" w:sz="4" w:space="0" w:color="auto"/>
            </w:tcBorders>
            <w:noWrap/>
            <w:hideMark/>
          </w:tcPr>
          <w:p w14:paraId="777FE381" w14:textId="77777777" w:rsidR="00265584" w:rsidRDefault="00265584">
            <w:pPr>
              <w:jc w:val="center"/>
            </w:pPr>
            <w:r>
              <w:t>9,423</w:t>
            </w:r>
          </w:p>
        </w:tc>
        <w:tc>
          <w:tcPr>
            <w:tcW w:w="685" w:type="pct"/>
            <w:tcBorders>
              <w:top w:val="single" w:sz="4" w:space="0" w:color="auto"/>
              <w:left w:val="single" w:sz="4" w:space="0" w:color="auto"/>
              <w:bottom w:val="single" w:sz="4" w:space="0" w:color="auto"/>
              <w:right w:val="single" w:sz="4" w:space="0" w:color="auto"/>
            </w:tcBorders>
            <w:noWrap/>
            <w:hideMark/>
          </w:tcPr>
          <w:p w14:paraId="0047BD16" w14:textId="77777777" w:rsidR="00265584" w:rsidRDefault="00265584">
            <w:pPr>
              <w:jc w:val="center"/>
            </w:pPr>
            <w:r>
              <w:t>788,302</w:t>
            </w:r>
          </w:p>
        </w:tc>
        <w:tc>
          <w:tcPr>
            <w:tcW w:w="626" w:type="pct"/>
            <w:tcBorders>
              <w:top w:val="single" w:sz="4" w:space="0" w:color="auto"/>
              <w:left w:val="single" w:sz="4" w:space="0" w:color="auto"/>
              <w:bottom w:val="single" w:sz="4" w:space="0" w:color="auto"/>
              <w:right w:val="single" w:sz="4" w:space="0" w:color="auto"/>
            </w:tcBorders>
            <w:noWrap/>
            <w:hideMark/>
          </w:tcPr>
          <w:p w14:paraId="5B2D93C9"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7E8B78F5" w14:textId="77777777" w:rsidR="00265584" w:rsidRDefault="00265584">
            <w:pPr>
              <w:jc w:val="center"/>
            </w:pPr>
            <w:r>
              <w:t>12.1</w:t>
            </w:r>
          </w:p>
        </w:tc>
      </w:tr>
      <w:tr w:rsidR="00F74496" w14:paraId="35E75C7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878B53A" w14:textId="77777777" w:rsidR="00265584" w:rsidRDefault="00265584">
            <w:r>
              <w:t>New Jersey</w:t>
            </w:r>
          </w:p>
        </w:tc>
        <w:tc>
          <w:tcPr>
            <w:tcW w:w="835" w:type="pct"/>
            <w:tcBorders>
              <w:top w:val="single" w:sz="4" w:space="0" w:color="auto"/>
              <w:left w:val="single" w:sz="4" w:space="0" w:color="auto"/>
              <w:bottom w:val="single" w:sz="4" w:space="0" w:color="auto"/>
              <w:right w:val="single" w:sz="4" w:space="0" w:color="auto"/>
            </w:tcBorders>
            <w:noWrap/>
            <w:hideMark/>
          </w:tcPr>
          <w:p w14:paraId="09CD39B5" w14:textId="77777777" w:rsidR="00265584" w:rsidRDefault="00265584">
            <w:pPr>
              <w:jc w:val="center"/>
            </w:pPr>
            <w:r>
              <w:t>8,196,056</w:t>
            </w:r>
          </w:p>
        </w:tc>
        <w:tc>
          <w:tcPr>
            <w:tcW w:w="644" w:type="pct"/>
            <w:tcBorders>
              <w:top w:val="single" w:sz="4" w:space="0" w:color="auto"/>
              <w:left w:val="single" w:sz="4" w:space="0" w:color="auto"/>
              <w:bottom w:val="single" w:sz="4" w:space="0" w:color="auto"/>
              <w:right w:val="single" w:sz="4" w:space="0" w:color="auto"/>
            </w:tcBorders>
            <w:noWrap/>
            <w:hideMark/>
          </w:tcPr>
          <w:p w14:paraId="212B7ABF" w14:textId="77777777" w:rsidR="00265584" w:rsidRDefault="00265584">
            <w:pPr>
              <w:jc w:val="center"/>
            </w:pPr>
            <w:r>
              <w:t>1,168,380</w:t>
            </w:r>
          </w:p>
        </w:tc>
        <w:tc>
          <w:tcPr>
            <w:tcW w:w="675" w:type="pct"/>
            <w:tcBorders>
              <w:top w:val="single" w:sz="4" w:space="0" w:color="auto"/>
              <w:left w:val="single" w:sz="4" w:space="0" w:color="auto"/>
              <w:bottom w:val="single" w:sz="4" w:space="0" w:color="auto"/>
              <w:right w:val="single" w:sz="4" w:space="0" w:color="auto"/>
            </w:tcBorders>
            <w:noWrap/>
            <w:hideMark/>
          </w:tcPr>
          <w:p w14:paraId="1C10A863" w14:textId="77777777" w:rsidR="00265584" w:rsidRDefault="00265584">
            <w:pPr>
              <w:jc w:val="center"/>
            </w:pPr>
            <w:r>
              <w:t>51,472</w:t>
            </w:r>
          </w:p>
        </w:tc>
        <w:tc>
          <w:tcPr>
            <w:tcW w:w="685" w:type="pct"/>
            <w:tcBorders>
              <w:top w:val="single" w:sz="4" w:space="0" w:color="auto"/>
              <w:left w:val="single" w:sz="4" w:space="0" w:color="auto"/>
              <w:bottom w:val="single" w:sz="4" w:space="0" w:color="auto"/>
              <w:right w:val="single" w:sz="4" w:space="0" w:color="auto"/>
            </w:tcBorders>
            <w:noWrap/>
            <w:hideMark/>
          </w:tcPr>
          <w:p w14:paraId="46189DE1" w14:textId="77777777" w:rsidR="00265584" w:rsidRDefault="00265584">
            <w:pPr>
              <w:jc w:val="center"/>
            </w:pPr>
            <w:r>
              <w:t>5,274,310</w:t>
            </w:r>
          </w:p>
        </w:tc>
        <w:tc>
          <w:tcPr>
            <w:tcW w:w="626" w:type="pct"/>
            <w:tcBorders>
              <w:top w:val="single" w:sz="4" w:space="0" w:color="auto"/>
              <w:left w:val="single" w:sz="4" w:space="0" w:color="auto"/>
              <w:bottom w:val="single" w:sz="4" w:space="0" w:color="auto"/>
              <w:right w:val="single" w:sz="4" w:space="0" w:color="auto"/>
            </w:tcBorders>
            <w:noWrap/>
            <w:hideMark/>
          </w:tcPr>
          <w:p w14:paraId="396D9841" w14:textId="77777777" w:rsidR="00265584" w:rsidRDefault="00265584">
            <w:pPr>
              <w:jc w:val="center"/>
            </w:pPr>
            <w:r>
              <w:t>9.8</w:t>
            </w:r>
          </w:p>
        </w:tc>
        <w:tc>
          <w:tcPr>
            <w:tcW w:w="719" w:type="pct"/>
            <w:tcBorders>
              <w:top w:val="single" w:sz="4" w:space="0" w:color="auto"/>
              <w:left w:val="single" w:sz="4" w:space="0" w:color="auto"/>
              <w:bottom w:val="single" w:sz="4" w:space="0" w:color="auto"/>
              <w:right w:val="single" w:sz="4" w:space="0" w:color="auto"/>
            </w:tcBorders>
            <w:noWrap/>
            <w:hideMark/>
          </w:tcPr>
          <w:p w14:paraId="3C76D572" w14:textId="77777777" w:rsidR="00265584" w:rsidRDefault="00265584">
            <w:pPr>
              <w:jc w:val="center"/>
            </w:pPr>
            <w:r>
              <w:t>14.3</w:t>
            </w:r>
          </w:p>
        </w:tc>
      </w:tr>
      <w:tr w:rsidR="00F74496" w14:paraId="48FA6659"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7D32A35" w14:textId="77777777" w:rsidR="00265584" w:rsidRDefault="00265584">
            <w:r>
              <w:t>New Mexico</w:t>
            </w:r>
          </w:p>
        </w:tc>
        <w:tc>
          <w:tcPr>
            <w:tcW w:w="835" w:type="pct"/>
            <w:tcBorders>
              <w:top w:val="single" w:sz="4" w:space="0" w:color="auto"/>
              <w:left w:val="single" w:sz="4" w:space="0" w:color="auto"/>
              <w:bottom w:val="single" w:sz="4" w:space="0" w:color="auto"/>
              <w:right w:val="single" w:sz="4" w:space="0" w:color="auto"/>
            </w:tcBorders>
            <w:noWrap/>
            <w:hideMark/>
          </w:tcPr>
          <w:p w14:paraId="4B06F916" w14:textId="77777777" w:rsidR="00265584" w:rsidRDefault="00265584">
            <w:pPr>
              <w:jc w:val="center"/>
            </w:pPr>
            <w:r>
              <w:t>1,497,760</w:t>
            </w:r>
          </w:p>
        </w:tc>
        <w:tc>
          <w:tcPr>
            <w:tcW w:w="644" w:type="pct"/>
            <w:tcBorders>
              <w:top w:val="single" w:sz="4" w:space="0" w:color="auto"/>
              <w:left w:val="single" w:sz="4" w:space="0" w:color="auto"/>
              <w:bottom w:val="single" w:sz="4" w:space="0" w:color="auto"/>
              <w:right w:val="single" w:sz="4" w:space="0" w:color="auto"/>
            </w:tcBorders>
            <w:noWrap/>
            <w:hideMark/>
          </w:tcPr>
          <w:p w14:paraId="658EA5EB" w14:textId="77777777" w:rsidR="00265584" w:rsidRDefault="00265584">
            <w:pPr>
              <w:jc w:val="center"/>
            </w:pPr>
            <w:r>
              <w:t>179,121</w:t>
            </w:r>
          </w:p>
        </w:tc>
        <w:tc>
          <w:tcPr>
            <w:tcW w:w="675" w:type="pct"/>
            <w:tcBorders>
              <w:top w:val="single" w:sz="4" w:space="0" w:color="auto"/>
              <w:left w:val="single" w:sz="4" w:space="0" w:color="auto"/>
              <w:bottom w:val="single" w:sz="4" w:space="0" w:color="auto"/>
              <w:right w:val="single" w:sz="4" w:space="0" w:color="auto"/>
            </w:tcBorders>
            <w:noWrap/>
            <w:hideMark/>
          </w:tcPr>
          <w:p w14:paraId="2C801BE9" w14:textId="77777777" w:rsidR="00265584" w:rsidRDefault="00265584">
            <w:pPr>
              <w:jc w:val="center"/>
            </w:pPr>
            <w:r>
              <w:t>8,857</w:t>
            </w:r>
          </w:p>
        </w:tc>
        <w:tc>
          <w:tcPr>
            <w:tcW w:w="685" w:type="pct"/>
            <w:tcBorders>
              <w:top w:val="single" w:sz="4" w:space="0" w:color="auto"/>
              <w:left w:val="single" w:sz="4" w:space="0" w:color="auto"/>
              <w:bottom w:val="single" w:sz="4" w:space="0" w:color="auto"/>
              <w:right w:val="single" w:sz="4" w:space="0" w:color="auto"/>
            </w:tcBorders>
            <w:noWrap/>
            <w:hideMark/>
          </w:tcPr>
          <w:p w14:paraId="49BB96EE" w14:textId="77777777" w:rsidR="00265584" w:rsidRDefault="00265584">
            <w:pPr>
              <w:jc w:val="center"/>
            </w:pPr>
            <w:r>
              <w:t>1,327,496</w:t>
            </w:r>
          </w:p>
        </w:tc>
        <w:tc>
          <w:tcPr>
            <w:tcW w:w="626" w:type="pct"/>
            <w:tcBorders>
              <w:top w:val="single" w:sz="4" w:space="0" w:color="auto"/>
              <w:left w:val="single" w:sz="4" w:space="0" w:color="auto"/>
              <w:bottom w:val="single" w:sz="4" w:space="0" w:color="auto"/>
              <w:right w:val="single" w:sz="4" w:space="0" w:color="auto"/>
            </w:tcBorders>
            <w:noWrap/>
            <w:hideMark/>
          </w:tcPr>
          <w:p w14:paraId="3C9A07C5" w14:textId="77777777" w:rsidR="00265584" w:rsidRDefault="00265584">
            <w:pPr>
              <w:jc w:val="center"/>
            </w:pPr>
            <w:r>
              <w:t>6.7</w:t>
            </w:r>
          </w:p>
        </w:tc>
        <w:tc>
          <w:tcPr>
            <w:tcW w:w="719" w:type="pct"/>
            <w:tcBorders>
              <w:top w:val="single" w:sz="4" w:space="0" w:color="auto"/>
              <w:left w:val="single" w:sz="4" w:space="0" w:color="auto"/>
              <w:bottom w:val="single" w:sz="4" w:space="0" w:color="auto"/>
              <w:right w:val="single" w:sz="4" w:space="0" w:color="auto"/>
            </w:tcBorders>
            <w:noWrap/>
            <w:hideMark/>
          </w:tcPr>
          <w:p w14:paraId="7C28EC33" w14:textId="77777777" w:rsidR="00265584" w:rsidRDefault="00265584">
            <w:pPr>
              <w:jc w:val="center"/>
            </w:pPr>
            <w:r>
              <w:t>12.0</w:t>
            </w:r>
          </w:p>
        </w:tc>
      </w:tr>
      <w:tr w:rsidR="00F74496" w14:paraId="14790EB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9354E0E" w14:textId="77777777" w:rsidR="00265584" w:rsidRDefault="00265584">
            <w:r>
              <w:lastRenderedPageBreak/>
              <w:t>New York</w:t>
            </w:r>
          </w:p>
        </w:tc>
        <w:tc>
          <w:tcPr>
            <w:tcW w:w="835" w:type="pct"/>
            <w:tcBorders>
              <w:top w:val="single" w:sz="4" w:space="0" w:color="auto"/>
              <w:left w:val="single" w:sz="4" w:space="0" w:color="auto"/>
              <w:bottom w:val="single" w:sz="4" w:space="0" w:color="auto"/>
              <w:right w:val="single" w:sz="4" w:space="0" w:color="auto"/>
            </w:tcBorders>
            <w:noWrap/>
            <w:hideMark/>
          </w:tcPr>
          <w:p w14:paraId="1D00543E" w14:textId="77777777" w:rsidR="00265584" w:rsidRDefault="00265584">
            <w:pPr>
              <w:jc w:val="center"/>
            </w:pPr>
            <w:r>
              <w:t>17,587,681</w:t>
            </w:r>
          </w:p>
        </w:tc>
        <w:tc>
          <w:tcPr>
            <w:tcW w:w="644" w:type="pct"/>
            <w:tcBorders>
              <w:top w:val="single" w:sz="4" w:space="0" w:color="auto"/>
              <w:left w:val="single" w:sz="4" w:space="0" w:color="auto"/>
              <w:bottom w:val="single" w:sz="4" w:space="0" w:color="auto"/>
              <w:right w:val="single" w:sz="4" w:space="0" w:color="auto"/>
            </w:tcBorders>
            <w:noWrap/>
            <w:hideMark/>
          </w:tcPr>
          <w:p w14:paraId="30AC8A3E" w14:textId="77777777" w:rsidR="00265584" w:rsidRDefault="00265584">
            <w:pPr>
              <w:jc w:val="center"/>
            </w:pPr>
            <w:r>
              <w:t>2,781,426</w:t>
            </w:r>
          </w:p>
        </w:tc>
        <w:tc>
          <w:tcPr>
            <w:tcW w:w="675" w:type="pct"/>
            <w:tcBorders>
              <w:top w:val="single" w:sz="4" w:space="0" w:color="auto"/>
              <w:left w:val="single" w:sz="4" w:space="0" w:color="auto"/>
              <w:bottom w:val="single" w:sz="4" w:space="0" w:color="auto"/>
              <w:right w:val="single" w:sz="4" w:space="0" w:color="auto"/>
            </w:tcBorders>
            <w:noWrap/>
            <w:hideMark/>
          </w:tcPr>
          <w:p w14:paraId="66403D72" w14:textId="77777777" w:rsidR="00265584" w:rsidRDefault="00265584">
            <w:pPr>
              <w:jc w:val="center"/>
            </w:pPr>
            <w:r>
              <w:t>221,226</w:t>
            </w:r>
          </w:p>
        </w:tc>
        <w:tc>
          <w:tcPr>
            <w:tcW w:w="685" w:type="pct"/>
            <w:tcBorders>
              <w:top w:val="single" w:sz="4" w:space="0" w:color="auto"/>
              <w:left w:val="single" w:sz="4" w:space="0" w:color="auto"/>
              <w:bottom w:val="single" w:sz="4" w:space="0" w:color="auto"/>
              <w:right w:val="single" w:sz="4" w:space="0" w:color="auto"/>
            </w:tcBorders>
            <w:noWrap/>
            <w:hideMark/>
          </w:tcPr>
          <w:p w14:paraId="49821ED9" w14:textId="77777777" w:rsidR="00265584" w:rsidRDefault="00265584">
            <w:pPr>
              <w:jc w:val="center"/>
            </w:pPr>
            <w:r>
              <w:t>15,027,481</w:t>
            </w:r>
          </w:p>
        </w:tc>
        <w:tc>
          <w:tcPr>
            <w:tcW w:w="626" w:type="pct"/>
            <w:tcBorders>
              <w:top w:val="single" w:sz="4" w:space="0" w:color="auto"/>
              <w:left w:val="single" w:sz="4" w:space="0" w:color="auto"/>
              <w:bottom w:val="single" w:sz="4" w:space="0" w:color="auto"/>
              <w:right w:val="single" w:sz="4" w:space="0" w:color="auto"/>
            </w:tcBorders>
            <w:noWrap/>
            <w:hideMark/>
          </w:tcPr>
          <w:p w14:paraId="1FE63BE8" w14:textId="77777777" w:rsidR="00265584" w:rsidRDefault="00265584">
            <w:pPr>
              <w:jc w:val="center"/>
            </w:pPr>
            <w:r>
              <w:t>14.7</w:t>
            </w:r>
          </w:p>
        </w:tc>
        <w:tc>
          <w:tcPr>
            <w:tcW w:w="719" w:type="pct"/>
            <w:tcBorders>
              <w:top w:val="single" w:sz="4" w:space="0" w:color="auto"/>
              <w:left w:val="single" w:sz="4" w:space="0" w:color="auto"/>
              <w:bottom w:val="single" w:sz="4" w:space="0" w:color="auto"/>
              <w:right w:val="single" w:sz="4" w:space="0" w:color="auto"/>
            </w:tcBorders>
            <w:noWrap/>
            <w:hideMark/>
          </w:tcPr>
          <w:p w14:paraId="5E94FB49" w14:textId="77777777" w:rsidR="00265584" w:rsidRDefault="00265584">
            <w:pPr>
              <w:jc w:val="center"/>
            </w:pPr>
            <w:r>
              <w:t>15.8</w:t>
            </w:r>
          </w:p>
        </w:tc>
      </w:tr>
      <w:tr w:rsidR="00F74496" w14:paraId="47CF51F2"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3364B3D" w14:textId="77777777" w:rsidR="00265584" w:rsidRDefault="00265584">
            <w:r>
              <w:t>Ohio</w:t>
            </w:r>
          </w:p>
        </w:tc>
        <w:tc>
          <w:tcPr>
            <w:tcW w:w="835" w:type="pct"/>
            <w:tcBorders>
              <w:top w:val="single" w:sz="4" w:space="0" w:color="auto"/>
              <w:left w:val="single" w:sz="4" w:space="0" w:color="auto"/>
              <w:bottom w:val="single" w:sz="4" w:space="0" w:color="auto"/>
              <w:right w:val="single" w:sz="4" w:space="0" w:color="auto"/>
            </w:tcBorders>
            <w:noWrap/>
            <w:hideMark/>
          </w:tcPr>
          <w:p w14:paraId="54F124F2" w14:textId="77777777" w:rsidR="00265584" w:rsidRDefault="00265584">
            <w:pPr>
              <w:jc w:val="center"/>
            </w:pPr>
            <w:r>
              <w:t>8,133,870</w:t>
            </w:r>
          </w:p>
        </w:tc>
        <w:tc>
          <w:tcPr>
            <w:tcW w:w="644" w:type="pct"/>
            <w:tcBorders>
              <w:top w:val="single" w:sz="4" w:space="0" w:color="auto"/>
              <w:left w:val="single" w:sz="4" w:space="0" w:color="auto"/>
              <w:bottom w:val="single" w:sz="4" w:space="0" w:color="auto"/>
              <w:right w:val="single" w:sz="4" w:space="0" w:color="auto"/>
            </w:tcBorders>
            <w:noWrap/>
            <w:hideMark/>
          </w:tcPr>
          <w:p w14:paraId="42234430" w14:textId="77777777" w:rsidR="00265584" w:rsidRDefault="00265584">
            <w:pPr>
              <w:jc w:val="center"/>
            </w:pPr>
            <w:r>
              <w:t>997,198</w:t>
            </w:r>
          </w:p>
        </w:tc>
        <w:tc>
          <w:tcPr>
            <w:tcW w:w="675" w:type="pct"/>
            <w:tcBorders>
              <w:top w:val="single" w:sz="4" w:space="0" w:color="auto"/>
              <w:left w:val="single" w:sz="4" w:space="0" w:color="auto"/>
              <w:bottom w:val="single" w:sz="4" w:space="0" w:color="auto"/>
              <w:right w:val="single" w:sz="4" w:space="0" w:color="auto"/>
            </w:tcBorders>
            <w:noWrap/>
            <w:hideMark/>
          </w:tcPr>
          <w:p w14:paraId="5DFBC1F9" w14:textId="77777777" w:rsidR="00265584" w:rsidRDefault="00265584">
            <w:pPr>
              <w:jc w:val="center"/>
            </w:pPr>
            <w:r>
              <w:t>71,568</w:t>
            </w:r>
          </w:p>
        </w:tc>
        <w:tc>
          <w:tcPr>
            <w:tcW w:w="685" w:type="pct"/>
            <w:tcBorders>
              <w:top w:val="single" w:sz="4" w:space="0" w:color="auto"/>
              <w:left w:val="single" w:sz="4" w:space="0" w:color="auto"/>
              <w:bottom w:val="single" w:sz="4" w:space="0" w:color="auto"/>
              <w:right w:val="single" w:sz="4" w:space="0" w:color="auto"/>
            </w:tcBorders>
            <w:noWrap/>
            <w:hideMark/>
          </w:tcPr>
          <w:p w14:paraId="1E4D53D0" w14:textId="77777777" w:rsidR="00265584" w:rsidRDefault="00265584">
            <w:pPr>
              <w:jc w:val="center"/>
            </w:pPr>
            <w:r>
              <w:t>4,755,245</w:t>
            </w:r>
          </w:p>
        </w:tc>
        <w:tc>
          <w:tcPr>
            <w:tcW w:w="626" w:type="pct"/>
            <w:tcBorders>
              <w:top w:val="single" w:sz="4" w:space="0" w:color="auto"/>
              <w:left w:val="single" w:sz="4" w:space="0" w:color="auto"/>
              <w:bottom w:val="single" w:sz="4" w:space="0" w:color="auto"/>
              <w:right w:val="single" w:sz="4" w:space="0" w:color="auto"/>
            </w:tcBorders>
            <w:noWrap/>
            <w:hideMark/>
          </w:tcPr>
          <w:p w14:paraId="17950AB0" w14:textId="77777777" w:rsidR="00265584" w:rsidRDefault="00265584">
            <w:pPr>
              <w:jc w:val="center"/>
            </w:pPr>
            <w:r>
              <w:t>15.1</w:t>
            </w:r>
          </w:p>
        </w:tc>
        <w:tc>
          <w:tcPr>
            <w:tcW w:w="719" w:type="pct"/>
            <w:tcBorders>
              <w:top w:val="single" w:sz="4" w:space="0" w:color="auto"/>
              <w:left w:val="single" w:sz="4" w:space="0" w:color="auto"/>
              <w:bottom w:val="single" w:sz="4" w:space="0" w:color="auto"/>
              <w:right w:val="single" w:sz="4" w:space="0" w:color="auto"/>
            </w:tcBorders>
            <w:noWrap/>
            <w:hideMark/>
          </w:tcPr>
          <w:p w14:paraId="4BC7B749" w14:textId="77777777" w:rsidR="00265584" w:rsidRDefault="00265584">
            <w:pPr>
              <w:jc w:val="center"/>
            </w:pPr>
            <w:r>
              <w:t>12.3</w:t>
            </w:r>
          </w:p>
        </w:tc>
      </w:tr>
      <w:tr w:rsidR="00F74496" w14:paraId="6E8A899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787965D" w14:textId="77777777" w:rsidR="00265584" w:rsidRDefault="00265584">
            <w:r>
              <w:t>Oklahoma</w:t>
            </w:r>
          </w:p>
        </w:tc>
        <w:tc>
          <w:tcPr>
            <w:tcW w:w="835" w:type="pct"/>
            <w:tcBorders>
              <w:top w:val="single" w:sz="4" w:space="0" w:color="auto"/>
              <w:left w:val="single" w:sz="4" w:space="0" w:color="auto"/>
              <w:bottom w:val="single" w:sz="4" w:space="0" w:color="auto"/>
              <w:right w:val="single" w:sz="4" w:space="0" w:color="auto"/>
            </w:tcBorders>
            <w:noWrap/>
            <w:hideMark/>
          </w:tcPr>
          <w:p w14:paraId="27A06BBE" w14:textId="77777777" w:rsidR="00265584" w:rsidRDefault="00265584">
            <w:pPr>
              <w:jc w:val="center"/>
            </w:pPr>
            <w:r>
              <w:t>3,491,913</w:t>
            </w:r>
          </w:p>
        </w:tc>
        <w:tc>
          <w:tcPr>
            <w:tcW w:w="644" w:type="pct"/>
            <w:tcBorders>
              <w:top w:val="single" w:sz="4" w:space="0" w:color="auto"/>
              <w:left w:val="single" w:sz="4" w:space="0" w:color="auto"/>
              <w:bottom w:val="single" w:sz="4" w:space="0" w:color="auto"/>
              <w:right w:val="single" w:sz="4" w:space="0" w:color="auto"/>
            </w:tcBorders>
            <w:noWrap/>
            <w:hideMark/>
          </w:tcPr>
          <w:p w14:paraId="50521889" w14:textId="77777777" w:rsidR="00265584" w:rsidRDefault="00265584">
            <w:pPr>
              <w:jc w:val="center"/>
            </w:pPr>
            <w:r>
              <w:t>487,287</w:t>
            </w:r>
          </w:p>
        </w:tc>
        <w:tc>
          <w:tcPr>
            <w:tcW w:w="675" w:type="pct"/>
            <w:tcBorders>
              <w:top w:val="single" w:sz="4" w:space="0" w:color="auto"/>
              <w:left w:val="single" w:sz="4" w:space="0" w:color="auto"/>
              <w:bottom w:val="single" w:sz="4" w:space="0" w:color="auto"/>
              <w:right w:val="single" w:sz="4" w:space="0" w:color="auto"/>
            </w:tcBorders>
            <w:noWrap/>
            <w:hideMark/>
          </w:tcPr>
          <w:p w14:paraId="788428AA" w14:textId="77777777" w:rsidR="00265584" w:rsidRDefault="00265584">
            <w:pPr>
              <w:jc w:val="center"/>
            </w:pPr>
            <w:r>
              <w:t>24,628</w:t>
            </w:r>
          </w:p>
        </w:tc>
        <w:tc>
          <w:tcPr>
            <w:tcW w:w="685" w:type="pct"/>
            <w:tcBorders>
              <w:top w:val="single" w:sz="4" w:space="0" w:color="auto"/>
              <w:left w:val="single" w:sz="4" w:space="0" w:color="auto"/>
              <w:bottom w:val="single" w:sz="4" w:space="0" w:color="auto"/>
              <w:right w:val="single" w:sz="4" w:space="0" w:color="auto"/>
            </w:tcBorders>
            <w:noWrap/>
            <w:hideMark/>
          </w:tcPr>
          <w:p w14:paraId="01190D5A" w14:textId="77777777" w:rsidR="00265584" w:rsidRDefault="00265584">
            <w:pPr>
              <w:jc w:val="center"/>
            </w:pPr>
            <w:r>
              <w:t>2,285,659</w:t>
            </w:r>
          </w:p>
        </w:tc>
        <w:tc>
          <w:tcPr>
            <w:tcW w:w="626" w:type="pct"/>
            <w:tcBorders>
              <w:top w:val="single" w:sz="4" w:space="0" w:color="auto"/>
              <w:left w:val="single" w:sz="4" w:space="0" w:color="auto"/>
              <w:bottom w:val="single" w:sz="4" w:space="0" w:color="auto"/>
              <w:right w:val="single" w:sz="4" w:space="0" w:color="auto"/>
            </w:tcBorders>
            <w:noWrap/>
            <w:hideMark/>
          </w:tcPr>
          <w:p w14:paraId="3921F875" w14:textId="77777777" w:rsidR="00265584" w:rsidRDefault="00265584">
            <w:pPr>
              <w:jc w:val="center"/>
            </w:pPr>
            <w:r>
              <w:t>10.8</w:t>
            </w:r>
          </w:p>
        </w:tc>
        <w:tc>
          <w:tcPr>
            <w:tcW w:w="719" w:type="pct"/>
            <w:tcBorders>
              <w:top w:val="single" w:sz="4" w:space="0" w:color="auto"/>
              <w:left w:val="single" w:sz="4" w:space="0" w:color="auto"/>
              <w:bottom w:val="single" w:sz="4" w:space="0" w:color="auto"/>
              <w:right w:val="single" w:sz="4" w:space="0" w:color="auto"/>
            </w:tcBorders>
            <w:noWrap/>
            <w:hideMark/>
          </w:tcPr>
          <w:p w14:paraId="67457446" w14:textId="77777777" w:rsidR="00265584" w:rsidRDefault="00265584">
            <w:pPr>
              <w:jc w:val="center"/>
            </w:pPr>
            <w:r>
              <w:t>14.0</w:t>
            </w:r>
          </w:p>
        </w:tc>
      </w:tr>
      <w:tr w:rsidR="00F74496" w14:paraId="1B18707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53CCDF09" w14:textId="77777777" w:rsidR="00265584" w:rsidRDefault="00265584">
            <w:r>
              <w:t>Oregon</w:t>
            </w:r>
          </w:p>
        </w:tc>
        <w:tc>
          <w:tcPr>
            <w:tcW w:w="835" w:type="pct"/>
            <w:tcBorders>
              <w:top w:val="single" w:sz="4" w:space="0" w:color="auto"/>
              <w:left w:val="single" w:sz="4" w:space="0" w:color="auto"/>
              <w:bottom w:val="single" w:sz="4" w:space="0" w:color="auto"/>
              <w:right w:val="single" w:sz="4" w:space="0" w:color="auto"/>
            </w:tcBorders>
            <w:noWrap/>
            <w:hideMark/>
          </w:tcPr>
          <w:p w14:paraId="7595483D" w14:textId="77777777" w:rsidR="00265584" w:rsidRDefault="00265584">
            <w:pPr>
              <w:jc w:val="center"/>
            </w:pPr>
            <w:r>
              <w:t>2,525,767</w:t>
            </w:r>
          </w:p>
        </w:tc>
        <w:tc>
          <w:tcPr>
            <w:tcW w:w="644" w:type="pct"/>
            <w:tcBorders>
              <w:top w:val="single" w:sz="4" w:space="0" w:color="auto"/>
              <w:left w:val="single" w:sz="4" w:space="0" w:color="auto"/>
              <w:bottom w:val="single" w:sz="4" w:space="0" w:color="auto"/>
              <w:right w:val="single" w:sz="4" w:space="0" w:color="auto"/>
            </w:tcBorders>
            <w:noWrap/>
            <w:hideMark/>
          </w:tcPr>
          <w:p w14:paraId="7B01428B" w14:textId="77777777" w:rsidR="00265584" w:rsidRDefault="00265584">
            <w:pPr>
              <w:jc w:val="center"/>
            </w:pPr>
            <w:r>
              <w:t>281,481</w:t>
            </w:r>
          </w:p>
        </w:tc>
        <w:tc>
          <w:tcPr>
            <w:tcW w:w="675" w:type="pct"/>
            <w:tcBorders>
              <w:top w:val="single" w:sz="4" w:space="0" w:color="auto"/>
              <w:left w:val="single" w:sz="4" w:space="0" w:color="auto"/>
              <w:bottom w:val="single" w:sz="4" w:space="0" w:color="auto"/>
              <w:right w:val="single" w:sz="4" w:space="0" w:color="auto"/>
            </w:tcBorders>
            <w:noWrap/>
            <w:hideMark/>
          </w:tcPr>
          <w:p w14:paraId="7A62CE65" w14:textId="77777777" w:rsidR="00265584" w:rsidRDefault="00265584">
            <w:pPr>
              <w:jc w:val="center"/>
            </w:pPr>
            <w:r>
              <w:t>8,328</w:t>
            </w:r>
          </w:p>
        </w:tc>
        <w:tc>
          <w:tcPr>
            <w:tcW w:w="685" w:type="pct"/>
            <w:tcBorders>
              <w:top w:val="single" w:sz="4" w:space="0" w:color="auto"/>
              <w:left w:val="single" w:sz="4" w:space="0" w:color="auto"/>
              <w:bottom w:val="single" w:sz="4" w:space="0" w:color="auto"/>
              <w:right w:val="single" w:sz="4" w:space="0" w:color="auto"/>
            </w:tcBorders>
            <w:noWrap/>
            <w:hideMark/>
          </w:tcPr>
          <w:p w14:paraId="3B94FB4B" w14:textId="77777777" w:rsidR="00265584" w:rsidRDefault="00265584">
            <w:pPr>
              <w:jc w:val="center"/>
            </w:pPr>
            <w:r>
              <w:t>752,768</w:t>
            </w:r>
          </w:p>
        </w:tc>
        <w:tc>
          <w:tcPr>
            <w:tcW w:w="626" w:type="pct"/>
            <w:tcBorders>
              <w:top w:val="single" w:sz="4" w:space="0" w:color="auto"/>
              <w:left w:val="single" w:sz="4" w:space="0" w:color="auto"/>
              <w:bottom w:val="single" w:sz="4" w:space="0" w:color="auto"/>
              <w:right w:val="single" w:sz="4" w:space="0" w:color="auto"/>
            </w:tcBorders>
            <w:noWrap/>
            <w:hideMark/>
          </w:tcPr>
          <w:p w14:paraId="5D7936CC" w14:textId="77777777" w:rsidR="00265584" w:rsidRDefault="00265584">
            <w:pPr>
              <w:jc w:val="center"/>
            </w:pPr>
            <w:r>
              <w:t>11.1</w:t>
            </w:r>
          </w:p>
        </w:tc>
        <w:tc>
          <w:tcPr>
            <w:tcW w:w="719" w:type="pct"/>
            <w:tcBorders>
              <w:top w:val="single" w:sz="4" w:space="0" w:color="auto"/>
              <w:left w:val="single" w:sz="4" w:space="0" w:color="auto"/>
              <w:bottom w:val="single" w:sz="4" w:space="0" w:color="auto"/>
              <w:right w:val="single" w:sz="4" w:space="0" w:color="auto"/>
            </w:tcBorders>
            <w:noWrap/>
            <w:hideMark/>
          </w:tcPr>
          <w:p w14:paraId="0E38260D" w14:textId="77777777" w:rsidR="00265584" w:rsidRDefault="00265584">
            <w:pPr>
              <w:jc w:val="center"/>
            </w:pPr>
            <w:r>
              <w:t>11.1</w:t>
            </w:r>
          </w:p>
        </w:tc>
      </w:tr>
      <w:tr w:rsidR="00F74496" w14:paraId="6E594EC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39EE0AB" w14:textId="77777777" w:rsidR="00265584" w:rsidRDefault="00265584">
            <w:r>
              <w:t>Pennsylvania</w:t>
            </w:r>
          </w:p>
        </w:tc>
        <w:tc>
          <w:tcPr>
            <w:tcW w:w="835" w:type="pct"/>
            <w:tcBorders>
              <w:top w:val="single" w:sz="4" w:space="0" w:color="auto"/>
              <w:left w:val="single" w:sz="4" w:space="0" w:color="auto"/>
              <w:bottom w:val="single" w:sz="4" w:space="0" w:color="auto"/>
              <w:right w:val="single" w:sz="4" w:space="0" w:color="auto"/>
            </w:tcBorders>
            <w:noWrap/>
            <w:hideMark/>
          </w:tcPr>
          <w:p w14:paraId="511DC162" w14:textId="77777777" w:rsidR="00265584" w:rsidRDefault="00265584">
            <w:pPr>
              <w:jc w:val="center"/>
            </w:pPr>
            <w:r>
              <w:t>13,667,687</w:t>
            </w:r>
          </w:p>
        </w:tc>
        <w:tc>
          <w:tcPr>
            <w:tcW w:w="644" w:type="pct"/>
            <w:tcBorders>
              <w:top w:val="single" w:sz="4" w:space="0" w:color="auto"/>
              <w:left w:val="single" w:sz="4" w:space="0" w:color="auto"/>
              <w:bottom w:val="single" w:sz="4" w:space="0" w:color="auto"/>
              <w:right w:val="single" w:sz="4" w:space="0" w:color="auto"/>
            </w:tcBorders>
            <w:noWrap/>
            <w:hideMark/>
          </w:tcPr>
          <w:p w14:paraId="7D90AE74" w14:textId="77777777" w:rsidR="00265584" w:rsidRDefault="00265584">
            <w:pPr>
              <w:jc w:val="center"/>
            </w:pPr>
            <w:r>
              <w:t>1,905,109</w:t>
            </w:r>
          </w:p>
        </w:tc>
        <w:tc>
          <w:tcPr>
            <w:tcW w:w="675" w:type="pct"/>
            <w:tcBorders>
              <w:top w:val="single" w:sz="4" w:space="0" w:color="auto"/>
              <w:left w:val="single" w:sz="4" w:space="0" w:color="auto"/>
              <w:bottom w:val="single" w:sz="4" w:space="0" w:color="auto"/>
              <w:right w:val="single" w:sz="4" w:space="0" w:color="auto"/>
            </w:tcBorders>
            <w:noWrap/>
            <w:hideMark/>
          </w:tcPr>
          <w:p w14:paraId="3281A0E3" w14:textId="77777777" w:rsidR="00265584" w:rsidRDefault="00265584">
            <w:pPr>
              <w:jc w:val="center"/>
            </w:pPr>
            <w:r>
              <w:t>62,292</w:t>
            </w:r>
          </w:p>
        </w:tc>
        <w:tc>
          <w:tcPr>
            <w:tcW w:w="685" w:type="pct"/>
            <w:tcBorders>
              <w:top w:val="single" w:sz="4" w:space="0" w:color="auto"/>
              <w:left w:val="single" w:sz="4" w:space="0" w:color="auto"/>
              <w:bottom w:val="single" w:sz="4" w:space="0" w:color="auto"/>
              <w:right w:val="single" w:sz="4" w:space="0" w:color="auto"/>
            </w:tcBorders>
            <w:noWrap/>
            <w:hideMark/>
          </w:tcPr>
          <w:p w14:paraId="3205EAF9" w14:textId="77777777" w:rsidR="00265584" w:rsidRDefault="00265584">
            <w:pPr>
              <w:jc w:val="center"/>
            </w:pPr>
            <w:r>
              <w:t>4,733,925</w:t>
            </w:r>
          </w:p>
        </w:tc>
        <w:tc>
          <w:tcPr>
            <w:tcW w:w="626" w:type="pct"/>
            <w:tcBorders>
              <w:top w:val="single" w:sz="4" w:space="0" w:color="auto"/>
              <w:left w:val="single" w:sz="4" w:space="0" w:color="auto"/>
              <w:bottom w:val="single" w:sz="4" w:space="0" w:color="auto"/>
              <w:right w:val="single" w:sz="4" w:space="0" w:color="auto"/>
            </w:tcBorders>
            <w:noWrap/>
            <w:hideMark/>
          </w:tcPr>
          <w:p w14:paraId="28142960" w14:textId="77777777" w:rsidR="00265584" w:rsidRDefault="00265584">
            <w:pPr>
              <w:jc w:val="center"/>
            </w:pPr>
            <w:r>
              <w:t>13.2</w:t>
            </w:r>
          </w:p>
        </w:tc>
        <w:tc>
          <w:tcPr>
            <w:tcW w:w="719" w:type="pct"/>
            <w:tcBorders>
              <w:top w:val="single" w:sz="4" w:space="0" w:color="auto"/>
              <w:left w:val="single" w:sz="4" w:space="0" w:color="auto"/>
              <w:bottom w:val="single" w:sz="4" w:space="0" w:color="auto"/>
              <w:right w:val="single" w:sz="4" w:space="0" w:color="auto"/>
            </w:tcBorders>
            <w:noWrap/>
            <w:hideMark/>
          </w:tcPr>
          <w:p w14:paraId="28841654" w14:textId="77777777" w:rsidR="00265584" w:rsidRDefault="00265584">
            <w:pPr>
              <w:jc w:val="center"/>
            </w:pPr>
            <w:r>
              <w:t>13.9</w:t>
            </w:r>
          </w:p>
        </w:tc>
      </w:tr>
      <w:tr w:rsidR="00F74496" w14:paraId="5EBE0DD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331412D" w14:textId="77777777" w:rsidR="00265584" w:rsidRDefault="00265584">
            <w:r>
              <w:t>Rhode Island</w:t>
            </w:r>
          </w:p>
        </w:tc>
        <w:tc>
          <w:tcPr>
            <w:tcW w:w="835" w:type="pct"/>
            <w:tcBorders>
              <w:top w:val="single" w:sz="4" w:space="0" w:color="auto"/>
              <w:left w:val="single" w:sz="4" w:space="0" w:color="auto"/>
              <w:bottom w:val="single" w:sz="4" w:space="0" w:color="auto"/>
              <w:right w:val="single" w:sz="4" w:space="0" w:color="auto"/>
            </w:tcBorders>
            <w:noWrap/>
            <w:hideMark/>
          </w:tcPr>
          <w:p w14:paraId="439E3D6E" w14:textId="77777777" w:rsidR="00265584" w:rsidRDefault="00265584">
            <w:pPr>
              <w:jc w:val="center"/>
            </w:pPr>
            <w:r>
              <w:t>907,043</w:t>
            </w:r>
          </w:p>
        </w:tc>
        <w:tc>
          <w:tcPr>
            <w:tcW w:w="644" w:type="pct"/>
            <w:tcBorders>
              <w:top w:val="single" w:sz="4" w:space="0" w:color="auto"/>
              <w:left w:val="single" w:sz="4" w:space="0" w:color="auto"/>
              <w:bottom w:val="single" w:sz="4" w:space="0" w:color="auto"/>
              <w:right w:val="single" w:sz="4" w:space="0" w:color="auto"/>
            </w:tcBorders>
            <w:noWrap/>
            <w:hideMark/>
          </w:tcPr>
          <w:p w14:paraId="28A775F6" w14:textId="77777777" w:rsidR="00265584" w:rsidRDefault="00265584">
            <w:pPr>
              <w:jc w:val="center"/>
            </w:pPr>
            <w:r>
              <w:t>145,915</w:t>
            </w:r>
          </w:p>
        </w:tc>
        <w:tc>
          <w:tcPr>
            <w:tcW w:w="675" w:type="pct"/>
            <w:tcBorders>
              <w:top w:val="single" w:sz="4" w:space="0" w:color="auto"/>
              <w:left w:val="single" w:sz="4" w:space="0" w:color="auto"/>
              <w:bottom w:val="single" w:sz="4" w:space="0" w:color="auto"/>
              <w:right w:val="single" w:sz="4" w:space="0" w:color="auto"/>
            </w:tcBorders>
            <w:noWrap/>
            <w:hideMark/>
          </w:tcPr>
          <w:p w14:paraId="3B651F68" w14:textId="77777777" w:rsidR="00265584" w:rsidRDefault="00265584">
            <w:pPr>
              <w:jc w:val="center"/>
            </w:pPr>
            <w:r>
              <w:t>5,476</w:t>
            </w:r>
          </w:p>
        </w:tc>
        <w:tc>
          <w:tcPr>
            <w:tcW w:w="685" w:type="pct"/>
            <w:tcBorders>
              <w:top w:val="single" w:sz="4" w:space="0" w:color="auto"/>
              <w:left w:val="single" w:sz="4" w:space="0" w:color="auto"/>
              <w:bottom w:val="single" w:sz="4" w:space="0" w:color="auto"/>
              <w:right w:val="single" w:sz="4" w:space="0" w:color="auto"/>
            </w:tcBorders>
            <w:noWrap/>
            <w:hideMark/>
          </w:tcPr>
          <w:p w14:paraId="3172A5BC" w14:textId="77777777" w:rsidR="00265584" w:rsidRDefault="00265584">
            <w:pPr>
              <w:jc w:val="center"/>
            </w:pPr>
            <w:r>
              <w:t>384,117</w:t>
            </w:r>
          </w:p>
        </w:tc>
        <w:tc>
          <w:tcPr>
            <w:tcW w:w="626" w:type="pct"/>
            <w:tcBorders>
              <w:top w:val="single" w:sz="4" w:space="0" w:color="auto"/>
              <w:left w:val="single" w:sz="4" w:space="0" w:color="auto"/>
              <w:bottom w:val="single" w:sz="4" w:space="0" w:color="auto"/>
              <w:right w:val="single" w:sz="4" w:space="0" w:color="auto"/>
            </w:tcBorders>
            <w:noWrap/>
            <w:hideMark/>
          </w:tcPr>
          <w:p w14:paraId="164CE5AE" w14:textId="77777777" w:rsidR="00265584" w:rsidRDefault="00265584">
            <w:pPr>
              <w:jc w:val="center"/>
            </w:pPr>
            <w:r>
              <w:t>14.3</w:t>
            </w:r>
          </w:p>
        </w:tc>
        <w:tc>
          <w:tcPr>
            <w:tcW w:w="719" w:type="pct"/>
            <w:tcBorders>
              <w:top w:val="single" w:sz="4" w:space="0" w:color="auto"/>
              <w:left w:val="single" w:sz="4" w:space="0" w:color="auto"/>
              <w:bottom w:val="single" w:sz="4" w:space="0" w:color="auto"/>
              <w:right w:val="single" w:sz="4" w:space="0" w:color="auto"/>
            </w:tcBorders>
            <w:noWrap/>
            <w:hideMark/>
          </w:tcPr>
          <w:p w14:paraId="1F140986" w14:textId="77777777" w:rsidR="00265584" w:rsidRDefault="00265584">
            <w:pPr>
              <w:jc w:val="center"/>
            </w:pPr>
            <w:r>
              <w:t>16.1</w:t>
            </w:r>
          </w:p>
        </w:tc>
      </w:tr>
      <w:tr w:rsidR="00F74496" w14:paraId="1CA75D3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C25680A" w14:textId="77777777" w:rsidR="00265584" w:rsidRDefault="00265584">
            <w:r>
              <w:t>Texas</w:t>
            </w:r>
          </w:p>
        </w:tc>
        <w:tc>
          <w:tcPr>
            <w:tcW w:w="835" w:type="pct"/>
            <w:tcBorders>
              <w:top w:val="single" w:sz="4" w:space="0" w:color="auto"/>
              <w:left w:val="single" w:sz="4" w:space="0" w:color="auto"/>
              <w:bottom w:val="single" w:sz="4" w:space="0" w:color="auto"/>
              <w:right w:val="single" w:sz="4" w:space="0" w:color="auto"/>
            </w:tcBorders>
            <w:noWrap/>
            <w:hideMark/>
          </w:tcPr>
          <w:p w14:paraId="0215224D" w14:textId="77777777" w:rsidR="00265584" w:rsidRDefault="00265584">
            <w:pPr>
              <w:jc w:val="center"/>
            </w:pPr>
            <w:r>
              <w:t>26,030,068</w:t>
            </w:r>
          </w:p>
        </w:tc>
        <w:tc>
          <w:tcPr>
            <w:tcW w:w="644" w:type="pct"/>
            <w:tcBorders>
              <w:top w:val="single" w:sz="4" w:space="0" w:color="auto"/>
              <w:left w:val="single" w:sz="4" w:space="0" w:color="auto"/>
              <w:bottom w:val="single" w:sz="4" w:space="0" w:color="auto"/>
              <w:right w:val="single" w:sz="4" w:space="0" w:color="auto"/>
            </w:tcBorders>
            <w:noWrap/>
            <w:hideMark/>
          </w:tcPr>
          <w:p w14:paraId="7FD18F34" w14:textId="77777777" w:rsidR="00265584" w:rsidRDefault="00265584">
            <w:pPr>
              <w:jc w:val="center"/>
            </w:pPr>
            <w:r>
              <w:t>3,420,044</w:t>
            </w:r>
          </w:p>
        </w:tc>
        <w:tc>
          <w:tcPr>
            <w:tcW w:w="675" w:type="pct"/>
            <w:tcBorders>
              <w:top w:val="single" w:sz="4" w:space="0" w:color="auto"/>
              <w:left w:val="single" w:sz="4" w:space="0" w:color="auto"/>
              <w:bottom w:val="single" w:sz="4" w:space="0" w:color="auto"/>
              <w:right w:val="single" w:sz="4" w:space="0" w:color="auto"/>
            </w:tcBorders>
            <w:noWrap/>
            <w:hideMark/>
          </w:tcPr>
          <w:p w14:paraId="256FB6AE" w14:textId="77777777" w:rsidR="00265584" w:rsidRDefault="00265584">
            <w:pPr>
              <w:jc w:val="center"/>
            </w:pPr>
            <w:r>
              <w:t>381,999</w:t>
            </w:r>
          </w:p>
        </w:tc>
        <w:tc>
          <w:tcPr>
            <w:tcW w:w="685" w:type="pct"/>
            <w:tcBorders>
              <w:top w:val="single" w:sz="4" w:space="0" w:color="auto"/>
              <w:left w:val="single" w:sz="4" w:space="0" w:color="auto"/>
              <w:bottom w:val="single" w:sz="4" w:space="0" w:color="auto"/>
              <w:right w:val="single" w:sz="4" w:space="0" w:color="auto"/>
            </w:tcBorders>
            <w:noWrap/>
            <w:hideMark/>
          </w:tcPr>
          <w:p w14:paraId="49BFF446" w14:textId="77777777" w:rsidR="00265584" w:rsidRDefault="00265584">
            <w:pPr>
              <w:jc w:val="center"/>
            </w:pPr>
            <w:r>
              <w:t>22,992,023</w:t>
            </w:r>
          </w:p>
        </w:tc>
        <w:tc>
          <w:tcPr>
            <w:tcW w:w="626" w:type="pct"/>
            <w:tcBorders>
              <w:top w:val="single" w:sz="4" w:space="0" w:color="auto"/>
              <w:left w:val="single" w:sz="4" w:space="0" w:color="auto"/>
              <w:bottom w:val="single" w:sz="4" w:space="0" w:color="auto"/>
              <w:right w:val="single" w:sz="4" w:space="0" w:color="auto"/>
            </w:tcBorders>
            <w:noWrap/>
            <w:hideMark/>
          </w:tcPr>
          <w:p w14:paraId="640AEAB5" w14:textId="77777777" w:rsidR="00265584" w:rsidRDefault="00265584">
            <w:pPr>
              <w:jc w:val="center"/>
            </w:pPr>
            <w:r>
              <w:t>16.6</w:t>
            </w:r>
          </w:p>
        </w:tc>
        <w:tc>
          <w:tcPr>
            <w:tcW w:w="719" w:type="pct"/>
            <w:tcBorders>
              <w:top w:val="single" w:sz="4" w:space="0" w:color="auto"/>
              <w:left w:val="single" w:sz="4" w:space="0" w:color="auto"/>
              <w:bottom w:val="single" w:sz="4" w:space="0" w:color="auto"/>
              <w:right w:val="single" w:sz="4" w:space="0" w:color="auto"/>
            </w:tcBorders>
            <w:noWrap/>
            <w:hideMark/>
          </w:tcPr>
          <w:p w14:paraId="11DB1453" w14:textId="77777777" w:rsidR="00265584" w:rsidRDefault="00265584">
            <w:pPr>
              <w:jc w:val="center"/>
            </w:pPr>
            <w:r>
              <w:t>13.1</w:t>
            </w:r>
          </w:p>
        </w:tc>
      </w:tr>
      <w:tr w:rsidR="00F74496" w14:paraId="72CF310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5BAFCF23" w14:textId="77777777" w:rsidR="00265584" w:rsidRDefault="00265584">
            <w:r>
              <w:t>Utah</w:t>
            </w:r>
          </w:p>
        </w:tc>
        <w:tc>
          <w:tcPr>
            <w:tcW w:w="835" w:type="pct"/>
            <w:tcBorders>
              <w:top w:val="single" w:sz="4" w:space="0" w:color="auto"/>
              <w:left w:val="single" w:sz="4" w:space="0" w:color="auto"/>
              <w:bottom w:val="single" w:sz="4" w:space="0" w:color="auto"/>
              <w:right w:val="single" w:sz="4" w:space="0" w:color="auto"/>
            </w:tcBorders>
            <w:noWrap/>
            <w:hideMark/>
          </w:tcPr>
          <w:p w14:paraId="02AA487C" w14:textId="77777777" w:rsidR="00265584" w:rsidRDefault="00265584">
            <w:pPr>
              <w:jc w:val="center"/>
            </w:pPr>
            <w:r>
              <w:t>3,963,227</w:t>
            </w:r>
          </w:p>
        </w:tc>
        <w:tc>
          <w:tcPr>
            <w:tcW w:w="644" w:type="pct"/>
            <w:tcBorders>
              <w:top w:val="single" w:sz="4" w:space="0" w:color="auto"/>
              <w:left w:val="single" w:sz="4" w:space="0" w:color="auto"/>
              <w:bottom w:val="single" w:sz="4" w:space="0" w:color="auto"/>
              <w:right w:val="single" w:sz="4" w:space="0" w:color="auto"/>
            </w:tcBorders>
            <w:noWrap/>
            <w:hideMark/>
          </w:tcPr>
          <w:p w14:paraId="59AB7D8F" w14:textId="77777777" w:rsidR="00265584" w:rsidRDefault="00265584">
            <w:pPr>
              <w:jc w:val="center"/>
            </w:pPr>
            <w:r>
              <w:t>404,738</w:t>
            </w:r>
          </w:p>
        </w:tc>
        <w:tc>
          <w:tcPr>
            <w:tcW w:w="675" w:type="pct"/>
            <w:tcBorders>
              <w:top w:val="single" w:sz="4" w:space="0" w:color="auto"/>
              <w:left w:val="single" w:sz="4" w:space="0" w:color="auto"/>
              <w:bottom w:val="single" w:sz="4" w:space="0" w:color="auto"/>
              <w:right w:val="single" w:sz="4" w:space="0" w:color="auto"/>
            </w:tcBorders>
            <w:noWrap/>
            <w:hideMark/>
          </w:tcPr>
          <w:p w14:paraId="22FCBFDA" w14:textId="77777777" w:rsidR="00265584" w:rsidRDefault="00265584">
            <w:pPr>
              <w:jc w:val="center"/>
            </w:pPr>
            <w:r>
              <w:t>30,221</w:t>
            </w:r>
          </w:p>
        </w:tc>
        <w:tc>
          <w:tcPr>
            <w:tcW w:w="685" w:type="pct"/>
            <w:tcBorders>
              <w:top w:val="single" w:sz="4" w:space="0" w:color="auto"/>
              <w:left w:val="single" w:sz="4" w:space="0" w:color="auto"/>
              <w:bottom w:val="single" w:sz="4" w:space="0" w:color="auto"/>
              <w:right w:val="single" w:sz="4" w:space="0" w:color="auto"/>
            </w:tcBorders>
            <w:noWrap/>
            <w:hideMark/>
          </w:tcPr>
          <w:p w14:paraId="5558E410" w14:textId="77777777" w:rsidR="00265584" w:rsidRDefault="00265584">
            <w:pPr>
              <w:jc w:val="center"/>
            </w:pPr>
            <w:r>
              <w:t>2,902,955</w:t>
            </w:r>
          </w:p>
        </w:tc>
        <w:tc>
          <w:tcPr>
            <w:tcW w:w="626" w:type="pct"/>
            <w:tcBorders>
              <w:top w:val="single" w:sz="4" w:space="0" w:color="auto"/>
              <w:left w:val="single" w:sz="4" w:space="0" w:color="auto"/>
              <w:bottom w:val="single" w:sz="4" w:space="0" w:color="auto"/>
              <w:right w:val="single" w:sz="4" w:space="0" w:color="auto"/>
            </w:tcBorders>
            <w:noWrap/>
            <w:hideMark/>
          </w:tcPr>
          <w:p w14:paraId="4E3219CC" w14:textId="77777777" w:rsidR="00265584" w:rsidRDefault="00265584">
            <w:pPr>
              <w:jc w:val="center"/>
            </w:pPr>
            <w:r>
              <w:t>10.4</w:t>
            </w:r>
          </w:p>
        </w:tc>
        <w:tc>
          <w:tcPr>
            <w:tcW w:w="719" w:type="pct"/>
            <w:tcBorders>
              <w:top w:val="single" w:sz="4" w:space="0" w:color="auto"/>
              <w:left w:val="single" w:sz="4" w:space="0" w:color="auto"/>
              <w:bottom w:val="single" w:sz="4" w:space="0" w:color="auto"/>
              <w:right w:val="single" w:sz="4" w:space="0" w:color="auto"/>
            </w:tcBorders>
            <w:noWrap/>
            <w:hideMark/>
          </w:tcPr>
          <w:p w14:paraId="731474BB" w14:textId="77777777" w:rsidR="00265584" w:rsidRDefault="00265584">
            <w:pPr>
              <w:jc w:val="center"/>
            </w:pPr>
            <w:r>
              <w:t>10.2</w:t>
            </w:r>
          </w:p>
        </w:tc>
      </w:tr>
      <w:tr w:rsidR="00F74496" w14:paraId="5893CEE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198C691" w14:textId="77777777" w:rsidR="00265584" w:rsidRDefault="00265584">
            <w:r>
              <w:t>Vermont</w:t>
            </w:r>
          </w:p>
        </w:tc>
        <w:tc>
          <w:tcPr>
            <w:tcW w:w="835" w:type="pct"/>
            <w:tcBorders>
              <w:top w:val="single" w:sz="4" w:space="0" w:color="auto"/>
              <w:left w:val="single" w:sz="4" w:space="0" w:color="auto"/>
              <w:bottom w:val="single" w:sz="4" w:space="0" w:color="auto"/>
              <w:right w:val="single" w:sz="4" w:space="0" w:color="auto"/>
            </w:tcBorders>
            <w:noWrap/>
            <w:hideMark/>
          </w:tcPr>
          <w:p w14:paraId="2D06673E" w14:textId="77777777" w:rsidR="00265584" w:rsidRDefault="00265584">
            <w:pPr>
              <w:jc w:val="center"/>
            </w:pPr>
            <w:r>
              <w:t>646,239</w:t>
            </w:r>
          </w:p>
        </w:tc>
        <w:tc>
          <w:tcPr>
            <w:tcW w:w="644" w:type="pct"/>
            <w:tcBorders>
              <w:top w:val="single" w:sz="4" w:space="0" w:color="auto"/>
              <w:left w:val="single" w:sz="4" w:space="0" w:color="auto"/>
              <w:bottom w:val="single" w:sz="4" w:space="0" w:color="auto"/>
              <w:right w:val="single" w:sz="4" w:space="0" w:color="auto"/>
            </w:tcBorders>
            <w:noWrap/>
            <w:hideMark/>
          </w:tcPr>
          <w:p w14:paraId="69B382B3" w14:textId="77777777" w:rsidR="00265584" w:rsidRDefault="00265584">
            <w:pPr>
              <w:jc w:val="center"/>
            </w:pPr>
            <w:r>
              <w:t>89,457</w:t>
            </w:r>
          </w:p>
        </w:tc>
        <w:tc>
          <w:tcPr>
            <w:tcW w:w="675" w:type="pct"/>
            <w:tcBorders>
              <w:top w:val="single" w:sz="4" w:space="0" w:color="auto"/>
              <w:left w:val="single" w:sz="4" w:space="0" w:color="auto"/>
              <w:bottom w:val="single" w:sz="4" w:space="0" w:color="auto"/>
              <w:right w:val="single" w:sz="4" w:space="0" w:color="auto"/>
            </w:tcBorders>
            <w:noWrap/>
            <w:hideMark/>
          </w:tcPr>
          <w:p w14:paraId="26A9EA51" w14:textId="77777777" w:rsidR="00265584" w:rsidRDefault="00265584">
            <w:pPr>
              <w:jc w:val="center"/>
            </w:pPr>
            <w:r>
              <w:t>6,498</w:t>
            </w:r>
          </w:p>
        </w:tc>
        <w:tc>
          <w:tcPr>
            <w:tcW w:w="685" w:type="pct"/>
            <w:tcBorders>
              <w:top w:val="single" w:sz="4" w:space="0" w:color="auto"/>
              <w:left w:val="single" w:sz="4" w:space="0" w:color="auto"/>
              <w:bottom w:val="single" w:sz="4" w:space="0" w:color="auto"/>
              <w:right w:val="single" w:sz="4" w:space="0" w:color="auto"/>
            </w:tcBorders>
            <w:noWrap/>
            <w:hideMark/>
          </w:tcPr>
          <w:p w14:paraId="5F8EDE5F" w14:textId="77777777" w:rsidR="00265584" w:rsidRDefault="00265584">
            <w:pPr>
              <w:jc w:val="center"/>
            </w:pPr>
            <w:r>
              <w:t>563,280</w:t>
            </w:r>
          </w:p>
        </w:tc>
        <w:tc>
          <w:tcPr>
            <w:tcW w:w="626" w:type="pct"/>
            <w:tcBorders>
              <w:top w:val="single" w:sz="4" w:space="0" w:color="auto"/>
              <w:left w:val="single" w:sz="4" w:space="0" w:color="auto"/>
              <w:bottom w:val="single" w:sz="4" w:space="0" w:color="auto"/>
              <w:right w:val="single" w:sz="4" w:space="0" w:color="auto"/>
            </w:tcBorders>
            <w:noWrap/>
            <w:hideMark/>
          </w:tcPr>
          <w:p w14:paraId="06F5BE27" w14:textId="77777777" w:rsidR="00265584" w:rsidRDefault="00265584">
            <w:pPr>
              <w:jc w:val="center"/>
            </w:pPr>
            <w:r>
              <w:t>11.5</w:t>
            </w:r>
          </w:p>
        </w:tc>
        <w:tc>
          <w:tcPr>
            <w:tcW w:w="719" w:type="pct"/>
            <w:tcBorders>
              <w:top w:val="single" w:sz="4" w:space="0" w:color="auto"/>
              <w:left w:val="single" w:sz="4" w:space="0" w:color="auto"/>
              <w:bottom w:val="single" w:sz="4" w:space="0" w:color="auto"/>
              <w:right w:val="single" w:sz="4" w:space="0" w:color="auto"/>
            </w:tcBorders>
            <w:noWrap/>
            <w:hideMark/>
          </w:tcPr>
          <w:p w14:paraId="1C8C9744" w14:textId="77777777" w:rsidR="00265584" w:rsidRDefault="00265584">
            <w:pPr>
              <w:jc w:val="center"/>
            </w:pPr>
            <w:r>
              <w:t>13.8</w:t>
            </w:r>
          </w:p>
        </w:tc>
      </w:tr>
      <w:tr w:rsidR="00F74496" w14:paraId="620550D6"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975BE3A" w14:textId="77777777" w:rsidR="00265584" w:rsidRDefault="00265584">
            <w:r>
              <w:t>Washington</w:t>
            </w:r>
          </w:p>
        </w:tc>
        <w:tc>
          <w:tcPr>
            <w:tcW w:w="835" w:type="pct"/>
            <w:tcBorders>
              <w:top w:val="single" w:sz="4" w:space="0" w:color="auto"/>
              <w:left w:val="single" w:sz="4" w:space="0" w:color="auto"/>
              <w:bottom w:val="single" w:sz="4" w:space="0" w:color="auto"/>
              <w:right w:val="single" w:sz="4" w:space="0" w:color="auto"/>
            </w:tcBorders>
            <w:noWrap/>
            <w:hideMark/>
          </w:tcPr>
          <w:p w14:paraId="750F7B07" w14:textId="77777777" w:rsidR="00265584" w:rsidRDefault="00265584">
            <w:pPr>
              <w:jc w:val="center"/>
            </w:pPr>
            <w:r>
              <w:t>3,063,863</w:t>
            </w:r>
          </w:p>
        </w:tc>
        <w:tc>
          <w:tcPr>
            <w:tcW w:w="644" w:type="pct"/>
            <w:tcBorders>
              <w:top w:val="single" w:sz="4" w:space="0" w:color="auto"/>
              <w:left w:val="single" w:sz="4" w:space="0" w:color="auto"/>
              <w:bottom w:val="single" w:sz="4" w:space="0" w:color="auto"/>
              <w:right w:val="single" w:sz="4" w:space="0" w:color="auto"/>
            </w:tcBorders>
            <w:noWrap/>
            <w:hideMark/>
          </w:tcPr>
          <w:p w14:paraId="6DEFB214" w14:textId="77777777" w:rsidR="00265584" w:rsidRDefault="00265584">
            <w:pPr>
              <w:jc w:val="center"/>
            </w:pPr>
            <w:r>
              <w:t>330,138</w:t>
            </w:r>
          </w:p>
        </w:tc>
        <w:tc>
          <w:tcPr>
            <w:tcW w:w="675" w:type="pct"/>
            <w:tcBorders>
              <w:top w:val="single" w:sz="4" w:space="0" w:color="auto"/>
              <w:left w:val="single" w:sz="4" w:space="0" w:color="auto"/>
              <w:bottom w:val="single" w:sz="4" w:space="0" w:color="auto"/>
              <w:right w:val="single" w:sz="4" w:space="0" w:color="auto"/>
            </w:tcBorders>
            <w:noWrap/>
            <w:hideMark/>
          </w:tcPr>
          <w:p w14:paraId="1F8F90E5" w14:textId="77777777" w:rsidR="00265584" w:rsidRDefault="00265584">
            <w:pPr>
              <w:jc w:val="center"/>
            </w:pPr>
            <w:r>
              <w:t>18,647</w:t>
            </w:r>
          </w:p>
        </w:tc>
        <w:tc>
          <w:tcPr>
            <w:tcW w:w="685" w:type="pct"/>
            <w:tcBorders>
              <w:top w:val="single" w:sz="4" w:space="0" w:color="auto"/>
              <w:left w:val="single" w:sz="4" w:space="0" w:color="auto"/>
              <w:bottom w:val="single" w:sz="4" w:space="0" w:color="auto"/>
              <w:right w:val="single" w:sz="4" w:space="0" w:color="auto"/>
            </w:tcBorders>
            <w:noWrap/>
            <w:hideMark/>
          </w:tcPr>
          <w:p w14:paraId="61B65CC2" w14:textId="77777777" w:rsidR="00265584" w:rsidRDefault="00265584">
            <w:pPr>
              <w:jc w:val="center"/>
            </w:pPr>
            <w:r>
              <w:t>2,752,373</w:t>
            </w:r>
          </w:p>
        </w:tc>
        <w:tc>
          <w:tcPr>
            <w:tcW w:w="626" w:type="pct"/>
            <w:tcBorders>
              <w:top w:val="single" w:sz="4" w:space="0" w:color="auto"/>
              <w:left w:val="single" w:sz="4" w:space="0" w:color="auto"/>
              <w:bottom w:val="single" w:sz="4" w:space="0" w:color="auto"/>
              <w:right w:val="single" w:sz="4" w:space="0" w:color="auto"/>
            </w:tcBorders>
            <w:noWrap/>
            <w:hideMark/>
          </w:tcPr>
          <w:p w14:paraId="2C1167D4" w14:textId="77777777" w:rsidR="00265584" w:rsidRDefault="00265584">
            <w:pPr>
              <w:jc w:val="center"/>
            </w:pPr>
            <w:r>
              <w:t>6.8</w:t>
            </w:r>
          </w:p>
        </w:tc>
        <w:tc>
          <w:tcPr>
            <w:tcW w:w="719" w:type="pct"/>
            <w:tcBorders>
              <w:top w:val="single" w:sz="4" w:space="0" w:color="auto"/>
              <w:left w:val="single" w:sz="4" w:space="0" w:color="auto"/>
              <w:bottom w:val="single" w:sz="4" w:space="0" w:color="auto"/>
              <w:right w:val="single" w:sz="4" w:space="0" w:color="auto"/>
            </w:tcBorders>
            <w:noWrap/>
            <w:hideMark/>
          </w:tcPr>
          <w:p w14:paraId="32C8F254" w14:textId="77777777" w:rsidR="00265584" w:rsidRDefault="00265584">
            <w:pPr>
              <w:jc w:val="center"/>
            </w:pPr>
            <w:r>
              <w:t>10.8</w:t>
            </w:r>
          </w:p>
        </w:tc>
      </w:tr>
      <w:tr w:rsidR="00F74496" w14:paraId="665316C9"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0FB1729" w14:textId="77777777" w:rsidR="00265584" w:rsidRDefault="00265584">
            <w:r>
              <w:t>West Virginia</w:t>
            </w:r>
          </w:p>
        </w:tc>
        <w:tc>
          <w:tcPr>
            <w:tcW w:w="835" w:type="pct"/>
            <w:tcBorders>
              <w:top w:val="single" w:sz="4" w:space="0" w:color="auto"/>
              <w:left w:val="single" w:sz="4" w:space="0" w:color="auto"/>
              <w:bottom w:val="single" w:sz="4" w:space="0" w:color="auto"/>
              <w:right w:val="single" w:sz="4" w:space="0" w:color="auto"/>
            </w:tcBorders>
            <w:noWrap/>
            <w:hideMark/>
          </w:tcPr>
          <w:p w14:paraId="3BB42536" w14:textId="77777777" w:rsidR="00265584" w:rsidRDefault="00265584">
            <w:pPr>
              <w:jc w:val="center"/>
            </w:pPr>
            <w:r>
              <w:t>1,877,224</w:t>
            </w:r>
          </w:p>
        </w:tc>
        <w:tc>
          <w:tcPr>
            <w:tcW w:w="644" w:type="pct"/>
            <w:tcBorders>
              <w:top w:val="single" w:sz="4" w:space="0" w:color="auto"/>
              <w:left w:val="single" w:sz="4" w:space="0" w:color="auto"/>
              <w:bottom w:val="single" w:sz="4" w:space="0" w:color="auto"/>
              <w:right w:val="single" w:sz="4" w:space="0" w:color="auto"/>
            </w:tcBorders>
            <w:noWrap/>
            <w:hideMark/>
          </w:tcPr>
          <w:p w14:paraId="09044DA2" w14:textId="77777777" w:rsidR="00265584" w:rsidRDefault="00265584">
            <w:pPr>
              <w:jc w:val="center"/>
            </w:pPr>
            <w:r>
              <w:t>238,133</w:t>
            </w:r>
          </w:p>
        </w:tc>
        <w:tc>
          <w:tcPr>
            <w:tcW w:w="675" w:type="pct"/>
            <w:tcBorders>
              <w:top w:val="single" w:sz="4" w:space="0" w:color="auto"/>
              <w:left w:val="single" w:sz="4" w:space="0" w:color="auto"/>
              <w:bottom w:val="single" w:sz="4" w:space="0" w:color="auto"/>
              <w:right w:val="single" w:sz="4" w:space="0" w:color="auto"/>
            </w:tcBorders>
            <w:noWrap/>
            <w:hideMark/>
          </w:tcPr>
          <w:p w14:paraId="0522E399" w14:textId="77777777" w:rsidR="00265584" w:rsidRDefault="00265584">
            <w:pPr>
              <w:jc w:val="center"/>
            </w:pPr>
            <w:r>
              <w:t>3,847</w:t>
            </w:r>
          </w:p>
        </w:tc>
        <w:tc>
          <w:tcPr>
            <w:tcW w:w="685" w:type="pct"/>
            <w:tcBorders>
              <w:top w:val="single" w:sz="4" w:space="0" w:color="auto"/>
              <w:left w:val="single" w:sz="4" w:space="0" w:color="auto"/>
              <w:bottom w:val="single" w:sz="4" w:space="0" w:color="auto"/>
              <w:right w:val="single" w:sz="4" w:space="0" w:color="auto"/>
            </w:tcBorders>
            <w:noWrap/>
            <w:hideMark/>
          </w:tcPr>
          <w:p w14:paraId="26820A59" w14:textId="77777777" w:rsidR="00265584" w:rsidRDefault="00265584">
            <w:pPr>
              <w:jc w:val="center"/>
            </w:pPr>
            <w:r>
              <w:t>325,031</w:t>
            </w:r>
          </w:p>
        </w:tc>
        <w:tc>
          <w:tcPr>
            <w:tcW w:w="626" w:type="pct"/>
            <w:tcBorders>
              <w:top w:val="single" w:sz="4" w:space="0" w:color="auto"/>
              <w:left w:val="single" w:sz="4" w:space="0" w:color="auto"/>
              <w:bottom w:val="single" w:sz="4" w:space="0" w:color="auto"/>
              <w:right w:val="single" w:sz="4" w:space="0" w:color="auto"/>
            </w:tcBorders>
            <w:noWrap/>
            <w:hideMark/>
          </w:tcPr>
          <w:p w14:paraId="65D3C0C9" w14:textId="77777777" w:rsidR="00265584" w:rsidRDefault="00265584">
            <w:pPr>
              <w:jc w:val="center"/>
            </w:pPr>
            <w:r>
              <w:t>11.8</w:t>
            </w:r>
          </w:p>
        </w:tc>
        <w:tc>
          <w:tcPr>
            <w:tcW w:w="719" w:type="pct"/>
            <w:tcBorders>
              <w:top w:val="single" w:sz="4" w:space="0" w:color="auto"/>
              <w:left w:val="single" w:sz="4" w:space="0" w:color="auto"/>
              <w:bottom w:val="single" w:sz="4" w:space="0" w:color="auto"/>
              <w:right w:val="single" w:sz="4" w:space="0" w:color="auto"/>
            </w:tcBorders>
            <w:noWrap/>
            <w:hideMark/>
          </w:tcPr>
          <w:p w14:paraId="0797D1AA" w14:textId="77777777" w:rsidR="00265584" w:rsidRDefault="00265584">
            <w:pPr>
              <w:jc w:val="center"/>
            </w:pPr>
            <w:r>
              <w:t>12.7</w:t>
            </w:r>
          </w:p>
        </w:tc>
      </w:tr>
      <w:tr w:rsidR="00F74496" w14:paraId="526A1BF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C9E076C" w14:textId="77777777" w:rsidR="00265584" w:rsidRDefault="00265584">
            <w:r>
              <w:t>Wisconsin</w:t>
            </w:r>
          </w:p>
        </w:tc>
        <w:tc>
          <w:tcPr>
            <w:tcW w:w="835" w:type="pct"/>
            <w:tcBorders>
              <w:top w:val="single" w:sz="4" w:space="0" w:color="auto"/>
              <w:left w:val="single" w:sz="4" w:space="0" w:color="auto"/>
              <w:bottom w:val="single" w:sz="4" w:space="0" w:color="auto"/>
              <w:right w:val="single" w:sz="4" w:space="0" w:color="auto"/>
            </w:tcBorders>
            <w:noWrap/>
            <w:hideMark/>
          </w:tcPr>
          <w:p w14:paraId="758F6B02" w14:textId="77777777" w:rsidR="00265584" w:rsidRDefault="00265584">
            <w:pPr>
              <w:jc w:val="center"/>
            </w:pPr>
            <w:r>
              <w:t>3,890,403</w:t>
            </w:r>
          </w:p>
        </w:tc>
        <w:tc>
          <w:tcPr>
            <w:tcW w:w="644" w:type="pct"/>
            <w:tcBorders>
              <w:top w:val="single" w:sz="4" w:space="0" w:color="auto"/>
              <w:left w:val="single" w:sz="4" w:space="0" w:color="auto"/>
              <w:bottom w:val="single" w:sz="4" w:space="0" w:color="auto"/>
              <w:right w:val="single" w:sz="4" w:space="0" w:color="auto"/>
            </w:tcBorders>
            <w:noWrap/>
            <w:hideMark/>
          </w:tcPr>
          <w:p w14:paraId="1A093573" w14:textId="77777777" w:rsidR="00265584" w:rsidRDefault="00265584">
            <w:pPr>
              <w:jc w:val="center"/>
            </w:pPr>
            <w:r>
              <w:t>410,615</w:t>
            </w:r>
          </w:p>
        </w:tc>
        <w:tc>
          <w:tcPr>
            <w:tcW w:w="675" w:type="pct"/>
            <w:tcBorders>
              <w:top w:val="single" w:sz="4" w:space="0" w:color="auto"/>
              <w:left w:val="single" w:sz="4" w:space="0" w:color="auto"/>
              <w:bottom w:val="single" w:sz="4" w:space="0" w:color="auto"/>
              <w:right w:val="single" w:sz="4" w:space="0" w:color="auto"/>
            </w:tcBorders>
            <w:noWrap/>
            <w:hideMark/>
          </w:tcPr>
          <w:p w14:paraId="6E542ADB" w14:textId="77777777" w:rsidR="00265584" w:rsidRDefault="00265584">
            <w:pPr>
              <w:jc w:val="center"/>
            </w:pPr>
            <w:r>
              <w:t>14,404</w:t>
            </w:r>
          </w:p>
        </w:tc>
        <w:tc>
          <w:tcPr>
            <w:tcW w:w="685" w:type="pct"/>
            <w:tcBorders>
              <w:top w:val="single" w:sz="4" w:space="0" w:color="auto"/>
              <w:left w:val="single" w:sz="4" w:space="0" w:color="auto"/>
              <w:bottom w:val="single" w:sz="4" w:space="0" w:color="auto"/>
              <w:right w:val="single" w:sz="4" w:space="0" w:color="auto"/>
            </w:tcBorders>
            <w:noWrap/>
            <w:hideMark/>
          </w:tcPr>
          <w:p w14:paraId="2DFD0899" w14:textId="77777777" w:rsidR="00265584" w:rsidRDefault="00265584">
            <w:pPr>
              <w:jc w:val="center"/>
            </w:pPr>
            <w:r>
              <w:t>1,174,447</w:t>
            </w:r>
          </w:p>
        </w:tc>
        <w:tc>
          <w:tcPr>
            <w:tcW w:w="626" w:type="pct"/>
            <w:tcBorders>
              <w:top w:val="single" w:sz="4" w:space="0" w:color="auto"/>
              <w:left w:val="single" w:sz="4" w:space="0" w:color="auto"/>
              <w:bottom w:val="single" w:sz="4" w:space="0" w:color="auto"/>
              <w:right w:val="single" w:sz="4" w:space="0" w:color="auto"/>
            </w:tcBorders>
            <w:noWrap/>
            <w:hideMark/>
          </w:tcPr>
          <w:p w14:paraId="5F3FA4EE" w14:textId="77777777" w:rsidR="00265584" w:rsidRDefault="00265584">
            <w:pPr>
              <w:jc w:val="center"/>
            </w:pPr>
            <w:r>
              <w:t>12.3</w:t>
            </w:r>
          </w:p>
        </w:tc>
        <w:tc>
          <w:tcPr>
            <w:tcW w:w="719" w:type="pct"/>
            <w:tcBorders>
              <w:top w:val="single" w:sz="4" w:space="0" w:color="auto"/>
              <w:left w:val="single" w:sz="4" w:space="0" w:color="auto"/>
              <w:bottom w:val="single" w:sz="4" w:space="0" w:color="auto"/>
              <w:right w:val="single" w:sz="4" w:space="0" w:color="auto"/>
            </w:tcBorders>
            <w:noWrap/>
            <w:hideMark/>
          </w:tcPr>
          <w:p w14:paraId="27A72603" w14:textId="77777777" w:rsidR="00265584" w:rsidRDefault="00265584">
            <w:pPr>
              <w:jc w:val="center"/>
            </w:pPr>
            <w:r>
              <w:t>10.6</w:t>
            </w:r>
          </w:p>
        </w:tc>
      </w:tr>
    </w:tbl>
    <w:p w14:paraId="4BC02C52" w14:textId="1EB3A9CC" w:rsidR="00265584" w:rsidRDefault="00265584" w:rsidP="00265584">
      <w:pPr>
        <w:rPr>
          <w:b/>
          <w:bCs/>
        </w:rPr>
      </w:pPr>
    </w:p>
    <w:p w14:paraId="6D85B645" w14:textId="6398BE54" w:rsidR="00F74496" w:rsidRDefault="00F74496" w:rsidP="00265584">
      <w:pPr>
        <w:rPr>
          <w:ins w:id="1424" w:author="Alotaibi, Raed" w:date="2019-05-22T12:34:00Z"/>
          <w:b/>
          <w:bCs/>
        </w:rPr>
      </w:pPr>
    </w:p>
    <w:p w14:paraId="4562B46D" w14:textId="77777777" w:rsidR="00E46AA9" w:rsidRDefault="00E46AA9" w:rsidP="00E46AA9">
      <w:pPr>
        <w:pStyle w:val="Caption"/>
        <w:keepNext/>
        <w:rPr>
          <w:ins w:id="1425" w:author="Alotaibi, Raed" w:date="2019-05-22T12:34:00Z"/>
        </w:rPr>
      </w:pPr>
      <w:bookmarkStart w:id="1426" w:name="_Ref9422494"/>
      <w:bookmarkStart w:id="1427" w:name="_Ref9422501"/>
      <w:ins w:id="1428" w:author="Alotaibi, Raed" w:date="2019-05-22T12:34:00Z">
        <w:r>
          <w:lastRenderedPageBreak/>
          <w:t xml:space="preserve">Figure </w:t>
        </w:r>
        <w:r>
          <w:fldChar w:fldCharType="begin"/>
        </w:r>
        <w:r>
          <w:instrText xml:space="preserve"> SEQ Figure \* ARABIC </w:instrText>
        </w:r>
        <w:r>
          <w:fldChar w:fldCharType="separate"/>
        </w:r>
        <w:r>
          <w:rPr>
            <w:noProof/>
          </w:rPr>
          <w:t>1</w:t>
        </w:r>
        <w:r>
          <w:fldChar w:fldCharType="end"/>
        </w:r>
        <w:bookmarkEnd w:id="1427"/>
        <w:r w:rsidRPr="00C501F4">
          <w:t>: Childhood asthma incidence rate flow chart.</w:t>
        </w:r>
        <w:bookmarkEnd w:id="1426"/>
      </w:ins>
    </w:p>
    <w:p w14:paraId="76B09741" w14:textId="126DE5D4" w:rsidR="00E46AA9" w:rsidRPr="00C659F6" w:rsidRDefault="00E46AA9" w:rsidP="00E46AA9">
      <w:pPr>
        <w:spacing w:line="256" w:lineRule="auto"/>
        <w:rPr>
          <w:ins w:id="1429" w:author="Alotaibi, Raed" w:date="2019-05-22T12:34:00Z"/>
          <w:b/>
          <w:bCs/>
        </w:rPr>
      </w:pPr>
      <w:ins w:id="1430" w:author="Alotaibi, Raed" w:date="2019-05-22T12:34:00Z">
        <w:r>
          <w:rPr>
            <w:noProof/>
          </w:rPr>
          <w:drawing>
            <wp:inline distT="0" distB="0" distL="0" distR="0" wp14:anchorId="554C8A92" wp14:editId="0A08E60B">
              <wp:extent cx="5934710" cy="7038975"/>
              <wp:effectExtent l="0" t="0" r="8890" b="9525"/>
              <wp:docPr id="5" name="Picture 5" descr="C:\Users\R-Alotaibi\AppData\Local\Microsoft\Windows\INetCache\Content.Word\Asthma Flow Chart-Asthma incidente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Alotaibi\AppData\Local\Microsoft\Windows\INetCache\Content.Word\Asthma Flow Chart-Asthma incidente ra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710" cy="7038975"/>
                      </a:xfrm>
                      <a:prstGeom prst="rect">
                        <a:avLst/>
                      </a:prstGeom>
                      <a:noFill/>
                      <a:ln>
                        <a:noFill/>
                      </a:ln>
                    </pic:spPr>
                  </pic:pic>
                </a:graphicData>
              </a:graphic>
            </wp:inline>
          </w:drawing>
        </w:r>
      </w:ins>
    </w:p>
    <w:p w14:paraId="6FA79AC3" w14:textId="77777777" w:rsidR="00E46AA9" w:rsidRDefault="00E46AA9" w:rsidP="00E46AA9">
      <w:pPr>
        <w:pStyle w:val="Caption"/>
        <w:keepNext/>
        <w:rPr>
          <w:ins w:id="1431" w:author="Alotaibi, Raed" w:date="2019-05-22T12:34:00Z"/>
        </w:rPr>
      </w:pPr>
      <w:ins w:id="1432" w:author="Alotaibi, Raed" w:date="2019-05-22T12:34:00Z">
        <w:r>
          <w:lastRenderedPageBreak/>
          <w:t xml:space="preserve">Figure </w:t>
        </w:r>
        <w:r>
          <w:fldChar w:fldCharType="begin"/>
        </w:r>
        <w:r>
          <w:instrText xml:space="preserve"> SEQ Figure \* ARABIC </w:instrText>
        </w:r>
        <w:r>
          <w:fldChar w:fldCharType="separate"/>
        </w:r>
        <w:r>
          <w:rPr>
            <w:noProof/>
          </w:rPr>
          <w:t>2</w:t>
        </w:r>
        <w:r>
          <w:fldChar w:fldCharType="end"/>
        </w:r>
        <w:r w:rsidRPr="00114C1D">
          <w:t>: Attributable fraction by median income grp stratified into living location</w:t>
        </w:r>
      </w:ins>
    </w:p>
    <w:p w14:paraId="0BE91850" w14:textId="124B0D01" w:rsidR="00E46AA9" w:rsidRPr="003B6DF5" w:rsidRDefault="00E46AA9" w:rsidP="00E46AA9">
      <w:pPr>
        <w:spacing w:line="256" w:lineRule="auto"/>
        <w:rPr>
          <w:ins w:id="1433" w:author="Alotaibi, Raed" w:date="2019-05-22T12:34:00Z"/>
          <w:b/>
          <w:bCs/>
        </w:rPr>
      </w:pPr>
      <w:ins w:id="1434" w:author="Alotaibi, Raed" w:date="2019-05-22T12:34:00Z">
        <w:r>
          <w:rPr>
            <w:noProof/>
          </w:rPr>
          <w:drawing>
            <wp:inline distT="0" distB="0" distL="0" distR="0" wp14:anchorId="746CE917" wp14:editId="70EB69E9">
              <wp:extent cx="5943600" cy="3752215"/>
              <wp:effectExtent l="0" t="0" r="0" b="635"/>
              <wp:docPr id="4" name="Picture 4" descr="C:\Users\R-Alotaibi\AppData\Local\Microsoft\Windows\INetCache\Content.Word\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lotaibi\AppData\Local\Microsoft\Windows\INetCache\Content.Word\p1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ins>
    </w:p>
    <w:p w14:paraId="08567714" w14:textId="77777777" w:rsidR="00E46AA9" w:rsidRDefault="00E46AA9" w:rsidP="00E46AA9">
      <w:pPr>
        <w:pStyle w:val="Caption"/>
        <w:keepNext/>
        <w:rPr>
          <w:ins w:id="1435" w:author="Alotaibi, Raed" w:date="2019-05-22T12:34:00Z"/>
        </w:rPr>
      </w:pPr>
      <w:ins w:id="1436" w:author="Alotaibi, Raed" w:date="2019-05-22T12:34:00Z">
        <w:r>
          <w:t xml:space="preserve">Figure </w:t>
        </w:r>
        <w:r>
          <w:fldChar w:fldCharType="begin"/>
        </w:r>
        <w:r>
          <w:instrText xml:space="preserve"> SEQ Figure \* ARABIC </w:instrText>
        </w:r>
        <w:r>
          <w:fldChar w:fldCharType="separate"/>
        </w:r>
        <w:r>
          <w:rPr>
            <w:noProof/>
          </w:rPr>
          <w:t>3</w:t>
        </w:r>
        <w:r>
          <w:fldChar w:fldCharType="end"/>
        </w:r>
        <w:r w:rsidRPr="000D21E0">
          <w:t>: Attributable fraction by state</w:t>
        </w:r>
      </w:ins>
    </w:p>
    <w:p w14:paraId="7822EEB6" w14:textId="12F81057" w:rsidR="00E46AA9" w:rsidRPr="003B6DF5" w:rsidRDefault="00E46AA9" w:rsidP="00E46AA9">
      <w:pPr>
        <w:spacing w:line="256" w:lineRule="auto"/>
        <w:rPr>
          <w:ins w:id="1437" w:author="Alotaibi, Raed" w:date="2019-05-22T12:34:00Z"/>
          <w:b/>
          <w:bCs/>
        </w:rPr>
      </w:pPr>
      <w:ins w:id="1438" w:author="Alotaibi, Raed" w:date="2019-05-22T12:34:00Z">
        <w:r>
          <w:rPr>
            <w:noProof/>
          </w:rPr>
          <w:drawing>
            <wp:inline distT="0" distB="0" distL="0" distR="0" wp14:anchorId="11370055" wp14:editId="5D72AA31">
              <wp:extent cx="5943600" cy="3752215"/>
              <wp:effectExtent l="0" t="0" r="0" b="635"/>
              <wp:docPr id="3" name="Picture 3" descr="C:\Users\R-Alotaibi\AppData\Local\Microsoft\Windows\INetCache\Content.Word\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lotaibi\AppData\Local\Microsoft\Windows\INetCache\Content.Word\p1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ins>
    </w:p>
    <w:p w14:paraId="6F2CC203" w14:textId="77777777" w:rsidR="00E46AA9" w:rsidRDefault="00E46AA9" w:rsidP="00E46AA9">
      <w:pPr>
        <w:pStyle w:val="Caption"/>
        <w:keepNext/>
        <w:rPr>
          <w:ins w:id="1439" w:author="Alotaibi, Raed" w:date="2019-05-22T12:34:00Z"/>
        </w:rPr>
      </w:pPr>
      <w:ins w:id="1440" w:author="Alotaibi, Raed" w:date="2019-05-22T12:34:00Z">
        <w:r>
          <w:lastRenderedPageBreak/>
          <w:t xml:space="preserve">Figure </w:t>
        </w:r>
        <w:r>
          <w:fldChar w:fldCharType="begin"/>
        </w:r>
        <w:r>
          <w:instrText xml:space="preserve"> SEQ Figure \* ARABIC </w:instrText>
        </w:r>
        <w:r>
          <w:fldChar w:fldCharType="separate"/>
        </w:r>
        <w:r>
          <w:rPr>
            <w:noProof/>
          </w:rPr>
          <w:t>4</w:t>
        </w:r>
        <w:r>
          <w:fldChar w:fldCharType="end"/>
        </w:r>
        <w:r w:rsidRPr="00A2791C">
          <w:t>: Attributable fraction by state and living location</w:t>
        </w:r>
      </w:ins>
    </w:p>
    <w:p w14:paraId="231BDDB6" w14:textId="1D6DEE4E" w:rsidR="00E46AA9" w:rsidRPr="00C659F6" w:rsidRDefault="00E46AA9" w:rsidP="00E46AA9">
      <w:pPr>
        <w:spacing w:line="256" w:lineRule="auto"/>
        <w:rPr>
          <w:ins w:id="1441" w:author="Alotaibi, Raed" w:date="2019-05-22T12:34:00Z"/>
          <w:b/>
          <w:bCs/>
        </w:rPr>
      </w:pPr>
      <w:ins w:id="1442" w:author="Alotaibi, Raed" w:date="2019-05-22T12:34:00Z">
        <w:r>
          <w:rPr>
            <w:noProof/>
          </w:rPr>
          <w:drawing>
            <wp:inline distT="0" distB="0" distL="0" distR="0" wp14:anchorId="061482CA" wp14:editId="44B98D48">
              <wp:extent cx="5943600" cy="7505065"/>
              <wp:effectExtent l="0" t="0" r="0" b="635"/>
              <wp:docPr id="2" name="Picture 2" descr="C:\Users\R-Alotaibi\AppData\Local\Microsoft\Windows\INetCache\Content.Word\p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lotaibi\AppData\Local\Microsoft\Windows\INetCache\Content.Word\p14.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7505065"/>
                      </a:xfrm>
                      <a:prstGeom prst="rect">
                        <a:avLst/>
                      </a:prstGeom>
                      <a:noFill/>
                      <a:ln>
                        <a:noFill/>
                      </a:ln>
                    </pic:spPr>
                  </pic:pic>
                </a:graphicData>
              </a:graphic>
            </wp:inline>
          </w:drawing>
        </w:r>
      </w:ins>
    </w:p>
    <w:p w14:paraId="7F1542E4" w14:textId="77777777" w:rsidR="00E46AA9" w:rsidRDefault="00E46AA9" w:rsidP="00E46AA9">
      <w:pPr>
        <w:pStyle w:val="Caption"/>
        <w:keepNext/>
        <w:rPr>
          <w:ins w:id="1443" w:author="Alotaibi, Raed" w:date="2019-05-22T12:34:00Z"/>
        </w:rPr>
      </w:pPr>
      <w:ins w:id="1444" w:author="Alotaibi, Raed" w:date="2019-05-22T12:34:00Z">
        <w:r>
          <w:lastRenderedPageBreak/>
          <w:t xml:space="preserve">Figure </w:t>
        </w:r>
        <w:r>
          <w:fldChar w:fldCharType="begin"/>
        </w:r>
        <w:r>
          <w:instrText xml:space="preserve"> SEQ Figure \* ARABIC </w:instrText>
        </w:r>
        <w:r>
          <w:fldChar w:fldCharType="separate"/>
        </w:r>
        <w:r>
          <w:rPr>
            <w:noProof/>
          </w:rPr>
          <w:t>5</w:t>
        </w:r>
        <w:r>
          <w:fldChar w:fldCharType="end"/>
        </w:r>
        <w:r w:rsidRPr="00A0472D">
          <w:t>: Attributable fraction by state and median income group</w:t>
        </w:r>
      </w:ins>
    </w:p>
    <w:p w14:paraId="6DB4125F" w14:textId="1A747088" w:rsidR="00E46AA9" w:rsidRPr="00C659F6" w:rsidRDefault="00E46AA9" w:rsidP="00E46AA9">
      <w:pPr>
        <w:spacing w:line="256" w:lineRule="auto"/>
        <w:rPr>
          <w:ins w:id="1445" w:author="Alotaibi, Raed" w:date="2019-05-22T12:34:00Z"/>
          <w:b/>
          <w:bCs/>
        </w:rPr>
      </w:pPr>
      <w:ins w:id="1446" w:author="Alotaibi, Raed" w:date="2019-05-22T12:34:00Z">
        <w:r>
          <w:rPr>
            <w:noProof/>
          </w:rPr>
          <w:drawing>
            <wp:inline distT="0" distB="0" distL="0" distR="0" wp14:anchorId="5BEA44EA" wp14:editId="10E0C864">
              <wp:extent cx="5943600" cy="7505065"/>
              <wp:effectExtent l="0" t="0" r="0" b="635"/>
              <wp:docPr id="1" name="Picture 1" descr="C:\Users\R-Alotaibi\AppData\Local\Microsoft\Windows\INetCache\Content.Word\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Alotaibi\AppData\Local\Microsoft\Windows\INetCache\Content.Word\p1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7505065"/>
                      </a:xfrm>
                      <a:prstGeom prst="rect">
                        <a:avLst/>
                      </a:prstGeom>
                      <a:noFill/>
                      <a:ln>
                        <a:noFill/>
                      </a:ln>
                    </pic:spPr>
                  </pic:pic>
                </a:graphicData>
              </a:graphic>
            </wp:inline>
          </w:drawing>
        </w:r>
      </w:ins>
    </w:p>
    <w:p w14:paraId="5AFF1390" w14:textId="067522E0" w:rsidR="00E46AA9" w:rsidDel="00996C2C" w:rsidRDefault="00E46AA9" w:rsidP="00265584">
      <w:pPr>
        <w:rPr>
          <w:del w:id="1447" w:author="Alotaibi, Raed" w:date="2019-05-22T12:35:00Z"/>
          <w:b/>
          <w:bCs/>
        </w:rPr>
      </w:pPr>
    </w:p>
    <w:p w14:paraId="698AC1BD" w14:textId="77777777" w:rsidR="00F74496" w:rsidRDefault="00F74496" w:rsidP="00265584">
      <w:pPr>
        <w:rPr>
          <w:b/>
          <w:bCs/>
        </w:rPr>
      </w:pPr>
    </w:p>
    <w:p w14:paraId="1E2F8A92" w14:textId="77777777" w:rsidR="00AB720C" w:rsidRPr="00AB720C" w:rsidRDefault="00E23ED3" w:rsidP="00AB720C">
      <w:pPr>
        <w:pStyle w:val="EndNoteBibliography"/>
        <w:spacing w:after="0"/>
        <w:ind w:left="720" w:hanging="720"/>
      </w:pPr>
      <w:r>
        <w:lastRenderedPageBreak/>
        <w:fldChar w:fldCharType="begin"/>
      </w:r>
      <w:r>
        <w:instrText xml:space="preserve"> ADDIN EN.REFLIST </w:instrText>
      </w:r>
      <w:r>
        <w:fldChar w:fldCharType="separate"/>
      </w:r>
      <w:r w:rsidR="00AB720C" w:rsidRPr="00AB720C">
        <w:t xml:space="preserve">Alotaibi, R., Bechle, M., Marshall, J. D., Ramani, T., Zietsman, J., Nieuwenhuijsen, M. J., &amp; Khreis, H. (2019). Traffic related air pollution and the burden of childhood asthma in the contiguous United States in 2000 and 2010. </w:t>
      </w:r>
      <w:r w:rsidR="00AB720C" w:rsidRPr="00AB720C">
        <w:rPr>
          <w:i/>
        </w:rPr>
        <w:t>Environment international</w:t>
      </w:r>
      <w:r w:rsidR="00AB720C" w:rsidRPr="00AB720C">
        <w:t xml:space="preserve">. </w:t>
      </w:r>
    </w:p>
    <w:p w14:paraId="5AD243A4" w14:textId="77777777" w:rsidR="00AB720C" w:rsidRPr="00AB720C" w:rsidRDefault="00AB720C" w:rsidP="00AB720C">
      <w:pPr>
        <w:pStyle w:val="EndNoteBibliography"/>
        <w:spacing w:after="0"/>
        <w:ind w:left="720" w:hanging="720"/>
      </w:pPr>
      <w:r w:rsidRPr="00AB720C">
        <w:t xml:space="preserve">Bechle, M. J., Millet, D. B., &amp; Marshall, J. D. (2015). National spatiotemporal exposure surface for NO2: monthly scaling of a satellite-derived land-use regression, 2000–2010. </w:t>
      </w:r>
      <w:r w:rsidRPr="00AB720C">
        <w:rPr>
          <w:i/>
        </w:rPr>
        <w:t>Environmental science &amp; technology, 49</w:t>
      </w:r>
      <w:r w:rsidRPr="00AB720C">
        <w:t xml:space="preserve">(20), 12297-12305. </w:t>
      </w:r>
    </w:p>
    <w:p w14:paraId="2AEB960D" w14:textId="77777777" w:rsidR="00AB720C" w:rsidRPr="00AB720C" w:rsidRDefault="00AB720C" w:rsidP="00AB720C">
      <w:pPr>
        <w:pStyle w:val="EndNoteBibliography"/>
        <w:spacing w:after="0"/>
        <w:ind w:left="720" w:hanging="720"/>
      </w:pPr>
      <w:r w:rsidRPr="00AB720C">
        <w:t>CDC. (2009). Centers for Disease Control and Prevention. Behavioral Risk Factor Surveillance System Survey Data. Atlanta, Georgia: U.S. Department of Health and Human Services, Centers for Disease Control and Prevention, 2019.</w:t>
      </w:r>
    </w:p>
    <w:p w14:paraId="5BF3D1EF" w14:textId="0690B03A" w:rsidR="00AB720C" w:rsidRPr="00AB720C" w:rsidRDefault="00AB720C" w:rsidP="00AB720C">
      <w:pPr>
        <w:pStyle w:val="EndNoteBibliography"/>
        <w:spacing w:after="0"/>
        <w:ind w:left="720" w:hanging="720"/>
      </w:pPr>
      <w:r w:rsidRPr="00AB720C">
        <w:t xml:space="preserve">CDC. (2011). </w:t>
      </w:r>
      <w:r w:rsidRPr="00AB720C">
        <w:rPr>
          <w:i/>
        </w:rPr>
        <w:t>Centers for Disease Control and Prevention. 2006-2008 ACBS Summary Data Qulaity Report. 2011</w:t>
      </w:r>
      <w:r w:rsidRPr="00AB720C">
        <w:t xml:space="preserve">. Retrieved from </w:t>
      </w:r>
      <w:hyperlink r:id="rId13" w:history="1">
        <w:r w:rsidRPr="00AB720C">
          <w:rPr>
            <w:rStyle w:val="Hyperlink"/>
          </w:rPr>
          <w:t>https://www.cdc.gov/brfss/acbs/2008</w:t>
        </w:r>
      </w:hyperlink>
      <w:r w:rsidRPr="00AB720C">
        <w:t xml:space="preserve"> \_ documentation.htm</w:t>
      </w:r>
    </w:p>
    <w:p w14:paraId="43AE0064" w14:textId="77777777" w:rsidR="00AB720C" w:rsidRPr="00AB720C" w:rsidRDefault="00AB720C" w:rsidP="00AB720C">
      <w:pPr>
        <w:pStyle w:val="EndNoteBibliography"/>
        <w:spacing w:after="0"/>
        <w:ind w:left="720" w:hanging="720"/>
      </w:pPr>
      <w:r w:rsidRPr="00AB720C">
        <w:t xml:space="preserve">Clark, L. P., Millet, D. B., &amp; Marshall, J. D. (2017). Changes in transportation-related air pollution exposures by race-ethnicity and socioeconomic status: Outdoor nitrogen dioxide in the United States in 2000 and 2010. </w:t>
      </w:r>
      <w:r w:rsidRPr="00AB720C">
        <w:rPr>
          <w:i/>
        </w:rPr>
        <w:t>Environmental health perspectives, 125</w:t>
      </w:r>
      <w:r w:rsidRPr="00AB720C">
        <w:t>(9), 1--10. doi:10.1289/EHP959</w:t>
      </w:r>
    </w:p>
    <w:p w14:paraId="7DCD17BD" w14:textId="77777777" w:rsidR="00AB720C" w:rsidRPr="00AB720C" w:rsidRDefault="00AB720C" w:rsidP="00AB720C">
      <w:pPr>
        <w:pStyle w:val="EndNoteBibliography"/>
        <w:spacing w:after="0"/>
        <w:ind w:left="720" w:hanging="720"/>
      </w:pPr>
      <w:r w:rsidRPr="00AB720C">
        <w:t xml:space="preserve">Garbe, P., Balluz, L. S., &amp; Chief, B. (2011). Behavioral Risk Factor Surveillance System Asthma Call-Back Survey History And Analysis Guidance. </w:t>
      </w:r>
    </w:p>
    <w:p w14:paraId="641BF7C0" w14:textId="77777777" w:rsidR="00AB720C" w:rsidRPr="00AB720C" w:rsidRDefault="00AB720C" w:rsidP="00AB720C">
      <w:pPr>
        <w:pStyle w:val="EndNoteBibliography"/>
        <w:spacing w:after="0"/>
        <w:ind w:left="720" w:hanging="720"/>
      </w:pPr>
      <w:r w:rsidRPr="00AB720C">
        <w:t xml:space="preserve">Khreis, H., Kelly, C., Tate, J., Parslow, R., Lucas, K., &amp; Nieuwenhuijsen, M. (2017). Exposure to traffic-related air pollution and risk of development of childhood asthma: a systematic review and meta-analysis. </w:t>
      </w:r>
      <w:r w:rsidRPr="00AB720C">
        <w:rPr>
          <w:i/>
        </w:rPr>
        <w:t>Environment international, 100</w:t>
      </w:r>
      <w:r w:rsidRPr="00AB720C">
        <w:t xml:space="preserve">, 1-31. </w:t>
      </w:r>
    </w:p>
    <w:p w14:paraId="33A9F0CC" w14:textId="77777777" w:rsidR="00AB720C" w:rsidRPr="00AB720C" w:rsidRDefault="00AB720C" w:rsidP="00AB720C">
      <w:pPr>
        <w:pStyle w:val="EndNoteBibliography"/>
        <w:spacing w:after="0"/>
        <w:ind w:left="720" w:hanging="720"/>
      </w:pPr>
      <w:r w:rsidRPr="00AB720C">
        <w:t xml:space="preserve">Korn, E. L., &amp; Graubard, B. I. (2011). </w:t>
      </w:r>
      <w:r w:rsidRPr="00AB720C">
        <w:rPr>
          <w:i/>
        </w:rPr>
        <w:t>Analysis of health surveys</w:t>
      </w:r>
      <w:r w:rsidRPr="00AB720C">
        <w:t xml:space="preserve"> (Vol. 323): John Wiley &amp; Sons.</w:t>
      </w:r>
    </w:p>
    <w:p w14:paraId="677D8892" w14:textId="77777777" w:rsidR="00AB720C" w:rsidRPr="00AB720C" w:rsidRDefault="00AB720C" w:rsidP="00AB720C">
      <w:pPr>
        <w:pStyle w:val="EndNoteBibliography"/>
        <w:spacing w:after="0"/>
        <w:ind w:left="720" w:hanging="720"/>
      </w:pPr>
      <w:r w:rsidRPr="00AB720C">
        <w:t xml:space="preserve">Manson, S., Schroeder, J., Van Riper, D., &amp; Ruggles, S. (2018). </w:t>
      </w:r>
      <w:r w:rsidRPr="00AB720C">
        <w:rPr>
          <w:i/>
        </w:rPr>
        <w:t>IPUMS National Historical Geographic Information System: Version 13.0 [Database]. Minneapolis: University of Minnesota.</w:t>
      </w:r>
      <w:r w:rsidRPr="00AB720C">
        <w:t xml:space="preserve"> </w:t>
      </w:r>
    </w:p>
    <w:p w14:paraId="2008DE55" w14:textId="77777777" w:rsidR="00AB720C" w:rsidRPr="00AB720C" w:rsidRDefault="00AB720C" w:rsidP="00AB720C">
      <w:pPr>
        <w:pStyle w:val="EndNoteBibliography"/>
        <w:spacing w:after="0"/>
        <w:ind w:left="720" w:hanging="720"/>
      </w:pPr>
      <w:r w:rsidRPr="00AB720C">
        <w:t xml:space="preserve">Mueller, N., Rojas-Rueda, D., Basagaña, X., Cirach, M., Cole-Hunter, T., Dadvand, P., Donaire-Gonzalez, D., Foraster, M., Gascon, M., &amp; Martinez, D. (2017). Urban and transport planning related exposures and mortality: a health impact assessment for cities. </w:t>
      </w:r>
      <w:r w:rsidRPr="00AB720C">
        <w:rPr>
          <w:i/>
        </w:rPr>
        <w:t>Environmental health perspectives, 125</w:t>
      </w:r>
      <w:r w:rsidRPr="00AB720C">
        <w:t xml:space="preserve">(1), 89. </w:t>
      </w:r>
    </w:p>
    <w:p w14:paraId="72E72081" w14:textId="7D9457F0" w:rsidR="00AB720C" w:rsidRPr="00AB720C" w:rsidRDefault="00AB720C" w:rsidP="00AB720C">
      <w:pPr>
        <w:pStyle w:val="EndNoteBibliography"/>
        <w:spacing w:after="0"/>
        <w:ind w:left="720" w:hanging="720"/>
      </w:pPr>
      <w:r w:rsidRPr="00AB720C">
        <w:t xml:space="preserve">R Core Team. (2018). R: A Language and Environment for Statistical Computing: R Foundation for Statistical Computing. Retrieved from </w:t>
      </w:r>
      <w:hyperlink r:id="rId14" w:history="1">
        <w:r w:rsidRPr="00AB720C">
          <w:rPr>
            <w:rStyle w:val="Hyperlink"/>
          </w:rPr>
          <w:t>https://www.R-project.org/</w:t>
        </w:r>
      </w:hyperlink>
    </w:p>
    <w:p w14:paraId="7D75D40E" w14:textId="77777777" w:rsidR="00AB720C" w:rsidRPr="00AB720C" w:rsidRDefault="00AB720C" w:rsidP="00AB720C">
      <w:pPr>
        <w:pStyle w:val="EndNoteBibliography"/>
        <w:spacing w:after="0"/>
        <w:ind w:left="720" w:hanging="720"/>
      </w:pPr>
      <w:r w:rsidRPr="00AB720C">
        <w:t>US Census Bureau. (2010). American factfinder: US Census Bureau Washington, DC.</w:t>
      </w:r>
    </w:p>
    <w:p w14:paraId="59290801" w14:textId="0814EC85" w:rsidR="00AB720C" w:rsidRPr="00AB720C" w:rsidRDefault="00AB720C" w:rsidP="00AB720C">
      <w:pPr>
        <w:pStyle w:val="EndNoteBibliography"/>
        <w:spacing w:after="0"/>
        <w:ind w:left="720" w:hanging="720"/>
      </w:pPr>
      <w:r w:rsidRPr="00AB720C">
        <w:t xml:space="preserve">US Census Bureau. (2017). Census.gov.   Retrieved from </w:t>
      </w:r>
      <w:hyperlink r:id="rId15" w:history="1">
        <w:r w:rsidRPr="00AB720C">
          <w:rPr>
            <w:rStyle w:val="Hyperlink"/>
          </w:rPr>
          <w:t>https://www.census.gov/</w:t>
        </w:r>
      </w:hyperlink>
    </w:p>
    <w:p w14:paraId="4691B731" w14:textId="78296D22" w:rsidR="00AB720C" w:rsidRPr="00AB720C" w:rsidRDefault="00AB720C" w:rsidP="00AB720C">
      <w:pPr>
        <w:pStyle w:val="EndNoteBibliography"/>
        <w:spacing w:after="0"/>
        <w:ind w:left="720" w:hanging="720"/>
      </w:pPr>
      <w:r w:rsidRPr="00AB720C">
        <w:t xml:space="preserve">WHO. (2005). </w:t>
      </w:r>
      <w:r w:rsidRPr="00AB720C">
        <w:rPr>
          <w:i/>
        </w:rPr>
        <w:t>Air Quality Guidlines Global Update 2005</w:t>
      </w:r>
      <w:r w:rsidRPr="00AB720C">
        <w:t xml:space="preserve">. Retrieved from </w:t>
      </w:r>
      <w:hyperlink r:id="rId16" w:history="1">
        <w:r w:rsidRPr="00AB720C">
          <w:rPr>
            <w:rStyle w:val="Hyperlink"/>
          </w:rPr>
          <w:t>www.euro.who.int</w:t>
        </w:r>
      </w:hyperlink>
    </w:p>
    <w:p w14:paraId="33B69405" w14:textId="77777777" w:rsidR="00AB720C" w:rsidRPr="00AB720C" w:rsidRDefault="00AB720C" w:rsidP="00AB720C">
      <w:pPr>
        <w:pStyle w:val="EndNoteBibliography"/>
        <w:ind w:left="720" w:hanging="720"/>
      </w:pPr>
      <w:r w:rsidRPr="00AB720C">
        <w:t xml:space="preserve">Winer, R. A., Qin, X., Harrington, T., Moorman, J., &amp; Zahran, H. (2012). Asthma incidence among children and adults: findings from the Behavioral Risk Factor Surveillance system asthma call-back survey—United States, 2006–2008. </w:t>
      </w:r>
      <w:r w:rsidRPr="00AB720C">
        <w:rPr>
          <w:i/>
        </w:rPr>
        <w:t>Journal of Asthma, 49</w:t>
      </w:r>
      <w:r w:rsidRPr="00AB720C">
        <w:t xml:space="preserve">(1), 16-22. </w:t>
      </w:r>
    </w:p>
    <w:p w14:paraId="45C96260" w14:textId="7741D5DE" w:rsidR="00996C2C" w:rsidRDefault="00E23ED3" w:rsidP="00AB720C">
      <w:pPr>
        <w:rPr>
          <w:ins w:id="1448" w:author="Alotaibi, Raed" w:date="2019-05-22T12:37:00Z"/>
        </w:rPr>
      </w:pPr>
      <w:r>
        <w:fldChar w:fldCharType="end"/>
      </w:r>
    </w:p>
    <w:p w14:paraId="6410C1AD" w14:textId="77777777" w:rsidR="00996C2C" w:rsidRDefault="00996C2C">
      <w:pPr>
        <w:rPr>
          <w:ins w:id="1449" w:author="Alotaibi, Raed" w:date="2019-05-22T12:37:00Z"/>
        </w:rPr>
      </w:pPr>
      <w:ins w:id="1450" w:author="Alotaibi, Raed" w:date="2019-05-22T12:37:00Z">
        <w:r>
          <w:br w:type="page"/>
        </w:r>
      </w:ins>
    </w:p>
    <w:p w14:paraId="52CD4F04" w14:textId="77777777" w:rsidR="00703362" w:rsidRPr="00703362" w:rsidRDefault="00996C2C" w:rsidP="00996C2C">
      <w:pPr>
        <w:rPr>
          <w:ins w:id="1451" w:author="Alotaibi, Raed" w:date="2019-05-22T16:08:00Z"/>
          <w:b/>
          <w:bCs/>
          <w:rPrChange w:id="1452" w:author="Alotaibi, Raed" w:date="2019-05-22T16:08:00Z">
            <w:rPr>
              <w:ins w:id="1453" w:author="Alotaibi, Raed" w:date="2019-05-22T16:08:00Z"/>
            </w:rPr>
          </w:rPrChange>
        </w:rPr>
        <w:pPrChange w:id="1454" w:author="Alotaibi, Raed" w:date="2019-05-22T12:37:00Z">
          <w:pPr/>
        </w:pPrChange>
      </w:pPr>
      <w:ins w:id="1455" w:author="Alotaibi, Raed" w:date="2019-05-22T12:37:00Z">
        <w:r w:rsidRPr="00703362">
          <w:rPr>
            <w:b/>
            <w:bCs/>
            <w:rPrChange w:id="1456" w:author="Alotaibi, Raed" w:date="2019-05-22T16:08:00Z">
              <w:rPr/>
            </w:rPrChange>
          </w:rPr>
          <w:lastRenderedPageBreak/>
          <w:t>Supplementary Material</w:t>
        </w:r>
      </w:ins>
      <w:ins w:id="1457" w:author="Alotaibi, Raed" w:date="2019-05-22T16:08:00Z">
        <w:r w:rsidR="00703362" w:rsidRPr="00703362">
          <w:rPr>
            <w:b/>
            <w:bCs/>
            <w:rPrChange w:id="1458" w:author="Alotaibi, Raed" w:date="2019-05-22T16:08:00Z">
              <w:rPr/>
            </w:rPrChange>
          </w:rPr>
          <w:t xml:space="preserve"> </w:t>
        </w:r>
        <w:bookmarkStart w:id="1459" w:name="_GoBack"/>
        <w:bookmarkEnd w:id="1459"/>
      </w:ins>
    </w:p>
    <w:p w14:paraId="1E1D5A35" w14:textId="4D41FA97" w:rsidR="00032B7F" w:rsidRDefault="00032B7F">
      <w:pPr>
        <w:pStyle w:val="TableofFigures"/>
        <w:tabs>
          <w:tab w:val="right" w:leader="dot" w:pos="9350"/>
        </w:tabs>
        <w:rPr>
          <w:ins w:id="1460" w:author="Alotaibi, Raed" w:date="2019-05-22T16:11:00Z"/>
          <w:noProof/>
        </w:rPr>
      </w:pPr>
      <w:ins w:id="1461" w:author="Alotaibi, Raed" w:date="2019-05-22T16:11:00Z">
        <w:r>
          <w:fldChar w:fldCharType="begin"/>
        </w:r>
        <w:r>
          <w:instrText xml:space="preserve"> TOC \h \z \c "Table S" </w:instrText>
        </w:r>
      </w:ins>
      <w:r>
        <w:fldChar w:fldCharType="separate"/>
      </w:r>
      <w:ins w:id="1462" w:author="Alotaibi, Raed" w:date="2019-05-22T16:11:00Z">
        <w:r w:rsidRPr="003E6189">
          <w:rPr>
            <w:rStyle w:val="Hyperlink"/>
            <w:noProof/>
          </w:rPr>
          <w:fldChar w:fldCharType="begin"/>
        </w:r>
        <w:r w:rsidRPr="003E6189">
          <w:rPr>
            <w:rStyle w:val="Hyperlink"/>
            <w:noProof/>
          </w:rPr>
          <w:instrText xml:space="preserve"> </w:instrText>
        </w:r>
        <w:r>
          <w:rPr>
            <w:noProof/>
          </w:rPr>
          <w:instrText>HYPERLINK \l "_Toc9433896"</w:instrText>
        </w:r>
        <w:r w:rsidRPr="003E6189">
          <w:rPr>
            <w:rStyle w:val="Hyperlink"/>
            <w:noProof/>
          </w:rPr>
          <w:instrText xml:space="preserve"> </w:instrText>
        </w:r>
        <w:r w:rsidRPr="003E6189">
          <w:rPr>
            <w:rStyle w:val="Hyperlink"/>
            <w:noProof/>
          </w:rPr>
        </w:r>
        <w:r w:rsidRPr="003E6189">
          <w:rPr>
            <w:rStyle w:val="Hyperlink"/>
            <w:noProof/>
          </w:rPr>
          <w:fldChar w:fldCharType="separate"/>
        </w:r>
        <w:r w:rsidRPr="003E6189">
          <w:rPr>
            <w:rStyle w:val="Hyperlink"/>
            <w:noProof/>
          </w:rPr>
          <w:t>Table S1: NO2 concentration by state</w:t>
        </w:r>
        <w:r>
          <w:rPr>
            <w:noProof/>
            <w:webHidden/>
          </w:rPr>
          <w:tab/>
        </w:r>
        <w:r>
          <w:rPr>
            <w:noProof/>
            <w:webHidden/>
          </w:rPr>
          <w:fldChar w:fldCharType="begin"/>
        </w:r>
        <w:r>
          <w:rPr>
            <w:noProof/>
            <w:webHidden/>
          </w:rPr>
          <w:instrText xml:space="preserve"> PAGEREF _Toc9433896 \h </w:instrText>
        </w:r>
        <w:r>
          <w:rPr>
            <w:noProof/>
            <w:webHidden/>
          </w:rPr>
        </w:r>
      </w:ins>
      <w:r>
        <w:rPr>
          <w:noProof/>
          <w:webHidden/>
        </w:rPr>
        <w:fldChar w:fldCharType="separate"/>
      </w:r>
      <w:ins w:id="1463" w:author="Alotaibi, Raed" w:date="2019-05-22T16:11:00Z">
        <w:r>
          <w:rPr>
            <w:noProof/>
            <w:webHidden/>
          </w:rPr>
          <w:t>18</w:t>
        </w:r>
        <w:r>
          <w:rPr>
            <w:noProof/>
            <w:webHidden/>
          </w:rPr>
          <w:fldChar w:fldCharType="end"/>
        </w:r>
        <w:r w:rsidRPr="003E6189">
          <w:rPr>
            <w:rStyle w:val="Hyperlink"/>
            <w:noProof/>
          </w:rPr>
          <w:fldChar w:fldCharType="end"/>
        </w:r>
      </w:ins>
    </w:p>
    <w:p w14:paraId="671A62B7" w14:textId="102C9625" w:rsidR="00032B7F" w:rsidRDefault="00032B7F">
      <w:pPr>
        <w:pStyle w:val="TableofFigures"/>
        <w:tabs>
          <w:tab w:val="right" w:leader="dot" w:pos="9350"/>
        </w:tabs>
        <w:rPr>
          <w:ins w:id="1464" w:author="Alotaibi, Raed" w:date="2019-05-22T16:11:00Z"/>
          <w:noProof/>
        </w:rPr>
      </w:pPr>
      <w:ins w:id="1465" w:author="Alotaibi, Raed" w:date="2019-05-22T16:11:00Z">
        <w:r w:rsidRPr="003E6189">
          <w:rPr>
            <w:rStyle w:val="Hyperlink"/>
            <w:noProof/>
          </w:rPr>
          <w:fldChar w:fldCharType="begin"/>
        </w:r>
        <w:r w:rsidRPr="003E6189">
          <w:rPr>
            <w:rStyle w:val="Hyperlink"/>
            <w:noProof/>
          </w:rPr>
          <w:instrText xml:space="preserve"> </w:instrText>
        </w:r>
        <w:r>
          <w:rPr>
            <w:noProof/>
          </w:rPr>
          <w:instrText>HYPERLINK \l "_Toc9433897"</w:instrText>
        </w:r>
        <w:r w:rsidRPr="003E6189">
          <w:rPr>
            <w:rStyle w:val="Hyperlink"/>
            <w:noProof/>
          </w:rPr>
          <w:instrText xml:space="preserve"> </w:instrText>
        </w:r>
        <w:r w:rsidRPr="003E6189">
          <w:rPr>
            <w:rStyle w:val="Hyperlink"/>
            <w:noProof/>
          </w:rPr>
        </w:r>
        <w:r w:rsidRPr="003E6189">
          <w:rPr>
            <w:rStyle w:val="Hyperlink"/>
            <w:noProof/>
          </w:rPr>
          <w:fldChar w:fldCharType="separate"/>
        </w:r>
        <w:r w:rsidRPr="003E6189">
          <w:rPr>
            <w:rStyle w:val="Hyperlink"/>
            <w:noProof/>
          </w:rPr>
          <w:t>Table S2: Childhood asthma survey summary by state (Total of 2006-2010)</w:t>
        </w:r>
        <w:r>
          <w:rPr>
            <w:noProof/>
            <w:webHidden/>
          </w:rPr>
          <w:tab/>
        </w:r>
        <w:r>
          <w:rPr>
            <w:noProof/>
            <w:webHidden/>
          </w:rPr>
          <w:fldChar w:fldCharType="begin"/>
        </w:r>
        <w:r>
          <w:rPr>
            <w:noProof/>
            <w:webHidden/>
          </w:rPr>
          <w:instrText xml:space="preserve"> PAGEREF _Toc9433897 \h </w:instrText>
        </w:r>
        <w:r>
          <w:rPr>
            <w:noProof/>
            <w:webHidden/>
          </w:rPr>
        </w:r>
      </w:ins>
      <w:r>
        <w:rPr>
          <w:noProof/>
          <w:webHidden/>
        </w:rPr>
        <w:fldChar w:fldCharType="separate"/>
      </w:r>
      <w:ins w:id="1466" w:author="Alotaibi, Raed" w:date="2019-05-22T16:11:00Z">
        <w:r>
          <w:rPr>
            <w:noProof/>
            <w:webHidden/>
          </w:rPr>
          <w:t>19</w:t>
        </w:r>
        <w:r>
          <w:rPr>
            <w:noProof/>
            <w:webHidden/>
          </w:rPr>
          <w:fldChar w:fldCharType="end"/>
        </w:r>
        <w:r w:rsidRPr="003E6189">
          <w:rPr>
            <w:rStyle w:val="Hyperlink"/>
            <w:noProof/>
          </w:rPr>
          <w:fldChar w:fldCharType="end"/>
        </w:r>
      </w:ins>
    </w:p>
    <w:p w14:paraId="7A4A00E9" w14:textId="26B9FEE1" w:rsidR="00032B7F" w:rsidRDefault="00032B7F">
      <w:pPr>
        <w:pStyle w:val="TableofFigures"/>
        <w:tabs>
          <w:tab w:val="right" w:leader="dot" w:pos="9350"/>
        </w:tabs>
        <w:rPr>
          <w:ins w:id="1467" w:author="Alotaibi, Raed" w:date="2019-05-22T16:11:00Z"/>
          <w:noProof/>
        </w:rPr>
      </w:pPr>
      <w:ins w:id="1468" w:author="Alotaibi, Raed" w:date="2019-05-22T16:11:00Z">
        <w:r w:rsidRPr="003E6189">
          <w:rPr>
            <w:rStyle w:val="Hyperlink"/>
            <w:noProof/>
          </w:rPr>
          <w:fldChar w:fldCharType="begin"/>
        </w:r>
        <w:r w:rsidRPr="003E6189">
          <w:rPr>
            <w:rStyle w:val="Hyperlink"/>
            <w:noProof/>
          </w:rPr>
          <w:instrText xml:space="preserve"> </w:instrText>
        </w:r>
        <w:r>
          <w:rPr>
            <w:noProof/>
          </w:rPr>
          <w:instrText>HYPERLINK \l "_Toc9433898"</w:instrText>
        </w:r>
        <w:r w:rsidRPr="003E6189">
          <w:rPr>
            <w:rStyle w:val="Hyperlink"/>
            <w:noProof/>
          </w:rPr>
          <w:instrText xml:space="preserve"> </w:instrText>
        </w:r>
        <w:r w:rsidRPr="003E6189">
          <w:rPr>
            <w:rStyle w:val="Hyperlink"/>
            <w:noProof/>
          </w:rPr>
        </w:r>
        <w:r w:rsidRPr="003E6189">
          <w:rPr>
            <w:rStyle w:val="Hyperlink"/>
            <w:noProof/>
          </w:rPr>
          <w:fldChar w:fldCharType="separate"/>
        </w:r>
        <w:r w:rsidRPr="003E6189">
          <w:rPr>
            <w:rStyle w:val="Hyperlink"/>
            <w:noProof/>
          </w:rPr>
          <w:t>Table S3: Childhood asthma survey weighted summary by state (Total of 2006-2010)</w:t>
        </w:r>
        <w:r>
          <w:rPr>
            <w:noProof/>
            <w:webHidden/>
          </w:rPr>
          <w:tab/>
        </w:r>
        <w:r>
          <w:rPr>
            <w:noProof/>
            <w:webHidden/>
          </w:rPr>
          <w:fldChar w:fldCharType="begin"/>
        </w:r>
        <w:r>
          <w:rPr>
            <w:noProof/>
            <w:webHidden/>
          </w:rPr>
          <w:instrText xml:space="preserve"> PAGEREF _Toc9433898 \h </w:instrText>
        </w:r>
        <w:r>
          <w:rPr>
            <w:noProof/>
            <w:webHidden/>
          </w:rPr>
        </w:r>
      </w:ins>
      <w:r>
        <w:rPr>
          <w:noProof/>
          <w:webHidden/>
        </w:rPr>
        <w:fldChar w:fldCharType="separate"/>
      </w:r>
      <w:ins w:id="1469" w:author="Alotaibi, Raed" w:date="2019-05-22T16:11:00Z">
        <w:r>
          <w:rPr>
            <w:noProof/>
            <w:webHidden/>
          </w:rPr>
          <w:t>20</w:t>
        </w:r>
        <w:r>
          <w:rPr>
            <w:noProof/>
            <w:webHidden/>
          </w:rPr>
          <w:fldChar w:fldCharType="end"/>
        </w:r>
        <w:r w:rsidRPr="003E6189">
          <w:rPr>
            <w:rStyle w:val="Hyperlink"/>
            <w:noProof/>
          </w:rPr>
          <w:fldChar w:fldCharType="end"/>
        </w:r>
      </w:ins>
    </w:p>
    <w:p w14:paraId="0411E335" w14:textId="760233C3" w:rsidR="00032B7F" w:rsidRDefault="00032B7F">
      <w:pPr>
        <w:pStyle w:val="TableofFigures"/>
        <w:tabs>
          <w:tab w:val="right" w:leader="dot" w:pos="9350"/>
        </w:tabs>
        <w:rPr>
          <w:ins w:id="1470" w:author="Alotaibi, Raed" w:date="2019-05-22T16:11:00Z"/>
          <w:noProof/>
        </w:rPr>
      </w:pPr>
      <w:ins w:id="1471" w:author="Alotaibi, Raed" w:date="2019-05-22T16:11:00Z">
        <w:r w:rsidRPr="003E6189">
          <w:rPr>
            <w:rStyle w:val="Hyperlink"/>
            <w:noProof/>
          </w:rPr>
          <w:fldChar w:fldCharType="begin"/>
        </w:r>
        <w:r w:rsidRPr="003E6189">
          <w:rPr>
            <w:rStyle w:val="Hyperlink"/>
            <w:noProof/>
          </w:rPr>
          <w:instrText xml:space="preserve"> </w:instrText>
        </w:r>
        <w:r>
          <w:rPr>
            <w:noProof/>
          </w:rPr>
          <w:instrText>HYPERLINK \l "_Toc9433899"</w:instrText>
        </w:r>
        <w:r w:rsidRPr="003E6189">
          <w:rPr>
            <w:rStyle w:val="Hyperlink"/>
            <w:noProof/>
          </w:rPr>
          <w:instrText xml:space="preserve"> </w:instrText>
        </w:r>
        <w:r w:rsidRPr="003E6189">
          <w:rPr>
            <w:rStyle w:val="Hyperlink"/>
            <w:noProof/>
          </w:rPr>
        </w:r>
        <w:r w:rsidRPr="003E6189">
          <w:rPr>
            <w:rStyle w:val="Hyperlink"/>
            <w:noProof/>
          </w:rPr>
          <w:fldChar w:fldCharType="separate"/>
        </w:r>
        <w:r w:rsidRPr="003E6189">
          <w:rPr>
            <w:rStyle w:val="Hyperlink"/>
            <w:noProof/>
          </w:rPr>
          <w:t>Table S4: State results</w:t>
        </w:r>
        <w:r>
          <w:rPr>
            <w:noProof/>
            <w:webHidden/>
          </w:rPr>
          <w:tab/>
        </w:r>
        <w:r>
          <w:rPr>
            <w:noProof/>
            <w:webHidden/>
          </w:rPr>
          <w:fldChar w:fldCharType="begin"/>
        </w:r>
        <w:r>
          <w:rPr>
            <w:noProof/>
            <w:webHidden/>
          </w:rPr>
          <w:instrText xml:space="preserve"> PAGEREF _Toc9433899 \h </w:instrText>
        </w:r>
        <w:r>
          <w:rPr>
            <w:noProof/>
            <w:webHidden/>
          </w:rPr>
        </w:r>
      </w:ins>
      <w:r>
        <w:rPr>
          <w:noProof/>
          <w:webHidden/>
        </w:rPr>
        <w:fldChar w:fldCharType="separate"/>
      </w:r>
      <w:ins w:id="1472" w:author="Alotaibi, Raed" w:date="2019-05-22T16:11:00Z">
        <w:r>
          <w:rPr>
            <w:noProof/>
            <w:webHidden/>
          </w:rPr>
          <w:t>21</w:t>
        </w:r>
        <w:r>
          <w:rPr>
            <w:noProof/>
            <w:webHidden/>
          </w:rPr>
          <w:fldChar w:fldCharType="end"/>
        </w:r>
        <w:r w:rsidRPr="003E6189">
          <w:rPr>
            <w:rStyle w:val="Hyperlink"/>
            <w:noProof/>
          </w:rPr>
          <w:fldChar w:fldCharType="end"/>
        </w:r>
      </w:ins>
    </w:p>
    <w:p w14:paraId="3D4625C5" w14:textId="294B2555" w:rsidR="00032B7F" w:rsidRDefault="00032B7F">
      <w:pPr>
        <w:pStyle w:val="TableofFigures"/>
        <w:tabs>
          <w:tab w:val="right" w:leader="dot" w:pos="9350"/>
        </w:tabs>
        <w:rPr>
          <w:ins w:id="1473" w:author="Alotaibi, Raed" w:date="2019-05-22T16:11:00Z"/>
          <w:noProof/>
        </w:rPr>
      </w:pPr>
      <w:ins w:id="1474" w:author="Alotaibi, Raed" w:date="2019-05-22T16:11:00Z">
        <w:r w:rsidRPr="003E6189">
          <w:rPr>
            <w:rStyle w:val="Hyperlink"/>
            <w:noProof/>
          </w:rPr>
          <w:fldChar w:fldCharType="begin"/>
        </w:r>
        <w:r w:rsidRPr="003E6189">
          <w:rPr>
            <w:rStyle w:val="Hyperlink"/>
            <w:noProof/>
          </w:rPr>
          <w:instrText xml:space="preserve"> </w:instrText>
        </w:r>
        <w:r>
          <w:rPr>
            <w:noProof/>
          </w:rPr>
          <w:instrText>HYPERLINK \l "_Toc9433900"</w:instrText>
        </w:r>
        <w:r w:rsidRPr="003E6189">
          <w:rPr>
            <w:rStyle w:val="Hyperlink"/>
            <w:noProof/>
          </w:rPr>
          <w:instrText xml:space="preserve"> </w:instrText>
        </w:r>
        <w:r w:rsidRPr="003E6189">
          <w:rPr>
            <w:rStyle w:val="Hyperlink"/>
            <w:noProof/>
          </w:rPr>
        </w:r>
        <w:r w:rsidRPr="003E6189">
          <w:rPr>
            <w:rStyle w:val="Hyperlink"/>
            <w:noProof/>
          </w:rPr>
          <w:fldChar w:fldCharType="separate"/>
        </w:r>
        <w:r w:rsidRPr="003E6189">
          <w:rPr>
            <w:rStyle w:val="Hyperlink"/>
            <w:noProof/>
          </w:rPr>
          <w:t>Table S5: Comparing results by state</w:t>
        </w:r>
        <w:r>
          <w:rPr>
            <w:noProof/>
            <w:webHidden/>
          </w:rPr>
          <w:tab/>
        </w:r>
        <w:r>
          <w:rPr>
            <w:noProof/>
            <w:webHidden/>
          </w:rPr>
          <w:fldChar w:fldCharType="begin"/>
        </w:r>
        <w:r>
          <w:rPr>
            <w:noProof/>
            <w:webHidden/>
          </w:rPr>
          <w:instrText xml:space="preserve"> PAGEREF _Toc9433900 \h </w:instrText>
        </w:r>
        <w:r>
          <w:rPr>
            <w:noProof/>
            <w:webHidden/>
          </w:rPr>
        </w:r>
      </w:ins>
      <w:r>
        <w:rPr>
          <w:noProof/>
          <w:webHidden/>
        </w:rPr>
        <w:fldChar w:fldCharType="separate"/>
      </w:r>
      <w:ins w:id="1475" w:author="Alotaibi, Raed" w:date="2019-05-22T16:11:00Z">
        <w:r>
          <w:rPr>
            <w:noProof/>
            <w:webHidden/>
          </w:rPr>
          <w:t>22</w:t>
        </w:r>
        <w:r>
          <w:rPr>
            <w:noProof/>
            <w:webHidden/>
          </w:rPr>
          <w:fldChar w:fldCharType="end"/>
        </w:r>
        <w:r w:rsidRPr="003E6189">
          <w:rPr>
            <w:rStyle w:val="Hyperlink"/>
            <w:noProof/>
          </w:rPr>
          <w:fldChar w:fldCharType="end"/>
        </w:r>
      </w:ins>
    </w:p>
    <w:p w14:paraId="6B8ACDF1" w14:textId="09C6413F" w:rsidR="00032B7F" w:rsidRDefault="00032B7F">
      <w:pPr>
        <w:pStyle w:val="TableofFigures"/>
        <w:tabs>
          <w:tab w:val="right" w:leader="dot" w:pos="9350"/>
        </w:tabs>
        <w:rPr>
          <w:ins w:id="1476" w:author="Alotaibi, Raed" w:date="2019-05-22T16:11:00Z"/>
          <w:rFonts w:eastAsiaTheme="minorEastAsia"/>
          <w:noProof/>
        </w:rPr>
      </w:pPr>
      <w:ins w:id="1477" w:author="Alotaibi, Raed" w:date="2019-05-22T16:11:00Z">
        <w:r>
          <w:fldChar w:fldCharType="end"/>
        </w:r>
        <w:r>
          <w:fldChar w:fldCharType="begin"/>
        </w:r>
        <w:r>
          <w:instrText xml:space="preserve"> TOC \h \z \c "Figure S" </w:instrText>
        </w:r>
      </w:ins>
      <w:r>
        <w:fldChar w:fldCharType="separate"/>
      </w:r>
      <w:ins w:id="1478"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09"</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1: NO2 concentration (ug/m</w:t>
        </w:r>
        <w:r w:rsidRPr="000B3AC2">
          <w:rPr>
            <w:rStyle w:val="Hyperlink"/>
            <w:noProof/>
            <w:vertAlign w:val="superscript"/>
          </w:rPr>
          <w:t>3</w:t>
        </w:r>
        <w:r w:rsidRPr="000B3AC2">
          <w:rPr>
            <w:rStyle w:val="Hyperlink"/>
            <w:noProof/>
          </w:rPr>
          <w:t>) by living location</w:t>
        </w:r>
        <w:r>
          <w:rPr>
            <w:noProof/>
            <w:webHidden/>
          </w:rPr>
          <w:tab/>
        </w:r>
        <w:r>
          <w:rPr>
            <w:noProof/>
            <w:webHidden/>
          </w:rPr>
          <w:fldChar w:fldCharType="begin"/>
        </w:r>
        <w:r>
          <w:rPr>
            <w:noProof/>
            <w:webHidden/>
          </w:rPr>
          <w:instrText xml:space="preserve"> PAGEREF _Toc9433909 \h </w:instrText>
        </w:r>
        <w:r>
          <w:rPr>
            <w:noProof/>
            <w:webHidden/>
          </w:rPr>
        </w:r>
      </w:ins>
      <w:r>
        <w:rPr>
          <w:noProof/>
          <w:webHidden/>
        </w:rPr>
        <w:fldChar w:fldCharType="separate"/>
      </w:r>
      <w:ins w:id="1479" w:author="Alotaibi, Raed" w:date="2019-05-22T16:11:00Z">
        <w:r>
          <w:rPr>
            <w:noProof/>
            <w:webHidden/>
          </w:rPr>
          <w:t>25</w:t>
        </w:r>
        <w:r>
          <w:rPr>
            <w:noProof/>
            <w:webHidden/>
          </w:rPr>
          <w:fldChar w:fldCharType="end"/>
        </w:r>
        <w:r w:rsidRPr="000B3AC2">
          <w:rPr>
            <w:rStyle w:val="Hyperlink"/>
            <w:noProof/>
          </w:rPr>
          <w:fldChar w:fldCharType="end"/>
        </w:r>
      </w:ins>
    </w:p>
    <w:p w14:paraId="470B994D" w14:textId="343A6E7D" w:rsidR="00032B7F" w:rsidRDefault="00032B7F">
      <w:pPr>
        <w:pStyle w:val="TableofFigures"/>
        <w:tabs>
          <w:tab w:val="right" w:leader="dot" w:pos="9350"/>
        </w:tabs>
        <w:rPr>
          <w:ins w:id="1480" w:author="Alotaibi, Raed" w:date="2019-05-22T16:11:00Z"/>
          <w:rFonts w:eastAsiaTheme="minorEastAsia"/>
          <w:noProof/>
        </w:rPr>
      </w:pPr>
      <w:ins w:id="1481"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0"</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2: NO2 concentration (ug/m3) by median income group</w:t>
        </w:r>
        <w:r>
          <w:rPr>
            <w:noProof/>
            <w:webHidden/>
          </w:rPr>
          <w:tab/>
        </w:r>
        <w:r>
          <w:rPr>
            <w:noProof/>
            <w:webHidden/>
          </w:rPr>
          <w:fldChar w:fldCharType="begin"/>
        </w:r>
        <w:r>
          <w:rPr>
            <w:noProof/>
            <w:webHidden/>
          </w:rPr>
          <w:instrText xml:space="preserve"> PAGEREF _Toc9433910 \h </w:instrText>
        </w:r>
        <w:r>
          <w:rPr>
            <w:noProof/>
            <w:webHidden/>
          </w:rPr>
        </w:r>
      </w:ins>
      <w:r>
        <w:rPr>
          <w:noProof/>
          <w:webHidden/>
        </w:rPr>
        <w:fldChar w:fldCharType="separate"/>
      </w:r>
      <w:ins w:id="1482" w:author="Alotaibi, Raed" w:date="2019-05-22T16:11:00Z">
        <w:r>
          <w:rPr>
            <w:noProof/>
            <w:webHidden/>
          </w:rPr>
          <w:t>25</w:t>
        </w:r>
        <w:r>
          <w:rPr>
            <w:noProof/>
            <w:webHidden/>
          </w:rPr>
          <w:fldChar w:fldCharType="end"/>
        </w:r>
        <w:r w:rsidRPr="000B3AC2">
          <w:rPr>
            <w:rStyle w:val="Hyperlink"/>
            <w:noProof/>
          </w:rPr>
          <w:fldChar w:fldCharType="end"/>
        </w:r>
      </w:ins>
    </w:p>
    <w:p w14:paraId="2304F777" w14:textId="2F7149A5" w:rsidR="00032B7F" w:rsidRDefault="00032B7F">
      <w:pPr>
        <w:pStyle w:val="TableofFigures"/>
        <w:tabs>
          <w:tab w:val="right" w:leader="dot" w:pos="9350"/>
        </w:tabs>
        <w:rPr>
          <w:ins w:id="1483" w:author="Alotaibi, Raed" w:date="2019-05-22T16:11:00Z"/>
          <w:rFonts w:eastAsiaTheme="minorEastAsia"/>
          <w:noProof/>
        </w:rPr>
      </w:pPr>
      <w:ins w:id="1484"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1"</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3: NO2 concentration (ug/m3) by living location stratified into median income group</w:t>
        </w:r>
        <w:r>
          <w:rPr>
            <w:noProof/>
            <w:webHidden/>
          </w:rPr>
          <w:tab/>
        </w:r>
        <w:r>
          <w:rPr>
            <w:noProof/>
            <w:webHidden/>
          </w:rPr>
          <w:fldChar w:fldCharType="begin"/>
        </w:r>
        <w:r>
          <w:rPr>
            <w:noProof/>
            <w:webHidden/>
          </w:rPr>
          <w:instrText xml:space="preserve"> PAGEREF _Toc9433911 \h </w:instrText>
        </w:r>
        <w:r>
          <w:rPr>
            <w:noProof/>
            <w:webHidden/>
          </w:rPr>
        </w:r>
      </w:ins>
      <w:r>
        <w:rPr>
          <w:noProof/>
          <w:webHidden/>
        </w:rPr>
        <w:fldChar w:fldCharType="separate"/>
      </w:r>
      <w:ins w:id="1485" w:author="Alotaibi, Raed" w:date="2019-05-22T16:11:00Z">
        <w:r>
          <w:rPr>
            <w:noProof/>
            <w:webHidden/>
          </w:rPr>
          <w:t>26</w:t>
        </w:r>
        <w:r>
          <w:rPr>
            <w:noProof/>
            <w:webHidden/>
          </w:rPr>
          <w:fldChar w:fldCharType="end"/>
        </w:r>
        <w:r w:rsidRPr="000B3AC2">
          <w:rPr>
            <w:rStyle w:val="Hyperlink"/>
            <w:noProof/>
          </w:rPr>
          <w:fldChar w:fldCharType="end"/>
        </w:r>
      </w:ins>
    </w:p>
    <w:p w14:paraId="10965791" w14:textId="010872AA" w:rsidR="00032B7F" w:rsidRDefault="00032B7F">
      <w:pPr>
        <w:pStyle w:val="TableofFigures"/>
        <w:tabs>
          <w:tab w:val="right" w:leader="dot" w:pos="9350"/>
        </w:tabs>
        <w:rPr>
          <w:ins w:id="1486" w:author="Alotaibi, Raed" w:date="2019-05-22T16:11:00Z"/>
          <w:rFonts w:eastAsiaTheme="minorEastAsia"/>
          <w:noProof/>
        </w:rPr>
      </w:pPr>
      <w:ins w:id="1487"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2"</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4: NO2 concentration (ug/m3) by median income group stratified into living location</w:t>
        </w:r>
        <w:r>
          <w:rPr>
            <w:noProof/>
            <w:webHidden/>
          </w:rPr>
          <w:tab/>
        </w:r>
        <w:r>
          <w:rPr>
            <w:noProof/>
            <w:webHidden/>
          </w:rPr>
          <w:fldChar w:fldCharType="begin"/>
        </w:r>
        <w:r>
          <w:rPr>
            <w:noProof/>
            <w:webHidden/>
          </w:rPr>
          <w:instrText xml:space="preserve"> PAGEREF _Toc9433912 \h </w:instrText>
        </w:r>
        <w:r>
          <w:rPr>
            <w:noProof/>
            <w:webHidden/>
          </w:rPr>
        </w:r>
      </w:ins>
      <w:r>
        <w:rPr>
          <w:noProof/>
          <w:webHidden/>
        </w:rPr>
        <w:fldChar w:fldCharType="separate"/>
      </w:r>
      <w:ins w:id="1488" w:author="Alotaibi, Raed" w:date="2019-05-22T16:11:00Z">
        <w:r>
          <w:rPr>
            <w:noProof/>
            <w:webHidden/>
          </w:rPr>
          <w:t>26</w:t>
        </w:r>
        <w:r>
          <w:rPr>
            <w:noProof/>
            <w:webHidden/>
          </w:rPr>
          <w:fldChar w:fldCharType="end"/>
        </w:r>
        <w:r w:rsidRPr="000B3AC2">
          <w:rPr>
            <w:rStyle w:val="Hyperlink"/>
            <w:noProof/>
          </w:rPr>
          <w:fldChar w:fldCharType="end"/>
        </w:r>
      </w:ins>
    </w:p>
    <w:p w14:paraId="72AA0627" w14:textId="7C3DD27C" w:rsidR="00032B7F" w:rsidRDefault="00032B7F">
      <w:pPr>
        <w:pStyle w:val="TableofFigures"/>
        <w:tabs>
          <w:tab w:val="right" w:leader="dot" w:pos="9350"/>
        </w:tabs>
        <w:rPr>
          <w:ins w:id="1489" w:author="Alotaibi, Raed" w:date="2019-05-22T16:11:00Z"/>
          <w:rFonts w:eastAsiaTheme="minorEastAsia"/>
          <w:noProof/>
        </w:rPr>
      </w:pPr>
      <w:ins w:id="1490"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3"</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5: NO2 concentration (ug/m3) by state</w:t>
        </w:r>
        <w:r>
          <w:rPr>
            <w:noProof/>
            <w:webHidden/>
          </w:rPr>
          <w:tab/>
        </w:r>
        <w:r>
          <w:rPr>
            <w:noProof/>
            <w:webHidden/>
          </w:rPr>
          <w:fldChar w:fldCharType="begin"/>
        </w:r>
        <w:r>
          <w:rPr>
            <w:noProof/>
            <w:webHidden/>
          </w:rPr>
          <w:instrText xml:space="preserve"> PAGEREF _Toc9433913 \h </w:instrText>
        </w:r>
        <w:r>
          <w:rPr>
            <w:noProof/>
            <w:webHidden/>
          </w:rPr>
        </w:r>
      </w:ins>
      <w:r>
        <w:rPr>
          <w:noProof/>
          <w:webHidden/>
        </w:rPr>
        <w:fldChar w:fldCharType="separate"/>
      </w:r>
      <w:ins w:id="1491" w:author="Alotaibi, Raed" w:date="2019-05-22T16:11:00Z">
        <w:r>
          <w:rPr>
            <w:noProof/>
            <w:webHidden/>
          </w:rPr>
          <w:t>27</w:t>
        </w:r>
        <w:r>
          <w:rPr>
            <w:noProof/>
            <w:webHidden/>
          </w:rPr>
          <w:fldChar w:fldCharType="end"/>
        </w:r>
        <w:r w:rsidRPr="000B3AC2">
          <w:rPr>
            <w:rStyle w:val="Hyperlink"/>
            <w:noProof/>
          </w:rPr>
          <w:fldChar w:fldCharType="end"/>
        </w:r>
      </w:ins>
    </w:p>
    <w:p w14:paraId="7FBAF402" w14:textId="760B48E8" w:rsidR="00032B7F" w:rsidRDefault="00032B7F">
      <w:pPr>
        <w:pStyle w:val="TableofFigures"/>
        <w:tabs>
          <w:tab w:val="right" w:leader="dot" w:pos="9350"/>
        </w:tabs>
        <w:rPr>
          <w:ins w:id="1492" w:author="Alotaibi, Raed" w:date="2019-05-22T16:11:00Z"/>
          <w:rFonts w:eastAsiaTheme="minorEastAsia"/>
          <w:noProof/>
        </w:rPr>
      </w:pPr>
      <w:ins w:id="1493"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4"</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6: NO2 concentration (ug/m3) by state and median income group</w:t>
        </w:r>
        <w:r>
          <w:rPr>
            <w:noProof/>
            <w:webHidden/>
          </w:rPr>
          <w:tab/>
        </w:r>
        <w:r>
          <w:rPr>
            <w:noProof/>
            <w:webHidden/>
          </w:rPr>
          <w:fldChar w:fldCharType="begin"/>
        </w:r>
        <w:r>
          <w:rPr>
            <w:noProof/>
            <w:webHidden/>
          </w:rPr>
          <w:instrText xml:space="preserve"> PAGEREF _Toc9433914 \h </w:instrText>
        </w:r>
        <w:r>
          <w:rPr>
            <w:noProof/>
            <w:webHidden/>
          </w:rPr>
        </w:r>
      </w:ins>
      <w:r>
        <w:rPr>
          <w:noProof/>
          <w:webHidden/>
        </w:rPr>
        <w:fldChar w:fldCharType="separate"/>
      </w:r>
      <w:ins w:id="1494" w:author="Alotaibi, Raed" w:date="2019-05-22T16:11:00Z">
        <w:r>
          <w:rPr>
            <w:noProof/>
            <w:webHidden/>
          </w:rPr>
          <w:t>28</w:t>
        </w:r>
        <w:r>
          <w:rPr>
            <w:noProof/>
            <w:webHidden/>
          </w:rPr>
          <w:fldChar w:fldCharType="end"/>
        </w:r>
        <w:r w:rsidRPr="000B3AC2">
          <w:rPr>
            <w:rStyle w:val="Hyperlink"/>
            <w:noProof/>
          </w:rPr>
          <w:fldChar w:fldCharType="end"/>
        </w:r>
      </w:ins>
    </w:p>
    <w:p w14:paraId="422FFC05" w14:textId="509A7FF1" w:rsidR="00032B7F" w:rsidRDefault="00032B7F">
      <w:pPr>
        <w:pStyle w:val="TableofFigures"/>
        <w:tabs>
          <w:tab w:val="right" w:leader="dot" w:pos="9350"/>
        </w:tabs>
        <w:rPr>
          <w:ins w:id="1495" w:author="Alotaibi, Raed" w:date="2019-05-22T16:11:00Z"/>
          <w:rFonts w:eastAsiaTheme="minorEastAsia"/>
          <w:noProof/>
        </w:rPr>
      </w:pPr>
      <w:ins w:id="1496"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5"</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7: NO2 concentration (ug/m3) by state and living location</w:t>
        </w:r>
        <w:r>
          <w:rPr>
            <w:noProof/>
            <w:webHidden/>
          </w:rPr>
          <w:tab/>
        </w:r>
        <w:r>
          <w:rPr>
            <w:noProof/>
            <w:webHidden/>
          </w:rPr>
          <w:fldChar w:fldCharType="begin"/>
        </w:r>
        <w:r>
          <w:rPr>
            <w:noProof/>
            <w:webHidden/>
          </w:rPr>
          <w:instrText xml:space="preserve"> PAGEREF _Toc9433915 \h </w:instrText>
        </w:r>
        <w:r>
          <w:rPr>
            <w:noProof/>
            <w:webHidden/>
          </w:rPr>
        </w:r>
      </w:ins>
      <w:r>
        <w:rPr>
          <w:noProof/>
          <w:webHidden/>
        </w:rPr>
        <w:fldChar w:fldCharType="separate"/>
      </w:r>
      <w:ins w:id="1497" w:author="Alotaibi, Raed" w:date="2019-05-22T16:11:00Z">
        <w:r>
          <w:rPr>
            <w:noProof/>
            <w:webHidden/>
          </w:rPr>
          <w:t>29</w:t>
        </w:r>
        <w:r>
          <w:rPr>
            <w:noProof/>
            <w:webHidden/>
          </w:rPr>
          <w:fldChar w:fldCharType="end"/>
        </w:r>
        <w:r w:rsidRPr="000B3AC2">
          <w:rPr>
            <w:rStyle w:val="Hyperlink"/>
            <w:noProof/>
          </w:rPr>
          <w:fldChar w:fldCharType="end"/>
        </w:r>
      </w:ins>
    </w:p>
    <w:p w14:paraId="45E41911" w14:textId="2F3DE23C" w:rsidR="00032B7F" w:rsidRDefault="00032B7F">
      <w:pPr>
        <w:pStyle w:val="TableofFigures"/>
        <w:tabs>
          <w:tab w:val="right" w:leader="dot" w:pos="9350"/>
        </w:tabs>
        <w:rPr>
          <w:ins w:id="1498" w:author="Alotaibi, Raed" w:date="2019-05-22T16:11:00Z"/>
          <w:rFonts w:eastAsiaTheme="minorEastAsia"/>
          <w:noProof/>
        </w:rPr>
      </w:pPr>
      <w:ins w:id="1499"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6"</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8: Attributable Fraction by living location</w:t>
        </w:r>
        <w:r>
          <w:rPr>
            <w:noProof/>
            <w:webHidden/>
          </w:rPr>
          <w:tab/>
        </w:r>
        <w:r>
          <w:rPr>
            <w:noProof/>
            <w:webHidden/>
          </w:rPr>
          <w:fldChar w:fldCharType="begin"/>
        </w:r>
        <w:r>
          <w:rPr>
            <w:noProof/>
            <w:webHidden/>
          </w:rPr>
          <w:instrText xml:space="preserve"> PAGEREF _Toc9433916 \h </w:instrText>
        </w:r>
        <w:r>
          <w:rPr>
            <w:noProof/>
            <w:webHidden/>
          </w:rPr>
        </w:r>
      </w:ins>
      <w:r>
        <w:rPr>
          <w:noProof/>
          <w:webHidden/>
        </w:rPr>
        <w:fldChar w:fldCharType="separate"/>
      </w:r>
      <w:ins w:id="1500" w:author="Alotaibi, Raed" w:date="2019-05-22T16:11:00Z">
        <w:r>
          <w:rPr>
            <w:noProof/>
            <w:webHidden/>
          </w:rPr>
          <w:t>30</w:t>
        </w:r>
        <w:r>
          <w:rPr>
            <w:noProof/>
            <w:webHidden/>
          </w:rPr>
          <w:fldChar w:fldCharType="end"/>
        </w:r>
        <w:r w:rsidRPr="000B3AC2">
          <w:rPr>
            <w:rStyle w:val="Hyperlink"/>
            <w:noProof/>
          </w:rPr>
          <w:fldChar w:fldCharType="end"/>
        </w:r>
      </w:ins>
    </w:p>
    <w:p w14:paraId="5AA2856E" w14:textId="3F4A3A48" w:rsidR="00032B7F" w:rsidRDefault="00032B7F">
      <w:pPr>
        <w:pStyle w:val="TableofFigures"/>
        <w:tabs>
          <w:tab w:val="right" w:leader="dot" w:pos="9350"/>
        </w:tabs>
        <w:rPr>
          <w:ins w:id="1501" w:author="Alotaibi, Raed" w:date="2019-05-22T16:11:00Z"/>
          <w:rFonts w:eastAsiaTheme="minorEastAsia"/>
          <w:noProof/>
        </w:rPr>
      </w:pPr>
      <w:ins w:id="1502"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7"</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9433917 \h </w:instrText>
        </w:r>
        <w:r>
          <w:rPr>
            <w:noProof/>
            <w:webHidden/>
          </w:rPr>
        </w:r>
      </w:ins>
      <w:r>
        <w:rPr>
          <w:noProof/>
          <w:webHidden/>
        </w:rPr>
        <w:fldChar w:fldCharType="separate"/>
      </w:r>
      <w:ins w:id="1503" w:author="Alotaibi, Raed" w:date="2019-05-22T16:11:00Z">
        <w:r>
          <w:rPr>
            <w:noProof/>
            <w:webHidden/>
          </w:rPr>
          <w:t>30</w:t>
        </w:r>
        <w:r>
          <w:rPr>
            <w:noProof/>
            <w:webHidden/>
          </w:rPr>
          <w:fldChar w:fldCharType="end"/>
        </w:r>
        <w:r w:rsidRPr="000B3AC2">
          <w:rPr>
            <w:rStyle w:val="Hyperlink"/>
            <w:noProof/>
          </w:rPr>
          <w:fldChar w:fldCharType="end"/>
        </w:r>
      </w:ins>
    </w:p>
    <w:p w14:paraId="27E5A827" w14:textId="2B794B49" w:rsidR="00032B7F" w:rsidRDefault="00032B7F">
      <w:pPr>
        <w:pStyle w:val="TableofFigures"/>
        <w:tabs>
          <w:tab w:val="right" w:leader="dot" w:pos="9350"/>
        </w:tabs>
        <w:rPr>
          <w:ins w:id="1504" w:author="Alotaibi, Raed" w:date="2019-05-22T16:11:00Z"/>
          <w:rFonts w:eastAsiaTheme="minorEastAsia"/>
          <w:noProof/>
        </w:rPr>
      </w:pPr>
      <w:ins w:id="1505"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8"</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10: Attributable Fraction by living location stratified into median income group</w:t>
        </w:r>
        <w:r>
          <w:rPr>
            <w:noProof/>
            <w:webHidden/>
          </w:rPr>
          <w:tab/>
        </w:r>
        <w:r>
          <w:rPr>
            <w:noProof/>
            <w:webHidden/>
          </w:rPr>
          <w:fldChar w:fldCharType="begin"/>
        </w:r>
        <w:r>
          <w:rPr>
            <w:noProof/>
            <w:webHidden/>
          </w:rPr>
          <w:instrText xml:space="preserve"> PAGEREF _Toc9433918 \h </w:instrText>
        </w:r>
        <w:r>
          <w:rPr>
            <w:noProof/>
            <w:webHidden/>
          </w:rPr>
        </w:r>
      </w:ins>
      <w:r>
        <w:rPr>
          <w:noProof/>
          <w:webHidden/>
        </w:rPr>
        <w:fldChar w:fldCharType="separate"/>
      </w:r>
      <w:ins w:id="1506" w:author="Alotaibi, Raed" w:date="2019-05-22T16:11:00Z">
        <w:r>
          <w:rPr>
            <w:noProof/>
            <w:webHidden/>
          </w:rPr>
          <w:t>31</w:t>
        </w:r>
        <w:r>
          <w:rPr>
            <w:noProof/>
            <w:webHidden/>
          </w:rPr>
          <w:fldChar w:fldCharType="end"/>
        </w:r>
        <w:r w:rsidRPr="000B3AC2">
          <w:rPr>
            <w:rStyle w:val="Hyperlink"/>
            <w:noProof/>
          </w:rPr>
          <w:fldChar w:fldCharType="end"/>
        </w:r>
      </w:ins>
    </w:p>
    <w:p w14:paraId="307095D1" w14:textId="561E27A9" w:rsidR="00032B7F" w:rsidRDefault="00032B7F">
      <w:pPr>
        <w:pStyle w:val="TableofFigures"/>
        <w:tabs>
          <w:tab w:val="right" w:leader="dot" w:pos="9350"/>
        </w:tabs>
        <w:rPr>
          <w:ins w:id="1507" w:author="Alotaibi, Raed" w:date="2019-05-22T16:11:00Z"/>
          <w:rFonts w:eastAsiaTheme="minorEastAsia"/>
          <w:noProof/>
        </w:rPr>
      </w:pPr>
      <w:ins w:id="1508"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19"</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1: NO2 concentration (ug/m</w:t>
        </w:r>
        <w:r w:rsidRPr="000B3AC2">
          <w:rPr>
            <w:rStyle w:val="Hyperlink"/>
            <w:noProof/>
            <w:vertAlign w:val="superscript"/>
          </w:rPr>
          <w:t>3</w:t>
        </w:r>
        <w:r w:rsidRPr="000B3AC2">
          <w:rPr>
            <w:rStyle w:val="Hyperlink"/>
            <w:noProof/>
          </w:rPr>
          <w:t>) by living location</w:t>
        </w:r>
        <w:r>
          <w:rPr>
            <w:noProof/>
            <w:webHidden/>
          </w:rPr>
          <w:tab/>
        </w:r>
        <w:r>
          <w:rPr>
            <w:noProof/>
            <w:webHidden/>
          </w:rPr>
          <w:fldChar w:fldCharType="begin"/>
        </w:r>
        <w:r>
          <w:rPr>
            <w:noProof/>
            <w:webHidden/>
          </w:rPr>
          <w:instrText xml:space="preserve"> PAGEREF _Toc9433919 \h </w:instrText>
        </w:r>
        <w:r>
          <w:rPr>
            <w:noProof/>
            <w:webHidden/>
          </w:rPr>
        </w:r>
      </w:ins>
      <w:r>
        <w:rPr>
          <w:noProof/>
          <w:webHidden/>
        </w:rPr>
        <w:fldChar w:fldCharType="separate"/>
      </w:r>
      <w:ins w:id="1509" w:author="Alotaibi, Raed" w:date="2019-05-22T16:11:00Z">
        <w:r>
          <w:rPr>
            <w:noProof/>
            <w:webHidden/>
          </w:rPr>
          <w:t>32</w:t>
        </w:r>
        <w:r>
          <w:rPr>
            <w:noProof/>
            <w:webHidden/>
          </w:rPr>
          <w:fldChar w:fldCharType="end"/>
        </w:r>
        <w:r w:rsidRPr="000B3AC2">
          <w:rPr>
            <w:rStyle w:val="Hyperlink"/>
            <w:noProof/>
          </w:rPr>
          <w:fldChar w:fldCharType="end"/>
        </w:r>
      </w:ins>
    </w:p>
    <w:p w14:paraId="6A304EDC" w14:textId="5762B202" w:rsidR="00032B7F" w:rsidRDefault="00032B7F">
      <w:pPr>
        <w:pStyle w:val="TableofFigures"/>
        <w:tabs>
          <w:tab w:val="right" w:leader="dot" w:pos="9350"/>
        </w:tabs>
        <w:rPr>
          <w:ins w:id="1510" w:author="Alotaibi, Raed" w:date="2019-05-22T16:11:00Z"/>
          <w:rFonts w:eastAsiaTheme="minorEastAsia"/>
          <w:noProof/>
        </w:rPr>
      </w:pPr>
      <w:ins w:id="1511"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20"</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2: NO2 concentration (ug/m3) by median income group</w:t>
        </w:r>
        <w:r>
          <w:rPr>
            <w:noProof/>
            <w:webHidden/>
          </w:rPr>
          <w:tab/>
        </w:r>
        <w:r>
          <w:rPr>
            <w:noProof/>
            <w:webHidden/>
          </w:rPr>
          <w:fldChar w:fldCharType="begin"/>
        </w:r>
        <w:r>
          <w:rPr>
            <w:noProof/>
            <w:webHidden/>
          </w:rPr>
          <w:instrText xml:space="preserve"> PAGEREF _Toc9433920 \h </w:instrText>
        </w:r>
        <w:r>
          <w:rPr>
            <w:noProof/>
            <w:webHidden/>
          </w:rPr>
        </w:r>
      </w:ins>
      <w:r>
        <w:rPr>
          <w:noProof/>
          <w:webHidden/>
        </w:rPr>
        <w:fldChar w:fldCharType="separate"/>
      </w:r>
      <w:ins w:id="1512" w:author="Alotaibi, Raed" w:date="2019-05-22T16:11:00Z">
        <w:r>
          <w:rPr>
            <w:noProof/>
            <w:webHidden/>
          </w:rPr>
          <w:t>32</w:t>
        </w:r>
        <w:r>
          <w:rPr>
            <w:noProof/>
            <w:webHidden/>
          </w:rPr>
          <w:fldChar w:fldCharType="end"/>
        </w:r>
        <w:r w:rsidRPr="000B3AC2">
          <w:rPr>
            <w:rStyle w:val="Hyperlink"/>
            <w:noProof/>
          </w:rPr>
          <w:fldChar w:fldCharType="end"/>
        </w:r>
      </w:ins>
    </w:p>
    <w:p w14:paraId="5A4E4941" w14:textId="1693DB3A" w:rsidR="00032B7F" w:rsidRDefault="00032B7F">
      <w:pPr>
        <w:pStyle w:val="TableofFigures"/>
        <w:tabs>
          <w:tab w:val="right" w:leader="dot" w:pos="9350"/>
        </w:tabs>
        <w:rPr>
          <w:ins w:id="1513" w:author="Alotaibi, Raed" w:date="2019-05-22T16:11:00Z"/>
          <w:rFonts w:eastAsiaTheme="minorEastAsia"/>
          <w:noProof/>
        </w:rPr>
      </w:pPr>
      <w:ins w:id="1514"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21"</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3: NO2 concentration (ug/m3) by living location stratified into median income group</w:t>
        </w:r>
        <w:r>
          <w:rPr>
            <w:noProof/>
            <w:webHidden/>
          </w:rPr>
          <w:tab/>
        </w:r>
        <w:r>
          <w:rPr>
            <w:noProof/>
            <w:webHidden/>
          </w:rPr>
          <w:fldChar w:fldCharType="begin"/>
        </w:r>
        <w:r>
          <w:rPr>
            <w:noProof/>
            <w:webHidden/>
          </w:rPr>
          <w:instrText xml:space="preserve"> PAGEREF _Toc9433921 \h </w:instrText>
        </w:r>
        <w:r>
          <w:rPr>
            <w:noProof/>
            <w:webHidden/>
          </w:rPr>
        </w:r>
      </w:ins>
      <w:r>
        <w:rPr>
          <w:noProof/>
          <w:webHidden/>
        </w:rPr>
        <w:fldChar w:fldCharType="separate"/>
      </w:r>
      <w:ins w:id="1515" w:author="Alotaibi, Raed" w:date="2019-05-22T16:11:00Z">
        <w:r>
          <w:rPr>
            <w:noProof/>
            <w:webHidden/>
          </w:rPr>
          <w:t>33</w:t>
        </w:r>
        <w:r>
          <w:rPr>
            <w:noProof/>
            <w:webHidden/>
          </w:rPr>
          <w:fldChar w:fldCharType="end"/>
        </w:r>
        <w:r w:rsidRPr="000B3AC2">
          <w:rPr>
            <w:rStyle w:val="Hyperlink"/>
            <w:noProof/>
          </w:rPr>
          <w:fldChar w:fldCharType="end"/>
        </w:r>
      </w:ins>
    </w:p>
    <w:p w14:paraId="085D1BB5" w14:textId="43CC0711" w:rsidR="00032B7F" w:rsidRDefault="00032B7F">
      <w:pPr>
        <w:pStyle w:val="TableofFigures"/>
        <w:tabs>
          <w:tab w:val="right" w:leader="dot" w:pos="9350"/>
        </w:tabs>
        <w:rPr>
          <w:ins w:id="1516" w:author="Alotaibi, Raed" w:date="2019-05-22T16:11:00Z"/>
          <w:rFonts w:eastAsiaTheme="minorEastAsia"/>
          <w:noProof/>
        </w:rPr>
      </w:pPr>
      <w:ins w:id="1517"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22"</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4: NO2 concentration (ug/m3) by median income group stratified into living location</w:t>
        </w:r>
        <w:r>
          <w:rPr>
            <w:noProof/>
            <w:webHidden/>
          </w:rPr>
          <w:tab/>
        </w:r>
        <w:r>
          <w:rPr>
            <w:noProof/>
            <w:webHidden/>
          </w:rPr>
          <w:fldChar w:fldCharType="begin"/>
        </w:r>
        <w:r>
          <w:rPr>
            <w:noProof/>
            <w:webHidden/>
          </w:rPr>
          <w:instrText xml:space="preserve"> PAGEREF _Toc9433922 \h </w:instrText>
        </w:r>
        <w:r>
          <w:rPr>
            <w:noProof/>
            <w:webHidden/>
          </w:rPr>
        </w:r>
      </w:ins>
      <w:r>
        <w:rPr>
          <w:noProof/>
          <w:webHidden/>
        </w:rPr>
        <w:fldChar w:fldCharType="separate"/>
      </w:r>
      <w:ins w:id="1518" w:author="Alotaibi, Raed" w:date="2019-05-22T16:11:00Z">
        <w:r>
          <w:rPr>
            <w:noProof/>
            <w:webHidden/>
          </w:rPr>
          <w:t>34</w:t>
        </w:r>
        <w:r>
          <w:rPr>
            <w:noProof/>
            <w:webHidden/>
          </w:rPr>
          <w:fldChar w:fldCharType="end"/>
        </w:r>
        <w:r w:rsidRPr="000B3AC2">
          <w:rPr>
            <w:rStyle w:val="Hyperlink"/>
            <w:noProof/>
          </w:rPr>
          <w:fldChar w:fldCharType="end"/>
        </w:r>
      </w:ins>
    </w:p>
    <w:p w14:paraId="76FCA11A" w14:textId="0B1DB334" w:rsidR="00032B7F" w:rsidRDefault="00032B7F">
      <w:pPr>
        <w:pStyle w:val="TableofFigures"/>
        <w:tabs>
          <w:tab w:val="right" w:leader="dot" w:pos="9350"/>
        </w:tabs>
        <w:rPr>
          <w:ins w:id="1519" w:author="Alotaibi, Raed" w:date="2019-05-22T16:11:00Z"/>
          <w:rFonts w:eastAsiaTheme="minorEastAsia"/>
          <w:noProof/>
        </w:rPr>
      </w:pPr>
      <w:ins w:id="1520"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23"</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5: NO2 concentration (ug/m3) by state</w:t>
        </w:r>
        <w:r>
          <w:rPr>
            <w:noProof/>
            <w:webHidden/>
          </w:rPr>
          <w:tab/>
        </w:r>
        <w:r>
          <w:rPr>
            <w:noProof/>
            <w:webHidden/>
          </w:rPr>
          <w:fldChar w:fldCharType="begin"/>
        </w:r>
        <w:r>
          <w:rPr>
            <w:noProof/>
            <w:webHidden/>
          </w:rPr>
          <w:instrText xml:space="preserve"> PAGEREF _Toc9433923 \h </w:instrText>
        </w:r>
        <w:r>
          <w:rPr>
            <w:noProof/>
            <w:webHidden/>
          </w:rPr>
        </w:r>
      </w:ins>
      <w:r>
        <w:rPr>
          <w:noProof/>
          <w:webHidden/>
        </w:rPr>
        <w:fldChar w:fldCharType="separate"/>
      </w:r>
      <w:ins w:id="1521" w:author="Alotaibi, Raed" w:date="2019-05-22T16:11:00Z">
        <w:r>
          <w:rPr>
            <w:noProof/>
            <w:webHidden/>
          </w:rPr>
          <w:t>34</w:t>
        </w:r>
        <w:r>
          <w:rPr>
            <w:noProof/>
            <w:webHidden/>
          </w:rPr>
          <w:fldChar w:fldCharType="end"/>
        </w:r>
        <w:r w:rsidRPr="000B3AC2">
          <w:rPr>
            <w:rStyle w:val="Hyperlink"/>
            <w:noProof/>
          </w:rPr>
          <w:fldChar w:fldCharType="end"/>
        </w:r>
      </w:ins>
    </w:p>
    <w:p w14:paraId="54BD650B" w14:textId="1D7C888D" w:rsidR="00032B7F" w:rsidRDefault="00032B7F">
      <w:pPr>
        <w:pStyle w:val="TableofFigures"/>
        <w:tabs>
          <w:tab w:val="right" w:leader="dot" w:pos="9350"/>
        </w:tabs>
        <w:rPr>
          <w:ins w:id="1522" w:author="Alotaibi, Raed" w:date="2019-05-22T16:11:00Z"/>
          <w:rFonts w:eastAsiaTheme="minorEastAsia"/>
          <w:noProof/>
        </w:rPr>
      </w:pPr>
      <w:ins w:id="1523"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24"</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6: NO2 concentration (ug/m3) by state and median income group</w:t>
        </w:r>
        <w:r>
          <w:rPr>
            <w:noProof/>
            <w:webHidden/>
          </w:rPr>
          <w:tab/>
        </w:r>
        <w:r>
          <w:rPr>
            <w:noProof/>
            <w:webHidden/>
          </w:rPr>
          <w:fldChar w:fldCharType="begin"/>
        </w:r>
        <w:r>
          <w:rPr>
            <w:noProof/>
            <w:webHidden/>
          </w:rPr>
          <w:instrText xml:space="preserve"> PAGEREF _Toc9433924 \h </w:instrText>
        </w:r>
        <w:r>
          <w:rPr>
            <w:noProof/>
            <w:webHidden/>
          </w:rPr>
        </w:r>
      </w:ins>
      <w:r>
        <w:rPr>
          <w:noProof/>
          <w:webHidden/>
        </w:rPr>
        <w:fldChar w:fldCharType="separate"/>
      </w:r>
      <w:ins w:id="1524" w:author="Alotaibi, Raed" w:date="2019-05-22T16:11:00Z">
        <w:r>
          <w:rPr>
            <w:noProof/>
            <w:webHidden/>
          </w:rPr>
          <w:t>35</w:t>
        </w:r>
        <w:r>
          <w:rPr>
            <w:noProof/>
            <w:webHidden/>
          </w:rPr>
          <w:fldChar w:fldCharType="end"/>
        </w:r>
        <w:r w:rsidRPr="000B3AC2">
          <w:rPr>
            <w:rStyle w:val="Hyperlink"/>
            <w:noProof/>
          </w:rPr>
          <w:fldChar w:fldCharType="end"/>
        </w:r>
      </w:ins>
    </w:p>
    <w:p w14:paraId="00DA47EB" w14:textId="285CA901" w:rsidR="00032B7F" w:rsidRDefault="00032B7F">
      <w:pPr>
        <w:pStyle w:val="TableofFigures"/>
        <w:tabs>
          <w:tab w:val="right" w:leader="dot" w:pos="9350"/>
        </w:tabs>
        <w:rPr>
          <w:ins w:id="1525" w:author="Alotaibi, Raed" w:date="2019-05-22T16:11:00Z"/>
          <w:rFonts w:eastAsiaTheme="minorEastAsia"/>
          <w:noProof/>
        </w:rPr>
      </w:pPr>
      <w:ins w:id="1526"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25"</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7: NO2 concentration (ug/m3) by state and living location</w:t>
        </w:r>
        <w:r>
          <w:rPr>
            <w:noProof/>
            <w:webHidden/>
          </w:rPr>
          <w:tab/>
        </w:r>
        <w:r>
          <w:rPr>
            <w:noProof/>
            <w:webHidden/>
          </w:rPr>
          <w:fldChar w:fldCharType="begin"/>
        </w:r>
        <w:r>
          <w:rPr>
            <w:noProof/>
            <w:webHidden/>
          </w:rPr>
          <w:instrText xml:space="preserve"> PAGEREF _Toc9433925 \h </w:instrText>
        </w:r>
        <w:r>
          <w:rPr>
            <w:noProof/>
            <w:webHidden/>
          </w:rPr>
        </w:r>
      </w:ins>
      <w:r>
        <w:rPr>
          <w:noProof/>
          <w:webHidden/>
        </w:rPr>
        <w:fldChar w:fldCharType="separate"/>
      </w:r>
      <w:ins w:id="1527" w:author="Alotaibi, Raed" w:date="2019-05-22T16:11:00Z">
        <w:r>
          <w:rPr>
            <w:noProof/>
            <w:webHidden/>
          </w:rPr>
          <w:t>36</w:t>
        </w:r>
        <w:r>
          <w:rPr>
            <w:noProof/>
            <w:webHidden/>
          </w:rPr>
          <w:fldChar w:fldCharType="end"/>
        </w:r>
        <w:r w:rsidRPr="000B3AC2">
          <w:rPr>
            <w:rStyle w:val="Hyperlink"/>
            <w:noProof/>
          </w:rPr>
          <w:fldChar w:fldCharType="end"/>
        </w:r>
      </w:ins>
    </w:p>
    <w:p w14:paraId="5105AB95" w14:textId="0C0F6EBD" w:rsidR="00032B7F" w:rsidRDefault="00032B7F">
      <w:pPr>
        <w:pStyle w:val="TableofFigures"/>
        <w:tabs>
          <w:tab w:val="right" w:leader="dot" w:pos="9350"/>
        </w:tabs>
        <w:rPr>
          <w:ins w:id="1528" w:author="Alotaibi, Raed" w:date="2019-05-22T16:11:00Z"/>
          <w:rFonts w:eastAsiaTheme="minorEastAsia"/>
          <w:noProof/>
        </w:rPr>
      </w:pPr>
      <w:ins w:id="1529"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26"</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8: Attributable Fraction by living location</w:t>
        </w:r>
        <w:r>
          <w:rPr>
            <w:noProof/>
            <w:webHidden/>
          </w:rPr>
          <w:tab/>
        </w:r>
        <w:r>
          <w:rPr>
            <w:noProof/>
            <w:webHidden/>
          </w:rPr>
          <w:fldChar w:fldCharType="begin"/>
        </w:r>
        <w:r>
          <w:rPr>
            <w:noProof/>
            <w:webHidden/>
          </w:rPr>
          <w:instrText xml:space="preserve"> PAGEREF _Toc9433926 \h </w:instrText>
        </w:r>
        <w:r>
          <w:rPr>
            <w:noProof/>
            <w:webHidden/>
          </w:rPr>
        </w:r>
      </w:ins>
      <w:r>
        <w:rPr>
          <w:noProof/>
          <w:webHidden/>
        </w:rPr>
        <w:fldChar w:fldCharType="separate"/>
      </w:r>
      <w:ins w:id="1530" w:author="Alotaibi, Raed" w:date="2019-05-22T16:11:00Z">
        <w:r>
          <w:rPr>
            <w:noProof/>
            <w:webHidden/>
          </w:rPr>
          <w:t>37</w:t>
        </w:r>
        <w:r>
          <w:rPr>
            <w:noProof/>
            <w:webHidden/>
          </w:rPr>
          <w:fldChar w:fldCharType="end"/>
        </w:r>
        <w:r w:rsidRPr="000B3AC2">
          <w:rPr>
            <w:rStyle w:val="Hyperlink"/>
            <w:noProof/>
          </w:rPr>
          <w:fldChar w:fldCharType="end"/>
        </w:r>
      </w:ins>
    </w:p>
    <w:p w14:paraId="61944939" w14:textId="07084488" w:rsidR="00032B7F" w:rsidRDefault="00032B7F">
      <w:pPr>
        <w:pStyle w:val="TableofFigures"/>
        <w:tabs>
          <w:tab w:val="right" w:leader="dot" w:pos="9350"/>
        </w:tabs>
        <w:rPr>
          <w:ins w:id="1531" w:author="Alotaibi, Raed" w:date="2019-05-22T16:11:00Z"/>
          <w:rFonts w:eastAsiaTheme="minorEastAsia"/>
          <w:noProof/>
        </w:rPr>
      </w:pPr>
      <w:ins w:id="1532"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27"</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9433927 \h </w:instrText>
        </w:r>
        <w:r>
          <w:rPr>
            <w:noProof/>
            <w:webHidden/>
          </w:rPr>
        </w:r>
      </w:ins>
      <w:r>
        <w:rPr>
          <w:noProof/>
          <w:webHidden/>
        </w:rPr>
        <w:fldChar w:fldCharType="separate"/>
      </w:r>
      <w:ins w:id="1533" w:author="Alotaibi, Raed" w:date="2019-05-22T16:11:00Z">
        <w:r>
          <w:rPr>
            <w:noProof/>
            <w:webHidden/>
          </w:rPr>
          <w:t>37</w:t>
        </w:r>
        <w:r>
          <w:rPr>
            <w:noProof/>
            <w:webHidden/>
          </w:rPr>
          <w:fldChar w:fldCharType="end"/>
        </w:r>
        <w:r w:rsidRPr="000B3AC2">
          <w:rPr>
            <w:rStyle w:val="Hyperlink"/>
            <w:noProof/>
          </w:rPr>
          <w:fldChar w:fldCharType="end"/>
        </w:r>
      </w:ins>
    </w:p>
    <w:p w14:paraId="10C9E9B3" w14:textId="616BDB7E" w:rsidR="00032B7F" w:rsidRDefault="00032B7F">
      <w:pPr>
        <w:pStyle w:val="TableofFigures"/>
        <w:tabs>
          <w:tab w:val="right" w:leader="dot" w:pos="9350"/>
        </w:tabs>
        <w:rPr>
          <w:ins w:id="1534" w:author="Alotaibi, Raed" w:date="2019-05-22T16:11:00Z"/>
          <w:rFonts w:eastAsiaTheme="minorEastAsia"/>
          <w:noProof/>
        </w:rPr>
      </w:pPr>
      <w:ins w:id="1535" w:author="Alotaibi, Raed" w:date="2019-05-22T16:11:00Z">
        <w:r w:rsidRPr="000B3AC2">
          <w:rPr>
            <w:rStyle w:val="Hyperlink"/>
            <w:noProof/>
          </w:rPr>
          <w:fldChar w:fldCharType="begin"/>
        </w:r>
        <w:r w:rsidRPr="000B3AC2">
          <w:rPr>
            <w:rStyle w:val="Hyperlink"/>
            <w:noProof/>
          </w:rPr>
          <w:instrText xml:space="preserve"> </w:instrText>
        </w:r>
        <w:r>
          <w:rPr>
            <w:noProof/>
          </w:rPr>
          <w:instrText>HYPERLINK \l "_Toc9433928"</w:instrText>
        </w:r>
        <w:r w:rsidRPr="000B3AC2">
          <w:rPr>
            <w:rStyle w:val="Hyperlink"/>
            <w:noProof/>
          </w:rPr>
          <w:instrText xml:space="preserve"> </w:instrText>
        </w:r>
        <w:r w:rsidRPr="000B3AC2">
          <w:rPr>
            <w:rStyle w:val="Hyperlink"/>
            <w:noProof/>
          </w:rPr>
        </w:r>
        <w:r w:rsidRPr="000B3AC2">
          <w:rPr>
            <w:rStyle w:val="Hyperlink"/>
            <w:noProof/>
          </w:rPr>
          <w:fldChar w:fldCharType="separate"/>
        </w:r>
        <w:r w:rsidRPr="000B3AC2">
          <w:rPr>
            <w:rStyle w:val="Hyperlink"/>
            <w:noProof/>
          </w:rPr>
          <w:t>Figure S10: Attributable Fraction by living location stratified into median income group</w:t>
        </w:r>
        <w:r>
          <w:rPr>
            <w:noProof/>
            <w:webHidden/>
          </w:rPr>
          <w:tab/>
        </w:r>
        <w:r>
          <w:rPr>
            <w:noProof/>
            <w:webHidden/>
          </w:rPr>
          <w:fldChar w:fldCharType="begin"/>
        </w:r>
        <w:r>
          <w:rPr>
            <w:noProof/>
            <w:webHidden/>
          </w:rPr>
          <w:instrText xml:space="preserve"> PAGEREF _Toc9433928 \h </w:instrText>
        </w:r>
        <w:r>
          <w:rPr>
            <w:noProof/>
            <w:webHidden/>
          </w:rPr>
        </w:r>
      </w:ins>
      <w:r>
        <w:rPr>
          <w:noProof/>
          <w:webHidden/>
        </w:rPr>
        <w:fldChar w:fldCharType="separate"/>
      </w:r>
      <w:ins w:id="1536" w:author="Alotaibi, Raed" w:date="2019-05-22T16:11:00Z">
        <w:r>
          <w:rPr>
            <w:noProof/>
            <w:webHidden/>
          </w:rPr>
          <w:t>38</w:t>
        </w:r>
        <w:r>
          <w:rPr>
            <w:noProof/>
            <w:webHidden/>
          </w:rPr>
          <w:fldChar w:fldCharType="end"/>
        </w:r>
        <w:r w:rsidRPr="000B3AC2">
          <w:rPr>
            <w:rStyle w:val="Hyperlink"/>
            <w:noProof/>
          </w:rPr>
          <w:fldChar w:fldCharType="end"/>
        </w:r>
      </w:ins>
    </w:p>
    <w:p w14:paraId="356E8255" w14:textId="77777777" w:rsidR="00032B7F" w:rsidDel="00032B7F" w:rsidRDefault="00032B7F" w:rsidP="00703362">
      <w:pPr>
        <w:pStyle w:val="Caption"/>
        <w:keepNext/>
        <w:rPr>
          <w:del w:id="1537" w:author="Alotaibi, Raed" w:date="2019-05-22T16:11:00Z"/>
          <w:noProof/>
        </w:rPr>
      </w:pPr>
    </w:p>
    <w:p w14:paraId="713C7BF3" w14:textId="543D8A4A" w:rsidR="00032B7F" w:rsidRDefault="00032B7F" w:rsidP="00032B7F">
      <w:pPr>
        <w:pStyle w:val="Caption"/>
        <w:keepNext/>
        <w:rPr>
          <w:ins w:id="1538" w:author="Alotaibi, Raed" w:date="2019-05-22T16:11:00Z"/>
        </w:rPr>
      </w:pPr>
      <w:ins w:id="1539" w:author="Alotaibi, Raed" w:date="2019-05-22T16:11:00Z">
        <w:r>
          <w:fldChar w:fldCharType="end"/>
        </w:r>
      </w:ins>
    </w:p>
    <w:p w14:paraId="57EF2A40" w14:textId="1FBBB0DE" w:rsidR="00032B7F" w:rsidRDefault="00032B7F">
      <w:pPr>
        <w:rPr>
          <w:ins w:id="1540" w:author="Alotaibi, Raed" w:date="2019-05-22T16:11:00Z"/>
          <w:i/>
          <w:iCs/>
          <w:color w:val="44546A" w:themeColor="text2"/>
          <w:sz w:val="18"/>
          <w:szCs w:val="18"/>
        </w:rPr>
      </w:pPr>
      <w:ins w:id="1541" w:author="Alotaibi, Raed" w:date="2019-05-22T16:11:00Z">
        <w:r>
          <w:br w:type="page"/>
        </w:r>
      </w:ins>
    </w:p>
    <w:p w14:paraId="5E789CDE" w14:textId="5DCAB9A2" w:rsidR="00703362" w:rsidRDefault="00703362" w:rsidP="00703362">
      <w:pPr>
        <w:pStyle w:val="Caption"/>
        <w:keepNext/>
        <w:rPr>
          <w:ins w:id="1542" w:author="Alotaibi, Raed" w:date="2019-05-22T16:09:00Z"/>
        </w:rPr>
      </w:pPr>
      <w:bookmarkStart w:id="1543" w:name="_Toc9433896"/>
      <w:ins w:id="1544" w:author="Alotaibi, Raed" w:date="2019-05-22T16:09:00Z">
        <w:r>
          <w:lastRenderedPageBreak/>
          <w:t>Table S</w:t>
        </w:r>
        <w:r>
          <w:fldChar w:fldCharType="begin"/>
        </w:r>
        <w:r>
          <w:instrText xml:space="preserve"> SEQ Table_S \* ARABIC </w:instrText>
        </w:r>
        <w:r>
          <w:fldChar w:fldCharType="separate"/>
        </w:r>
        <w:r>
          <w:rPr>
            <w:noProof/>
          </w:rPr>
          <w:t>1</w:t>
        </w:r>
        <w:r>
          <w:fldChar w:fldCharType="end"/>
        </w:r>
        <w:r>
          <w:t xml:space="preserve">: NO2 </w:t>
        </w:r>
        <w:r w:rsidRPr="002C1ED3">
          <w:t>concentration by state</w:t>
        </w:r>
        <w:bookmarkEnd w:id="1543"/>
      </w:ins>
    </w:p>
    <w:tbl>
      <w:tblPr>
        <w:tblStyle w:val="TableGrid"/>
        <w:tblW w:w="5000" w:type="pct"/>
        <w:tblLook w:val="04A0" w:firstRow="1" w:lastRow="0" w:firstColumn="1" w:lastColumn="0" w:noHBand="0" w:noVBand="1"/>
      </w:tblPr>
      <w:tblGrid>
        <w:gridCol w:w="2408"/>
        <w:gridCol w:w="1158"/>
        <w:gridCol w:w="1158"/>
        <w:gridCol w:w="1158"/>
        <w:gridCol w:w="1158"/>
        <w:gridCol w:w="1158"/>
        <w:gridCol w:w="1152"/>
      </w:tblGrid>
      <w:tr w:rsidR="00703362" w:rsidRPr="00591FE9" w14:paraId="497CEE93" w14:textId="77777777" w:rsidTr="009E396A">
        <w:trPr>
          <w:trHeight w:val="300"/>
          <w:ins w:id="1545" w:author="Alotaibi, Raed" w:date="2019-05-22T16:09:00Z"/>
        </w:trPr>
        <w:tc>
          <w:tcPr>
            <w:tcW w:w="1288" w:type="pct"/>
            <w:noWrap/>
            <w:hideMark/>
          </w:tcPr>
          <w:p w14:paraId="5426E755" w14:textId="77777777" w:rsidR="00703362" w:rsidRPr="00B87C73" w:rsidRDefault="00703362" w:rsidP="009E396A">
            <w:pPr>
              <w:rPr>
                <w:ins w:id="1546" w:author="Alotaibi, Raed" w:date="2019-05-22T16:09:00Z"/>
                <w:b/>
                <w:bCs/>
              </w:rPr>
            </w:pPr>
            <w:ins w:id="1547" w:author="Alotaibi, Raed" w:date="2019-05-22T16:09:00Z">
              <w:r w:rsidRPr="00B87C73">
                <w:rPr>
                  <w:b/>
                  <w:bCs/>
                </w:rPr>
                <w:t>State</w:t>
              </w:r>
            </w:ins>
          </w:p>
        </w:tc>
        <w:tc>
          <w:tcPr>
            <w:tcW w:w="619" w:type="pct"/>
            <w:noWrap/>
            <w:hideMark/>
          </w:tcPr>
          <w:p w14:paraId="73859D4A" w14:textId="77777777" w:rsidR="00703362" w:rsidRPr="00B87C73" w:rsidRDefault="00703362" w:rsidP="009E396A">
            <w:pPr>
              <w:rPr>
                <w:ins w:id="1548" w:author="Alotaibi, Raed" w:date="2019-05-22T16:09:00Z"/>
                <w:b/>
                <w:bCs/>
              </w:rPr>
            </w:pPr>
            <w:ins w:id="1549" w:author="Alotaibi, Raed" w:date="2019-05-22T16:09:00Z">
              <w:r w:rsidRPr="00B87C73">
                <w:rPr>
                  <w:b/>
                  <w:bCs/>
                </w:rPr>
                <w:t>Mean</w:t>
              </w:r>
            </w:ins>
          </w:p>
        </w:tc>
        <w:tc>
          <w:tcPr>
            <w:tcW w:w="619" w:type="pct"/>
            <w:noWrap/>
            <w:hideMark/>
          </w:tcPr>
          <w:p w14:paraId="67F011EC" w14:textId="77777777" w:rsidR="00703362" w:rsidRPr="00B87C73" w:rsidRDefault="00703362" w:rsidP="009E396A">
            <w:pPr>
              <w:rPr>
                <w:ins w:id="1550" w:author="Alotaibi, Raed" w:date="2019-05-22T16:09:00Z"/>
                <w:b/>
                <w:bCs/>
              </w:rPr>
            </w:pPr>
            <w:ins w:id="1551" w:author="Alotaibi, Raed" w:date="2019-05-22T16:09:00Z">
              <w:r w:rsidRPr="00B87C73">
                <w:rPr>
                  <w:b/>
                  <w:bCs/>
                </w:rPr>
                <w:t>Min</w:t>
              </w:r>
            </w:ins>
          </w:p>
        </w:tc>
        <w:tc>
          <w:tcPr>
            <w:tcW w:w="619" w:type="pct"/>
            <w:noWrap/>
            <w:hideMark/>
          </w:tcPr>
          <w:p w14:paraId="7FEC7641" w14:textId="77777777" w:rsidR="00703362" w:rsidRPr="00B87C73" w:rsidRDefault="00703362" w:rsidP="009E396A">
            <w:pPr>
              <w:rPr>
                <w:ins w:id="1552" w:author="Alotaibi, Raed" w:date="2019-05-22T16:09:00Z"/>
                <w:b/>
                <w:bCs/>
              </w:rPr>
            </w:pPr>
            <w:ins w:id="1553" w:author="Alotaibi, Raed" w:date="2019-05-22T16:09:00Z">
              <w:r w:rsidRPr="00B87C73">
                <w:rPr>
                  <w:b/>
                  <w:bCs/>
                </w:rPr>
                <w:t>25%</w:t>
              </w:r>
            </w:ins>
          </w:p>
        </w:tc>
        <w:tc>
          <w:tcPr>
            <w:tcW w:w="619" w:type="pct"/>
            <w:noWrap/>
            <w:hideMark/>
          </w:tcPr>
          <w:p w14:paraId="2D818E8E" w14:textId="77777777" w:rsidR="00703362" w:rsidRPr="00B87C73" w:rsidRDefault="00703362" w:rsidP="009E396A">
            <w:pPr>
              <w:rPr>
                <w:ins w:id="1554" w:author="Alotaibi, Raed" w:date="2019-05-22T16:09:00Z"/>
                <w:b/>
                <w:bCs/>
              </w:rPr>
            </w:pPr>
            <w:ins w:id="1555" w:author="Alotaibi, Raed" w:date="2019-05-22T16:09:00Z">
              <w:r w:rsidRPr="00B87C73">
                <w:rPr>
                  <w:b/>
                  <w:bCs/>
                </w:rPr>
                <w:t>Median</w:t>
              </w:r>
            </w:ins>
          </w:p>
        </w:tc>
        <w:tc>
          <w:tcPr>
            <w:tcW w:w="619" w:type="pct"/>
            <w:noWrap/>
            <w:hideMark/>
          </w:tcPr>
          <w:p w14:paraId="5E46A9A3" w14:textId="77777777" w:rsidR="00703362" w:rsidRPr="00B87C73" w:rsidRDefault="00703362" w:rsidP="009E396A">
            <w:pPr>
              <w:rPr>
                <w:ins w:id="1556" w:author="Alotaibi, Raed" w:date="2019-05-22T16:09:00Z"/>
                <w:b/>
                <w:bCs/>
              </w:rPr>
            </w:pPr>
            <w:ins w:id="1557" w:author="Alotaibi, Raed" w:date="2019-05-22T16:09:00Z">
              <w:r w:rsidRPr="00B87C73">
                <w:rPr>
                  <w:b/>
                  <w:bCs/>
                </w:rPr>
                <w:t>75%</w:t>
              </w:r>
            </w:ins>
          </w:p>
        </w:tc>
        <w:tc>
          <w:tcPr>
            <w:tcW w:w="616" w:type="pct"/>
            <w:noWrap/>
            <w:hideMark/>
          </w:tcPr>
          <w:p w14:paraId="57E6BA10" w14:textId="77777777" w:rsidR="00703362" w:rsidRPr="00B87C73" w:rsidRDefault="00703362" w:rsidP="009E396A">
            <w:pPr>
              <w:rPr>
                <w:ins w:id="1558" w:author="Alotaibi, Raed" w:date="2019-05-22T16:09:00Z"/>
                <w:b/>
                <w:bCs/>
              </w:rPr>
            </w:pPr>
            <w:ins w:id="1559" w:author="Alotaibi, Raed" w:date="2019-05-22T16:09:00Z">
              <w:r w:rsidRPr="00B87C73">
                <w:rPr>
                  <w:b/>
                  <w:bCs/>
                </w:rPr>
                <w:t>Max</w:t>
              </w:r>
            </w:ins>
          </w:p>
        </w:tc>
      </w:tr>
      <w:tr w:rsidR="00703362" w:rsidRPr="00591FE9" w14:paraId="4E91046A" w14:textId="77777777" w:rsidTr="009E396A">
        <w:trPr>
          <w:trHeight w:val="300"/>
          <w:ins w:id="1560" w:author="Alotaibi, Raed" w:date="2019-05-22T16:09:00Z"/>
        </w:trPr>
        <w:tc>
          <w:tcPr>
            <w:tcW w:w="1288" w:type="pct"/>
            <w:noWrap/>
            <w:hideMark/>
          </w:tcPr>
          <w:p w14:paraId="58D9536B" w14:textId="77777777" w:rsidR="00703362" w:rsidRPr="00591FE9" w:rsidRDefault="00703362" w:rsidP="009E396A">
            <w:pPr>
              <w:rPr>
                <w:ins w:id="1561" w:author="Alotaibi, Raed" w:date="2019-05-22T16:09:00Z"/>
              </w:rPr>
            </w:pPr>
            <w:ins w:id="1562" w:author="Alotaibi, Raed" w:date="2019-05-22T16:09:00Z">
              <w:r w:rsidRPr="00591FE9">
                <w:t>Alabama</w:t>
              </w:r>
            </w:ins>
          </w:p>
        </w:tc>
        <w:tc>
          <w:tcPr>
            <w:tcW w:w="619" w:type="pct"/>
            <w:noWrap/>
            <w:hideMark/>
          </w:tcPr>
          <w:p w14:paraId="24621DCB" w14:textId="77777777" w:rsidR="00703362" w:rsidRPr="00591FE9" w:rsidRDefault="00703362" w:rsidP="009E396A">
            <w:pPr>
              <w:rPr>
                <w:ins w:id="1563" w:author="Alotaibi, Raed" w:date="2019-05-22T16:09:00Z"/>
              </w:rPr>
            </w:pPr>
            <w:ins w:id="1564" w:author="Alotaibi, Raed" w:date="2019-05-22T16:09:00Z">
              <w:r w:rsidRPr="00591FE9">
                <w:t>10.3</w:t>
              </w:r>
            </w:ins>
          </w:p>
        </w:tc>
        <w:tc>
          <w:tcPr>
            <w:tcW w:w="619" w:type="pct"/>
            <w:noWrap/>
            <w:hideMark/>
          </w:tcPr>
          <w:p w14:paraId="631DBA21" w14:textId="77777777" w:rsidR="00703362" w:rsidRPr="00591FE9" w:rsidRDefault="00703362" w:rsidP="009E396A">
            <w:pPr>
              <w:rPr>
                <w:ins w:id="1565" w:author="Alotaibi, Raed" w:date="2019-05-22T16:09:00Z"/>
              </w:rPr>
            </w:pPr>
            <w:ins w:id="1566" w:author="Alotaibi, Raed" w:date="2019-05-22T16:09:00Z">
              <w:r w:rsidRPr="00591FE9">
                <w:t>3.0</w:t>
              </w:r>
            </w:ins>
          </w:p>
        </w:tc>
        <w:tc>
          <w:tcPr>
            <w:tcW w:w="619" w:type="pct"/>
            <w:noWrap/>
            <w:hideMark/>
          </w:tcPr>
          <w:p w14:paraId="067A6579" w14:textId="77777777" w:rsidR="00703362" w:rsidRPr="00591FE9" w:rsidRDefault="00703362" w:rsidP="009E396A">
            <w:pPr>
              <w:rPr>
                <w:ins w:id="1567" w:author="Alotaibi, Raed" w:date="2019-05-22T16:09:00Z"/>
              </w:rPr>
            </w:pPr>
            <w:ins w:id="1568" w:author="Alotaibi, Raed" w:date="2019-05-22T16:09:00Z">
              <w:r w:rsidRPr="00591FE9">
                <w:t>7.1</w:t>
              </w:r>
            </w:ins>
          </w:p>
        </w:tc>
        <w:tc>
          <w:tcPr>
            <w:tcW w:w="619" w:type="pct"/>
            <w:noWrap/>
            <w:hideMark/>
          </w:tcPr>
          <w:p w14:paraId="20939280" w14:textId="77777777" w:rsidR="00703362" w:rsidRPr="00591FE9" w:rsidRDefault="00703362" w:rsidP="009E396A">
            <w:pPr>
              <w:rPr>
                <w:ins w:id="1569" w:author="Alotaibi, Raed" w:date="2019-05-22T16:09:00Z"/>
              </w:rPr>
            </w:pPr>
            <w:ins w:id="1570" w:author="Alotaibi, Raed" w:date="2019-05-22T16:09:00Z">
              <w:r w:rsidRPr="00591FE9">
                <w:t>9.3</w:t>
              </w:r>
            </w:ins>
          </w:p>
        </w:tc>
        <w:tc>
          <w:tcPr>
            <w:tcW w:w="619" w:type="pct"/>
            <w:noWrap/>
            <w:hideMark/>
          </w:tcPr>
          <w:p w14:paraId="5867ED2C" w14:textId="77777777" w:rsidR="00703362" w:rsidRPr="00591FE9" w:rsidRDefault="00703362" w:rsidP="009E396A">
            <w:pPr>
              <w:rPr>
                <w:ins w:id="1571" w:author="Alotaibi, Raed" w:date="2019-05-22T16:09:00Z"/>
              </w:rPr>
            </w:pPr>
            <w:ins w:id="1572" w:author="Alotaibi, Raed" w:date="2019-05-22T16:09:00Z">
              <w:r w:rsidRPr="00591FE9">
                <w:t>12.5</w:t>
              </w:r>
            </w:ins>
          </w:p>
        </w:tc>
        <w:tc>
          <w:tcPr>
            <w:tcW w:w="616" w:type="pct"/>
            <w:noWrap/>
            <w:hideMark/>
          </w:tcPr>
          <w:p w14:paraId="2602A56D" w14:textId="77777777" w:rsidR="00703362" w:rsidRPr="00591FE9" w:rsidRDefault="00703362" w:rsidP="009E396A">
            <w:pPr>
              <w:rPr>
                <w:ins w:id="1573" w:author="Alotaibi, Raed" w:date="2019-05-22T16:09:00Z"/>
              </w:rPr>
            </w:pPr>
            <w:ins w:id="1574" w:author="Alotaibi, Raed" w:date="2019-05-22T16:09:00Z">
              <w:r w:rsidRPr="00591FE9">
                <w:t>33.8</w:t>
              </w:r>
            </w:ins>
          </w:p>
        </w:tc>
      </w:tr>
      <w:tr w:rsidR="00703362" w:rsidRPr="00591FE9" w14:paraId="1A74F16B" w14:textId="77777777" w:rsidTr="009E396A">
        <w:trPr>
          <w:trHeight w:val="300"/>
          <w:ins w:id="1575" w:author="Alotaibi, Raed" w:date="2019-05-22T16:09:00Z"/>
        </w:trPr>
        <w:tc>
          <w:tcPr>
            <w:tcW w:w="1288" w:type="pct"/>
            <w:noWrap/>
            <w:hideMark/>
          </w:tcPr>
          <w:p w14:paraId="2C632ABB" w14:textId="77777777" w:rsidR="00703362" w:rsidRPr="00591FE9" w:rsidRDefault="00703362" w:rsidP="009E396A">
            <w:pPr>
              <w:rPr>
                <w:ins w:id="1576" w:author="Alotaibi, Raed" w:date="2019-05-22T16:09:00Z"/>
              </w:rPr>
            </w:pPr>
            <w:ins w:id="1577" w:author="Alotaibi, Raed" w:date="2019-05-22T16:09:00Z">
              <w:r w:rsidRPr="00591FE9">
                <w:t>Arizona</w:t>
              </w:r>
            </w:ins>
          </w:p>
        </w:tc>
        <w:tc>
          <w:tcPr>
            <w:tcW w:w="619" w:type="pct"/>
            <w:noWrap/>
            <w:hideMark/>
          </w:tcPr>
          <w:p w14:paraId="736B01B3" w14:textId="77777777" w:rsidR="00703362" w:rsidRPr="00591FE9" w:rsidRDefault="00703362" w:rsidP="009E396A">
            <w:pPr>
              <w:rPr>
                <w:ins w:id="1578" w:author="Alotaibi, Raed" w:date="2019-05-22T16:09:00Z"/>
              </w:rPr>
            </w:pPr>
            <w:ins w:id="1579" w:author="Alotaibi, Raed" w:date="2019-05-22T16:09:00Z">
              <w:r w:rsidRPr="00591FE9">
                <w:t>17.0</w:t>
              </w:r>
            </w:ins>
          </w:p>
        </w:tc>
        <w:tc>
          <w:tcPr>
            <w:tcW w:w="619" w:type="pct"/>
            <w:noWrap/>
            <w:hideMark/>
          </w:tcPr>
          <w:p w14:paraId="6B2D31F3" w14:textId="77777777" w:rsidR="00703362" w:rsidRPr="00591FE9" w:rsidRDefault="00703362" w:rsidP="009E396A">
            <w:pPr>
              <w:rPr>
                <w:ins w:id="1580" w:author="Alotaibi, Raed" w:date="2019-05-22T16:09:00Z"/>
              </w:rPr>
            </w:pPr>
            <w:ins w:id="1581" w:author="Alotaibi, Raed" w:date="2019-05-22T16:09:00Z">
              <w:r w:rsidRPr="00591FE9">
                <w:t>4.6</w:t>
              </w:r>
            </w:ins>
          </w:p>
        </w:tc>
        <w:tc>
          <w:tcPr>
            <w:tcW w:w="619" w:type="pct"/>
            <w:noWrap/>
            <w:hideMark/>
          </w:tcPr>
          <w:p w14:paraId="3FE23648" w14:textId="77777777" w:rsidR="00703362" w:rsidRPr="00591FE9" w:rsidRDefault="00703362" w:rsidP="009E396A">
            <w:pPr>
              <w:rPr>
                <w:ins w:id="1582" w:author="Alotaibi, Raed" w:date="2019-05-22T16:09:00Z"/>
              </w:rPr>
            </w:pPr>
            <w:ins w:id="1583" w:author="Alotaibi, Raed" w:date="2019-05-22T16:09:00Z">
              <w:r w:rsidRPr="00591FE9">
                <w:t>10.1</w:t>
              </w:r>
            </w:ins>
          </w:p>
        </w:tc>
        <w:tc>
          <w:tcPr>
            <w:tcW w:w="619" w:type="pct"/>
            <w:noWrap/>
            <w:hideMark/>
          </w:tcPr>
          <w:p w14:paraId="64493D7F" w14:textId="77777777" w:rsidR="00703362" w:rsidRPr="00591FE9" w:rsidRDefault="00703362" w:rsidP="009E396A">
            <w:pPr>
              <w:rPr>
                <w:ins w:id="1584" w:author="Alotaibi, Raed" w:date="2019-05-22T16:09:00Z"/>
              </w:rPr>
            </w:pPr>
            <w:ins w:id="1585" w:author="Alotaibi, Raed" w:date="2019-05-22T16:09:00Z">
              <w:r w:rsidRPr="00591FE9">
                <w:t>15.1</w:t>
              </w:r>
            </w:ins>
          </w:p>
        </w:tc>
        <w:tc>
          <w:tcPr>
            <w:tcW w:w="619" w:type="pct"/>
            <w:noWrap/>
            <w:hideMark/>
          </w:tcPr>
          <w:p w14:paraId="68C92D11" w14:textId="77777777" w:rsidR="00703362" w:rsidRPr="00591FE9" w:rsidRDefault="00703362" w:rsidP="009E396A">
            <w:pPr>
              <w:rPr>
                <w:ins w:id="1586" w:author="Alotaibi, Raed" w:date="2019-05-22T16:09:00Z"/>
              </w:rPr>
            </w:pPr>
            <w:ins w:id="1587" w:author="Alotaibi, Raed" w:date="2019-05-22T16:09:00Z">
              <w:r w:rsidRPr="00591FE9">
                <w:t>23.4</w:t>
              </w:r>
            </w:ins>
          </w:p>
        </w:tc>
        <w:tc>
          <w:tcPr>
            <w:tcW w:w="616" w:type="pct"/>
            <w:noWrap/>
            <w:hideMark/>
          </w:tcPr>
          <w:p w14:paraId="08D2CFA7" w14:textId="77777777" w:rsidR="00703362" w:rsidRPr="00591FE9" w:rsidRDefault="00703362" w:rsidP="009E396A">
            <w:pPr>
              <w:rPr>
                <w:ins w:id="1588" w:author="Alotaibi, Raed" w:date="2019-05-22T16:09:00Z"/>
              </w:rPr>
            </w:pPr>
            <w:ins w:id="1589" w:author="Alotaibi, Raed" w:date="2019-05-22T16:09:00Z">
              <w:r w:rsidRPr="00591FE9">
                <w:t>45.9</w:t>
              </w:r>
            </w:ins>
          </w:p>
        </w:tc>
      </w:tr>
      <w:tr w:rsidR="00703362" w:rsidRPr="00591FE9" w14:paraId="018094EF" w14:textId="77777777" w:rsidTr="009E396A">
        <w:trPr>
          <w:trHeight w:val="300"/>
          <w:ins w:id="1590" w:author="Alotaibi, Raed" w:date="2019-05-22T16:09:00Z"/>
        </w:trPr>
        <w:tc>
          <w:tcPr>
            <w:tcW w:w="1288" w:type="pct"/>
            <w:noWrap/>
            <w:hideMark/>
          </w:tcPr>
          <w:p w14:paraId="135E4EBF" w14:textId="77777777" w:rsidR="00703362" w:rsidRPr="00591FE9" w:rsidRDefault="00703362" w:rsidP="009E396A">
            <w:pPr>
              <w:rPr>
                <w:ins w:id="1591" w:author="Alotaibi, Raed" w:date="2019-05-22T16:09:00Z"/>
              </w:rPr>
            </w:pPr>
            <w:ins w:id="1592" w:author="Alotaibi, Raed" w:date="2019-05-22T16:09:00Z">
              <w:r w:rsidRPr="00591FE9">
                <w:t>Arkansas</w:t>
              </w:r>
            </w:ins>
          </w:p>
        </w:tc>
        <w:tc>
          <w:tcPr>
            <w:tcW w:w="619" w:type="pct"/>
            <w:noWrap/>
            <w:hideMark/>
          </w:tcPr>
          <w:p w14:paraId="23FFA3B2" w14:textId="77777777" w:rsidR="00703362" w:rsidRPr="00591FE9" w:rsidRDefault="00703362" w:rsidP="009E396A">
            <w:pPr>
              <w:rPr>
                <w:ins w:id="1593" w:author="Alotaibi, Raed" w:date="2019-05-22T16:09:00Z"/>
              </w:rPr>
            </w:pPr>
            <w:ins w:id="1594" w:author="Alotaibi, Raed" w:date="2019-05-22T16:09:00Z">
              <w:r w:rsidRPr="00591FE9">
                <w:t>9.3</w:t>
              </w:r>
            </w:ins>
          </w:p>
        </w:tc>
        <w:tc>
          <w:tcPr>
            <w:tcW w:w="619" w:type="pct"/>
            <w:noWrap/>
            <w:hideMark/>
          </w:tcPr>
          <w:p w14:paraId="2137A0E2" w14:textId="77777777" w:rsidR="00703362" w:rsidRPr="00591FE9" w:rsidRDefault="00703362" w:rsidP="009E396A">
            <w:pPr>
              <w:rPr>
                <w:ins w:id="1595" w:author="Alotaibi, Raed" w:date="2019-05-22T16:09:00Z"/>
              </w:rPr>
            </w:pPr>
            <w:ins w:id="1596" w:author="Alotaibi, Raed" w:date="2019-05-22T16:09:00Z">
              <w:r w:rsidRPr="00591FE9">
                <w:t>3.2</w:t>
              </w:r>
            </w:ins>
          </w:p>
        </w:tc>
        <w:tc>
          <w:tcPr>
            <w:tcW w:w="619" w:type="pct"/>
            <w:noWrap/>
            <w:hideMark/>
          </w:tcPr>
          <w:p w14:paraId="6E23C0EF" w14:textId="77777777" w:rsidR="00703362" w:rsidRPr="00591FE9" w:rsidRDefault="00703362" w:rsidP="009E396A">
            <w:pPr>
              <w:rPr>
                <w:ins w:id="1597" w:author="Alotaibi, Raed" w:date="2019-05-22T16:09:00Z"/>
              </w:rPr>
            </w:pPr>
            <w:ins w:id="1598" w:author="Alotaibi, Raed" w:date="2019-05-22T16:09:00Z">
              <w:r w:rsidRPr="00591FE9">
                <w:t>6.2</w:t>
              </w:r>
            </w:ins>
          </w:p>
        </w:tc>
        <w:tc>
          <w:tcPr>
            <w:tcW w:w="619" w:type="pct"/>
            <w:noWrap/>
            <w:hideMark/>
          </w:tcPr>
          <w:p w14:paraId="6CAD91EC" w14:textId="77777777" w:rsidR="00703362" w:rsidRPr="00591FE9" w:rsidRDefault="00703362" w:rsidP="009E396A">
            <w:pPr>
              <w:rPr>
                <w:ins w:id="1599" w:author="Alotaibi, Raed" w:date="2019-05-22T16:09:00Z"/>
              </w:rPr>
            </w:pPr>
            <w:ins w:id="1600" w:author="Alotaibi, Raed" w:date="2019-05-22T16:09:00Z">
              <w:r w:rsidRPr="00591FE9">
                <w:t>8.1</w:t>
              </w:r>
            </w:ins>
          </w:p>
        </w:tc>
        <w:tc>
          <w:tcPr>
            <w:tcW w:w="619" w:type="pct"/>
            <w:noWrap/>
            <w:hideMark/>
          </w:tcPr>
          <w:p w14:paraId="59C409BD" w14:textId="77777777" w:rsidR="00703362" w:rsidRPr="00591FE9" w:rsidRDefault="00703362" w:rsidP="009E396A">
            <w:pPr>
              <w:rPr>
                <w:ins w:id="1601" w:author="Alotaibi, Raed" w:date="2019-05-22T16:09:00Z"/>
              </w:rPr>
            </w:pPr>
            <w:ins w:id="1602" w:author="Alotaibi, Raed" w:date="2019-05-22T16:09:00Z">
              <w:r w:rsidRPr="00591FE9">
                <w:t>11.6</w:t>
              </w:r>
            </w:ins>
          </w:p>
        </w:tc>
        <w:tc>
          <w:tcPr>
            <w:tcW w:w="616" w:type="pct"/>
            <w:noWrap/>
            <w:hideMark/>
          </w:tcPr>
          <w:p w14:paraId="50B66D01" w14:textId="77777777" w:rsidR="00703362" w:rsidRPr="00591FE9" w:rsidRDefault="00703362" w:rsidP="009E396A">
            <w:pPr>
              <w:rPr>
                <w:ins w:id="1603" w:author="Alotaibi, Raed" w:date="2019-05-22T16:09:00Z"/>
              </w:rPr>
            </w:pPr>
            <w:ins w:id="1604" w:author="Alotaibi, Raed" w:date="2019-05-22T16:09:00Z">
              <w:r w:rsidRPr="00591FE9">
                <w:t>28.0</w:t>
              </w:r>
            </w:ins>
          </w:p>
        </w:tc>
      </w:tr>
      <w:tr w:rsidR="00703362" w:rsidRPr="00591FE9" w14:paraId="48B1D056" w14:textId="77777777" w:rsidTr="009E396A">
        <w:trPr>
          <w:trHeight w:val="300"/>
          <w:ins w:id="1605" w:author="Alotaibi, Raed" w:date="2019-05-22T16:09:00Z"/>
        </w:trPr>
        <w:tc>
          <w:tcPr>
            <w:tcW w:w="1288" w:type="pct"/>
            <w:noWrap/>
            <w:hideMark/>
          </w:tcPr>
          <w:p w14:paraId="3CDE58EF" w14:textId="77777777" w:rsidR="00703362" w:rsidRPr="00591FE9" w:rsidRDefault="00703362" w:rsidP="009E396A">
            <w:pPr>
              <w:rPr>
                <w:ins w:id="1606" w:author="Alotaibi, Raed" w:date="2019-05-22T16:09:00Z"/>
              </w:rPr>
            </w:pPr>
            <w:ins w:id="1607" w:author="Alotaibi, Raed" w:date="2019-05-22T16:09:00Z">
              <w:r w:rsidRPr="00591FE9">
                <w:t>California</w:t>
              </w:r>
            </w:ins>
          </w:p>
        </w:tc>
        <w:tc>
          <w:tcPr>
            <w:tcW w:w="619" w:type="pct"/>
            <w:noWrap/>
            <w:hideMark/>
          </w:tcPr>
          <w:p w14:paraId="3906A6F0" w14:textId="77777777" w:rsidR="00703362" w:rsidRPr="00591FE9" w:rsidRDefault="00703362" w:rsidP="009E396A">
            <w:pPr>
              <w:rPr>
                <w:ins w:id="1608" w:author="Alotaibi, Raed" w:date="2019-05-22T16:09:00Z"/>
              </w:rPr>
            </w:pPr>
            <w:ins w:id="1609" w:author="Alotaibi, Raed" w:date="2019-05-22T16:09:00Z">
              <w:r w:rsidRPr="00591FE9">
                <w:t>21.1</w:t>
              </w:r>
            </w:ins>
          </w:p>
        </w:tc>
        <w:tc>
          <w:tcPr>
            <w:tcW w:w="619" w:type="pct"/>
            <w:noWrap/>
            <w:hideMark/>
          </w:tcPr>
          <w:p w14:paraId="4F3F0986" w14:textId="77777777" w:rsidR="00703362" w:rsidRPr="00591FE9" w:rsidRDefault="00703362" w:rsidP="009E396A">
            <w:pPr>
              <w:rPr>
                <w:ins w:id="1610" w:author="Alotaibi, Raed" w:date="2019-05-22T16:09:00Z"/>
              </w:rPr>
            </w:pPr>
            <w:ins w:id="1611" w:author="Alotaibi, Raed" w:date="2019-05-22T16:09:00Z">
              <w:r w:rsidRPr="00591FE9">
                <w:t>1.6</w:t>
              </w:r>
            </w:ins>
          </w:p>
        </w:tc>
        <w:tc>
          <w:tcPr>
            <w:tcW w:w="619" w:type="pct"/>
            <w:noWrap/>
            <w:hideMark/>
          </w:tcPr>
          <w:p w14:paraId="405D2655" w14:textId="77777777" w:rsidR="00703362" w:rsidRPr="00591FE9" w:rsidRDefault="00703362" w:rsidP="009E396A">
            <w:pPr>
              <w:rPr>
                <w:ins w:id="1612" w:author="Alotaibi, Raed" w:date="2019-05-22T16:09:00Z"/>
              </w:rPr>
            </w:pPr>
            <w:ins w:id="1613" w:author="Alotaibi, Raed" w:date="2019-05-22T16:09:00Z">
              <w:r w:rsidRPr="00591FE9">
                <w:t>12.7</w:t>
              </w:r>
            </w:ins>
          </w:p>
        </w:tc>
        <w:tc>
          <w:tcPr>
            <w:tcW w:w="619" w:type="pct"/>
            <w:noWrap/>
            <w:hideMark/>
          </w:tcPr>
          <w:p w14:paraId="50945DC0" w14:textId="77777777" w:rsidR="00703362" w:rsidRPr="00591FE9" w:rsidRDefault="00703362" w:rsidP="009E396A">
            <w:pPr>
              <w:rPr>
                <w:ins w:id="1614" w:author="Alotaibi, Raed" w:date="2019-05-22T16:09:00Z"/>
              </w:rPr>
            </w:pPr>
            <w:ins w:id="1615" w:author="Alotaibi, Raed" w:date="2019-05-22T16:09:00Z">
              <w:r w:rsidRPr="00591FE9">
                <w:t>19.3</w:t>
              </w:r>
            </w:ins>
          </w:p>
        </w:tc>
        <w:tc>
          <w:tcPr>
            <w:tcW w:w="619" w:type="pct"/>
            <w:noWrap/>
            <w:hideMark/>
          </w:tcPr>
          <w:p w14:paraId="66DD648A" w14:textId="77777777" w:rsidR="00703362" w:rsidRPr="00591FE9" w:rsidRDefault="00703362" w:rsidP="009E396A">
            <w:pPr>
              <w:rPr>
                <w:ins w:id="1616" w:author="Alotaibi, Raed" w:date="2019-05-22T16:09:00Z"/>
              </w:rPr>
            </w:pPr>
            <w:ins w:id="1617" w:author="Alotaibi, Raed" w:date="2019-05-22T16:09:00Z">
              <w:r w:rsidRPr="00591FE9">
                <w:t>27.9</w:t>
              </w:r>
            </w:ins>
          </w:p>
        </w:tc>
        <w:tc>
          <w:tcPr>
            <w:tcW w:w="616" w:type="pct"/>
            <w:noWrap/>
            <w:hideMark/>
          </w:tcPr>
          <w:p w14:paraId="56670183" w14:textId="77777777" w:rsidR="00703362" w:rsidRPr="00591FE9" w:rsidRDefault="00703362" w:rsidP="009E396A">
            <w:pPr>
              <w:rPr>
                <w:ins w:id="1618" w:author="Alotaibi, Raed" w:date="2019-05-22T16:09:00Z"/>
              </w:rPr>
            </w:pPr>
            <w:ins w:id="1619" w:author="Alotaibi, Raed" w:date="2019-05-22T16:09:00Z">
              <w:r w:rsidRPr="00591FE9">
                <w:t>58.3</w:t>
              </w:r>
            </w:ins>
          </w:p>
        </w:tc>
      </w:tr>
      <w:tr w:rsidR="00703362" w:rsidRPr="00591FE9" w14:paraId="7D8DBF6F" w14:textId="77777777" w:rsidTr="009E396A">
        <w:trPr>
          <w:trHeight w:val="300"/>
          <w:ins w:id="1620" w:author="Alotaibi, Raed" w:date="2019-05-22T16:09:00Z"/>
        </w:trPr>
        <w:tc>
          <w:tcPr>
            <w:tcW w:w="1288" w:type="pct"/>
            <w:noWrap/>
            <w:hideMark/>
          </w:tcPr>
          <w:p w14:paraId="68925399" w14:textId="77777777" w:rsidR="00703362" w:rsidRPr="00591FE9" w:rsidRDefault="00703362" w:rsidP="009E396A">
            <w:pPr>
              <w:rPr>
                <w:ins w:id="1621" w:author="Alotaibi, Raed" w:date="2019-05-22T16:09:00Z"/>
              </w:rPr>
            </w:pPr>
            <w:ins w:id="1622" w:author="Alotaibi, Raed" w:date="2019-05-22T16:09:00Z">
              <w:r w:rsidRPr="00591FE9">
                <w:t>Colorado</w:t>
              </w:r>
            </w:ins>
          </w:p>
        </w:tc>
        <w:tc>
          <w:tcPr>
            <w:tcW w:w="619" w:type="pct"/>
            <w:noWrap/>
            <w:hideMark/>
          </w:tcPr>
          <w:p w14:paraId="509E050C" w14:textId="77777777" w:rsidR="00703362" w:rsidRPr="00591FE9" w:rsidRDefault="00703362" w:rsidP="009E396A">
            <w:pPr>
              <w:rPr>
                <w:ins w:id="1623" w:author="Alotaibi, Raed" w:date="2019-05-22T16:09:00Z"/>
              </w:rPr>
            </w:pPr>
            <w:ins w:id="1624" w:author="Alotaibi, Raed" w:date="2019-05-22T16:09:00Z">
              <w:r w:rsidRPr="00591FE9">
                <w:t>18.1</w:t>
              </w:r>
            </w:ins>
          </w:p>
        </w:tc>
        <w:tc>
          <w:tcPr>
            <w:tcW w:w="619" w:type="pct"/>
            <w:noWrap/>
            <w:hideMark/>
          </w:tcPr>
          <w:p w14:paraId="59348FD9" w14:textId="77777777" w:rsidR="00703362" w:rsidRPr="00591FE9" w:rsidRDefault="00703362" w:rsidP="009E396A">
            <w:pPr>
              <w:rPr>
                <w:ins w:id="1625" w:author="Alotaibi, Raed" w:date="2019-05-22T16:09:00Z"/>
              </w:rPr>
            </w:pPr>
            <w:ins w:id="1626" w:author="Alotaibi, Raed" w:date="2019-05-22T16:09:00Z">
              <w:r w:rsidRPr="00591FE9">
                <w:t>3.4</w:t>
              </w:r>
            </w:ins>
          </w:p>
        </w:tc>
        <w:tc>
          <w:tcPr>
            <w:tcW w:w="619" w:type="pct"/>
            <w:noWrap/>
            <w:hideMark/>
          </w:tcPr>
          <w:p w14:paraId="507F66A6" w14:textId="77777777" w:rsidR="00703362" w:rsidRPr="00591FE9" w:rsidRDefault="00703362" w:rsidP="009E396A">
            <w:pPr>
              <w:rPr>
                <w:ins w:id="1627" w:author="Alotaibi, Raed" w:date="2019-05-22T16:09:00Z"/>
              </w:rPr>
            </w:pPr>
            <w:ins w:id="1628" w:author="Alotaibi, Raed" w:date="2019-05-22T16:09:00Z">
              <w:r w:rsidRPr="00591FE9">
                <w:t>9.3</w:t>
              </w:r>
            </w:ins>
          </w:p>
        </w:tc>
        <w:tc>
          <w:tcPr>
            <w:tcW w:w="619" w:type="pct"/>
            <w:noWrap/>
            <w:hideMark/>
          </w:tcPr>
          <w:p w14:paraId="4291E0F2" w14:textId="77777777" w:rsidR="00703362" w:rsidRPr="00591FE9" w:rsidRDefault="00703362" w:rsidP="009E396A">
            <w:pPr>
              <w:rPr>
                <w:ins w:id="1629" w:author="Alotaibi, Raed" w:date="2019-05-22T16:09:00Z"/>
              </w:rPr>
            </w:pPr>
            <w:ins w:id="1630" w:author="Alotaibi, Raed" w:date="2019-05-22T16:09:00Z">
              <w:r w:rsidRPr="00591FE9">
                <w:t>15.2</w:t>
              </w:r>
            </w:ins>
          </w:p>
        </w:tc>
        <w:tc>
          <w:tcPr>
            <w:tcW w:w="619" w:type="pct"/>
            <w:noWrap/>
            <w:hideMark/>
          </w:tcPr>
          <w:p w14:paraId="716F7A4E" w14:textId="77777777" w:rsidR="00703362" w:rsidRPr="00591FE9" w:rsidRDefault="00703362" w:rsidP="009E396A">
            <w:pPr>
              <w:rPr>
                <w:ins w:id="1631" w:author="Alotaibi, Raed" w:date="2019-05-22T16:09:00Z"/>
              </w:rPr>
            </w:pPr>
            <w:ins w:id="1632" w:author="Alotaibi, Raed" w:date="2019-05-22T16:09:00Z">
              <w:r w:rsidRPr="00591FE9">
                <w:t>24.8</w:t>
              </w:r>
            </w:ins>
          </w:p>
        </w:tc>
        <w:tc>
          <w:tcPr>
            <w:tcW w:w="616" w:type="pct"/>
            <w:noWrap/>
            <w:hideMark/>
          </w:tcPr>
          <w:p w14:paraId="5CB3ECBC" w14:textId="77777777" w:rsidR="00703362" w:rsidRPr="00591FE9" w:rsidRDefault="00703362" w:rsidP="009E396A">
            <w:pPr>
              <w:rPr>
                <w:ins w:id="1633" w:author="Alotaibi, Raed" w:date="2019-05-22T16:09:00Z"/>
              </w:rPr>
            </w:pPr>
            <w:ins w:id="1634" w:author="Alotaibi, Raed" w:date="2019-05-22T16:09:00Z">
              <w:r w:rsidRPr="00591FE9">
                <w:t>56.9</w:t>
              </w:r>
            </w:ins>
          </w:p>
        </w:tc>
      </w:tr>
      <w:tr w:rsidR="00703362" w:rsidRPr="00591FE9" w14:paraId="44439406" w14:textId="77777777" w:rsidTr="009E396A">
        <w:trPr>
          <w:trHeight w:val="300"/>
          <w:ins w:id="1635" w:author="Alotaibi, Raed" w:date="2019-05-22T16:09:00Z"/>
        </w:trPr>
        <w:tc>
          <w:tcPr>
            <w:tcW w:w="1288" w:type="pct"/>
            <w:noWrap/>
            <w:hideMark/>
          </w:tcPr>
          <w:p w14:paraId="41F60F0B" w14:textId="77777777" w:rsidR="00703362" w:rsidRPr="00591FE9" w:rsidRDefault="00703362" w:rsidP="009E396A">
            <w:pPr>
              <w:rPr>
                <w:ins w:id="1636" w:author="Alotaibi, Raed" w:date="2019-05-22T16:09:00Z"/>
              </w:rPr>
            </w:pPr>
            <w:ins w:id="1637" w:author="Alotaibi, Raed" w:date="2019-05-22T16:09:00Z">
              <w:r w:rsidRPr="00591FE9">
                <w:t>Connecticut</w:t>
              </w:r>
            </w:ins>
          </w:p>
        </w:tc>
        <w:tc>
          <w:tcPr>
            <w:tcW w:w="619" w:type="pct"/>
            <w:noWrap/>
            <w:hideMark/>
          </w:tcPr>
          <w:p w14:paraId="17ABED71" w14:textId="77777777" w:rsidR="00703362" w:rsidRPr="00591FE9" w:rsidRDefault="00703362" w:rsidP="009E396A">
            <w:pPr>
              <w:rPr>
                <w:ins w:id="1638" w:author="Alotaibi, Raed" w:date="2019-05-22T16:09:00Z"/>
              </w:rPr>
            </w:pPr>
            <w:ins w:id="1639" w:author="Alotaibi, Raed" w:date="2019-05-22T16:09:00Z">
              <w:r w:rsidRPr="00591FE9">
                <w:t>15.6</w:t>
              </w:r>
            </w:ins>
          </w:p>
        </w:tc>
        <w:tc>
          <w:tcPr>
            <w:tcW w:w="619" w:type="pct"/>
            <w:noWrap/>
            <w:hideMark/>
          </w:tcPr>
          <w:p w14:paraId="39C0D6BA" w14:textId="77777777" w:rsidR="00703362" w:rsidRPr="00591FE9" w:rsidRDefault="00703362" w:rsidP="009E396A">
            <w:pPr>
              <w:rPr>
                <w:ins w:id="1640" w:author="Alotaibi, Raed" w:date="2019-05-22T16:09:00Z"/>
              </w:rPr>
            </w:pPr>
            <w:ins w:id="1641" w:author="Alotaibi, Raed" w:date="2019-05-22T16:09:00Z">
              <w:r w:rsidRPr="00591FE9">
                <w:t>7.3</w:t>
              </w:r>
            </w:ins>
          </w:p>
        </w:tc>
        <w:tc>
          <w:tcPr>
            <w:tcW w:w="619" w:type="pct"/>
            <w:noWrap/>
            <w:hideMark/>
          </w:tcPr>
          <w:p w14:paraId="35FA6CC5" w14:textId="77777777" w:rsidR="00703362" w:rsidRPr="00591FE9" w:rsidRDefault="00703362" w:rsidP="009E396A">
            <w:pPr>
              <w:rPr>
                <w:ins w:id="1642" w:author="Alotaibi, Raed" w:date="2019-05-22T16:09:00Z"/>
              </w:rPr>
            </w:pPr>
            <w:ins w:id="1643" w:author="Alotaibi, Raed" w:date="2019-05-22T16:09:00Z">
              <w:r w:rsidRPr="00591FE9">
                <w:t>11.9</w:t>
              </w:r>
            </w:ins>
          </w:p>
        </w:tc>
        <w:tc>
          <w:tcPr>
            <w:tcW w:w="619" w:type="pct"/>
            <w:noWrap/>
            <w:hideMark/>
          </w:tcPr>
          <w:p w14:paraId="632B9B2E" w14:textId="77777777" w:rsidR="00703362" w:rsidRPr="00591FE9" w:rsidRDefault="00703362" w:rsidP="009E396A">
            <w:pPr>
              <w:rPr>
                <w:ins w:id="1644" w:author="Alotaibi, Raed" w:date="2019-05-22T16:09:00Z"/>
              </w:rPr>
            </w:pPr>
            <w:ins w:id="1645" w:author="Alotaibi, Raed" w:date="2019-05-22T16:09:00Z">
              <w:r w:rsidRPr="00591FE9">
                <w:t>15.0</w:t>
              </w:r>
            </w:ins>
          </w:p>
        </w:tc>
        <w:tc>
          <w:tcPr>
            <w:tcW w:w="619" w:type="pct"/>
            <w:noWrap/>
            <w:hideMark/>
          </w:tcPr>
          <w:p w14:paraId="1AED16D8" w14:textId="77777777" w:rsidR="00703362" w:rsidRPr="00591FE9" w:rsidRDefault="00703362" w:rsidP="009E396A">
            <w:pPr>
              <w:rPr>
                <w:ins w:id="1646" w:author="Alotaibi, Raed" w:date="2019-05-22T16:09:00Z"/>
              </w:rPr>
            </w:pPr>
            <w:ins w:id="1647" w:author="Alotaibi, Raed" w:date="2019-05-22T16:09:00Z">
              <w:r w:rsidRPr="00591FE9">
                <w:t>18.6</w:t>
              </w:r>
            </w:ins>
          </w:p>
        </w:tc>
        <w:tc>
          <w:tcPr>
            <w:tcW w:w="616" w:type="pct"/>
            <w:noWrap/>
            <w:hideMark/>
          </w:tcPr>
          <w:p w14:paraId="14921BDC" w14:textId="77777777" w:rsidR="00703362" w:rsidRPr="00591FE9" w:rsidRDefault="00703362" w:rsidP="009E396A">
            <w:pPr>
              <w:rPr>
                <w:ins w:id="1648" w:author="Alotaibi, Raed" w:date="2019-05-22T16:09:00Z"/>
              </w:rPr>
            </w:pPr>
            <w:ins w:id="1649" w:author="Alotaibi, Raed" w:date="2019-05-22T16:09:00Z">
              <w:r w:rsidRPr="00591FE9">
                <w:t>36.2</w:t>
              </w:r>
            </w:ins>
          </w:p>
        </w:tc>
      </w:tr>
      <w:tr w:rsidR="00703362" w:rsidRPr="00591FE9" w14:paraId="7C971AC7" w14:textId="77777777" w:rsidTr="009E396A">
        <w:trPr>
          <w:trHeight w:val="300"/>
          <w:ins w:id="1650" w:author="Alotaibi, Raed" w:date="2019-05-22T16:09:00Z"/>
        </w:trPr>
        <w:tc>
          <w:tcPr>
            <w:tcW w:w="1288" w:type="pct"/>
            <w:noWrap/>
            <w:hideMark/>
          </w:tcPr>
          <w:p w14:paraId="6F92807F" w14:textId="77777777" w:rsidR="00703362" w:rsidRPr="00591FE9" w:rsidRDefault="00703362" w:rsidP="009E396A">
            <w:pPr>
              <w:rPr>
                <w:ins w:id="1651" w:author="Alotaibi, Raed" w:date="2019-05-22T16:09:00Z"/>
              </w:rPr>
            </w:pPr>
            <w:ins w:id="1652" w:author="Alotaibi, Raed" w:date="2019-05-22T16:09:00Z">
              <w:r w:rsidRPr="00591FE9">
                <w:t>Delaware</w:t>
              </w:r>
            </w:ins>
          </w:p>
        </w:tc>
        <w:tc>
          <w:tcPr>
            <w:tcW w:w="619" w:type="pct"/>
            <w:noWrap/>
            <w:hideMark/>
          </w:tcPr>
          <w:p w14:paraId="62586B91" w14:textId="77777777" w:rsidR="00703362" w:rsidRPr="00591FE9" w:rsidRDefault="00703362" w:rsidP="009E396A">
            <w:pPr>
              <w:rPr>
                <w:ins w:id="1653" w:author="Alotaibi, Raed" w:date="2019-05-22T16:09:00Z"/>
              </w:rPr>
            </w:pPr>
            <w:ins w:id="1654" w:author="Alotaibi, Raed" w:date="2019-05-22T16:09:00Z">
              <w:r w:rsidRPr="00591FE9">
                <w:t>13.2</w:t>
              </w:r>
            </w:ins>
          </w:p>
        </w:tc>
        <w:tc>
          <w:tcPr>
            <w:tcW w:w="619" w:type="pct"/>
            <w:noWrap/>
            <w:hideMark/>
          </w:tcPr>
          <w:p w14:paraId="75237503" w14:textId="77777777" w:rsidR="00703362" w:rsidRPr="00591FE9" w:rsidRDefault="00703362" w:rsidP="009E396A">
            <w:pPr>
              <w:rPr>
                <w:ins w:id="1655" w:author="Alotaibi, Raed" w:date="2019-05-22T16:09:00Z"/>
              </w:rPr>
            </w:pPr>
            <w:ins w:id="1656" w:author="Alotaibi, Raed" w:date="2019-05-22T16:09:00Z">
              <w:r w:rsidRPr="00591FE9">
                <w:t>7.1</w:t>
              </w:r>
            </w:ins>
          </w:p>
        </w:tc>
        <w:tc>
          <w:tcPr>
            <w:tcW w:w="619" w:type="pct"/>
            <w:noWrap/>
            <w:hideMark/>
          </w:tcPr>
          <w:p w14:paraId="6C4CDE09" w14:textId="77777777" w:rsidR="00703362" w:rsidRPr="00591FE9" w:rsidRDefault="00703362" w:rsidP="009E396A">
            <w:pPr>
              <w:rPr>
                <w:ins w:id="1657" w:author="Alotaibi, Raed" w:date="2019-05-22T16:09:00Z"/>
              </w:rPr>
            </w:pPr>
            <w:ins w:id="1658" w:author="Alotaibi, Raed" w:date="2019-05-22T16:09:00Z">
              <w:r w:rsidRPr="00591FE9">
                <w:t>9.3</w:t>
              </w:r>
            </w:ins>
          </w:p>
        </w:tc>
        <w:tc>
          <w:tcPr>
            <w:tcW w:w="619" w:type="pct"/>
            <w:noWrap/>
            <w:hideMark/>
          </w:tcPr>
          <w:p w14:paraId="5BEEF97A" w14:textId="77777777" w:rsidR="00703362" w:rsidRPr="00591FE9" w:rsidRDefault="00703362" w:rsidP="009E396A">
            <w:pPr>
              <w:rPr>
                <w:ins w:id="1659" w:author="Alotaibi, Raed" w:date="2019-05-22T16:09:00Z"/>
              </w:rPr>
            </w:pPr>
            <w:ins w:id="1660" w:author="Alotaibi, Raed" w:date="2019-05-22T16:09:00Z">
              <w:r w:rsidRPr="00591FE9">
                <w:t>11.6</w:t>
              </w:r>
            </w:ins>
          </w:p>
        </w:tc>
        <w:tc>
          <w:tcPr>
            <w:tcW w:w="619" w:type="pct"/>
            <w:noWrap/>
            <w:hideMark/>
          </w:tcPr>
          <w:p w14:paraId="79E5A10C" w14:textId="77777777" w:rsidR="00703362" w:rsidRPr="00591FE9" w:rsidRDefault="00703362" w:rsidP="009E396A">
            <w:pPr>
              <w:rPr>
                <w:ins w:id="1661" w:author="Alotaibi, Raed" w:date="2019-05-22T16:09:00Z"/>
              </w:rPr>
            </w:pPr>
            <w:ins w:id="1662" w:author="Alotaibi, Raed" w:date="2019-05-22T16:09:00Z">
              <w:r w:rsidRPr="00591FE9">
                <w:t>16.7</w:t>
              </w:r>
            </w:ins>
          </w:p>
        </w:tc>
        <w:tc>
          <w:tcPr>
            <w:tcW w:w="616" w:type="pct"/>
            <w:noWrap/>
            <w:hideMark/>
          </w:tcPr>
          <w:p w14:paraId="7960407E" w14:textId="77777777" w:rsidR="00703362" w:rsidRPr="00591FE9" w:rsidRDefault="00703362" w:rsidP="009E396A">
            <w:pPr>
              <w:rPr>
                <w:ins w:id="1663" w:author="Alotaibi, Raed" w:date="2019-05-22T16:09:00Z"/>
              </w:rPr>
            </w:pPr>
            <w:ins w:id="1664" w:author="Alotaibi, Raed" w:date="2019-05-22T16:09:00Z">
              <w:r w:rsidRPr="00591FE9">
                <w:t>28.7</w:t>
              </w:r>
            </w:ins>
          </w:p>
        </w:tc>
      </w:tr>
      <w:tr w:rsidR="00703362" w:rsidRPr="00591FE9" w14:paraId="06FA5324" w14:textId="77777777" w:rsidTr="009E396A">
        <w:trPr>
          <w:trHeight w:val="300"/>
          <w:ins w:id="1665" w:author="Alotaibi, Raed" w:date="2019-05-22T16:09:00Z"/>
        </w:trPr>
        <w:tc>
          <w:tcPr>
            <w:tcW w:w="1288" w:type="pct"/>
            <w:noWrap/>
            <w:hideMark/>
          </w:tcPr>
          <w:p w14:paraId="4BEB51FB" w14:textId="77777777" w:rsidR="00703362" w:rsidRPr="00591FE9" w:rsidRDefault="00703362" w:rsidP="009E396A">
            <w:pPr>
              <w:rPr>
                <w:ins w:id="1666" w:author="Alotaibi, Raed" w:date="2019-05-22T16:09:00Z"/>
              </w:rPr>
            </w:pPr>
            <w:ins w:id="1667" w:author="Alotaibi, Raed" w:date="2019-05-22T16:09:00Z">
              <w:r w:rsidRPr="00591FE9">
                <w:t>District Of Columbia</w:t>
              </w:r>
            </w:ins>
          </w:p>
        </w:tc>
        <w:tc>
          <w:tcPr>
            <w:tcW w:w="619" w:type="pct"/>
            <w:noWrap/>
            <w:hideMark/>
          </w:tcPr>
          <w:p w14:paraId="1DB4F69B" w14:textId="77777777" w:rsidR="00703362" w:rsidRPr="00591FE9" w:rsidRDefault="00703362" w:rsidP="009E396A">
            <w:pPr>
              <w:rPr>
                <w:ins w:id="1668" w:author="Alotaibi, Raed" w:date="2019-05-22T16:09:00Z"/>
              </w:rPr>
            </w:pPr>
            <w:ins w:id="1669" w:author="Alotaibi, Raed" w:date="2019-05-22T16:09:00Z">
              <w:r w:rsidRPr="00591FE9">
                <w:t>26.3</w:t>
              </w:r>
            </w:ins>
          </w:p>
        </w:tc>
        <w:tc>
          <w:tcPr>
            <w:tcW w:w="619" w:type="pct"/>
            <w:noWrap/>
            <w:hideMark/>
          </w:tcPr>
          <w:p w14:paraId="42656BC7" w14:textId="77777777" w:rsidR="00703362" w:rsidRPr="00591FE9" w:rsidRDefault="00703362" w:rsidP="009E396A">
            <w:pPr>
              <w:rPr>
                <w:ins w:id="1670" w:author="Alotaibi, Raed" w:date="2019-05-22T16:09:00Z"/>
              </w:rPr>
            </w:pPr>
            <w:ins w:id="1671" w:author="Alotaibi, Raed" w:date="2019-05-22T16:09:00Z">
              <w:r w:rsidRPr="00591FE9">
                <w:t>20.2</w:t>
              </w:r>
            </w:ins>
          </w:p>
        </w:tc>
        <w:tc>
          <w:tcPr>
            <w:tcW w:w="619" w:type="pct"/>
            <w:noWrap/>
            <w:hideMark/>
          </w:tcPr>
          <w:p w14:paraId="47E49878" w14:textId="77777777" w:rsidR="00703362" w:rsidRPr="00591FE9" w:rsidRDefault="00703362" w:rsidP="009E396A">
            <w:pPr>
              <w:rPr>
                <w:ins w:id="1672" w:author="Alotaibi, Raed" w:date="2019-05-22T16:09:00Z"/>
              </w:rPr>
            </w:pPr>
            <w:ins w:id="1673" w:author="Alotaibi, Raed" w:date="2019-05-22T16:09:00Z">
              <w:r w:rsidRPr="00591FE9">
                <w:t>24.2</w:t>
              </w:r>
            </w:ins>
          </w:p>
        </w:tc>
        <w:tc>
          <w:tcPr>
            <w:tcW w:w="619" w:type="pct"/>
            <w:noWrap/>
            <w:hideMark/>
          </w:tcPr>
          <w:p w14:paraId="27BA1201" w14:textId="77777777" w:rsidR="00703362" w:rsidRPr="00591FE9" w:rsidRDefault="00703362" w:rsidP="009E396A">
            <w:pPr>
              <w:rPr>
                <w:ins w:id="1674" w:author="Alotaibi, Raed" w:date="2019-05-22T16:09:00Z"/>
              </w:rPr>
            </w:pPr>
            <w:ins w:id="1675" w:author="Alotaibi, Raed" w:date="2019-05-22T16:09:00Z">
              <w:r w:rsidRPr="00591FE9">
                <w:t>25.4</w:t>
              </w:r>
            </w:ins>
          </w:p>
        </w:tc>
        <w:tc>
          <w:tcPr>
            <w:tcW w:w="619" w:type="pct"/>
            <w:noWrap/>
            <w:hideMark/>
          </w:tcPr>
          <w:p w14:paraId="2851851C" w14:textId="77777777" w:rsidR="00703362" w:rsidRPr="00591FE9" w:rsidRDefault="00703362" w:rsidP="009E396A">
            <w:pPr>
              <w:rPr>
                <w:ins w:id="1676" w:author="Alotaibi, Raed" w:date="2019-05-22T16:09:00Z"/>
              </w:rPr>
            </w:pPr>
            <w:ins w:id="1677" w:author="Alotaibi, Raed" w:date="2019-05-22T16:09:00Z">
              <w:r w:rsidRPr="00591FE9">
                <w:t>28.5</w:t>
              </w:r>
            </w:ins>
          </w:p>
        </w:tc>
        <w:tc>
          <w:tcPr>
            <w:tcW w:w="616" w:type="pct"/>
            <w:noWrap/>
            <w:hideMark/>
          </w:tcPr>
          <w:p w14:paraId="5A6C475B" w14:textId="77777777" w:rsidR="00703362" w:rsidRPr="00591FE9" w:rsidRDefault="00703362" w:rsidP="009E396A">
            <w:pPr>
              <w:rPr>
                <w:ins w:id="1678" w:author="Alotaibi, Raed" w:date="2019-05-22T16:09:00Z"/>
              </w:rPr>
            </w:pPr>
            <w:ins w:id="1679" w:author="Alotaibi, Raed" w:date="2019-05-22T16:09:00Z">
              <w:r w:rsidRPr="00591FE9">
                <w:t>36.1</w:t>
              </w:r>
            </w:ins>
          </w:p>
        </w:tc>
      </w:tr>
      <w:tr w:rsidR="00703362" w:rsidRPr="00591FE9" w14:paraId="20CD0207" w14:textId="77777777" w:rsidTr="009E396A">
        <w:trPr>
          <w:trHeight w:val="300"/>
          <w:ins w:id="1680" w:author="Alotaibi, Raed" w:date="2019-05-22T16:09:00Z"/>
        </w:trPr>
        <w:tc>
          <w:tcPr>
            <w:tcW w:w="1288" w:type="pct"/>
            <w:noWrap/>
            <w:hideMark/>
          </w:tcPr>
          <w:p w14:paraId="4C5440D4" w14:textId="77777777" w:rsidR="00703362" w:rsidRPr="00591FE9" w:rsidRDefault="00703362" w:rsidP="009E396A">
            <w:pPr>
              <w:rPr>
                <w:ins w:id="1681" w:author="Alotaibi, Raed" w:date="2019-05-22T16:09:00Z"/>
              </w:rPr>
            </w:pPr>
            <w:ins w:id="1682" w:author="Alotaibi, Raed" w:date="2019-05-22T16:09:00Z">
              <w:r w:rsidRPr="00591FE9">
                <w:t>Florida</w:t>
              </w:r>
            </w:ins>
          </w:p>
        </w:tc>
        <w:tc>
          <w:tcPr>
            <w:tcW w:w="619" w:type="pct"/>
            <w:noWrap/>
            <w:hideMark/>
          </w:tcPr>
          <w:p w14:paraId="5747DA0F" w14:textId="77777777" w:rsidR="00703362" w:rsidRPr="00591FE9" w:rsidRDefault="00703362" w:rsidP="009E396A">
            <w:pPr>
              <w:rPr>
                <w:ins w:id="1683" w:author="Alotaibi, Raed" w:date="2019-05-22T16:09:00Z"/>
              </w:rPr>
            </w:pPr>
            <w:ins w:id="1684" w:author="Alotaibi, Raed" w:date="2019-05-22T16:09:00Z">
              <w:r w:rsidRPr="00591FE9">
                <w:t>10.7</w:t>
              </w:r>
            </w:ins>
          </w:p>
        </w:tc>
        <w:tc>
          <w:tcPr>
            <w:tcW w:w="619" w:type="pct"/>
            <w:noWrap/>
            <w:hideMark/>
          </w:tcPr>
          <w:p w14:paraId="7A855181" w14:textId="77777777" w:rsidR="00703362" w:rsidRPr="00591FE9" w:rsidRDefault="00703362" w:rsidP="009E396A">
            <w:pPr>
              <w:rPr>
                <w:ins w:id="1685" w:author="Alotaibi, Raed" w:date="2019-05-22T16:09:00Z"/>
              </w:rPr>
            </w:pPr>
            <w:ins w:id="1686" w:author="Alotaibi, Raed" w:date="2019-05-22T16:09:00Z">
              <w:r w:rsidRPr="00591FE9">
                <w:t>1.8</w:t>
              </w:r>
            </w:ins>
          </w:p>
        </w:tc>
        <w:tc>
          <w:tcPr>
            <w:tcW w:w="619" w:type="pct"/>
            <w:noWrap/>
            <w:hideMark/>
          </w:tcPr>
          <w:p w14:paraId="6794BCD2" w14:textId="77777777" w:rsidR="00703362" w:rsidRPr="00591FE9" w:rsidRDefault="00703362" w:rsidP="009E396A">
            <w:pPr>
              <w:rPr>
                <w:ins w:id="1687" w:author="Alotaibi, Raed" w:date="2019-05-22T16:09:00Z"/>
              </w:rPr>
            </w:pPr>
            <w:ins w:id="1688" w:author="Alotaibi, Raed" w:date="2019-05-22T16:09:00Z">
              <w:r w:rsidRPr="00591FE9">
                <w:t>7.4</w:t>
              </w:r>
            </w:ins>
          </w:p>
        </w:tc>
        <w:tc>
          <w:tcPr>
            <w:tcW w:w="619" w:type="pct"/>
            <w:noWrap/>
            <w:hideMark/>
          </w:tcPr>
          <w:p w14:paraId="501CA0FA" w14:textId="77777777" w:rsidR="00703362" w:rsidRPr="00591FE9" w:rsidRDefault="00703362" w:rsidP="009E396A">
            <w:pPr>
              <w:rPr>
                <w:ins w:id="1689" w:author="Alotaibi, Raed" w:date="2019-05-22T16:09:00Z"/>
              </w:rPr>
            </w:pPr>
            <w:ins w:id="1690" w:author="Alotaibi, Raed" w:date="2019-05-22T16:09:00Z">
              <w:r w:rsidRPr="00591FE9">
                <w:t>10.2</w:t>
              </w:r>
            </w:ins>
          </w:p>
        </w:tc>
        <w:tc>
          <w:tcPr>
            <w:tcW w:w="619" w:type="pct"/>
            <w:noWrap/>
            <w:hideMark/>
          </w:tcPr>
          <w:p w14:paraId="755864BE" w14:textId="77777777" w:rsidR="00703362" w:rsidRPr="00591FE9" w:rsidRDefault="00703362" w:rsidP="009E396A">
            <w:pPr>
              <w:rPr>
                <w:ins w:id="1691" w:author="Alotaibi, Raed" w:date="2019-05-22T16:09:00Z"/>
              </w:rPr>
            </w:pPr>
            <w:ins w:id="1692" w:author="Alotaibi, Raed" w:date="2019-05-22T16:09:00Z">
              <w:r w:rsidRPr="00591FE9">
                <w:t>13.7</w:t>
              </w:r>
            </w:ins>
          </w:p>
        </w:tc>
        <w:tc>
          <w:tcPr>
            <w:tcW w:w="616" w:type="pct"/>
            <w:noWrap/>
            <w:hideMark/>
          </w:tcPr>
          <w:p w14:paraId="5B1DC9A1" w14:textId="77777777" w:rsidR="00703362" w:rsidRPr="00591FE9" w:rsidRDefault="00703362" w:rsidP="009E396A">
            <w:pPr>
              <w:rPr>
                <w:ins w:id="1693" w:author="Alotaibi, Raed" w:date="2019-05-22T16:09:00Z"/>
              </w:rPr>
            </w:pPr>
            <w:ins w:id="1694" w:author="Alotaibi, Raed" w:date="2019-05-22T16:09:00Z">
              <w:r w:rsidRPr="00591FE9">
                <w:t>29.2</w:t>
              </w:r>
            </w:ins>
          </w:p>
        </w:tc>
      </w:tr>
      <w:tr w:rsidR="00703362" w:rsidRPr="00591FE9" w14:paraId="2C10CBE2" w14:textId="77777777" w:rsidTr="009E396A">
        <w:trPr>
          <w:trHeight w:val="300"/>
          <w:ins w:id="1695" w:author="Alotaibi, Raed" w:date="2019-05-22T16:09:00Z"/>
        </w:trPr>
        <w:tc>
          <w:tcPr>
            <w:tcW w:w="1288" w:type="pct"/>
            <w:noWrap/>
            <w:hideMark/>
          </w:tcPr>
          <w:p w14:paraId="73D38687" w14:textId="77777777" w:rsidR="00703362" w:rsidRPr="00591FE9" w:rsidRDefault="00703362" w:rsidP="009E396A">
            <w:pPr>
              <w:rPr>
                <w:ins w:id="1696" w:author="Alotaibi, Raed" w:date="2019-05-22T16:09:00Z"/>
              </w:rPr>
            </w:pPr>
            <w:ins w:id="1697" w:author="Alotaibi, Raed" w:date="2019-05-22T16:09:00Z">
              <w:r w:rsidRPr="00591FE9">
                <w:t>Georgia</w:t>
              </w:r>
            </w:ins>
          </w:p>
        </w:tc>
        <w:tc>
          <w:tcPr>
            <w:tcW w:w="619" w:type="pct"/>
            <w:noWrap/>
            <w:hideMark/>
          </w:tcPr>
          <w:p w14:paraId="14DCEDE5" w14:textId="77777777" w:rsidR="00703362" w:rsidRPr="00591FE9" w:rsidRDefault="00703362" w:rsidP="009E396A">
            <w:pPr>
              <w:rPr>
                <w:ins w:id="1698" w:author="Alotaibi, Raed" w:date="2019-05-22T16:09:00Z"/>
              </w:rPr>
            </w:pPr>
            <w:ins w:id="1699" w:author="Alotaibi, Raed" w:date="2019-05-22T16:09:00Z">
              <w:r w:rsidRPr="00591FE9">
                <w:t>10.8</w:t>
              </w:r>
            </w:ins>
          </w:p>
        </w:tc>
        <w:tc>
          <w:tcPr>
            <w:tcW w:w="619" w:type="pct"/>
            <w:noWrap/>
            <w:hideMark/>
          </w:tcPr>
          <w:p w14:paraId="7A9F1F9D" w14:textId="77777777" w:rsidR="00703362" w:rsidRPr="00591FE9" w:rsidRDefault="00703362" w:rsidP="009E396A">
            <w:pPr>
              <w:rPr>
                <w:ins w:id="1700" w:author="Alotaibi, Raed" w:date="2019-05-22T16:09:00Z"/>
              </w:rPr>
            </w:pPr>
            <w:ins w:id="1701" w:author="Alotaibi, Raed" w:date="2019-05-22T16:09:00Z">
              <w:r w:rsidRPr="00591FE9">
                <w:t>3.0</w:t>
              </w:r>
            </w:ins>
          </w:p>
        </w:tc>
        <w:tc>
          <w:tcPr>
            <w:tcW w:w="619" w:type="pct"/>
            <w:noWrap/>
            <w:hideMark/>
          </w:tcPr>
          <w:p w14:paraId="458CB76E" w14:textId="77777777" w:rsidR="00703362" w:rsidRPr="00591FE9" w:rsidRDefault="00703362" w:rsidP="009E396A">
            <w:pPr>
              <w:rPr>
                <w:ins w:id="1702" w:author="Alotaibi, Raed" w:date="2019-05-22T16:09:00Z"/>
              </w:rPr>
            </w:pPr>
            <w:ins w:id="1703" w:author="Alotaibi, Raed" w:date="2019-05-22T16:09:00Z">
              <w:r w:rsidRPr="00591FE9">
                <w:t>6.8</w:t>
              </w:r>
            </w:ins>
          </w:p>
        </w:tc>
        <w:tc>
          <w:tcPr>
            <w:tcW w:w="619" w:type="pct"/>
            <w:noWrap/>
            <w:hideMark/>
          </w:tcPr>
          <w:p w14:paraId="4265D84B" w14:textId="77777777" w:rsidR="00703362" w:rsidRPr="00591FE9" w:rsidRDefault="00703362" w:rsidP="009E396A">
            <w:pPr>
              <w:rPr>
                <w:ins w:id="1704" w:author="Alotaibi, Raed" w:date="2019-05-22T16:09:00Z"/>
              </w:rPr>
            </w:pPr>
            <w:ins w:id="1705" w:author="Alotaibi, Raed" w:date="2019-05-22T16:09:00Z">
              <w:r w:rsidRPr="00591FE9">
                <w:t>9.8</w:t>
              </w:r>
            </w:ins>
          </w:p>
        </w:tc>
        <w:tc>
          <w:tcPr>
            <w:tcW w:w="619" w:type="pct"/>
            <w:noWrap/>
            <w:hideMark/>
          </w:tcPr>
          <w:p w14:paraId="58278D36" w14:textId="77777777" w:rsidR="00703362" w:rsidRPr="00591FE9" w:rsidRDefault="00703362" w:rsidP="009E396A">
            <w:pPr>
              <w:rPr>
                <w:ins w:id="1706" w:author="Alotaibi, Raed" w:date="2019-05-22T16:09:00Z"/>
              </w:rPr>
            </w:pPr>
            <w:ins w:id="1707" w:author="Alotaibi, Raed" w:date="2019-05-22T16:09:00Z">
              <w:r w:rsidRPr="00591FE9">
                <w:t>13.6</w:t>
              </w:r>
            </w:ins>
          </w:p>
        </w:tc>
        <w:tc>
          <w:tcPr>
            <w:tcW w:w="616" w:type="pct"/>
            <w:noWrap/>
            <w:hideMark/>
          </w:tcPr>
          <w:p w14:paraId="006133E7" w14:textId="77777777" w:rsidR="00703362" w:rsidRPr="00591FE9" w:rsidRDefault="00703362" w:rsidP="009E396A">
            <w:pPr>
              <w:rPr>
                <w:ins w:id="1708" w:author="Alotaibi, Raed" w:date="2019-05-22T16:09:00Z"/>
              </w:rPr>
            </w:pPr>
            <w:ins w:id="1709" w:author="Alotaibi, Raed" w:date="2019-05-22T16:09:00Z">
              <w:r w:rsidRPr="00591FE9">
                <w:t>41.4</w:t>
              </w:r>
            </w:ins>
          </w:p>
        </w:tc>
      </w:tr>
      <w:tr w:rsidR="00703362" w:rsidRPr="00591FE9" w14:paraId="2A91C0E4" w14:textId="77777777" w:rsidTr="009E396A">
        <w:trPr>
          <w:trHeight w:val="300"/>
          <w:ins w:id="1710" w:author="Alotaibi, Raed" w:date="2019-05-22T16:09:00Z"/>
        </w:trPr>
        <w:tc>
          <w:tcPr>
            <w:tcW w:w="1288" w:type="pct"/>
            <w:noWrap/>
            <w:hideMark/>
          </w:tcPr>
          <w:p w14:paraId="1B6A61F7" w14:textId="77777777" w:rsidR="00703362" w:rsidRPr="00591FE9" w:rsidRDefault="00703362" w:rsidP="009E396A">
            <w:pPr>
              <w:rPr>
                <w:ins w:id="1711" w:author="Alotaibi, Raed" w:date="2019-05-22T16:09:00Z"/>
              </w:rPr>
            </w:pPr>
            <w:ins w:id="1712" w:author="Alotaibi, Raed" w:date="2019-05-22T16:09:00Z">
              <w:r w:rsidRPr="00591FE9">
                <w:t>Idaho</w:t>
              </w:r>
            </w:ins>
          </w:p>
        </w:tc>
        <w:tc>
          <w:tcPr>
            <w:tcW w:w="619" w:type="pct"/>
            <w:noWrap/>
            <w:hideMark/>
          </w:tcPr>
          <w:p w14:paraId="5B3CFFD2" w14:textId="77777777" w:rsidR="00703362" w:rsidRPr="00591FE9" w:rsidRDefault="00703362" w:rsidP="009E396A">
            <w:pPr>
              <w:rPr>
                <w:ins w:id="1713" w:author="Alotaibi, Raed" w:date="2019-05-22T16:09:00Z"/>
              </w:rPr>
            </w:pPr>
            <w:ins w:id="1714" w:author="Alotaibi, Raed" w:date="2019-05-22T16:09:00Z">
              <w:r w:rsidRPr="00591FE9">
                <w:t>9.8</w:t>
              </w:r>
            </w:ins>
          </w:p>
        </w:tc>
        <w:tc>
          <w:tcPr>
            <w:tcW w:w="619" w:type="pct"/>
            <w:noWrap/>
            <w:hideMark/>
          </w:tcPr>
          <w:p w14:paraId="4E2EF2E1" w14:textId="77777777" w:rsidR="00703362" w:rsidRPr="00591FE9" w:rsidRDefault="00703362" w:rsidP="009E396A">
            <w:pPr>
              <w:rPr>
                <w:ins w:id="1715" w:author="Alotaibi, Raed" w:date="2019-05-22T16:09:00Z"/>
              </w:rPr>
            </w:pPr>
            <w:ins w:id="1716" w:author="Alotaibi, Raed" w:date="2019-05-22T16:09:00Z">
              <w:r w:rsidRPr="00591FE9">
                <w:t>3.1</w:t>
              </w:r>
            </w:ins>
          </w:p>
        </w:tc>
        <w:tc>
          <w:tcPr>
            <w:tcW w:w="619" w:type="pct"/>
            <w:noWrap/>
            <w:hideMark/>
          </w:tcPr>
          <w:p w14:paraId="7A288889" w14:textId="77777777" w:rsidR="00703362" w:rsidRPr="00591FE9" w:rsidRDefault="00703362" w:rsidP="009E396A">
            <w:pPr>
              <w:rPr>
                <w:ins w:id="1717" w:author="Alotaibi, Raed" w:date="2019-05-22T16:09:00Z"/>
              </w:rPr>
            </w:pPr>
            <w:ins w:id="1718" w:author="Alotaibi, Raed" w:date="2019-05-22T16:09:00Z">
              <w:r w:rsidRPr="00591FE9">
                <w:t>6.4</w:t>
              </w:r>
            </w:ins>
          </w:p>
        </w:tc>
        <w:tc>
          <w:tcPr>
            <w:tcW w:w="619" w:type="pct"/>
            <w:noWrap/>
            <w:hideMark/>
          </w:tcPr>
          <w:p w14:paraId="000AF811" w14:textId="77777777" w:rsidR="00703362" w:rsidRPr="00591FE9" w:rsidRDefault="00703362" w:rsidP="009E396A">
            <w:pPr>
              <w:rPr>
                <w:ins w:id="1719" w:author="Alotaibi, Raed" w:date="2019-05-22T16:09:00Z"/>
              </w:rPr>
            </w:pPr>
            <w:ins w:id="1720" w:author="Alotaibi, Raed" w:date="2019-05-22T16:09:00Z">
              <w:r w:rsidRPr="00591FE9">
                <w:t>8.8</w:t>
              </w:r>
            </w:ins>
          </w:p>
        </w:tc>
        <w:tc>
          <w:tcPr>
            <w:tcW w:w="619" w:type="pct"/>
            <w:noWrap/>
            <w:hideMark/>
          </w:tcPr>
          <w:p w14:paraId="3FDB673D" w14:textId="77777777" w:rsidR="00703362" w:rsidRPr="00591FE9" w:rsidRDefault="00703362" w:rsidP="009E396A">
            <w:pPr>
              <w:rPr>
                <w:ins w:id="1721" w:author="Alotaibi, Raed" w:date="2019-05-22T16:09:00Z"/>
              </w:rPr>
            </w:pPr>
            <w:ins w:id="1722" w:author="Alotaibi, Raed" w:date="2019-05-22T16:09:00Z">
              <w:r w:rsidRPr="00591FE9">
                <w:t>12.6</w:t>
              </w:r>
            </w:ins>
          </w:p>
        </w:tc>
        <w:tc>
          <w:tcPr>
            <w:tcW w:w="616" w:type="pct"/>
            <w:noWrap/>
            <w:hideMark/>
          </w:tcPr>
          <w:p w14:paraId="5F145871" w14:textId="77777777" w:rsidR="00703362" w:rsidRPr="00591FE9" w:rsidRDefault="00703362" w:rsidP="009E396A">
            <w:pPr>
              <w:rPr>
                <w:ins w:id="1723" w:author="Alotaibi, Raed" w:date="2019-05-22T16:09:00Z"/>
              </w:rPr>
            </w:pPr>
            <w:ins w:id="1724" w:author="Alotaibi, Raed" w:date="2019-05-22T16:09:00Z">
              <w:r w:rsidRPr="00591FE9">
                <w:t>26.9</w:t>
              </w:r>
            </w:ins>
          </w:p>
        </w:tc>
      </w:tr>
      <w:tr w:rsidR="00703362" w:rsidRPr="00591FE9" w14:paraId="36464799" w14:textId="77777777" w:rsidTr="009E396A">
        <w:trPr>
          <w:trHeight w:val="300"/>
          <w:ins w:id="1725" w:author="Alotaibi, Raed" w:date="2019-05-22T16:09:00Z"/>
        </w:trPr>
        <w:tc>
          <w:tcPr>
            <w:tcW w:w="1288" w:type="pct"/>
            <w:noWrap/>
            <w:hideMark/>
          </w:tcPr>
          <w:p w14:paraId="34A1BC80" w14:textId="77777777" w:rsidR="00703362" w:rsidRPr="00591FE9" w:rsidRDefault="00703362" w:rsidP="009E396A">
            <w:pPr>
              <w:rPr>
                <w:ins w:id="1726" w:author="Alotaibi, Raed" w:date="2019-05-22T16:09:00Z"/>
              </w:rPr>
            </w:pPr>
            <w:ins w:id="1727" w:author="Alotaibi, Raed" w:date="2019-05-22T16:09:00Z">
              <w:r w:rsidRPr="00591FE9">
                <w:t>Illinois</w:t>
              </w:r>
            </w:ins>
          </w:p>
        </w:tc>
        <w:tc>
          <w:tcPr>
            <w:tcW w:w="619" w:type="pct"/>
            <w:noWrap/>
            <w:hideMark/>
          </w:tcPr>
          <w:p w14:paraId="3BC953E4" w14:textId="77777777" w:rsidR="00703362" w:rsidRPr="00591FE9" w:rsidRDefault="00703362" w:rsidP="009E396A">
            <w:pPr>
              <w:rPr>
                <w:ins w:id="1728" w:author="Alotaibi, Raed" w:date="2019-05-22T16:09:00Z"/>
              </w:rPr>
            </w:pPr>
            <w:ins w:id="1729" w:author="Alotaibi, Raed" w:date="2019-05-22T16:09:00Z">
              <w:r w:rsidRPr="00591FE9">
                <w:t>19.0</w:t>
              </w:r>
            </w:ins>
          </w:p>
        </w:tc>
        <w:tc>
          <w:tcPr>
            <w:tcW w:w="619" w:type="pct"/>
            <w:noWrap/>
            <w:hideMark/>
          </w:tcPr>
          <w:p w14:paraId="35A4200E" w14:textId="77777777" w:rsidR="00703362" w:rsidRPr="00591FE9" w:rsidRDefault="00703362" w:rsidP="009E396A">
            <w:pPr>
              <w:rPr>
                <w:ins w:id="1730" w:author="Alotaibi, Raed" w:date="2019-05-22T16:09:00Z"/>
              </w:rPr>
            </w:pPr>
            <w:ins w:id="1731" w:author="Alotaibi, Raed" w:date="2019-05-22T16:09:00Z">
              <w:r w:rsidRPr="00591FE9">
                <w:t>4.4</w:t>
              </w:r>
            </w:ins>
          </w:p>
        </w:tc>
        <w:tc>
          <w:tcPr>
            <w:tcW w:w="619" w:type="pct"/>
            <w:noWrap/>
            <w:hideMark/>
          </w:tcPr>
          <w:p w14:paraId="746E84D6" w14:textId="77777777" w:rsidR="00703362" w:rsidRPr="00591FE9" w:rsidRDefault="00703362" w:rsidP="009E396A">
            <w:pPr>
              <w:rPr>
                <w:ins w:id="1732" w:author="Alotaibi, Raed" w:date="2019-05-22T16:09:00Z"/>
              </w:rPr>
            </w:pPr>
            <w:ins w:id="1733" w:author="Alotaibi, Raed" w:date="2019-05-22T16:09:00Z">
              <w:r w:rsidRPr="00591FE9">
                <w:t>10.1</w:t>
              </w:r>
            </w:ins>
          </w:p>
        </w:tc>
        <w:tc>
          <w:tcPr>
            <w:tcW w:w="619" w:type="pct"/>
            <w:noWrap/>
            <w:hideMark/>
          </w:tcPr>
          <w:p w14:paraId="4EEAF815" w14:textId="77777777" w:rsidR="00703362" w:rsidRPr="00591FE9" w:rsidRDefault="00703362" w:rsidP="009E396A">
            <w:pPr>
              <w:rPr>
                <w:ins w:id="1734" w:author="Alotaibi, Raed" w:date="2019-05-22T16:09:00Z"/>
              </w:rPr>
            </w:pPr>
            <w:ins w:id="1735" w:author="Alotaibi, Raed" w:date="2019-05-22T16:09:00Z">
              <w:r w:rsidRPr="00591FE9">
                <w:t>15.5</w:t>
              </w:r>
            </w:ins>
          </w:p>
        </w:tc>
        <w:tc>
          <w:tcPr>
            <w:tcW w:w="619" w:type="pct"/>
            <w:noWrap/>
            <w:hideMark/>
          </w:tcPr>
          <w:p w14:paraId="273C1EAA" w14:textId="77777777" w:rsidR="00703362" w:rsidRPr="00591FE9" w:rsidRDefault="00703362" w:rsidP="009E396A">
            <w:pPr>
              <w:rPr>
                <w:ins w:id="1736" w:author="Alotaibi, Raed" w:date="2019-05-22T16:09:00Z"/>
              </w:rPr>
            </w:pPr>
            <w:ins w:id="1737" w:author="Alotaibi, Raed" w:date="2019-05-22T16:09:00Z">
              <w:r w:rsidRPr="00591FE9">
                <w:t>26.9</w:t>
              </w:r>
            </w:ins>
          </w:p>
        </w:tc>
        <w:tc>
          <w:tcPr>
            <w:tcW w:w="616" w:type="pct"/>
            <w:noWrap/>
            <w:hideMark/>
          </w:tcPr>
          <w:p w14:paraId="48711BDA" w14:textId="77777777" w:rsidR="00703362" w:rsidRPr="00591FE9" w:rsidRDefault="00703362" w:rsidP="009E396A">
            <w:pPr>
              <w:rPr>
                <w:ins w:id="1738" w:author="Alotaibi, Raed" w:date="2019-05-22T16:09:00Z"/>
              </w:rPr>
            </w:pPr>
            <w:ins w:id="1739" w:author="Alotaibi, Raed" w:date="2019-05-22T16:09:00Z">
              <w:r w:rsidRPr="00591FE9">
                <w:t>55.7</w:t>
              </w:r>
            </w:ins>
          </w:p>
        </w:tc>
      </w:tr>
      <w:tr w:rsidR="00703362" w:rsidRPr="00591FE9" w14:paraId="691133A5" w14:textId="77777777" w:rsidTr="009E396A">
        <w:trPr>
          <w:trHeight w:val="300"/>
          <w:ins w:id="1740" w:author="Alotaibi, Raed" w:date="2019-05-22T16:09:00Z"/>
        </w:trPr>
        <w:tc>
          <w:tcPr>
            <w:tcW w:w="1288" w:type="pct"/>
            <w:noWrap/>
            <w:hideMark/>
          </w:tcPr>
          <w:p w14:paraId="41358469" w14:textId="77777777" w:rsidR="00703362" w:rsidRPr="00591FE9" w:rsidRDefault="00703362" w:rsidP="009E396A">
            <w:pPr>
              <w:rPr>
                <w:ins w:id="1741" w:author="Alotaibi, Raed" w:date="2019-05-22T16:09:00Z"/>
              </w:rPr>
            </w:pPr>
            <w:ins w:id="1742" w:author="Alotaibi, Raed" w:date="2019-05-22T16:09:00Z">
              <w:r w:rsidRPr="00591FE9">
                <w:t>Indiana</w:t>
              </w:r>
            </w:ins>
          </w:p>
        </w:tc>
        <w:tc>
          <w:tcPr>
            <w:tcW w:w="619" w:type="pct"/>
            <w:noWrap/>
            <w:hideMark/>
          </w:tcPr>
          <w:p w14:paraId="3D258317" w14:textId="77777777" w:rsidR="00703362" w:rsidRPr="00591FE9" w:rsidRDefault="00703362" w:rsidP="009E396A">
            <w:pPr>
              <w:rPr>
                <w:ins w:id="1743" w:author="Alotaibi, Raed" w:date="2019-05-22T16:09:00Z"/>
              </w:rPr>
            </w:pPr>
            <w:ins w:id="1744" w:author="Alotaibi, Raed" w:date="2019-05-22T16:09:00Z">
              <w:r w:rsidRPr="00591FE9">
                <w:t>15.4</w:t>
              </w:r>
            </w:ins>
          </w:p>
        </w:tc>
        <w:tc>
          <w:tcPr>
            <w:tcW w:w="619" w:type="pct"/>
            <w:noWrap/>
            <w:hideMark/>
          </w:tcPr>
          <w:p w14:paraId="6322E61D" w14:textId="77777777" w:rsidR="00703362" w:rsidRPr="00591FE9" w:rsidRDefault="00703362" w:rsidP="009E396A">
            <w:pPr>
              <w:rPr>
                <w:ins w:id="1745" w:author="Alotaibi, Raed" w:date="2019-05-22T16:09:00Z"/>
              </w:rPr>
            </w:pPr>
            <w:ins w:id="1746" w:author="Alotaibi, Raed" w:date="2019-05-22T16:09:00Z">
              <w:r w:rsidRPr="00591FE9">
                <w:t>6.7</w:t>
              </w:r>
            </w:ins>
          </w:p>
        </w:tc>
        <w:tc>
          <w:tcPr>
            <w:tcW w:w="619" w:type="pct"/>
            <w:noWrap/>
            <w:hideMark/>
          </w:tcPr>
          <w:p w14:paraId="4CE2E1CB" w14:textId="77777777" w:rsidR="00703362" w:rsidRPr="00591FE9" w:rsidRDefault="00703362" w:rsidP="009E396A">
            <w:pPr>
              <w:rPr>
                <w:ins w:id="1747" w:author="Alotaibi, Raed" w:date="2019-05-22T16:09:00Z"/>
              </w:rPr>
            </w:pPr>
            <w:ins w:id="1748" w:author="Alotaibi, Raed" w:date="2019-05-22T16:09:00Z">
              <w:r w:rsidRPr="00591FE9">
                <w:t>10.7</w:t>
              </w:r>
            </w:ins>
          </w:p>
        </w:tc>
        <w:tc>
          <w:tcPr>
            <w:tcW w:w="619" w:type="pct"/>
            <w:noWrap/>
            <w:hideMark/>
          </w:tcPr>
          <w:p w14:paraId="36FCFADE" w14:textId="77777777" w:rsidR="00703362" w:rsidRPr="00591FE9" w:rsidRDefault="00703362" w:rsidP="009E396A">
            <w:pPr>
              <w:rPr>
                <w:ins w:id="1749" w:author="Alotaibi, Raed" w:date="2019-05-22T16:09:00Z"/>
              </w:rPr>
            </w:pPr>
            <w:ins w:id="1750" w:author="Alotaibi, Raed" w:date="2019-05-22T16:09:00Z">
              <w:r w:rsidRPr="00591FE9">
                <w:t>14.4</w:t>
              </w:r>
            </w:ins>
          </w:p>
        </w:tc>
        <w:tc>
          <w:tcPr>
            <w:tcW w:w="619" w:type="pct"/>
            <w:noWrap/>
            <w:hideMark/>
          </w:tcPr>
          <w:p w14:paraId="2230F37D" w14:textId="77777777" w:rsidR="00703362" w:rsidRPr="00591FE9" w:rsidRDefault="00703362" w:rsidP="009E396A">
            <w:pPr>
              <w:rPr>
                <w:ins w:id="1751" w:author="Alotaibi, Raed" w:date="2019-05-22T16:09:00Z"/>
              </w:rPr>
            </w:pPr>
            <w:ins w:id="1752" w:author="Alotaibi, Raed" w:date="2019-05-22T16:09:00Z">
              <w:r w:rsidRPr="00591FE9">
                <w:t>18.7</w:t>
              </w:r>
            </w:ins>
          </w:p>
        </w:tc>
        <w:tc>
          <w:tcPr>
            <w:tcW w:w="616" w:type="pct"/>
            <w:noWrap/>
            <w:hideMark/>
          </w:tcPr>
          <w:p w14:paraId="4AF9B7E9" w14:textId="77777777" w:rsidR="00703362" w:rsidRPr="00591FE9" w:rsidRDefault="00703362" w:rsidP="009E396A">
            <w:pPr>
              <w:rPr>
                <w:ins w:id="1753" w:author="Alotaibi, Raed" w:date="2019-05-22T16:09:00Z"/>
              </w:rPr>
            </w:pPr>
            <w:ins w:id="1754" w:author="Alotaibi, Raed" w:date="2019-05-22T16:09:00Z">
              <w:r w:rsidRPr="00591FE9">
                <w:t>38.9</w:t>
              </w:r>
            </w:ins>
          </w:p>
        </w:tc>
      </w:tr>
      <w:tr w:rsidR="00703362" w:rsidRPr="00591FE9" w14:paraId="1F86CD8F" w14:textId="77777777" w:rsidTr="009E396A">
        <w:trPr>
          <w:trHeight w:val="300"/>
          <w:ins w:id="1755" w:author="Alotaibi, Raed" w:date="2019-05-22T16:09:00Z"/>
        </w:trPr>
        <w:tc>
          <w:tcPr>
            <w:tcW w:w="1288" w:type="pct"/>
            <w:noWrap/>
            <w:hideMark/>
          </w:tcPr>
          <w:p w14:paraId="53F71E27" w14:textId="77777777" w:rsidR="00703362" w:rsidRPr="00591FE9" w:rsidRDefault="00703362" w:rsidP="009E396A">
            <w:pPr>
              <w:rPr>
                <w:ins w:id="1756" w:author="Alotaibi, Raed" w:date="2019-05-22T16:09:00Z"/>
              </w:rPr>
            </w:pPr>
            <w:ins w:id="1757" w:author="Alotaibi, Raed" w:date="2019-05-22T16:09:00Z">
              <w:r w:rsidRPr="00591FE9">
                <w:t>Iowa</w:t>
              </w:r>
            </w:ins>
          </w:p>
        </w:tc>
        <w:tc>
          <w:tcPr>
            <w:tcW w:w="619" w:type="pct"/>
            <w:noWrap/>
            <w:hideMark/>
          </w:tcPr>
          <w:p w14:paraId="4A4C9682" w14:textId="77777777" w:rsidR="00703362" w:rsidRPr="00591FE9" w:rsidRDefault="00703362" w:rsidP="009E396A">
            <w:pPr>
              <w:rPr>
                <w:ins w:id="1758" w:author="Alotaibi, Raed" w:date="2019-05-22T16:09:00Z"/>
              </w:rPr>
            </w:pPr>
            <w:ins w:id="1759" w:author="Alotaibi, Raed" w:date="2019-05-22T16:09:00Z">
              <w:r w:rsidRPr="00591FE9">
                <w:t>9.1</w:t>
              </w:r>
            </w:ins>
          </w:p>
        </w:tc>
        <w:tc>
          <w:tcPr>
            <w:tcW w:w="619" w:type="pct"/>
            <w:noWrap/>
            <w:hideMark/>
          </w:tcPr>
          <w:p w14:paraId="7736D8FB" w14:textId="77777777" w:rsidR="00703362" w:rsidRPr="00591FE9" w:rsidRDefault="00703362" w:rsidP="009E396A">
            <w:pPr>
              <w:rPr>
                <w:ins w:id="1760" w:author="Alotaibi, Raed" w:date="2019-05-22T16:09:00Z"/>
              </w:rPr>
            </w:pPr>
            <w:ins w:id="1761" w:author="Alotaibi, Raed" w:date="2019-05-22T16:09:00Z">
              <w:r w:rsidRPr="00591FE9">
                <w:t>4.3</w:t>
              </w:r>
            </w:ins>
          </w:p>
        </w:tc>
        <w:tc>
          <w:tcPr>
            <w:tcW w:w="619" w:type="pct"/>
            <w:noWrap/>
            <w:hideMark/>
          </w:tcPr>
          <w:p w14:paraId="0E2F1AA2" w14:textId="77777777" w:rsidR="00703362" w:rsidRPr="00591FE9" w:rsidRDefault="00703362" w:rsidP="009E396A">
            <w:pPr>
              <w:rPr>
                <w:ins w:id="1762" w:author="Alotaibi, Raed" w:date="2019-05-22T16:09:00Z"/>
              </w:rPr>
            </w:pPr>
            <w:ins w:id="1763" w:author="Alotaibi, Raed" w:date="2019-05-22T16:09:00Z">
              <w:r w:rsidRPr="00591FE9">
                <w:t>6.1</w:t>
              </w:r>
            </w:ins>
          </w:p>
        </w:tc>
        <w:tc>
          <w:tcPr>
            <w:tcW w:w="619" w:type="pct"/>
            <w:noWrap/>
            <w:hideMark/>
          </w:tcPr>
          <w:p w14:paraId="401D7FA9" w14:textId="77777777" w:rsidR="00703362" w:rsidRPr="00591FE9" w:rsidRDefault="00703362" w:rsidP="009E396A">
            <w:pPr>
              <w:rPr>
                <w:ins w:id="1764" w:author="Alotaibi, Raed" w:date="2019-05-22T16:09:00Z"/>
              </w:rPr>
            </w:pPr>
            <w:ins w:id="1765" w:author="Alotaibi, Raed" w:date="2019-05-22T16:09:00Z">
              <w:r w:rsidRPr="00591FE9">
                <w:t>8.0</w:t>
              </w:r>
            </w:ins>
          </w:p>
        </w:tc>
        <w:tc>
          <w:tcPr>
            <w:tcW w:w="619" w:type="pct"/>
            <w:noWrap/>
            <w:hideMark/>
          </w:tcPr>
          <w:p w14:paraId="46B742D2" w14:textId="77777777" w:rsidR="00703362" w:rsidRPr="00591FE9" w:rsidRDefault="00703362" w:rsidP="009E396A">
            <w:pPr>
              <w:rPr>
                <w:ins w:id="1766" w:author="Alotaibi, Raed" w:date="2019-05-22T16:09:00Z"/>
              </w:rPr>
            </w:pPr>
            <w:ins w:id="1767" w:author="Alotaibi, Raed" w:date="2019-05-22T16:09:00Z">
              <w:r w:rsidRPr="00591FE9">
                <w:t>11.7</w:t>
              </w:r>
            </w:ins>
          </w:p>
        </w:tc>
        <w:tc>
          <w:tcPr>
            <w:tcW w:w="616" w:type="pct"/>
            <w:noWrap/>
            <w:hideMark/>
          </w:tcPr>
          <w:p w14:paraId="7F8B569D" w14:textId="77777777" w:rsidR="00703362" w:rsidRPr="00591FE9" w:rsidRDefault="00703362" w:rsidP="009E396A">
            <w:pPr>
              <w:rPr>
                <w:ins w:id="1768" w:author="Alotaibi, Raed" w:date="2019-05-22T16:09:00Z"/>
              </w:rPr>
            </w:pPr>
            <w:ins w:id="1769" w:author="Alotaibi, Raed" w:date="2019-05-22T16:09:00Z">
              <w:r w:rsidRPr="00591FE9">
                <w:t>22.6</w:t>
              </w:r>
            </w:ins>
          </w:p>
        </w:tc>
      </w:tr>
      <w:tr w:rsidR="00703362" w:rsidRPr="00591FE9" w14:paraId="021AAF16" w14:textId="77777777" w:rsidTr="009E396A">
        <w:trPr>
          <w:trHeight w:val="300"/>
          <w:ins w:id="1770" w:author="Alotaibi, Raed" w:date="2019-05-22T16:09:00Z"/>
        </w:trPr>
        <w:tc>
          <w:tcPr>
            <w:tcW w:w="1288" w:type="pct"/>
            <w:noWrap/>
            <w:hideMark/>
          </w:tcPr>
          <w:p w14:paraId="118898A1" w14:textId="77777777" w:rsidR="00703362" w:rsidRPr="00591FE9" w:rsidRDefault="00703362" w:rsidP="009E396A">
            <w:pPr>
              <w:rPr>
                <w:ins w:id="1771" w:author="Alotaibi, Raed" w:date="2019-05-22T16:09:00Z"/>
              </w:rPr>
            </w:pPr>
            <w:ins w:id="1772" w:author="Alotaibi, Raed" w:date="2019-05-22T16:09:00Z">
              <w:r w:rsidRPr="00591FE9">
                <w:t>Kansas</w:t>
              </w:r>
            </w:ins>
          </w:p>
        </w:tc>
        <w:tc>
          <w:tcPr>
            <w:tcW w:w="619" w:type="pct"/>
            <w:noWrap/>
            <w:hideMark/>
          </w:tcPr>
          <w:p w14:paraId="40541C60" w14:textId="77777777" w:rsidR="00703362" w:rsidRPr="00591FE9" w:rsidRDefault="00703362" w:rsidP="009E396A">
            <w:pPr>
              <w:rPr>
                <w:ins w:id="1773" w:author="Alotaibi, Raed" w:date="2019-05-22T16:09:00Z"/>
              </w:rPr>
            </w:pPr>
            <w:ins w:id="1774" w:author="Alotaibi, Raed" w:date="2019-05-22T16:09:00Z">
              <w:r w:rsidRPr="00591FE9">
                <w:t>9.7</w:t>
              </w:r>
            </w:ins>
          </w:p>
        </w:tc>
        <w:tc>
          <w:tcPr>
            <w:tcW w:w="619" w:type="pct"/>
            <w:noWrap/>
            <w:hideMark/>
          </w:tcPr>
          <w:p w14:paraId="75D15814" w14:textId="77777777" w:rsidR="00703362" w:rsidRPr="00591FE9" w:rsidRDefault="00703362" w:rsidP="009E396A">
            <w:pPr>
              <w:rPr>
                <w:ins w:id="1775" w:author="Alotaibi, Raed" w:date="2019-05-22T16:09:00Z"/>
              </w:rPr>
            </w:pPr>
            <w:ins w:id="1776" w:author="Alotaibi, Raed" w:date="2019-05-22T16:09:00Z">
              <w:r w:rsidRPr="00591FE9">
                <w:t>4.5</w:t>
              </w:r>
            </w:ins>
          </w:p>
        </w:tc>
        <w:tc>
          <w:tcPr>
            <w:tcW w:w="619" w:type="pct"/>
            <w:noWrap/>
            <w:hideMark/>
          </w:tcPr>
          <w:p w14:paraId="7B2CE2DC" w14:textId="77777777" w:rsidR="00703362" w:rsidRPr="00591FE9" w:rsidRDefault="00703362" w:rsidP="009E396A">
            <w:pPr>
              <w:rPr>
                <w:ins w:id="1777" w:author="Alotaibi, Raed" w:date="2019-05-22T16:09:00Z"/>
              </w:rPr>
            </w:pPr>
            <w:ins w:id="1778" w:author="Alotaibi, Raed" w:date="2019-05-22T16:09:00Z">
              <w:r w:rsidRPr="00591FE9">
                <w:t>6.3</w:t>
              </w:r>
            </w:ins>
          </w:p>
        </w:tc>
        <w:tc>
          <w:tcPr>
            <w:tcW w:w="619" w:type="pct"/>
            <w:noWrap/>
            <w:hideMark/>
          </w:tcPr>
          <w:p w14:paraId="04080BD6" w14:textId="77777777" w:rsidR="00703362" w:rsidRPr="00591FE9" w:rsidRDefault="00703362" w:rsidP="009E396A">
            <w:pPr>
              <w:rPr>
                <w:ins w:id="1779" w:author="Alotaibi, Raed" w:date="2019-05-22T16:09:00Z"/>
              </w:rPr>
            </w:pPr>
            <w:ins w:id="1780" w:author="Alotaibi, Raed" w:date="2019-05-22T16:09:00Z">
              <w:r w:rsidRPr="00591FE9">
                <w:t>8.8</w:t>
              </w:r>
            </w:ins>
          </w:p>
        </w:tc>
        <w:tc>
          <w:tcPr>
            <w:tcW w:w="619" w:type="pct"/>
            <w:noWrap/>
            <w:hideMark/>
          </w:tcPr>
          <w:p w14:paraId="43BAB23C" w14:textId="77777777" w:rsidR="00703362" w:rsidRPr="00591FE9" w:rsidRDefault="00703362" w:rsidP="009E396A">
            <w:pPr>
              <w:rPr>
                <w:ins w:id="1781" w:author="Alotaibi, Raed" w:date="2019-05-22T16:09:00Z"/>
              </w:rPr>
            </w:pPr>
            <w:ins w:id="1782" w:author="Alotaibi, Raed" w:date="2019-05-22T16:09:00Z">
              <w:r w:rsidRPr="00591FE9">
                <w:t>12.4</w:t>
              </w:r>
            </w:ins>
          </w:p>
        </w:tc>
        <w:tc>
          <w:tcPr>
            <w:tcW w:w="616" w:type="pct"/>
            <w:noWrap/>
            <w:hideMark/>
          </w:tcPr>
          <w:p w14:paraId="6C54890D" w14:textId="77777777" w:rsidR="00703362" w:rsidRPr="00591FE9" w:rsidRDefault="00703362" w:rsidP="009E396A">
            <w:pPr>
              <w:rPr>
                <w:ins w:id="1783" w:author="Alotaibi, Raed" w:date="2019-05-22T16:09:00Z"/>
              </w:rPr>
            </w:pPr>
            <w:ins w:id="1784" w:author="Alotaibi, Raed" w:date="2019-05-22T16:09:00Z">
              <w:r w:rsidRPr="00591FE9">
                <w:t>28.7</w:t>
              </w:r>
            </w:ins>
          </w:p>
        </w:tc>
      </w:tr>
      <w:tr w:rsidR="00703362" w:rsidRPr="00591FE9" w14:paraId="534D6588" w14:textId="77777777" w:rsidTr="009E396A">
        <w:trPr>
          <w:trHeight w:val="300"/>
          <w:ins w:id="1785" w:author="Alotaibi, Raed" w:date="2019-05-22T16:09:00Z"/>
        </w:trPr>
        <w:tc>
          <w:tcPr>
            <w:tcW w:w="1288" w:type="pct"/>
            <w:noWrap/>
            <w:hideMark/>
          </w:tcPr>
          <w:p w14:paraId="54BBA01B" w14:textId="77777777" w:rsidR="00703362" w:rsidRPr="00591FE9" w:rsidRDefault="00703362" w:rsidP="009E396A">
            <w:pPr>
              <w:rPr>
                <w:ins w:id="1786" w:author="Alotaibi, Raed" w:date="2019-05-22T16:09:00Z"/>
              </w:rPr>
            </w:pPr>
            <w:ins w:id="1787" w:author="Alotaibi, Raed" w:date="2019-05-22T16:09:00Z">
              <w:r w:rsidRPr="00591FE9">
                <w:t>Kentucky</w:t>
              </w:r>
            </w:ins>
          </w:p>
        </w:tc>
        <w:tc>
          <w:tcPr>
            <w:tcW w:w="619" w:type="pct"/>
            <w:noWrap/>
            <w:hideMark/>
          </w:tcPr>
          <w:p w14:paraId="3CF9FFBB" w14:textId="77777777" w:rsidR="00703362" w:rsidRPr="00591FE9" w:rsidRDefault="00703362" w:rsidP="009E396A">
            <w:pPr>
              <w:rPr>
                <w:ins w:id="1788" w:author="Alotaibi, Raed" w:date="2019-05-22T16:09:00Z"/>
              </w:rPr>
            </w:pPr>
            <w:ins w:id="1789" w:author="Alotaibi, Raed" w:date="2019-05-22T16:09:00Z">
              <w:r w:rsidRPr="00591FE9">
                <w:t>12.4</w:t>
              </w:r>
            </w:ins>
          </w:p>
        </w:tc>
        <w:tc>
          <w:tcPr>
            <w:tcW w:w="619" w:type="pct"/>
            <w:noWrap/>
            <w:hideMark/>
          </w:tcPr>
          <w:p w14:paraId="5DD48432" w14:textId="77777777" w:rsidR="00703362" w:rsidRPr="00591FE9" w:rsidRDefault="00703362" w:rsidP="009E396A">
            <w:pPr>
              <w:rPr>
                <w:ins w:id="1790" w:author="Alotaibi, Raed" w:date="2019-05-22T16:09:00Z"/>
              </w:rPr>
            </w:pPr>
            <w:ins w:id="1791" w:author="Alotaibi, Raed" w:date="2019-05-22T16:09:00Z">
              <w:r w:rsidRPr="00591FE9">
                <w:t>6.1</w:t>
              </w:r>
            </w:ins>
          </w:p>
        </w:tc>
        <w:tc>
          <w:tcPr>
            <w:tcW w:w="619" w:type="pct"/>
            <w:noWrap/>
            <w:hideMark/>
          </w:tcPr>
          <w:p w14:paraId="3CE05525" w14:textId="77777777" w:rsidR="00703362" w:rsidRPr="00591FE9" w:rsidRDefault="00703362" w:rsidP="009E396A">
            <w:pPr>
              <w:rPr>
                <w:ins w:id="1792" w:author="Alotaibi, Raed" w:date="2019-05-22T16:09:00Z"/>
              </w:rPr>
            </w:pPr>
            <w:ins w:id="1793" w:author="Alotaibi, Raed" w:date="2019-05-22T16:09:00Z">
              <w:r w:rsidRPr="00591FE9">
                <w:t>8.9</w:t>
              </w:r>
            </w:ins>
          </w:p>
        </w:tc>
        <w:tc>
          <w:tcPr>
            <w:tcW w:w="619" w:type="pct"/>
            <w:noWrap/>
            <w:hideMark/>
          </w:tcPr>
          <w:p w14:paraId="052F4443" w14:textId="77777777" w:rsidR="00703362" w:rsidRPr="00591FE9" w:rsidRDefault="00703362" w:rsidP="009E396A">
            <w:pPr>
              <w:rPr>
                <w:ins w:id="1794" w:author="Alotaibi, Raed" w:date="2019-05-22T16:09:00Z"/>
              </w:rPr>
            </w:pPr>
            <w:ins w:id="1795" w:author="Alotaibi, Raed" w:date="2019-05-22T16:09:00Z">
              <w:r w:rsidRPr="00591FE9">
                <w:t>10.8</w:t>
              </w:r>
            </w:ins>
          </w:p>
        </w:tc>
        <w:tc>
          <w:tcPr>
            <w:tcW w:w="619" w:type="pct"/>
            <w:noWrap/>
            <w:hideMark/>
          </w:tcPr>
          <w:p w14:paraId="015A6D53" w14:textId="77777777" w:rsidR="00703362" w:rsidRPr="00591FE9" w:rsidRDefault="00703362" w:rsidP="009E396A">
            <w:pPr>
              <w:rPr>
                <w:ins w:id="1796" w:author="Alotaibi, Raed" w:date="2019-05-22T16:09:00Z"/>
              </w:rPr>
            </w:pPr>
            <w:ins w:id="1797" w:author="Alotaibi, Raed" w:date="2019-05-22T16:09:00Z">
              <w:r w:rsidRPr="00591FE9">
                <w:t>14.8</w:t>
              </w:r>
            </w:ins>
          </w:p>
        </w:tc>
        <w:tc>
          <w:tcPr>
            <w:tcW w:w="616" w:type="pct"/>
            <w:noWrap/>
            <w:hideMark/>
          </w:tcPr>
          <w:p w14:paraId="0520B85C" w14:textId="77777777" w:rsidR="00703362" w:rsidRPr="00591FE9" w:rsidRDefault="00703362" w:rsidP="009E396A">
            <w:pPr>
              <w:rPr>
                <w:ins w:id="1798" w:author="Alotaibi, Raed" w:date="2019-05-22T16:09:00Z"/>
              </w:rPr>
            </w:pPr>
            <w:ins w:id="1799" w:author="Alotaibi, Raed" w:date="2019-05-22T16:09:00Z">
              <w:r w:rsidRPr="00591FE9">
                <w:t>33.3</w:t>
              </w:r>
            </w:ins>
          </w:p>
        </w:tc>
      </w:tr>
      <w:tr w:rsidR="00703362" w:rsidRPr="00591FE9" w14:paraId="5B8310FF" w14:textId="77777777" w:rsidTr="009E396A">
        <w:trPr>
          <w:trHeight w:val="300"/>
          <w:ins w:id="1800" w:author="Alotaibi, Raed" w:date="2019-05-22T16:09:00Z"/>
        </w:trPr>
        <w:tc>
          <w:tcPr>
            <w:tcW w:w="1288" w:type="pct"/>
            <w:noWrap/>
            <w:hideMark/>
          </w:tcPr>
          <w:p w14:paraId="5B3CFC03" w14:textId="77777777" w:rsidR="00703362" w:rsidRPr="00591FE9" w:rsidRDefault="00703362" w:rsidP="009E396A">
            <w:pPr>
              <w:rPr>
                <w:ins w:id="1801" w:author="Alotaibi, Raed" w:date="2019-05-22T16:09:00Z"/>
              </w:rPr>
            </w:pPr>
            <w:ins w:id="1802" w:author="Alotaibi, Raed" w:date="2019-05-22T16:09:00Z">
              <w:r w:rsidRPr="00591FE9">
                <w:t>Louisiana</w:t>
              </w:r>
            </w:ins>
          </w:p>
        </w:tc>
        <w:tc>
          <w:tcPr>
            <w:tcW w:w="619" w:type="pct"/>
            <w:noWrap/>
            <w:hideMark/>
          </w:tcPr>
          <w:p w14:paraId="4D9CE55E" w14:textId="77777777" w:rsidR="00703362" w:rsidRPr="00591FE9" w:rsidRDefault="00703362" w:rsidP="009E396A">
            <w:pPr>
              <w:rPr>
                <w:ins w:id="1803" w:author="Alotaibi, Raed" w:date="2019-05-22T16:09:00Z"/>
              </w:rPr>
            </w:pPr>
            <w:ins w:id="1804" w:author="Alotaibi, Raed" w:date="2019-05-22T16:09:00Z">
              <w:r w:rsidRPr="00591FE9">
                <w:t>9.6</w:t>
              </w:r>
            </w:ins>
          </w:p>
        </w:tc>
        <w:tc>
          <w:tcPr>
            <w:tcW w:w="619" w:type="pct"/>
            <w:noWrap/>
            <w:hideMark/>
          </w:tcPr>
          <w:p w14:paraId="17181EAB" w14:textId="77777777" w:rsidR="00703362" w:rsidRPr="00591FE9" w:rsidRDefault="00703362" w:rsidP="009E396A">
            <w:pPr>
              <w:rPr>
                <w:ins w:id="1805" w:author="Alotaibi, Raed" w:date="2019-05-22T16:09:00Z"/>
              </w:rPr>
            </w:pPr>
            <w:ins w:id="1806" w:author="Alotaibi, Raed" w:date="2019-05-22T16:09:00Z">
              <w:r w:rsidRPr="00591FE9">
                <w:t>3.0</w:t>
              </w:r>
            </w:ins>
          </w:p>
        </w:tc>
        <w:tc>
          <w:tcPr>
            <w:tcW w:w="619" w:type="pct"/>
            <w:noWrap/>
            <w:hideMark/>
          </w:tcPr>
          <w:p w14:paraId="135D3F98" w14:textId="77777777" w:rsidR="00703362" w:rsidRPr="00591FE9" w:rsidRDefault="00703362" w:rsidP="009E396A">
            <w:pPr>
              <w:rPr>
                <w:ins w:id="1807" w:author="Alotaibi, Raed" w:date="2019-05-22T16:09:00Z"/>
              </w:rPr>
            </w:pPr>
            <w:ins w:id="1808" w:author="Alotaibi, Raed" w:date="2019-05-22T16:09:00Z">
              <w:r w:rsidRPr="00591FE9">
                <w:t>5.3</w:t>
              </w:r>
            </w:ins>
          </w:p>
        </w:tc>
        <w:tc>
          <w:tcPr>
            <w:tcW w:w="619" w:type="pct"/>
            <w:noWrap/>
            <w:hideMark/>
          </w:tcPr>
          <w:p w14:paraId="7B5D69E8" w14:textId="77777777" w:rsidR="00703362" w:rsidRPr="00591FE9" w:rsidRDefault="00703362" w:rsidP="009E396A">
            <w:pPr>
              <w:rPr>
                <w:ins w:id="1809" w:author="Alotaibi, Raed" w:date="2019-05-22T16:09:00Z"/>
              </w:rPr>
            </w:pPr>
            <w:ins w:id="1810" w:author="Alotaibi, Raed" w:date="2019-05-22T16:09:00Z">
              <w:r w:rsidRPr="00591FE9">
                <w:t>8.0</w:t>
              </w:r>
            </w:ins>
          </w:p>
        </w:tc>
        <w:tc>
          <w:tcPr>
            <w:tcW w:w="619" w:type="pct"/>
            <w:noWrap/>
            <w:hideMark/>
          </w:tcPr>
          <w:p w14:paraId="49B4D241" w14:textId="77777777" w:rsidR="00703362" w:rsidRPr="00591FE9" w:rsidRDefault="00703362" w:rsidP="009E396A">
            <w:pPr>
              <w:rPr>
                <w:ins w:id="1811" w:author="Alotaibi, Raed" w:date="2019-05-22T16:09:00Z"/>
              </w:rPr>
            </w:pPr>
            <w:ins w:id="1812" w:author="Alotaibi, Raed" w:date="2019-05-22T16:09:00Z">
              <w:r w:rsidRPr="00591FE9">
                <w:t>12.6</w:t>
              </w:r>
            </w:ins>
          </w:p>
        </w:tc>
        <w:tc>
          <w:tcPr>
            <w:tcW w:w="616" w:type="pct"/>
            <w:noWrap/>
            <w:hideMark/>
          </w:tcPr>
          <w:p w14:paraId="38F2F3E3" w14:textId="77777777" w:rsidR="00703362" w:rsidRPr="00591FE9" w:rsidRDefault="00703362" w:rsidP="009E396A">
            <w:pPr>
              <w:rPr>
                <w:ins w:id="1813" w:author="Alotaibi, Raed" w:date="2019-05-22T16:09:00Z"/>
              </w:rPr>
            </w:pPr>
            <w:ins w:id="1814" w:author="Alotaibi, Raed" w:date="2019-05-22T16:09:00Z">
              <w:r w:rsidRPr="00591FE9">
                <w:t>31.4</w:t>
              </w:r>
            </w:ins>
          </w:p>
        </w:tc>
      </w:tr>
      <w:tr w:rsidR="00703362" w:rsidRPr="00591FE9" w14:paraId="42C5C744" w14:textId="77777777" w:rsidTr="009E396A">
        <w:trPr>
          <w:trHeight w:val="300"/>
          <w:ins w:id="1815" w:author="Alotaibi, Raed" w:date="2019-05-22T16:09:00Z"/>
        </w:trPr>
        <w:tc>
          <w:tcPr>
            <w:tcW w:w="1288" w:type="pct"/>
            <w:noWrap/>
            <w:hideMark/>
          </w:tcPr>
          <w:p w14:paraId="4E2FF60E" w14:textId="77777777" w:rsidR="00703362" w:rsidRPr="00591FE9" w:rsidRDefault="00703362" w:rsidP="009E396A">
            <w:pPr>
              <w:rPr>
                <w:ins w:id="1816" w:author="Alotaibi, Raed" w:date="2019-05-22T16:09:00Z"/>
              </w:rPr>
            </w:pPr>
            <w:ins w:id="1817" w:author="Alotaibi, Raed" w:date="2019-05-22T16:09:00Z">
              <w:r w:rsidRPr="00591FE9">
                <w:t>Maine</w:t>
              </w:r>
            </w:ins>
          </w:p>
        </w:tc>
        <w:tc>
          <w:tcPr>
            <w:tcW w:w="619" w:type="pct"/>
            <w:noWrap/>
            <w:hideMark/>
          </w:tcPr>
          <w:p w14:paraId="20FF54C0" w14:textId="77777777" w:rsidR="00703362" w:rsidRPr="00591FE9" w:rsidRDefault="00703362" w:rsidP="009E396A">
            <w:pPr>
              <w:rPr>
                <w:ins w:id="1818" w:author="Alotaibi, Raed" w:date="2019-05-22T16:09:00Z"/>
              </w:rPr>
            </w:pPr>
            <w:ins w:id="1819" w:author="Alotaibi, Raed" w:date="2019-05-22T16:09:00Z">
              <w:r w:rsidRPr="00591FE9">
                <w:t>6.3</w:t>
              </w:r>
            </w:ins>
          </w:p>
        </w:tc>
        <w:tc>
          <w:tcPr>
            <w:tcW w:w="619" w:type="pct"/>
            <w:noWrap/>
            <w:hideMark/>
          </w:tcPr>
          <w:p w14:paraId="7E62FF2C" w14:textId="77777777" w:rsidR="00703362" w:rsidRPr="00591FE9" w:rsidRDefault="00703362" w:rsidP="009E396A">
            <w:pPr>
              <w:rPr>
                <w:ins w:id="1820" w:author="Alotaibi, Raed" w:date="2019-05-22T16:09:00Z"/>
              </w:rPr>
            </w:pPr>
            <w:ins w:id="1821" w:author="Alotaibi, Raed" w:date="2019-05-22T16:09:00Z">
              <w:r w:rsidRPr="00591FE9">
                <w:t>2.0</w:t>
              </w:r>
            </w:ins>
          </w:p>
        </w:tc>
        <w:tc>
          <w:tcPr>
            <w:tcW w:w="619" w:type="pct"/>
            <w:noWrap/>
            <w:hideMark/>
          </w:tcPr>
          <w:p w14:paraId="36E42861" w14:textId="77777777" w:rsidR="00703362" w:rsidRPr="00591FE9" w:rsidRDefault="00703362" w:rsidP="009E396A">
            <w:pPr>
              <w:rPr>
                <w:ins w:id="1822" w:author="Alotaibi, Raed" w:date="2019-05-22T16:09:00Z"/>
              </w:rPr>
            </w:pPr>
            <w:ins w:id="1823" w:author="Alotaibi, Raed" w:date="2019-05-22T16:09:00Z">
              <w:r w:rsidRPr="00591FE9">
                <w:t>4.4</w:t>
              </w:r>
            </w:ins>
          </w:p>
        </w:tc>
        <w:tc>
          <w:tcPr>
            <w:tcW w:w="619" w:type="pct"/>
            <w:noWrap/>
            <w:hideMark/>
          </w:tcPr>
          <w:p w14:paraId="69EDF291" w14:textId="77777777" w:rsidR="00703362" w:rsidRPr="00591FE9" w:rsidRDefault="00703362" w:rsidP="009E396A">
            <w:pPr>
              <w:rPr>
                <w:ins w:id="1824" w:author="Alotaibi, Raed" w:date="2019-05-22T16:09:00Z"/>
              </w:rPr>
            </w:pPr>
            <w:ins w:id="1825" w:author="Alotaibi, Raed" w:date="2019-05-22T16:09:00Z">
              <w:r w:rsidRPr="00591FE9">
                <w:t>5.8</w:t>
              </w:r>
            </w:ins>
          </w:p>
        </w:tc>
        <w:tc>
          <w:tcPr>
            <w:tcW w:w="619" w:type="pct"/>
            <w:noWrap/>
            <w:hideMark/>
          </w:tcPr>
          <w:p w14:paraId="687FA301" w14:textId="77777777" w:rsidR="00703362" w:rsidRPr="00591FE9" w:rsidRDefault="00703362" w:rsidP="009E396A">
            <w:pPr>
              <w:rPr>
                <w:ins w:id="1826" w:author="Alotaibi, Raed" w:date="2019-05-22T16:09:00Z"/>
              </w:rPr>
            </w:pPr>
            <w:ins w:id="1827" w:author="Alotaibi, Raed" w:date="2019-05-22T16:09:00Z">
              <w:r w:rsidRPr="00591FE9">
                <w:t>7.5</w:t>
              </w:r>
            </w:ins>
          </w:p>
        </w:tc>
        <w:tc>
          <w:tcPr>
            <w:tcW w:w="616" w:type="pct"/>
            <w:noWrap/>
            <w:hideMark/>
          </w:tcPr>
          <w:p w14:paraId="039D40A6" w14:textId="77777777" w:rsidR="00703362" w:rsidRPr="00591FE9" w:rsidRDefault="00703362" w:rsidP="009E396A">
            <w:pPr>
              <w:rPr>
                <w:ins w:id="1828" w:author="Alotaibi, Raed" w:date="2019-05-22T16:09:00Z"/>
              </w:rPr>
            </w:pPr>
            <w:ins w:id="1829" w:author="Alotaibi, Raed" w:date="2019-05-22T16:09:00Z">
              <w:r w:rsidRPr="00591FE9">
                <w:t>18.7</w:t>
              </w:r>
            </w:ins>
          </w:p>
        </w:tc>
      </w:tr>
      <w:tr w:rsidR="00703362" w:rsidRPr="00591FE9" w14:paraId="4B198CB6" w14:textId="77777777" w:rsidTr="009E396A">
        <w:trPr>
          <w:trHeight w:val="300"/>
          <w:ins w:id="1830" w:author="Alotaibi, Raed" w:date="2019-05-22T16:09:00Z"/>
        </w:trPr>
        <w:tc>
          <w:tcPr>
            <w:tcW w:w="1288" w:type="pct"/>
            <w:noWrap/>
            <w:hideMark/>
          </w:tcPr>
          <w:p w14:paraId="387A66ED" w14:textId="77777777" w:rsidR="00703362" w:rsidRPr="00591FE9" w:rsidRDefault="00703362" w:rsidP="009E396A">
            <w:pPr>
              <w:rPr>
                <w:ins w:id="1831" w:author="Alotaibi, Raed" w:date="2019-05-22T16:09:00Z"/>
              </w:rPr>
            </w:pPr>
            <w:ins w:id="1832" w:author="Alotaibi, Raed" w:date="2019-05-22T16:09:00Z">
              <w:r w:rsidRPr="00591FE9">
                <w:t>Maryland</w:t>
              </w:r>
            </w:ins>
          </w:p>
        </w:tc>
        <w:tc>
          <w:tcPr>
            <w:tcW w:w="619" w:type="pct"/>
            <w:noWrap/>
            <w:hideMark/>
          </w:tcPr>
          <w:p w14:paraId="4ACB692A" w14:textId="77777777" w:rsidR="00703362" w:rsidRPr="00591FE9" w:rsidRDefault="00703362" w:rsidP="009E396A">
            <w:pPr>
              <w:rPr>
                <w:ins w:id="1833" w:author="Alotaibi, Raed" w:date="2019-05-22T16:09:00Z"/>
              </w:rPr>
            </w:pPr>
            <w:ins w:id="1834" w:author="Alotaibi, Raed" w:date="2019-05-22T16:09:00Z">
              <w:r w:rsidRPr="00591FE9">
                <w:t>16.1</w:t>
              </w:r>
            </w:ins>
          </w:p>
        </w:tc>
        <w:tc>
          <w:tcPr>
            <w:tcW w:w="619" w:type="pct"/>
            <w:noWrap/>
            <w:hideMark/>
          </w:tcPr>
          <w:p w14:paraId="788E4CA4" w14:textId="77777777" w:rsidR="00703362" w:rsidRPr="00591FE9" w:rsidRDefault="00703362" w:rsidP="009E396A">
            <w:pPr>
              <w:rPr>
                <w:ins w:id="1835" w:author="Alotaibi, Raed" w:date="2019-05-22T16:09:00Z"/>
              </w:rPr>
            </w:pPr>
            <w:ins w:id="1836" w:author="Alotaibi, Raed" w:date="2019-05-22T16:09:00Z">
              <w:r w:rsidRPr="00591FE9">
                <w:t>5.9</w:t>
              </w:r>
            </w:ins>
          </w:p>
        </w:tc>
        <w:tc>
          <w:tcPr>
            <w:tcW w:w="619" w:type="pct"/>
            <w:noWrap/>
            <w:hideMark/>
          </w:tcPr>
          <w:p w14:paraId="061F2E5C" w14:textId="77777777" w:rsidR="00703362" w:rsidRPr="00591FE9" w:rsidRDefault="00703362" w:rsidP="009E396A">
            <w:pPr>
              <w:rPr>
                <w:ins w:id="1837" w:author="Alotaibi, Raed" w:date="2019-05-22T16:09:00Z"/>
              </w:rPr>
            </w:pPr>
            <w:ins w:id="1838" w:author="Alotaibi, Raed" w:date="2019-05-22T16:09:00Z">
              <w:r w:rsidRPr="00591FE9">
                <w:t>11.8</w:t>
              </w:r>
            </w:ins>
          </w:p>
        </w:tc>
        <w:tc>
          <w:tcPr>
            <w:tcW w:w="619" w:type="pct"/>
            <w:noWrap/>
            <w:hideMark/>
          </w:tcPr>
          <w:p w14:paraId="75423FC8" w14:textId="77777777" w:rsidR="00703362" w:rsidRPr="00591FE9" w:rsidRDefault="00703362" w:rsidP="009E396A">
            <w:pPr>
              <w:rPr>
                <w:ins w:id="1839" w:author="Alotaibi, Raed" w:date="2019-05-22T16:09:00Z"/>
              </w:rPr>
            </w:pPr>
            <w:ins w:id="1840" w:author="Alotaibi, Raed" w:date="2019-05-22T16:09:00Z">
              <w:r w:rsidRPr="00591FE9">
                <w:t>15.3</w:t>
              </w:r>
            </w:ins>
          </w:p>
        </w:tc>
        <w:tc>
          <w:tcPr>
            <w:tcW w:w="619" w:type="pct"/>
            <w:noWrap/>
            <w:hideMark/>
          </w:tcPr>
          <w:p w14:paraId="0995DCFC" w14:textId="77777777" w:rsidR="00703362" w:rsidRPr="00591FE9" w:rsidRDefault="00703362" w:rsidP="009E396A">
            <w:pPr>
              <w:rPr>
                <w:ins w:id="1841" w:author="Alotaibi, Raed" w:date="2019-05-22T16:09:00Z"/>
              </w:rPr>
            </w:pPr>
            <w:ins w:id="1842" w:author="Alotaibi, Raed" w:date="2019-05-22T16:09:00Z">
              <w:r w:rsidRPr="00591FE9">
                <w:t>20.8</w:t>
              </w:r>
            </w:ins>
          </w:p>
        </w:tc>
        <w:tc>
          <w:tcPr>
            <w:tcW w:w="616" w:type="pct"/>
            <w:noWrap/>
            <w:hideMark/>
          </w:tcPr>
          <w:p w14:paraId="554B76CD" w14:textId="77777777" w:rsidR="00703362" w:rsidRPr="00591FE9" w:rsidRDefault="00703362" w:rsidP="009E396A">
            <w:pPr>
              <w:rPr>
                <w:ins w:id="1843" w:author="Alotaibi, Raed" w:date="2019-05-22T16:09:00Z"/>
              </w:rPr>
            </w:pPr>
            <w:ins w:id="1844" w:author="Alotaibi, Raed" w:date="2019-05-22T16:09:00Z">
              <w:r w:rsidRPr="00591FE9">
                <w:t>34.0</w:t>
              </w:r>
            </w:ins>
          </w:p>
        </w:tc>
      </w:tr>
      <w:tr w:rsidR="00703362" w:rsidRPr="00591FE9" w14:paraId="6D261C30" w14:textId="77777777" w:rsidTr="009E396A">
        <w:trPr>
          <w:trHeight w:val="300"/>
          <w:ins w:id="1845" w:author="Alotaibi, Raed" w:date="2019-05-22T16:09:00Z"/>
        </w:trPr>
        <w:tc>
          <w:tcPr>
            <w:tcW w:w="1288" w:type="pct"/>
            <w:noWrap/>
            <w:hideMark/>
          </w:tcPr>
          <w:p w14:paraId="2E37EDB9" w14:textId="77777777" w:rsidR="00703362" w:rsidRPr="00591FE9" w:rsidRDefault="00703362" w:rsidP="009E396A">
            <w:pPr>
              <w:rPr>
                <w:ins w:id="1846" w:author="Alotaibi, Raed" w:date="2019-05-22T16:09:00Z"/>
              </w:rPr>
            </w:pPr>
            <w:ins w:id="1847" w:author="Alotaibi, Raed" w:date="2019-05-22T16:09:00Z">
              <w:r w:rsidRPr="00591FE9">
                <w:t>Massachusetts</w:t>
              </w:r>
            </w:ins>
          </w:p>
        </w:tc>
        <w:tc>
          <w:tcPr>
            <w:tcW w:w="619" w:type="pct"/>
            <w:noWrap/>
            <w:hideMark/>
          </w:tcPr>
          <w:p w14:paraId="32A79040" w14:textId="77777777" w:rsidR="00703362" w:rsidRPr="00591FE9" w:rsidRDefault="00703362" w:rsidP="009E396A">
            <w:pPr>
              <w:rPr>
                <w:ins w:id="1848" w:author="Alotaibi, Raed" w:date="2019-05-22T16:09:00Z"/>
              </w:rPr>
            </w:pPr>
            <w:ins w:id="1849" w:author="Alotaibi, Raed" w:date="2019-05-22T16:09:00Z">
              <w:r w:rsidRPr="00591FE9">
                <w:t>14.1</w:t>
              </w:r>
            </w:ins>
          </w:p>
        </w:tc>
        <w:tc>
          <w:tcPr>
            <w:tcW w:w="619" w:type="pct"/>
            <w:noWrap/>
            <w:hideMark/>
          </w:tcPr>
          <w:p w14:paraId="6155AA02" w14:textId="77777777" w:rsidR="00703362" w:rsidRPr="00591FE9" w:rsidRDefault="00703362" w:rsidP="009E396A">
            <w:pPr>
              <w:rPr>
                <w:ins w:id="1850" w:author="Alotaibi, Raed" w:date="2019-05-22T16:09:00Z"/>
              </w:rPr>
            </w:pPr>
            <w:ins w:id="1851" w:author="Alotaibi, Raed" w:date="2019-05-22T16:09:00Z">
              <w:r w:rsidRPr="00591FE9">
                <w:t>3.7</w:t>
              </w:r>
            </w:ins>
          </w:p>
        </w:tc>
        <w:tc>
          <w:tcPr>
            <w:tcW w:w="619" w:type="pct"/>
            <w:noWrap/>
            <w:hideMark/>
          </w:tcPr>
          <w:p w14:paraId="2E6808DC" w14:textId="77777777" w:rsidR="00703362" w:rsidRPr="00591FE9" w:rsidRDefault="00703362" w:rsidP="009E396A">
            <w:pPr>
              <w:rPr>
                <w:ins w:id="1852" w:author="Alotaibi, Raed" w:date="2019-05-22T16:09:00Z"/>
              </w:rPr>
            </w:pPr>
            <w:ins w:id="1853" w:author="Alotaibi, Raed" w:date="2019-05-22T16:09:00Z">
              <w:r w:rsidRPr="00591FE9">
                <w:t>10.3</w:t>
              </w:r>
            </w:ins>
          </w:p>
        </w:tc>
        <w:tc>
          <w:tcPr>
            <w:tcW w:w="619" w:type="pct"/>
            <w:noWrap/>
            <w:hideMark/>
          </w:tcPr>
          <w:p w14:paraId="6828BC9B" w14:textId="77777777" w:rsidR="00703362" w:rsidRPr="00591FE9" w:rsidRDefault="00703362" w:rsidP="009E396A">
            <w:pPr>
              <w:rPr>
                <w:ins w:id="1854" w:author="Alotaibi, Raed" w:date="2019-05-22T16:09:00Z"/>
              </w:rPr>
            </w:pPr>
            <w:ins w:id="1855" w:author="Alotaibi, Raed" w:date="2019-05-22T16:09:00Z">
              <w:r w:rsidRPr="00591FE9">
                <w:t>13.2</w:t>
              </w:r>
            </w:ins>
          </w:p>
        </w:tc>
        <w:tc>
          <w:tcPr>
            <w:tcW w:w="619" w:type="pct"/>
            <w:noWrap/>
            <w:hideMark/>
          </w:tcPr>
          <w:p w14:paraId="7DD87A98" w14:textId="77777777" w:rsidR="00703362" w:rsidRPr="00591FE9" w:rsidRDefault="00703362" w:rsidP="009E396A">
            <w:pPr>
              <w:rPr>
                <w:ins w:id="1856" w:author="Alotaibi, Raed" w:date="2019-05-22T16:09:00Z"/>
              </w:rPr>
            </w:pPr>
            <w:ins w:id="1857" w:author="Alotaibi, Raed" w:date="2019-05-22T16:09:00Z">
              <w:r w:rsidRPr="00591FE9">
                <w:t>17.0</w:t>
              </w:r>
            </w:ins>
          </w:p>
        </w:tc>
        <w:tc>
          <w:tcPr>
            <w:tcW w:w="616" w:type="pct"/>
            <w:noWrap/>
            <w:hideMark/>
          </w:tcPr>
          <w:p w14:paraId="74E415D2" w14:textId="77777777" w:rsidR="00703362" w:rsidRPr="00591FE9" w:rsidRDefault="00703362" w:rsidP="009E396A">
            <w:pPr>
              <w:rPr>
                <w:ins w:id="1858" w:author="Alotaibi, Raed" w:date="2019-05-22T16:09:00Z"/>
              </w:rPr>
            </w:pPr>
            <w:ins w:id="1859" w:author="Alotaibi, Raed" w:date="2019-05-22T16:09:00Z">
              <w:r w:rsidRPr="00591FE9">
                <w:t>42.5</w:t>
              </w:r>
            </w:ins>
          </w:p>
        </w:tc>
      </w:tr>
      <w:tr w:rsidR="00703362" w:rsidRPr="00591FE9" w14:paraId="0A88BA57" w14:textId="77777777" w:rsidTr="009E396A">
        <w:trPr>
          <w:trHeight w:val="300"/>
          <w:ins w:id="1860" w:author="Alotaibi, Raed" w:date="2019-05-22T16:09:00Z"/>
        </w:trPr>
        <w:tc>
          <w:tcPr>
            <w:tcW w:w="1288" w:type="pct"/>
            <w:noWrap/>
            <w:hideMark/>
          </w:tcPr>
          <w:p w14:paraId="6A1443DD" w14:textId="77777777" w:rsidR="00703362" w:rsidRPr="00591FE9" w:rsidRDefault="00703362" w:rsidP="009E396A">
            <w:pPr>
              <w:rPr>
                <w:ins w:id="1861" w:author="Alotaibi, Raed" w:date="2019-05-22T16:09:00Z"/>
              </w:rPr>
            </w:pPr>
            <w:ins w:id="1862" w:author="Alotaibi, Raed" w:date="2019-05-22T16:09:00Z">
              <w:r w:rsidRPr="00591FE9">
                <w:t>Michigan</w:t>
              </w:r>
            </w:ins>
          </w:p>
        </w:tc>
        <w:tc>
          <w:tcPr>
            <w:tcW w:w="619" w:type="pct"/>
            <w:noWrap/>
            <w:hideMark/>
          </w:tcPr>
          <w:p w14:paraId="267C5AD1" w14:textId="77777777" w:rsidR="00703362" w:rsidRPr="00591FE9" w:rsidRDefault="00703362" w:rsidP="009E396A">
            <w:pPr>
              <w:rPr>
                <w:ins w:id="1863" w:author="Alotaibi, Raed" w:date="2019-05-22T16:09:00Z"/>
              </w:rPr>
            </w:pPr>
            <w:ins w:id="1864" w:author="Alotaibi, Raed" w:date="2019-05-22T16:09:00Z">
              <w:r w:rsidRPr="00591FE9">
                <w:t>12.9</w:t>
              </w:r>
            </w:ins>
          </w:p>
        </w:tc>
        <w:tc>
          <w:tcPr>
            <w:tcW w:w="619" w:type="pct"/>
            <w:noWrap/>
            <w:hideMark/>
          </w:tcPr>
          <w:p w14:paraId="0BB4BC20" w14:textId="77777777" w:rsidR="00703362" w:rsidRPr="00591FE9" w:rsidRDefault="00703362" w:rsidP="009E396A">
            <w:pPr>
              <w:rPr>
                <w:ins w:id="1865" w:author="Alotaibi, Raed" w:date="2019-05-22T16:09:00Z"/>
              </w:rPr>
            </w:pPr>
            <w:ins w:id="1866" w:author="Alotaibi, Raed" w:date="2019-05-22T16:09:00Z">
              <w:r w:rsidRPr="00591FE9">
                <w:t>2.8</w:t>
              </w:r>
            </w:ins>
          </w:p>
        </w:tc>
        <w:tc>
          <w:tcPr>
            <w:tcW w:w="619" w:type="pct"/>
            <w:noWrap/>
            <w:hideMark/>
          </w:tcPr>
          <w:p w14:paraId="2FA1D3F2" w14:textId="77777777" w:rsidR="00703362" w:rsidRPr="00591FE9" w:rsidRDefault="00703362" w:rsidP="009E396A">
            <w:pPr>
              <w:rPr>
                <w:ins w:id="1867" w:author="Alotaibi, Raed" w:date="2019-05-22T16:09:00Z"/>
              </w:rPr>
            </w:pPr>
            <w:ins w:id="1868" w:author="Alotaibi, Raed" w:date="2019-05-22T16:09:00Z">
              <w:r w:rsidRPr="00591FE9">
                <w:t>7.7</w:t>
              </w:r>
            </w:ins>
          </w:p>
        </w:tc>
        <w:tc>
          <w:tcPr>
            <w:tcW w:w="619" w:type="pct"/>
            <w:noWrap/>
            <w:hideMark/>
          </w:tcPr>
          <w:p w14:paraId="6E4CA6DB" w14:textId="77777777" w:rsidR="00703362" w:rsidRPr="00591FE9" w:rsidRDefault="00703362" w:rsidP="009E396A">
            <w:pPr>
              <w:rPr>
                <w:ins w:id="1869" w:author="Alotaibi, Raed" w:date="2019-05-22T16:09:00Z"/>
              </w:rPr>
            </w:pPr>
            <w:ins w:id="1870" w:author="Alotaibi, Raed" w:date="2019-05-22T16:09:00Z">
              <w:r w:rsidRPr="00591FE9">
                <w:t>11.3</w:t>
              </w:r>
            </w:ins>
          </w:p>
        </w:tc>
        <w:tc>
          <w:tcPr>
            <w:tcW w:w="619" w:type="pct"/>
            <w:noWrap/>
            <w:hideMark/>
          </w:tcPr>
          <w:p w14:paraId="0DAA0564" w14:textId="77777777" w:rsidR="00703362" w:rsidRPr="00591FE9" w:rsidRDefault="00703362" w:rsidP="009E396A">
            <w:pPr>
              <w:rPr>
                <w:ins w:id="1871" w:author="Alotaibi, Raed" w:date="2019-05-22T16:09:00Z"/>
              </w:rPr>
            </w:pPr>
            <w:ins w:id="1872" w:author="Alotaibi, Raed" w:date="2019-05-22T16:09:00Z">
              <w:r w:rsidRPr="00591FE9">
                <w:t>17.5</w:t>
              </w:r>
            </w:ins>
          </w:p>
        </w:tc>
        <w:tc>
          <w:tcPr>
            <w:tcW w:w="616" w:type="pct"/>
            <w:noWrap/>
            <w:hideMark/>
          </w:tcPr>
          <w:p w14:paraId="4E9D7B1C" w14:textId="77777777" w:rsidR="00703362" w:rsidRPr="00591FE9" w:rsidRDefault="00703362" w:rsidP="009E396A">
            <w:pPr>
              <w:rPr>
                <w:ins w:id="1873" w:author="Alotaibi, Raed" w:date="2019-05-22T16:09:00Z"/>
              </w:rPr>
            </w:pPr>
            <w:ins w:id="1874" w:author="Alotaibi, Raed" w:date="2019-05-22T16:09:00Z">
              <w:r w:rsidRPr="00591FE9">
                <w:t>35.9</w:t>
              </w:r>
            </w:ins>
          </w:p>
        </w:tc>
      </w:tr>
      <w:tr w:rsidR="00703362" w:rsidRPr="00591FE9" w14:paraId="7199D521" w14:textId="77777777" w:rsidTr="009E396A">
        <w:trPr>
          <w:trHeight w:val="300"/>
          <w:ins w:id="1875" w:author="Alotaibi, Raed" w:date="2019-05-22T16:09:00Z"/>
        </w:trPr>
        <w:tc>
          <w:tcPr>
            <w:tcW w:w="1288" w:type="pct"/>
            <w:noWrap/>
            <w:hideMark/>
          </w:tcPr>
          <w:p w14:paraId="3A6154ED" w14:textId="77777777" w:rsidR="00703362" w:rsidRPr="00591FE9" w:rsidRDefault="00703362" w:rsidP="009E396A">
            <w:pPr>
              <w:rPr>
                <w:ins w:id="1876" w:author="Alotaibi, Raed" w:date="2019-05-22T16:09:00Z"/>
              </w:rPr>
            </w:pPr>
            <w:ins w:id="1877" w:author="Alotaibi, Raed" w:date="2019-05-22T16:09:00Z">
              <w:r w:rsidRPr="00591FE9">
                <w:t>Minnesota</w:t>
              </w:r>
            </w:ins>
          </w:p>
        </w:tc>
        <w:tc>
          <w:tcPr>
            <w:tcW w:w="619" w:type="pct"/>
            <w:noWrap/>
            <w:hideMark/>
          </w:tcPr>
          <w:p w14:paraId="4303E037" w14:textId="77777777" w:rsidR="00703362" w:rsidRPr="00591FE9" w:rsidRDefault="00703362" w:rsidP="009E396A">
            <w:pPr>
              <w:rPr>
                <w:ins w:id="1878" w:author="Alotaibi, Raed" w:date="2019-05-22T16:09:00Z"/>
              </w:rPr>
            </w:pPr>
            <w:ins w:id="1879" w:author="Alotaibi, Raed" w:date="2019-05-22T16:09:00Z">
              <w:r w:rsidRPr="00591FE9">
                <w:t>9.9</w:t>
              </w:r>
            </w:ins>
          </w:p>
        </w:tc>
        <w:tc>
          <w:tcPr>
            <w:tcW w:w="619" w:type="pct"/>
            <w:noWrap/>
            <w:hideMark/>
          </w:tcPr>
          <w:p w14:paraId="06BD68D6" w14:textId="77777777" w:rsidR="00703362" w:rsidRPr="00591FE9" w:rsidRDefault="00703362" w:rsidP="009E396A">
            <w:pPr>
              <w:rPr>
                <w:ins w:id="1880" w:author="Alotaibi, Raed" w:date="2019-05-22T16:09:00Z"/>
              </w:rPr>
            </w:pPr>
            <w:ins w:id="1881" w:author="Alotaibi, Raed" w:date="2019-05-22T16:09:00Z">
              <w:r w:rsidRPr="00591FE9">
                <w:t>2.9</w:t>
              </w:r>
            </w:ins>
          </w:p>
        </w:tc>
        <w:tc>
          <w:tcPr>
            <w:tcW w:w="619" w:type="pct"/>
            <w:noWrap/>
            <w:hideMark/>
          </w:tcPr>
          <w:p w14:paraId="2B6B9ED4" w14:textId="77777777" w:rsidR="00703362" w:rsidRPr="00591FE9" w:rsidRDefault="00703362" w:rsidP="009E396A">
            <w:pPr>
              <w:rPr>
                <w:ins w:id="1882" w:author="Alotaibi, Raed" w:date="2019-05-22T16:09:00Z"/>
              </w:rPr>
            </w:pPr>
            <w:ins w:id="1883" w:author="Alotaibi, Raed" w:date="2019-05-22T16:09:00Z">
              <w:r w:rsidRPr="00591FE9">
                <w:t>5.0</w:t>
              </w:r>
            </w:ins>
          </w:p>
        </w:tc>
        <w:tc>
          <w:tcPr>
            <w:tcW w:w="619" w:type="pct"/>
            <w:noWrap/>
            <w:hideMark/>
          </w:tcPr>
          <w:p w14:paraId="5AB8F09F" w14:textId="77777777" w:rsidR="00703362" w:rsidRPr="00591FE9" w:rsidRDefault="00703362" w:rsidP="009E396A">
            <w:pPr>
              <w:rPr>
                <w:ins w:id="1884" w:author="Alotaibi, Raed" w:date="2019-05-22T16:09:00Z"/>
              </w:rPr>
            </w:pPr>
            <w:ins w:id="1885" w:author="Alotaibi, Raed" w:date="2019-05-22T16:09:00Z">
              <w:r w:rsidRPr="00591FE9">
                <w:t>7.8</w:t>
              </w:r>
            </w:ins>
          </w:p>
        </w:tc>
        <w:tc>
          <w:tcPr>
            <w:tcW w:w="619" w:type="pct"/>
            <w:noWrap/>
            <w:hideMark/>
          </w:tcPr>
          <w:p w14:paraId="03F3FA27" w14:textId="77777777" w:rsidR="00703362" w:rsidRPr="00591FE9" w:rsidRDefault="00703362" w:rsidP="009E396A">
            <w:pPr>
              <w:rPr>
                <w:ins w:id="1886" w:author="Alotaibi, Raed" w:date="2019-05-22T16:09:00Z"/>
              </w:rPr>
            </w:pPr>
            <w:ins w:id="1887" w:author="Alotaibi, Raed" w:date="2019-05-22T16:09:00Z">
              <w:r w:rsidRPr="00591FE9">
                <w:t>12.5</w:t>
              </w:r>
            </w:ins>
          </w:p>
        </w:tc>
        <w:tc>
          <w:tcPr>
            <w:tcW w:w="616" w:type="pct"/>
            <w:noWrap/>
            <w:hideMark/>
          </w:tcPr>
          <w:p w14:paraId="41D05D58" w14:textId="77777777" w:rsidR="00703362" w:rsidRPr="00591FE9" w:rsidRDefault="00703362" w:rsidP="009E396A">
            <w:pPr>
              <w:rPr>
                <w:ins w:id="1888" w:author="Alotaibi, Raed" w:date="2019-05-22T16:09:00Z"/>
              </w:rPr>
            </w:pPr>
            <w:ins w:id="1889" w:author="Alotaibi, Raed" w:date="2019-05-22T16:09:00Z">
              <w:r w:rsidRPr="00591FE9">
                <w:t>40.8</w:t>
              </w:r>
            </w:ins>
          </w:p>
        </w:tc>
      </w:tr>
      <w:tr w:rsidR="00703362" w:rsidRPr="00591FE9" w14:paraId="72F2947E" w14:textId="77777777" w:rsidTr="009E396A">
        <w:trPr>
          <w:trHeight w:val="300"/>
          <w:ins w:id="1890" w:author="Alotaibi, Raed" w:date="2019-05-22T16:09:00Z"/>
        </w:trPr>
        <w:tc>
          <w:tcPr>
            <w:tcW w:w="1288" w:type="pct"/>
            <w:noWrap/>
            <w:hideMark/>
          </w:tcPr>
          <w:p w14:paraId="35923CDD" w14:textId="77777777" w:rsidR="00703362" w:rsidRPr="00591FE9" w:rsidRDefault="00703362" w:rsidP="009E396A">
            <w:pPr>
              <w:rPr>
                <w:ins w:id="1891" w:author="Alotaibi, Raed" w:date="2019-05-22T16:09:00Z"/>
              </w:rPr>
            </w:pPr>
            <w:ins w:id="1892" w:author="Alotaibi, Raed" w:date="2019-05-22T16:09:00Z">
              <w:r w:rsidRPr="00591FE9">
                <w:t>Mississippi</w:t>
              </w:r>
            </w:ins>
          </w:p>
        </w:tc>
        <w:tc>
          <w:tcPr>
            <w:tcW w:w="619" w:type="pct"/>
            <w:noWrap/>
            <w:hideMark/>
          </w:tcPr>
          <w:p w14:paraId="4635B716" w14:textId="77777777" w:rsidR="00703362" w:rsidRPr="00591FE9" w:rsidRDefault="00703362" w:rsidP="009E396A">
            <w:pPr>
              <w:rPr>
                <w:ins w:id="1893" w:author="Alotaibi, Raed" w:date="2019-05-22T16:09:00Z"/>
              </w:rPr>
            </w:pPr>
            <w:ins w:id="1894" w:author="Alotaibi, Raed" w:date="2019-05-22T16:09:00Z">
              <w:r w:rsidRPr="00591FE9">
                <w:t>8.3</w:t>
              </w:r>
            </w:ins>
          </w:p>
        </w:tc>
        <w:tc>
          <w:tcPr>
            <w:tcW w:w="619" w:type="pct"/>
            <w:noWrap/>
            <w:hideMark/>
          </w:tcPr>
          <w:p w14:paraId="15BDA7CD" w14:textId="77777777" w:rsidR="00703362" w:rsidRPr="00591FE9" w:rsidRDefault="00703362" w:rsidP="009E396A">
            <w:pPr>
              <w:rPr>
                <w:ins w:id="1895" w:author="Alotaibi, Raed" w:date="2019-05-22T16:09:00Z"/>
              </w:rPr>
            </w:pPr>
            <w:ins w:id="1896" w:author="Alotaibi, Raed" w:date="2019-05-22T16:09:00Z">
              <w:r w:rsidRPr="00591FE9">
                <w:t>3.1</w:t>
              </w:r>
            </w:ins>
          </w:p>
        </w:tc>
        <w:tc>
          <w:tcPr>
            <w:tcW w:w="619" w:type="pct"/>
            <w:noWrap/>
            <w:hideMark/>
          </w:tcPr>
          <w:p w14:paraId="27DB3106" w14:textId="77777777" w:rsidR="00703362" w:rsidRPr="00591FE9" w:rsidRDefault="00703362" w:rsidP="009E396A">
            <w:pPr>
              <w:rPr>
                <w:ins w:id="1897" w:author="Alotaibi, Raed" w:date="2019-05-22T16:09:00Z"/>
              </w:rPr>
            </w:pPr>
            <w:ins w:id="1898" w:author="Alotaibi, Raed" w:date="2019-05-22T16:09:00Z">
              <w:r w:rsidRPr="00591FE9">
                <w:t>5.6</w:t>
              </w:r>
            </w:ins>
          </w:p>
        </w:tc>
        <w:tc>
          <w:tcPr>
            <w:tcW w:w="619" w:type="pct"/>
            <w:noWrap/>
            <w:hideMark/>
          </w:tcPr>
          <w:p w14:paraId="1EF48CF2" w14:textId="77777777" w:rsidR="00703362" w:rsidRPr="00591FE9" w:rsidRDefault="00703362" w:rsidP="009E396A">
            <w:pPr>
              <w:rPr>
                <w:ins w:id="1899" w:author="Alotaibi, Raed" w:date="2019-05-22T16:09:00Z"/>
              </w:rPr>
            </w:pPr>
            <w:ins w:id="1900" w:author="Alotaibi, Raed" w:date="2019-05-22T16:09:00Z">
              <w:r w:rsidRPr="00591FE9">
                <w:t>7.0</w:t>
              </w:r>
            </w:ins>
          </w:p>
        </w:tc>
        <w:tc>
          <w:tcPr>
            <w:tcW w:w="619" w:type="pct"/>
            <w:noWrap/>
            <w:hideMark/>
          </w:tcPr>
          <w:p w14:paraId="26CFEA9F" w14:textId="77777777" w:rsidR="00703362" w:rsidRPr="00591FE9" w:rsidRDefault="00703362" w:rsidP="009E396A">
            <w:pPr>
              <w:rPr>
                <w:ins w:id="1901" w:author="Alotaibi, Raed" w:date="2019-05-22T16:09:00Z"/>
              </w:rPr>
            </w:pPr>
            <w:ins w:id="1902" w:author="Alotaibi, Raed" w:date="2019-05-22T16:09:00Z">
              <w:r w:rsidRPr="00591FE9">
                <w:t>10.2</w:t>
              </w:r>
            </w:ins>
          </w:p>
        </w:tc>
        <w:tc>
          <w:tcPr>
            <w:tcW w:w="616" w:type="pct"/>
            <w:noWrap/>
            <w:hideMark/>
          </w:tcPr>
          <w:p w14:paraId="11688CEA" w14:textId="77777777" w:rsidR="00703362" w:rsidRPr="00591FE9" w:rsidRDefault="00703362" w:rsidP="009E396A">
            <w:pPr>
              <w:rPr>
                <w:ins w:id="1903" w:author="Alotaibi, Raed" w:date="2019-05-22T16:09:00Z"/>
              </w:rPr>
            </w:pPr>
            <w:ins w:id="1904" w:author="Alotaibi, Raed" w:date="2019-05-22T16:09:00Z">
              <w:r w:rsidRPr="00591FE9">
                <w:t>24.9</w:t>
              </w:r>
            </w:ins>
          </w:p>
        </w:tc>
      </w:tr>
      <w:tr w:rsidR="00703362" w:rsidRPr="00591FE9" w14:paraId="0881E1CF" w14:textId="77777777" w:rsidTr="009E396A">
        <w:trPr>
          <w:trHeight w:val="300"/>
          <w:ins w:id="1905" w:author="Alotaibi, Raed" w:date="2019-05-22T16:09:00Z"/>
        </w:trPr>
        <w:tc>
          <w:tcPr>
            <w:tcW w:w="1288" w:type="pct"/>
            <w:noWrap/>
            <w:hideMark/>
          </w:tcPr>
          <w:p w14:paraId="5F379B69" w14:textId="77777777" w:rsidR="00703362" w:rsidRPr="00591FE9" w:rsidRDefault="00703362" w:rsidP="009E396A">
            <w:pPr>
              <w:rPr>
                <w:ins w:id="1906" w:author="Alotaibi, Raed" w:date="2019-05-22T16:09:00Z"/>
              </w:rPr>
            </w:pPr>
            <w:ins w:id="1907" w:author="Alotaibi, Raed" w:date="2019-05-22T16:09:00Z">
              <w:r w:rsidRPr="00591FE9">
                <w:t>Missouri</w:t>
              </w:r>
            </w:ins>
          </w:p>
        </w:tc>
        <w:tc>
          <w:tcPr>
            <w:tcW w:w="619" w:type="pct"/>
            <w:noWrap/>
            <w:hideMark/>
          </w:tcPr>
          <w:p w14:paraId="7351EBE0" w14:textId="77777777" w:rsidR="00703362" w:rsidRPr="00591FE9" w:rsidRDefault="00703362" w:rsidP="009E396A">
            <w:pPr>
              <w:rPr>
                <w:ins w:id="1908" w:author="Alotaibi, Raed" w:date="2019-05-22T16:09:00Z"/>
              </w:rPr>
            </w:pPr>
            <w:ins w:id="1909" w:author="Alotaibi, Raed" w:date="2019-05-22T16:09:00Z">
              <w:r w:rsidRPr="00591FE9">
                <w:t>9.3</w:t>
              </w:r>
            </w:ins>
          </w:p>
        </w:tc>
        <w:tc>
          <w:tcPr>
            <w:tcW w:w="619" w:type="pct"/>
            <w:noWrap/>
            <w:hideMark/>
          </w:tcPr>
          <w:p w14:paraId="28D2DD53" w14:textId="77777777" w:rsidR="00703362" w:rsidRPr="00591FE9" w:rsidRDefault="00703362" w:rsidP="009E396A">
            <w:pPr>
              <w:rPr>
                <w:ins w:id="1910" w:author="Alotaibi, Raed" w:date="2019-05-22T16:09:00Z"/>
              </w:rPr>
            </w:pPr>
            <w:ins w:id="1911" w:author="Alotaibi, Raed" w:date="2019-05-22T16:09:00Z">
              <w:r w:rsidRPr="00591FE9">
                <w:t>4.4</w:t>
              </w:r>
            </w:ins>
          </w:p>
        </w:tc>
        <w:tc>
          <w:tcPr>
            <w:tcW w:w="619" w:type="pct"/>
            <w:noWrap/>
            <w:hideMark/>
          </w:tcPr>
          <w:p w14:paraId="3C8170D3" w14:textId="77777777" w:rsidR="00703362" w:rsidRPr="00591FE9" w:rsidRDefault="00703362" w:rsidP="009E396A">
            <w:pPr>
              <w:rPr>
                <w:ins w:id="1912" w:author="Alotaibi, Raed" w:date="2019-05-22T16:09:00Z"/>
              </w:rPr>
            </w:pPr>
            <w:ins w:id="1913" w:author="Alotaibi, Raed" w:date="2019-05-22T16:09:00Z">
              <w:r w:rsidRPr="00591FE9">
                <w:t>6.8</w:t>
              </w:r>
            </w:ins>
          </w:p>
        </w:tc>
        <w:tc>
          <w:tcPr>
            <w:tcW w:w="619" w:type="pct"/>
            <w:noWrap/>
            <w:hideMark/>
          </w:tcPr>
          <w:p w14:paraId="4CD226EB" w14:textId="77777777" w:rsidR="00703362" w:rsidRPr="00591FE9" w:rsidRDefault="00703362" w:rsidP="009E396A">
            <w:pPr>
              <w:rPr>
                <w:ins w:id="1914" w:author="Alotaibi, Raed" w:date="2019-05-22T16:09:00Z"/>
              </w:rPr>
            </w:pPr>
            <w:ins w:id="1915" w:author="Alotaibi, Raed" w:date="2019-05-22T16:09:00Z">
              <w:r w:rsidRPr="00591FE9">
                <w:t>8.4</w:t>
              </w:r>
            </w:ins>
          </w:p>
        </w:tc>
        <w:tc>
          <w:tcPr>
            <w:tcW w:w="619" w:type="pct"/>
            <w:noWrap/>
            <w:hideMark/>
          </w:tcPr>
          <w:p w14:paraId="352BDE29" w14:textId="77777777" w:rsidR="00703362" w:rsidRPr="00591FE9" w:rsidRDefault="00703362" w:rsidP="009E396A">
            <w:pPr>
              <w:rPr>
                <w:ins w:id="1916" w:author="Alotaibi, Raed" w:date="2019-05-22T16:09:00Z"/>
              </w:rPr>
            </w:pPr>
            <w:ins w:id="1917" w:author="Alotaibi, Raed" w:date="2019-05-22T16:09:00Z">
              <w:r w:rsidRPr="00591FE9">
                <w:t>11.0</w:t>
              </w:r>
            </w:ins>
          </w:p>
        </w:tc>
        <w:tc>
          <w:tcPr>
            <w:tcW w:w="616" w:type="pct"/>
            <w:noWrap/>
            <w:hideMark/>
          </w:tcPr>
          <w:p w14:paraId="6EF6AE19" w14:textId="77777777" w:rsidR="00703362" w:rsidRPr="00591FE9" w:rsidRDefault="00703362" w:rsidP="009E396A">
            <w:pPr>
              <w:rPr>
                <w:ins w:id="1918" w:author="Alotaibi, Raed" w:date="2019-05-22T16:09:00Z"/>
              </w:rPr>
            </w:pPr>
            <w:ins w:id="1919" w:author="Alotaibi, Raed" w:date="2019-05-22T16:09:00Z">
              <w:r w:rsidRPr="00591FE9">
                <w:t>23.8</w:t>
              </w:r>
            </w:ins>
          </w:p>
        </w:tc>
      </w:tr>
      <w:tr w:rsidR="00703362" w:rsidRPr="00591FE9" w14:paraId="299F6EA3" w14:textId="77777777" w:rsidTr="009E396A">
        <w:trPr>
          <w:trHeight w:val="300"/>
          <w:ins w:id="1920" w:author="Alotaibi, Raed" w:date="2019-05-22T16:09:00Z"/>
        </w:trPr>
        <w:tc>
          <w:tcPr>
            <w:tcW w:w="1288" w:type="pct"/>
            <w:noWrap/>
            <w:hideMark/>
          </w:tcPr>
          <w:p w14:paraId="79C064E3" w14:textId="77777777" w:rsidR="00703362" w:rsidRPr="00591FE9" w:rsidRDefault="00703362" w:rsidP="009E396A">
            <w:pPr>
              <w:rPr>
                <w:ins w:id="1921" w:author="Alotaibi, Raed" w:date="2019-05-22T16:09:00Z"/>
              </w:rPr>
            </w:pPr>
            <w:ins w:id="1922" w:author="Alotaibi, Raed" w:date="2019-05-22T16:09:00Z">
              <w:r w:rsidRPr="00591FE9">
                <w:t>Montana</w:t>
              </w:r>
            </w:ins>
          </w:p>
        </w:tc>
        <w:tc>
          <w:tcPr>
            <w:tcW w:w="619" w:type="pct"/>
            <w:noWrap/>
            <w:hideMark/>
          </w:tcPr>
          <w:p w14:paraId="64EB5C7D" w14:textId="77777777" w:rsidR="00703362" w:rsidRPr="00591FE9" w:rsidRDefault="00703362" w:rsidP="009E396A">
            <w:pPr>
              <w:rPr>
                <w:ins w:id="1923" w:author="Alotaibi, Raed" w:date="2019-05-22T16:09:00Z"/>
              </w:rPr>
            </w:pPr>
            <w:ins w:id="1924" w:author="Alotaibi, Raed" w:date="2019-05-22T16:09:00Z">
              <w:r w:rsidRPr="00591FE9">
                <w:t>6.2</w:t>
              </w:r>
            </w:ins>
          </w:p>
        </w:tc>
        <w:tc>
          <w:tcPr>
            <w:tcW w:w="619" w:type="pct"/>
            <w:noWrap/>
            <w:hideMark/>
          </w:tcPr>
          <w:p w14:paraId="34480359" w14:textId="77777777" w:rsidR="00703362" w:rsidRPr="00591FE9" w:rsidRDefault="00703362" w:rsidP="009E396A">
            <w:pPr>
              <w:rPr>
                <w:ins w:id="1925" w:author="Alotaibi, Raed" w:date="2019-05-22T16:09:00Z"/>
              </w:rPr>
            </w:pPr>
            <w:ins w:id="1926" w:author="Alotaibi, Raed" w:date="2019-05-22T16:09:00Z">
              <w:r w:rsidRPr="00591FE9">
                <w:t>1.7</w:t>
              </w:r>
            </w:ins>
          </w:p>
        </w:tc>
        <w:tc>
          <w:tcPr>
            <w:tcW w:w="619" w:type="pct"/>
            <w:noWrap/>
            <w:hideMark/>
          </w:tcPr>
          <w:p w14:paraId="49B5424D" w14:textId="77777777" w:rsidR="00703362" w:rsidRPr="00591FE9" w:rsidRDefault="00703362" w:rsidP="009E396A">
            <w:pPr>
              <w:rPr>
                <w:ins w:id="1927" w:author="Alotaibi, Raed" w:date="2019-05-22T16:09:00Z"/>
              </w:rPr>
            </w:pPr>
            <w:ins w:id="1928" w:author="Alotaibi, Raed" w:date="2019-05-22T16:09:00Z">
              <w:r w:rsidRPr="00591FE9">
                <w:t>4.0</w:t>
              </w:r>
            </w:ins>
          </w:p>
        </w:tc>
        <w:tc>
          <w:tcPr>
            <w:tcW w:w="619" w:type="pct"/>
            <w:noWrap/>
            <w:hideMark/>
          </w:tcPr>
          <w:p w14:paraId="49BD5D10" w14:textId="77777777" w:rsidR="00703362" w:rsidRPr="00591FE9" w:rsidRDefault="00703362" w:rsidP="009E396A">
            <w:pPr>
              <w:rPr>
                <w:ins w:id="1929" w:author="Alotaibi, Raed" w:date="2019-05-22T16:09:00Z"/>
              </w:rPr>
            </w:pPr>
            <w:ins w:id="1930" w:author="Alotaibi, Raed" w:date="2019-05-22T16:09:00Z">
              <w:r w:rsidRPr="00591FE9">
                <w:t>5.5</w:t>
              </w:r>
            </w:ins>
          </w:p>
        </w:tc>
        <w:tc>
          <w:tcPr>
            <w:tcW w:w="619" w:type="pct"/>
            <w:noWrap/>
            <w:hideMark/>
          </w:tcPr>
          <w:p w14:paraId="00A80788" w14:textId="77777777" w:rsidR="00703362" w:rsidRPr="00591FE9" w:rsidRDefault="00703362" w:rsidP="009E396A">
            <w:pPr>
              <w:rPr>
                <w:ins w:id="1931" w:author="Alotaibi, Raed" w:date="2019-05-22T16:09:00Z"/>
              </w:rPr>
            </w:pPr>
            <w:ins w:id="1932" w:author="Alotaibi, Raed" w:date="2019-05-22T16:09:00Z">
              <w:r w:rsidRPr="00591FE9">
                <w:t>8.0</w:t>
              </w:r>
            </w:ins>
          </w:p>
        </w:tc>
        <w:tc>
          <w:tcPr>
            <w:tcW w:w="616" w:type="pct"/>
            <w:noWrap/>
            <w:hideMark/>
          </w:tcPr>
          <w:p w14:paraId="4935A248" w14:textId="77777777" w:rsidR="00703362" w:rsidRPr="00591FE9" w:rsidRDefault="00703362" w:rsidP="009E396A">
            <w:pPr>
              <w:rPr>
                <w:ins w:id="1933" w:author="Alotaibi, Raed" w:date="2019-05-22T16:09:00Z"/>
              </w:rPr>
            </w:pPr>
            <w:ins w:id="1934" w:author="Alotaibi, Raed" w:date="2019-05-22T16:09:00Z">
              <w:r w:rsidRPr="00591FE9">
                <w:t>14.8</w:t>
              </w:r>
            </w:ins>
          </w:p>
        </w:tc>
      </w:tr>
      <w:tr w:rsidR="00703362" w:rsidRPr="00591FE9" w14:paraId="36497E7A" w14:textId="77777777" w:rsidTr="009E396A">
        <w:trPr>
          <w:trHeight w:val="300"/>
          <w:ins w:id="1935" w:author="Alotaibi, Raed" w:date="2019-05-22T16:09:00Z"/>
        </w:trPr>
        <w:tc>
          <w:tcPr>
            <w:tcW w:w="1288" w:type="pct"/>
            <w:noWrap/>
            <w:hideMark/>
          </w:tcPr>
          <w:p w14:paraId="64643748" w14:textId="77777777" w:rsidR="00703362" w:rsidRPr="00591FE9" w:rsidRDefault="00703362" w:rsidP="009E396A">
            <w:pPr>
              <w:rPr>
                <w:ins w:id="1936" w:author="Alotaibi, Raed" w:date="2019-05-22T16:09:00Z"/>
              </w:rPr>
            </w:pPr>
            <w:ins w:id="1937" w:author="Alotaibi, Raed" w:date="2019-05-22T16:09:00Z">
              <w:r w:rsidRPr="00591FE9">
                <w:t>Nebraska</w:t>
              </w:r>
            </w:ins>
          </w:p>
        </w:tc>
        <w:tc>
          <w:tcPr>
            <w:tcW w:w="619" w:type="pct"/>
            <w:noWrap/>
            <w:hideMark/>
          </w:tcPr>
          <w:p w14:paraId="73A9BDB7" w14:textId="77777777" w:rsidR="00703362" w:rsidRPr="00591FE9" w:rsidRDefault="00703362" w:rsidP="009E396A">
            <w:pPr>
              <w:rPr>
                <w:ins w:id="1938" w:author="Alotaibi, Raed" w:date="2019-05-22T16:09:00Z"/>
              </w:rPr>
            </w:pPr>
            <w:ins w:id="1939" w:author="Alotaibi, Raed" w:date="2019-05-22T16:09:00Z">
              <w:r w:rsidRPr="00591FE9">
                <w:t>8.6</w:t>
              </w:r>
            </w:ins>
          </w:p>
        </w:tc>
        <w:tc>
          <w:tcPr>
            <w:tcW w:w="619" w:type="pct"/>
            <w:noWrap/>
            <w:hideMark/>
          </w:tcPr>
          <w:p w14:paraId="51DFF949" w14:textId="77777777" w:rsidR="00703362" w:rsidRPr="00591FE9" w:rsidRDefault="00703362" w:rsidP="009E396A">
            <w:pPr>
              <w:rPr>
                <w:ins w:id="1940" w:author="Alotaibi, Raed" w:date="2019-05-22T16:09:00Z"/>
              </w:rPr>
            </w:pPr>
            <w:ins w:id="1941" w:author="Alotaibi, Raed" w:date="2019-05-22T16:09:00Z">
              <w:r w:rsidRPr="00591FE9">
                <w:t>3.0</w:t>
              </w:r>
            </w:ins>
          </w:p>
        </w:tc>
        <w:tc>
          <w:tcPr>
            <w:tcW w:w="619" w:type="pct"/>
            <w:noWrap/>
            <w:hideMark/>
          </w:tcPr>
          <w:p w14:paraId="186B3D43" w14:textId="77777777" w:rsidR="00703362" w:rsidRPr="00591FE9" w:rsidRDefault="00703362" w:rsidP="009E396A">
            <w:pPr>
              <w:rPr>
                <w:ins w:id="1942" w:author="Alotaibi, Raed" w:date="2019-05-22T16:09:00Z"/>
              </w:rPr>
            </w:pPr>
            <w:ins w:id="1943" w:author="Alotaibi, Raed" w:date="2019-05-22T16:09:00Z">
              <w:r w:rsidRPr="00591FE9">
                <w:t>5.2</w:t>
              </w:r>
            </w:ins>
          </w:p>
        </w:tc>
        <w:tc>
          <w:tcPr>
            <w:tcW w:w="619" w:type="pct"/>
            <w:noWrap/>
            <w:hideMark/>
          </w:tcPr>
          <w:p w14:paraId="651A01B7" w14:textId="77777777" w:rsidR="00703362" w:rsidRPr="00591FE9" w:rsidRDefault="00703362" w:rsidP="009E396A">
            <w:pPr>
              <w:rPr>
                <w:ins w:id="1944" w:author="Alotaibi, Raed" w:date="2019-05-22T16:09:00Z"/>
              </w:rPr>
            </w:pPr>
            <w:ins w:id="1945" w:author="Alotaibi, Raed" w:date="2019-05-22T16:09:00Z">
              <w:r w:rsidRPr="00591FE9">
                <w:t>7.7</w:t>
              </w:r>
            </w:ins>
          </w:p>
        </w:tc>
        <w:tc>
          <w:tcPr>
            <w:tcW w:w="619" w:type="pct"/>
            <w:noWrap/>
            <w:hideMark/>
          </w:tcPr>
          <w:p w14:paraId="31C0A32C" w14:textId="77777777" w:rsidR="00703362" w:rsidRPr="00591FE9" w:rsidRDefault="00703362" w:rsidP="009E396A">
            <w:pPr>
              <w:rPr>
                <w:ins w:id="1946" w:author="Alotaibi, Raed" w:date="2019-05-22T16:09:00Z"/>
              </w:rPr>
            </w:pPr>
            <w:ins w:id="1947" w:author="Alotaibi, Raed" w:date="2019-05-22T16:09:00Z">
              <w:r w:rsidRPr="00591FE9">
                <w:t>11.1</w:t>
              </w:r>
            </w:ins>
          </w:p>
        </w:tc>
        <w:tc>
          <w:tcPr>
            <w:tcW w:w="616" w:type="pct"/>
            <w:noWrap/>
            <w:hideMark/>
          </w:tcPr>
          <w:p w14:paraId="464092B8" w14:textId="77777777" w:rsidR="00703362" w:rsidRPr="00591FE9" w:rsidRDefault="00703362" w:rsidP="009E396A">
            <w:pPr>
              <w:rPr>
                <w:ins w:id="1948" w:author="Alotaibi, Raed" w:date="2019-05-22T16:09:00Z"/>
              </w:rPr>
            </w:pPr>
            <w:ins w:id="1949" w:author="Alotaibi, Raed" w:date="2019-05-22T16:09:00Z">
              <w:r w:rsidRPr="00591FE9">
                <w:t>26.5</w:t>
              </w:r>
            </w:ins>
          </w:p>
        </w:tc>
      </w:tr>
      <w:tr w:rsidR="00703362" w:rsidRPr="00591FE9" w14:paraId="67F66B74" w14:textId="77777777" w:rsidTr="009E396A">
        <w:trPr>
          <w:trHeight w:val="300"/>
          <w:ins w:id="1950" w:author="Alotaibi, Raed" w:date="2019-05-22T16:09:00Z"/>
        </w:trPr>
        <w:tc>
          <w:tcPr>
            <w:tcW w:w="1288" w:type="pct"/>
            <w:noWrap/>
            <w:hideMark/>
          </w:tcPr>
          <w:p w14:paraId="3C85DBCC" w14:textId="77777777" w:rsidR="00703362" w:rsidRPr="00591FE9" w:rsidRDefault="00703362" w:rsidP="009E396A">
            <w:pPr>
              <w:rPr>
                <w:ins w:id="1951" w:author="Alotaibi, Raed" w:date="2019-05-22T16:09:00Z"/>
              </w:rPr>
            </w:pPr>
            <w:ins w:id="1952" w:author="Alotaibi, Raed" w:date="2019-05-22T16:09:00Z">
              <w:r w:rsidRPr="00591FE9">
                <w:t>Nevada</w:t>
              </w:r>
            </w:ins>
          </w:p>
        </w:tc>
        <w:tc>
          <w:tcPr>
            <w:tcW w:w="619" w:type="pct"/>
            <w:noWrap/>
            <w:hideMark/>
          </w:tcPr>
          <w:p w14:paraId="764DF3E7" w14:textId="77777777" w:rsidR="00703362" w:rsidRPr="00591FE9" w:rsidRDefault="00703362" w:rsidP="009E396A">
            <w:pPr>
              <w:rPr>
                <w:ins w:id="1953" w:author="Alotaibi, Raed" w:date="2019-05-22T16:09:00Z"/>
              </w:rPr>
            </w:pPr>
            <w:ins w:id="1954" w:author="Alotaibi, Raed" w:date="2019-05-22T16:09:00Z">
              <w:r w:rsidRPr="00591FE9">
                <w:t>15.9</w:t>
              </w:r>
            </w:ins>
          </w:p>
        </w:tc>
        <w:tc>
          <w:tcPr>
            <w:tcW w:w="619" w:type="pct"/>
            <w:noWrap/>
            <w:hideMark/>
          </w:tcPr>
          <w:p w14:paraId="2792DA1C" w14:textId="77777777" w:rsidR="00703362" w:rsidRPr="00591FE9" w:rsidRDefault="00703362" w:rsidP="009E396A">
            <w:pPr>
              <w:rPr>
                <w:ins w:id="1955" w:author="Alotaibi, Raed" w:date="2019-05-22T16:09:00Z"/>
              </w:rPr>
            </w:pPr>
            <w:ins w:id="1956" w:author="Alotaibi, Raed" w:date="2019-05-22T16:09:00Z">
              <w:r w:rsidRPr="00591FE9">
                <w:t>5.5</w:t>
              </w:r>
            </w:ins>
          </w:p>
        </w:tc>
        <w:tc>
          <w:tcPr>
            <w:tcW w:w="619" w:type="pct"/>
            <w:noWrap/>
            <w:hideMark/>
          </w:tcPr>
          <w:p w14:paraId="47C61AF2" w14:textId="77777777" w:rsidR="00703362" w:rsidRPr="00591FE9" w:rsidRDefault="00703362" w:rsidP="009E396A">
            <w:pPr>
              <w:rPr>
                <w:ins w:id="1957" w:author="Alotaibi, Raed" w:date="2019-05-22T16:09:00Z"/>
              </w:rPr>
            </w:pPr>
            <w:ins w:id="1958" w:author="Alotaibi, Raed" w:date="2019-05-22T16:09:00Z">
              <w:r w:rsidRPr="00591FE9">
                <w:t>10.5</w:t>
              </w:r>
            </w:ins>
          </w:p>
        </w:tc>
        <w:tc>
          <w:tcPr>
            <w:tcW w:w="619" w:type="pct"/>
            <w:noWrap/>
            <w:hideMark/>
          </w:tcPr>
          <w:p w14:paraId="1604874A" w14:textId="77777777" w:rsidR="00703362" w:rsidRPr="00591FE9" w:rsidRDefault="00703362" w:rsidP="009E396A">
            <w:pPr>
              <w:rPr>
                <w:ins w:id="1959" w:author="Alotaibi, Raed" w:date="2019-05-22T16:09:00Z"/>
              </w:rPr>
            </w:pPr>
            <w:ins w:id="1960" w:author="Alotaibi, Raed" w:date="2019-05-22T16:09:00Z">
              <w:r w:rsidRPr="00591FE9">
                <w:t>14.7</w:t>
              </w:r>
            </w:ins>
          </w:p>
        </w:tc>
        <w:tc>
          <w:tcPr>
            <w:tcW w:w="619" w:type="pct"/>
            <w:noWrap/>
            <w:hideMark/>
          </w:tcPr>
          <w:p w14:paraId="46C6DF66" w14:textId="77777777" w:rsidR="00703362" w:rsidRPr="00591FE9" w:rsidRDefault="00703362" w:rsidP="009E396A">
            <w:pPr>
              <w:rPr>
                <w:ins w:id="1961" w:author="Alotaibi, Raed" w:date="2019-05-22T16:09:00Z"/>
              </w:rPr>
            </w:pPr>
            <w:ins w:id="1962" w:author="Alotaibi, Raed" w:date="2019-05-22T16:09:00Z">
              <w:r w:rsidRPr="00591FE9">
                <w:t>20.8</w:t>
              </w:r>
            </w:ins>
          </w:p>
        </w:tc>
        <w:tc>
          <w:tcPr>
            <w:tcW w:w="616" w:type="pct"/>
            <w:noWrap/>
            <w:hideMark/>
          </w:tcPr>
          <w:p w14:paraId="56752AC3" w14:textId="77777777" w:rsidR="00703362" w:rsidRPr="00591FE9" w:rsidRDefault="00703362" w:rsidP="009E396A">
            <w:pPr>
              <w:rPr>
                <w:ins w:id="1963" w:author="Alotaibi, Raed" w:date="2019-05-22T16:09:00Z"/>
              </w:rPr>
            </w:pPr>
            <w:ins w:id="1964" w:author="Alotaibi, Raed" w:date="2019-05-22T16:09:00Z">
              <w:r w:rsidRPr="00591FE9">
                <w:t>35.2</w:t>
              </w:r>
            </w:ins>
          </w:p>
        </w:tc>
      </w:tr>
      <w:tr w:rsidR="00703362" w:rsidRPr="00591FE9" w14:paraId="609DFB4C" w14:textId="77777777" w:rsidTr="009E396A">
        <w:trPr>
          <w:trHeight w:val="300"/>
          <w:ins w:id="1965" w:author="Alotaibi, Raed" w:date="2019-05-22T16:09:00Z"/>
        </w:trPr>
        <w:tc>
          <w:tcPr>
            <w:tcW w:w="1288" w:type="pct"/>
            <w:noWrap/>
            <w:hideMark/>
          </w:tcPr>
          <w:p w14:paraId="73854191" w14:textId="77777777" w:rsidR="00703362" w:rsidRPr="00591FE9" w:rsidRDefault="00703362" w:rsidP="009E396A">
            <w:pPr>
              <w:rPr>
                <w:ins w:id="1966" w:author="Alotaibi, Raed" w:date="2019-05-22T16:09:00Z"/>
              </w:rPr>
            </w:pPr>
            <w:ins w:id="1967" w:author="Alotaibi, Raed" w:date="2019-05-22T16:09:00Z">
              <w:r w:rsidRPr="00591FE9">
                <w:t>New Hampshire</w:t>
              </w:r>
            </w:ins>
          </w:p>
        </w:tc>
        <w:tc>
          <w:tcPr>
            <w:tcW w:w="619" w:type="pct"/>
            <w:noWrap/>
            <w:hideMark/>
          </w:tcPr>
          <w:p w14:paraId="5A313E40" w14:textId="77777777" w:rsidR="00703362" w:rsidRPr="00591FE9" w:rsidRDefault="00703362" w:rsidP="009E396A">
            <w:pPr>
              <w:rPr>
                <w:ins w:id="1968" w:author="Alotaibi, Raed" w:date="2019-05-22T16:09:00Z"/>
              </w:rPr>
            </w:pPr>
            <w:ins w:id="1969" w:author="Alotaibi, Raed" w:date="2019-05-22T16:09:00Z">
              <w:r w:rsidRPr="00591FE9">
                <w:t>9.1</w:t>
              </w:r>
            </w:ins>
          </w:p>
        </w:tc>
        <w:tc>
          <w:tcPr>
            <w:tcW w:w="619" w:type="pct"/>
            <w:noWrap/>
            <w:hideMark/>
          </w:tcPr>
          <w:p w14:paraId="2E2E10B7" w14:textId="77777777" w:rsidR="00703362" w:rsidRPr="00591FE9" w:rsidRDefault="00703362" w:rsidP="009E396A">
            <w:pPr>
              <w:rPr>
                <w:ins w:id="1970" w:author="Alotaibi, Raed" w:date="2019-05-22T16:09:00Z"/>
              </w:rPr>
            </w:pPr>
            <w:ins w:id="1971" w:author="Alotaibi, Raed" w:date="2019-05-22T16:09:00Z">
              <w:r w:rsidRPr="00591FE9">
                <w:t>5.0</w:t>
              </w:r>
            </w:ins>
          </w:p>
        </w:tc>
        <w:tc>
          <w:tcPr>
            <w:tcW w:w="619" w:type="pct"/>
            <w:noWrap/>
            <w:hideMark/>
          </w:tcPr>
          <w:p w14:paraId="384412CC" w14:textId="77777777" w:rsidR="00703362" w:rsidRPr="00591FE9" w:rsidRDefault="00703362" w:rsidP="009E396A">
            <w:pPr>
              <w:rPr>
                <w:ins w:id="1972" w:author="Alotaibi, Raed" w:date="2019-05-22T16:09:00Z"/>
              </w:rPr>
            </w:pPr>
            <w:ins w:id="1973" w:author="Alotaibi, Raed" w:date="2019-05-22T16:09:00Z">
              <w:r w:rsidRPr="00591FE9">
                <w:t>7.4</w:t>
              </w:r>
            </w:ins>
          </w:p>
        </w:tc>
        <w:tc>
          <w:tcPr>
            <w:tcW w:w="619" w:type="pct"/>
            <w:noWrap/>
            <w:hideMark/>
          </w:tcPr>
          <w:p w14:paraId="2691FF8B" w14:textId="77777777" w:rsidR="00703362" w:rsidRPr="00591FE9" w:rsidRDefault="00703362" w:rsidP="009E396A">
            <w:pPr>
              <w:rPr>
                <w:ins w:id="1974" w:author="Alotaibi, Raed" w:date="2019-05-22T16:09:00Z"/>
              </w:rPr>
            </w:pPr>
            <w:ins w:id="1975" w:author="Alotaibi, Raed" w:date="2019-05-22T16:09:00Z">
              <w:r w:rsidRPr="00591FE9">
                <w:t>8.4</w:t>
              </w:r>
            </w:ins>
          </w:p>
        </w:tc>
        <w:tc>
          <w:tcPr>
            <w:tcW w:w="619" w:type="pct"/>
            <w:noWrap/>
            <w:hideMark/>
          </w:tcPr>
          <w:p w14:paraId="4A052C65" w14:textId="77777777" w:rsidR="00703362" w:rsidRPr="00591FE9" w:rsidRDefault="00703362" w:rsidP="009E396A">
            <w:pPr>
              <w:rPr>
                <w:ins w:id="1976" w:author="Alotaibi, Raed" w:date="2019-05-22T16:09:00Z"/>
              </w:rPr>
            </w:pPr>
            <w:ins w:id="1977" w:author="Alotaibi, Raed" w:date="2019-05-22T16:09:00Z">
              <w:r w:rsidRPr="00591FE9">
                <w:t>10.3</w:t>
              </w:r>
            </w:ins>
          </w:p>
        </w:tc>
        <w:tc>
          <w:tcPr>
            <w:tcW w:w="616" w:type="pct"/>
            <w:noWrap/>
            <w:hideMark/>
          </w:tcPr>
          <w:p w14:paraId="438501AC" w14:textId="77777777" w:rsidR="00703362" w:rsidRPr="00591FE9" w:rsidRDefault="00703362" w:rsidP="009E396A">
            <w:pPr>
              <w:rPr>
                <w:ins w:id="1978" w:author="Alotaibi, Raed" w:date="2019-05-22T16:09:00Z"/>
              </w:rPr>
            </w:pPr>
            <w:ins w:id="1979" w:author="Alotaibi, Raed" w:date="2019-05-22T16:09:00Z">
              <w:r w:rsidRPr="00591FE9">
                <w:t>20.2</w:t>
              </w:r>
            </w:ins>
          </w:p>
        </w:tc>
      </w:tr>
      <w:tr w:rsidR="00703362" w:rsidRPr="00591FE9" w14:paraId="7A7D2AD7" w14:textId="77777777" w:rsidTr="009E396A">
        <w:trPr>
          <w:trHeight w:val="300"/>
          <w:ins w:id="1980" w:author="Alotaibi, Raed" w:date="2019-05-22T16:09:00Z"/>
        </w:trPr>
        <w:tc>
          <w:tcPr>
            <w:tcW w:w="1288" w:type="pct"/>
            <w:noWrap/>
            <w:hideMark/>
          </w:tcPr>
          <w:p w14:paraId="27BE8E51" w14:textId="77777777" w:rsidR="00703362" w:rsidRPr="00591FE9" w:rsidRDefault="00703362" w:rsidP="009E396A">
            <w:pPr>
              <w:rPr>
                <w:ins w:id="1981" w:author="Alotaibi, Raed" w:date="2019-05-22T16:09:00Z"/>
              </w:rPr>
            </w:pPr>
            <w:ins w:id="1982" w:author="Alotaibi, Raed" w:date="2019-05-22T16:09:00Z">
              <w:r w:rsidRPr="00591FE9">
                <w:t>New Jersey</w:t>
              </w:r>
            </w:ins>
          </w:p>
        </w:tc>
        <w:tc>
          <w:tcPr>
            <w:tcW w:w="619" w:type="pct"/>
            <w:noWrap/>
            <w:hideMark/>
          </w:tcPr>
          <w:p w14:paraId="54668EFE" w14:textId="77777777" w:rsidR="00703362" w:rsidRPr="00591FE9" w:rsidRDefault="00703362" w:rsidP="009E396A">
            <w:pPr>
              <w:rPr>
                <w:ins w:id="1983" w:author="Alotaibi, Raed" w:date="2019-05-22T16:09:00Z"/>
              </w:rPr>
            </w:pPr>
            <w:ins w:id="1984" w:author="Alotaibi, Raed" w:date="2019-05-22T16:09:00Z">
              <w:r w:rsidRPr="00591FE9">
                <w:t>21.0</w:t>
              </w:r>
            </w:ins>
          </w:p>
        </w:tc>
        <w:tc>
          <w:tcPr>
            <w:tcW w:w="619" w:type="pct"/>
            <w:noWrap/>
            <w:hideMark/>
          </w:tcPr>
          <w:p w14:paraId="7D8890BE" w14:textId="77777777" w:rsidR="00703362" w:rsidRPr="00591FE9" w:rsidRDefault="00703362" w:rsidP="009E396A">
            <w:pPr>
              <w:rPr>
                <w:ins w:id="1985" w:author="Alotaibi, Raed" w:date="2019-05-22T16:09:00Z"/>
              </w:rPr>
            </w:pPr>
            <w:ins w:id="1986" w:author="Alotaibi, Raed" w:date="2019-05-22T16:09:00Z">
              <w:r w:rsidRPr="00591FE9">
                <w:t>7.1</w:t>
              </w:r>
            </w:ins>
          </w:p>
        </w:tc>
        <w:tc>
          <w:tcPr>
            <w:tcW w:w="619" w:type="pct"/>
            <w:noWrap/>
            <w:hideMark/>
          </w:tcPr>
          <w:p w14:paraId="7B25CD7E" w14:textId="77777777" w:rsidR="00703362" w:rsidRPr="00591FE9" w:rsidRDefault="00703362" w:rsidP="009E396A">
            <w:pPr>
              <w:rPr>
                <w:ins w:id="1987" w:author="Alotaibi, Raed" w:date="2019-05-22T16:09:00Z"/>
              </w:rPr>
            </w:pPr>
            <w:ins w:id="1988" w:author="Alotaibi, Raed" w:date="2019-05-22T16:09:00Z">
              <w:r w:rsidRPr="00591FE9">
                <w:t>15.8</w:t>
              </w:r>
            </w:ins>
          </w:p>
        </w:tc>
        <w:tc>
          <w:tcPr>
            <w:tcW w:w="619" w:type="pct"/>
            <w:noWrap/>
            <w:hideMark/>
          </w:tcPr>
          <w:p w14:paraId="7449605E" w14:textId="77777777" w:rsidR="00703362" w:rsidRPr="00591FE9" w:rsidRDefault="00703362" w:rsidP="009E396A">
            <w:pPr>
              <w:rPr>
                <w:ins w:id="1989" w:author="Alotaibi, Raed" w:date="2019-05-22T16:09:00Z"/>
              </w:rPr>
            </w:pPr>
            <w:ins w:id="1990" w:author="Alotaibi, Raed" w:date="2019-05-22T16:09:00Z">
              <w:r w:rsidRPr="00591FE9">
                <w:t>20.2</w:t>
              </w:r>
            </w:ins>
          </w:p>
        </w:tc>
        <w:tc>
          <w:tcPr>
            <w:tcW w:w="619" w:type="pct"/>
            <w:noWrap/>
            <w:hideMark/>
          </w:tcPr>
          <w:p w14:paraId="3E02F142" w14:textId="77777777" w:rsidR="00703362" w:rsidRPr="00591FE9" w:rsidRDefault="00703362" w:rsidP="009E396A">
            <w:pPr>
              <w:rPr>
                <w:ins w:id="1991" w:author="Alotaibi, Raed" w:date="2019-05-22T16:09:00Z"/>
              </w:rPr>
            </w:pPr>
            <w:ins w:id="1992" w:author="Alotaibi, Raed" w:date="2019-05-22T16:09:00Z">
              <w:r w:rsidRPr="00591FE9">
                <w:t>25.7</w:t>
              </w:r>
            </w:ins>
          </w:p>
        </w:tc>
        <w:tc>
          <w:tcPr>
            <w:tcW w:w="616" w:type="pct"/>
            <w:noWrap/>
            <w:hideMark/>
          </w:tcPr>
          <w:p w14:paraId="11EE353D" w14:textId="77777777" w:rsidR="00703362" w:rsidRPr="00591FE9" w:rsidRDefault="00703362" w:rsidP="009E396A">
            <w:pPr>
              <w:rPr>
                <w:ins w:id="1993" w:author="Alotaibi, Raed" w:date="2019-05-22T16:09:00Z"/>
              </w:rPr>
            </w:pPr>
            <w:ins w:id="1994" w:author="Alotaibi, Raed" w:date="2019-05-22T16:09:00Z">
              <w:r w:rsidRPr="00591FE9">
                <w:t>48.1</w:t>
              </w:r>
            </w:ins>
          </w:p>
        </w:tc>
      </w:tr>
      <w:tr w:rsidR="00703362" w:rsidRPr="00591FE9" w14:paraId="6C718BD5" w14:textId="77777777" w:rsidTr="009E396A">
        <w:trPr>
          <w:trHeight w:val="300"/>
          <w:ins w:id="1995" w:author="Alotaibi, Raed" w:date="2019-05-22T16:09:00Z"/>
        </w:trPr>
        <w:tc>
          <w:tcPr>
            <w:tcW w:w="1288" w:type="pct"/>
            <w:noWrap/>
            <w:hideMark/>
          </w:tcPr>
          <w:p w14:paraId="2EE17776" w14:textId="77777777" w:rsidR="00703362" w:rsidRPr="00591FE9" w:rsidRDefault="00703362" w:rsidP="009E396A">
            <w:pPr>
              <w:rPr>
                <w:ins w:id="1996" w:author="Alotaibi, Raed" w:date="2019-05-22T16:09:00Z"/>
              </w:rPr>
            </w:pPr>
            <w:ins w:id="1997" w:author="Alotaibi, Raed" w:date="2019-05-22T16:09:00Z">
              <w:r w:rsidRPr="00591FE9">
                <w:t>New Mexico</w:t>
              </w:r>
            </w:ins>
          </w:p>
        </w:tc>
        <w:tc>
          <w:tcPr>
            <w:tcW w:w="619" w:type="pct"/>
            <w:noWrap/>
            <w:hideMark/>
          </w:tcPr>
          <w:p w14:paraId="1AB0BF5D" w14:textId="77777777" w:rsidR="00703362" w:rsidRPr="00591FE9" w:rsidRDefault="00703362" w:rsidP="009E396A">
            <w:pPr>
              <w:rPr>
                <w:ins w:id="1998" w:author="Alotaibi, Raed" w:date="2019-05-22T16:09:00Z"/>
              </w:rPr>
            </w:pPr>
            <w:ins w:id="1999" w:author="Alotaibi, Raed" w:date="2019-05-22T16:09:00Z">
              <w:r w:rsidRPr="00591FE9">
                <w:t>12.1</w:t>
              </w:r>
            </w:ins>
          </w:p>
        </w:tc>
        <w:tc>
          <w:tcPr>
            <w:tcW w:w="619" w:type="pct"/>
            <w:noWrap/>
            <w:hideMark/>
          </w:tcPr>
          <w:p w14:paraId="09AA0FEE" w14:textId="77777777" w:rsidR="00703362" w:rsidRPr="00591FE9" w:rsidRDefault="00703362" w:rsidP="009E396A">
            <w:pPr>
              <w:rPr>
                <w:ins w:id="2000" w:author="Alotaibi, Raed" w:date="2019-05-22T16:09:00Z"/>
              </w:rPr>
            </w:pPr>
            <w:ins w:id="2001" w:author="Alotaibi, Raed" w:date="2019-05-22T16:09:00Z">
              <w:r w:rsidRPr="00591FE9">
                <w:t>4.7</w:t>
              </w:r>
            </w:ins>
          </w:p>
        </w:tc>
        <w:tc>
          <w:tcPr>
            <w:tcW w:w="619" w:type="pct"/>
            <w:noWrap/>
            <w:hideMark/>
          </w:tcPr>
          <w:p w14:paraId="5C31D954" w14:textId="77777777" w:rsidR="00703362" w:rsidRPr="00591FE9" w:rsidRDefault="00703362" w:rsidP="009E396A">
            <w:pPr>
              <w:rPr>
                <w:ins w:id="2002" w:author="Alotaibi, Raed" w:date="2019-05-22T16:09:00Z"/>
              </w:rPr>
            </w:pPr>
            <w:ins w:id="2003" w:author="Alotaibi, Raed" w:date="2019-05-22T16:09:00Z">
              <w:r w:rsidRPr="00591FE9">
                <w:t>7.9</w:t>
              </w:r>
            </w:ins>
          </w:p>
        </w:tc>
        <w:tc>
          <w:tcPr>
            <w:tcW w:w="619" w:type="pct"/>
            <w:noWrap/>
            <w:hideMark/>
          </w:tcPr>
          <w:p w14:paraId="7F6B4A5F" w14:textId="77777777" w:rsidR="00703362" w:rsidRPr="00591FE9" w:rsidRDefault="00703362" w:rsidP="009E396A">
            <w:pPr>
              <w:rPr>
                <w:ins w:id="2004" w:author="Alotaibi, Raed" w:date="2019-05-22T16:09:00Z"/>
              </w:rPr>
            </w:pPr>
            <w:ins w:id="2005" w:author="Alotaibi, Raed" w:date="2019-05-22T16:09:00Z">
              <w:r w:rsidRPr="00591FE9">
                <w:t>11.0</w:t>
              </w:r>
            </w:ins>
          </w:p>
        </w:tc>
        <w:tc>
          <w:tcPr>
            <w:tcW w:w="619" w:type="pct"/>
            <w:noWrap/>
            <w:hideMark/>
          </w:tcPr>
          <w:p w14:paraId="52111D11" w14:textId="77777777" w:rsidR="00703362" w:rsidRPr="00591FE9" w:rsidRDefault="00703362" w:rsidP="009E396A">
            <w:pPr>
              <w:rPr>
                <w:ins w:id="2006" w:author="Alotaibi, Raed" w:date="2019-05-22T16:09:00Z"/>
              </w:rPr>
            </w:pPr>
            <w:ins w:id="2007" w:author="Alotaibi, Raed" w:date="2019-05-22T16:09:00Z">
              <w:r w:rsidRPr="00591FE9">
                <w:t>14.8</w:t>
              </w:r>
            </w:ins>
          </w:p>
        </w:tc>
        <w:tc>
          <w:tcPr>
            <w:tcW w:w="616" w:type="pct"/>
            <w:noWrap/>
            <w:hideMark/>
          </w:tcPr>
          <w:p w14:paraId="7594E712" w14:textId="77777777" w:rsidR="00703362" w:rsidRPr="00591FE9" w:rsidRDefault="00703362" w:rsidP="009E396A">
            <w:pPr>
              <w:rPr>
                <w:ins w:id="2008" w:author="Alotaibi, Raed" w:date="2019-05-22T16:09:00Z"/>
              </w:rPr>
            </w:pPr>
            <w:ins w:id="2009" w:author="Alotaibi, Raed" w:date="2019-05-22T16:09:00Z">
              <w:r w:rsidRPr="00591FE9">
                <w:t>35.0</w:t>
              </w:r>
            </w:ins>
          </w:p>
        </w:tc>
      </w:tr>
      <w:tr w:rsidR="00703362" w:rsidRPr="00591FE9" w14:paraId="13FF7F65" w14:textId="77777777" w:rsidTr="009E396A">
        <w:trPr>
          <w:trHeight w:val="300"/>
          <w:ins w:id="2010" w:author="Alotaibi, Raed" w:date="2019-05-22T16:09:00Z"/>
        </w:trPr>
        <w:tc>
          <w:tcPr>
            <w:tcW w:w="1288" w:type="pct"/>
            <w:noWrap/>
            <w:hideMark/>
          </w:tcPr>
          <w:p w14:paraId="5B0E529A" w14:textId="77777777" w:rsidR="00703362" w:rsidRPr="00591FE9" w:rsidRDefault="00703362" w:rsidP="009E396A">
            <w:pPr>
              <w:rPr>
                <w:ins w:id="2011" w:author="Alotaibi, Raed" w:date="2019-05-22T16:09:00Z"/>
              </w:rPr>
            </w:pPr>
            <w:ins w:id="2012" w:author="Alotaibi, Raed" w:date="2019-05-22T16:09:00Z">
              <w:r w:rsidRPr="00591FE9">
                <w:t>New York</w:t>
              </w:r>
            </w:ins>
          </w:p>
        </w:tc>
        <w:tc>
          <w:tcPr>
            <w:tcW w:w="619" w:type="pct"/>
            <w:noWrap/>
            <w:hideMark/>
          </w:tcPr>
          <w:p w14:paraId="4F83D142" w14:textId="77777777" w:rsidR="00703362" w:rsidRPr="00591FE9" w:rsidRDefault="00703362" w:rsidP="009E396A">
            <w:pPr>
              <w:rPr>
                <w:ins w:id="2013" w:author="Alotaibi, Raed" w:date="2019-05-22T16:09:00Z"/>
              </w:rPr>
            </w:pPr>
            <w:ins w:id="2014" w:author="Alotaibi, Raed" w:date="2019-05-22T16:09:00Z">
              <w:r w:rsidRPr="00591FE9">
                <w:t>16.6</w:t>
              </w:r>
            </w:ins>
          </w:p>
        </w:tc>
        <w:tc>
          <w:tcPr>
            <w:tcW w:w="619" w:type="pct"/>
            <w:noWrap/>
            <w:hideMark/>
          </w:tcPr>
          <w:p w14:paraId="0EFFBFB9" w14:textId="77777777" w:rsidR="00703362" w:rsidRPr="00591FE9" w:rsidRDefault="00703362" w:rsidP="009E396A">
            <w:pPr>
              <w:rPr>
                <w:ins w:id="2015" w:author="Alotaibi, Raed" w:date="2019-05-22T16:09:00Z"/>
              </w:rPr>
            </w:pPr>
            <w:ins w:id="2016" w:author="Alotaibi, Raed" w:date="2019-05-22T16:09:00Z">
              <w:r w:rsidRPr="00591FE9">
                <w:t>3.2</w:t>
              </w:r>
            </w:ins>
          </w:p>
        </w:tc>
        <w:tc>
          <w:tcPr>
            <w:tcW w:w="619" w:type="pct"/>
            <w:noWrap/>
            <w:hideMark/>
          </w:tcPr>
          <w:p w14:paraId="046AE185" w14:textId="77777777" w:rsidR="00703362" w:rsidRPr="00591FE9" w:rsidRDefault="00703362" w:rsidP="009E396A">
            <w:pPr>
              <w:rPr>
                <w:ins w:id="2017" w:author="Alotaibi, Raed" w:date="2019-05-22T16:09:00Z"/>
              </w:rPr>
            </w:pPr>
            <w:ins w:id="2018" w:author="Alotaibi, Raed" w:date="2019-05-22T16:09:00Z">
              <w:r w:rsidRPr="00591FE9">
                <w:t>8.3</w:t>
              </w:r>
            </w:ins>
          </w:p>
        </w:tc>
        <w:tc>
          <w:tcPr>
            <w:tcW w:w="619" w:type="pct"/>
            <w:noWrap/>
            <w:hideMark/>
          </w:tcPr>
          <w:p w14:paraId="135A5F78" w14:textId="77777777" w:rsidR="00703362" w:rsidRPr="00591FE9" w:rsidRDefault="00703362" w:rsidP="009E396A">
            <w:pPr>
              <w:rPr>
                <w:ins w:id="2019" w:author="Alotaibi, Raed" w:date="2019-05-22T16:09:00Z"/>
              </w:rPr>
            </w:pPr>
            <w:ins w:id="2020" w:author="Alotaibi, Raed" w:date="2019-05-22T16:09:00Z">
              <w:r w:rsidRPr="00591FE9">
                <w:t>12.4</w:t>
              </w:r>
            </w:ins>
          </w:p>
        </w:tc>
        <w:tc>
          <w:tcPr>
            <w:tcW w:w="619" w:type="pct"/>
            <w:noWrap/>
            <w:hideMark/>
          </w:tcPr>
          <w:p w14:paraId="0D0D4242" w14:textId="77777777" w:rsidR="00703362" w:rsidRPr="00591FE9" w:rsidRDefault="00703362" w:rsidP="009E396A">
            <w:pPr>
              <w:rPr>
                <w:ins w:id="2021" w:author="Alotaibi, Raed" w:date="2019-05-22T16:09:00Z"/>
              </w:rPr>
            </w:pPr>
            <w:ins w:id="2022" w:author="Alotaibi, Raed" w:date="2019-05-22T16:09:00Z">
              <w:r w:rsidRPr="00591FE9">
                <w:t>23.9</w:t>
              </w:r>
            </w:ins>
          </w:p>
        </w:tc>
        <w:tc>
          <w:tcPr>
            <w:tcW w:w="616" w:type="pct"/>
            <w:noWrap/>
            <w:hideMark/>
          </w:tcPr>
          <w:p w14:paraId="50B39247" w14:textId="77777777" w:rsidR="00703362" w:rsidRPr="00591FE9" w:rsidRDefault="00703362" w:rsidP="009E396A">
            <w:pPr>
              <w:rPr>
                <w:ins w:id="2023" w:author="Alotaibi, Raed" w:date="2019-05-22T16:09:00Z"/>
              </w:rPr>
            </w:pPr>
            <w:ins w:id="2024" w:author="Alotaibi, Raed" w:date="2019-05-22T16:09:00Z">
              <w:r w:rsidRPr="00591FE9">
                <w:t>48.7</w:t>
              </w:r>
            </w:ins>
          </w:p>
        </w:tc>
      </w:tr>
      <w:tr w:rsidR="00703362" w:rsidRPr="00591FE9" w14:paraId="6997038B" w14:textId="77777777" w:rsidTr="009E396A">
        <w:trPr>
          <w:trHeight w:val="300"/>
          <w:ins w:id="2025" w:author="Alotaibi, Raed" w:date="2019-05-22T16:09:00Z"/>
        </w:trPr>
        <w:tc>
          <w:tcPr>
            <w:tcW w:w="1288" w:type="pct"/>
            <w:noWrap/>
            <w:hideMark/>
          </w:tcPr>
          <w:p w14:paraId="4BC6F1C0" w14:textId="77777777" w:rsidR="00703362" w:rsidRPr="00591FE9" w:rsidRDefault="00703362" w:rsidP="009E396A">
            <w:pPr>
              <w:rPr>
                <w:ins w:id="2026" w:author="Alotaibi, Raed" w:date="2019-05-22T16:09:00Z"/>
              </w:rPr>
            </w:pPr>
            <w:ins w:id="2027" w:author="Alotaibi, Raed" w:date="2019-05-22T16:09:00Z">
              <w:r w:rsidRPr="00591FE9">
                <w:t>North Carolina</w:t>
              </w:r>
            </w:ins>
          </w:p>
        </w:tc>
        <w:tc>
          <w:tcPr>
            <w:tcW w:w="619" w:type="pct"/>
            <w:noWrap/>
            <w:hideMark/>
          </w:tcPr>
          <w:p w14:paraId="2A352519" w14:textId="77777777" w:rsidR="00703362" w:rsidRPr="00591FE9" w:rsidRDefault="00703362" w:rsidP="009E396A">
            <w:pPr>
              <w:rPr>
                <w:ins w:id="2028" w:author="Alotaibi, Raed" w:date="2019-05-22T16:09:00Z"/>
              </w:rPr>
            </w:pPr>
            <w:ins w:id="2029" w:author="Alotaibi, Raed" w:date="2019-05-22T16:09:00Z">
              <w:r w:rsidRPr="00591FE9">
                <w:t>11.0</w:t>
              </w:r>
            </w:ins>
          </w:p>
        </w:tc>
        <w:tc>
          <w:tcPr>
            <w:tcW w:w="619" w:type="pct"/>
            <w:noWrap/>
            <w:hideMark/>
          </w:tcPr>
          <w:p w14:paraId="53DCFB76" w14:textId="77777777" w:rsidR="00703362" w:rsidRPr="00591FE9" w:rsidRDefault="00703362" w:rsidP="009E396A">
            <w:pPr>
              <w:rPr>
                <w:ins w:id="2030" w:author="Alotaibi, Raed" w:date="2019-05-22T16:09:00Z"/>
              </w:rPr>
            </w:pPr>
            <w:ins w:id="2031" w:author="Alotaibi, Raed" w:date="2019-05-22T16:09:00Z">
              <w:r w:rsidRPr="00591FE9">
                <w:t>3.2</w:t>
              </w:r>
            </w:ins>
          </w:p>
        </w:tc>
        <w:tc>
          <w:tcPr>
            <w:tcW w:w="619" w:type="pct"/>
            <w:noWrap/>
            <w:hideMark/>
          </w:tcPr>
          <w:p w14:paraId="5FA7AD5D" w14:textId="77777777" w:rsidR="00703362" w:rsidRPr="00591FE9" w:rsidRDefault="00703362" w:rsidP="009E396A">
            <w:pPr>
              <w:rPr>
                <w:ins w:id="2032" w:author="Alotaibi, Raed" w:date="2019-05-22T16:09:00Z"/>
              </w:rPr>
            </w:pPr>
            <w:ins w:id="2033" w:author="Alotaibi, Raed" w:date="2019-05-22T16:09:00Z">
              <w:r w:rsidRPr="00591FE9">
                <w:t>8.0</w:t>
              </w:r>
            </w:ins>
          </w:p>
        </w:tc>
        <w:tc>
          <w:tcPr>
            <w:tcW w:w="619" w:type="pct"/>
            <w:noWrap/>
            <w:hideMark/>
          </w:tcPr>
          <w:p w14:paraId="3EB2BE46" w14:textId="77777777" w:rsidR="00703362" w:rsidRPr="00591FE9" w:rsidRDefault="00703362" w:rsidP="009E396A">
            <w:pPr>
              <w:rPr>
                <w:ins w:id="2034" w:author="Alotaibi, Raed" w:date="2019-05-22T16:09:00Z"/>
              </w:rPr>
            </w:pPr>
            <w:ins w:id="2035" w:author="Alotaibi, Raed" w:date="2019-05-22T16:09:00Z">
              <w:r w:rsidRPr="00591FE9">
                <w:t>10.4</w:t>
              </w:r>
            </w:ins>
          </w:p>
        </w:tc>
        <w:tc>
          <w:tcPr>
            <w:tcW w:w="619" w:type="pct"/>
            <w:noWrap/>
            <w:hideMark/>
          </w:tcPr>
          <w:p w14:paraId="6A3A5613" w14:textId="77777777" w:rsidR="00703362" w:rsidRPr="00591FE9" w:rsidRDefault="00703362" w:rsidP="009E396A">
            <w:pPr>
              <w:rPr>
                <w:ins w:id="2036" w:author="Alotaibi, Raed" w:date="2019-05-22T16:09:00Z"/>
              </w:rPr>
            </w:pPr>
            <w:ins w:id="2037" w:author="Alotaibi, Raed" w:date="2019-05-22T16:09:00Z">
              <w:r w:rsidRPr="00591FE9">
                <w:t>13.5</w:t>
              </w:r>
            </w:ins>
          </w:p>
        </w:tc>
        <w:tc>
          <w:tcPr>
            <w:tcW w:w="616" w:type="pct"/>
            <w:noWrap/>
            <w:hideMark/>
          </w:tcPr>
          <w:p w14:paraId="5B04FE27" w14:textId="77777777" w:rsidR="00703362" w:rsidRPr="00591FE9" w:rsidRDefault="00703362" w:rsidP="009E396A">
            <w:pPr>
              <w:rPr>
                <w:ins w:id="2038" w:author="Alotaibi, Raed" w:date="2019-05-22T16:09:00Z"/>
              </w:rPr>
            </w:pPr>
            <w:ins w:id="2039" w:author="Alotaibi, Raed" w:date="2019-05-22T16:09:00Z">
              <w:r w:rsidRPr="00591FE9">
                <w:t>31.1</w:t>
              </w:r>
            </w:ins>
          </w:p>
        </w:tc>
      </w:tr>
      <w:tr w:rsidR="00703362" w:rsidRPr="00591FE9" w14:paraId="55D2AA8C" w14:textId="77777777" w:rsidTr="009E396A">
        <w:trPr>
          <w:trHeight w:val="300"/>
          <w:ins w:id="2040" w:author="Alotaibi, Raed" w:date="2019-05-22T16:09:00Z"/>
        </w:trPr>
        <w:tc>
          <w:tcPr>
            <w:tcW w:w="1288" w:type="pct"/>
            <w:noWrap/>
            <w:hideMark/>
          </w:tcPr>
          <w:p w14:paraId="616FE27B" w14:textId="77777777" w:rsidR="00703362" w:rsidRPr="00591FE9" w:rsidRDefault="00703362" w:rsidP="009E396A">
            <w:pPr>
              <w:rPr>
                <w:ins w:id="2041" w:author="Alotaibi, Raed" w:date="2019-05-22T16:09:00Z"/>
              </w:rPr>
            </w:pPr>
            <w:ins w:id="2042" w:author="Alotaibi, Raed" w:date="2019-05-22T16:09:00Z">
              <w:r w:rsidRPr="00591FE9">
                <w:t>North Dakota</w:t>
              </w:r>
            </w:ins>
          </w:p>
        </w:tc>
        <w:tc>
          <w:tcPr>
            <w:tcW w:w="619" w:type="pct"/>
            <w:noWrap/>
            <w:hideMark/>
          </w:tcPr>
          <w:p w14:paraId="1C50739C" w14:textId="77777777" w:rsidR="00703362" w:rsidRPr="00591FE9" w:rsidRDefault="00703362" w:rsidP="009E396A">
            <w:pPr>
              <w:rPr>
                <w:ins w:id="2043" w:author="Alotaibi, Raed" w:date="2019-05-22T16:09:00Z"/>
              </w:rPr>
            </w:pPr>
            <w:ins w:id="2044" w:author="Alotaibi, Raed" w:date="2019-05-22T16:09:00Z">
              <w:r w:rsidRPr="00591FE9">
                <w:t>5.4</w:t>
              </w:r>
            </w:ins>
          </w:p>
        </w:tc>
        <w:tc>
          <w:tcPr>
            <w:tcW w:w="619" w:type="pct"/>
            <w:noWrap/>
            <w:hideMark/>
          </w:tcPr>
          <w:p w14:paraId="556FE2DD" w14:textId="77777777" w:rsidR="00703362" w:rsidRPr="00591FE9" w:rsidRDefault="00703362" w:rsidP="009E396A">
            <w:pPr>
              <w:rPr>
                <w:ins w:id="2045" w:author="Alotaibi, Raed" w:date="2019-05-22T16:09:00Z"/>
              </w:rPr>
            </w:pPr>
            <w:ins w:id="2046" w:author="Alotaibi, Raed" w:date="2019-05-22T16:09:00Z">
              <w:r w:rsidRPr="00591FE9">
                <w:t>2.1</w:t>
              </w:r>
            </w:ins>
          </w:p>
        </w:tc>
        <w:tc>
          <w:tcPr>
            <w:tcW w:w="619" w:type="pct"/>
            <w:noWrap/>
            <w:hideMark/>
          </w:tcPr>
          <w:p w14:paraId="405F2528" w14:textId="77777777" w:rsidR="00703362" w:rsidRPr="00591FE9" w:rsidRDefault="00703362" w:rsidP="009E396A">
            <w:pPr>
              <w:rPr>
                <w:ins w:id="2047" w:author="Alotaibi, Raed" w:date="2019-05-22T16:09:00Z"/>
              </w:rPr>
            </w:pPr>
            <w:ins w:id="2048" w:author="Alotaibi, Raed" w:date="2019-05-22T16:09:00Z">
              <w:r w:rsidRPr="00591FE9">
                <w:t>3.3</w:t>
              </w:r>
            </w:ins>
          </w:p>
        </w:tc>
        <w:tc>
          <w:tcPr>
            <w:tcW w:w="619" w:type="pct"/>
            <w:noWrap/>
            <w:hideMark/>
          </w:tcPr>
          <w:p w14:paraId="1D214673" w14:textId="77777777" w:rsidR="00703362" w:rsidRPr="00591FE9" w:rsidRDefault="00703362" w:rsidP="009E396A">
            <w:pPr>
              <w:rPr>
                <w:ins w:id="2049" w:author="Alotaibi, Raed" w:date="2019-05-22T16:09:00Z"/>
              </w:rPr>
            </w:pPr>
            <w:ins w:id="2050" w:author="Alotaibi, Raed" w:date="2019-05-22T16:09:00Z">
              <w:r w:rsidRPr="00591FE9">
                <w:t>4.0</w:t>
              </w:r>
            </w:ins>
          </w:p>
        </w:tc>
        <w:tc>
          <w:tcPr>
            <w:tcW w:w="619" w:type="pct"/>
            <w:noWrap/>
            <w:hideMark/>
          </w:tcPr>
          <w:p w14:paraId="2098783B" w14:textId="77777777" w:rsidR="00703362" w:rsidRPr="00591FE9" w:rsidRDefault="00703362" w:rsidP="009E396A">
            <w:pPr>
              <w:rPr>
                <w:ins w:id="2051" w:author="Alotaibi, Raed" w:date="2019-05-22T16:09:00Z"/>
              </w:rPr>
            </w:pPr>
            <w:ins w:id="2052" w:author="Alotaibi, Raed" w:date="2019-05-22T16:09:00Z">
              <w:r w:rsidRPr="00591FE9">
                <w:t>6.9</w:t>
              </w:r>
            </w:ins>
          </w:p>
        </w:tc>
        <w:tc>
          <w:tcPr>
            <w:tcW w:w="616" w:type="pct"/>
            <w:noWrap/>
            <w:hideMark/>
          </w:tcPr>
          <w:p w14:paraId="144929BB" w14:textId="77777777" w:rsidR="00703362" w:rsidRPr="00591FE9" w:rsidRDefault="00703362" w:rsidP="009E396A">
            <w:pPr>
              <w:rPr>
                <w:ins w:id="2053" w:author="Alotaibi, Raed" w:date="2019-05-22T16:09:00Z"/>
              </w:rPr>
            </w:pPr>
            <w:ins w:id="2054" w:author="Alotaibi, Raed" w:date="2019-05-22T16:09:00Z">
              <w:r w:rsidRPr="00591FE9">
                <w:t>17.6</w:t>
              </w:r>
            </w:ins>
          </w:p>
        </w:tc>
      </w:tr>
      <w:tr w:rsidR="00703362" w:rsidRPr="00591FE9" w14:paraId="517367B5" w14:textId="77777777" w:rsidTr="009E396A">
        <w:trPr>
          <w:trHeight w:val="300"/>
          <w:ins w:id="2055" w:author="Alotaibi, Raed" w:date="2019-05-22T16:09:00Z"/>
        </w:trPr>
        <w:tc>
          <w:tcPr>
            <w:tcW w:w="1288" w:type="pct"/>
            <w:noWrap/>
            <w:hideMark/>
          </w:tcPr>
          <w:p w14:paraId="0DE59EDE" w14:textId="77777777" w:rsidR="00703362" w:rsidRPr="00591FE9" w:rsidRDefault="00703362" w:rsidP="009E396A">
            <w:pPr>
              <w:rPr>
                <w:ins w:id="2056" w:author="Alotaibi, Raed" w:date="2019-05-22T16:09:00Z"/>
              </w:rPr>
            </w:pPr>
            <w:ins w:id="2057" w:author="Alotaibi, Raed" w:date="2019-05-22T16:09:00Z">
              <w:r w:rsidRPr="00591FE9">
                <w:t>Ohio</w:t>
              </w:r>
            </w:ins>
          </w:p>
        </w:tc>
        <w:tc>
          <w:tcPr>
            <w:tcW w:w="619" w:type="pct"/>
            <w:noWrap/>
            <w:hideMark/>
          </w:tcPr>
          <w:p w14:paraId="3D0C749A" w14:textId="77777777" w:rsidR="00703362" w:rsidRPr="00591FE9" w:rsidRDefault="00703362" w:rsidP="009E396A">
            <w:pPr>
              <w:rPr>
                <w:ins w:id="2058" w:author="Alotaibi, Raed" w:date="2019-05-22T16:09:00Z"/>
              </w:rPr>
            </w:pPr>
            <w:ins w:id="2059" w:author="Alotaibi, Raed" w:date="2019-05-22T16:09:00Z">
              <w:r w:rsidRPr="00591FE9">
                <w:t>14.3</w:t>
              </w:r>
            </w:ins>
          </w:p>
        </w:tc>
        <w:tc>
          <w:tcPr>
            <w:tcW w:w="619" w:type="pct"/>
            <w:noWrap/>
            <w:hideMark/>
          </w:tcPr>
          <w:p w14:paraId="21E21C80" w14:textId="77777777" w:rsidR="00703362" w:rsidRPr="00591FE9" w:rsidRDefault="00703362" w:rsidP="009E396A">
            <w:pPr>
              <w:rPr>
                <w:ins w:id="2060" w:author="Alotaibi, Raed" w:date="2019-05-22T16:09:00Z"/>
              </w:rPr>
            </w:pPr>
            <w:ins w:id="2061" w:author="Alotaibi, Raed" w:date="2019-05-22T16:09:00Z">
              <w:r w:rsidRPr="00591FE9">
                <w:t>7.5</w:t>
              </w:r>
            </w:ins>
          </w:p>
        </w:tc>
        <w:tc>
          <w:tcPr>
            <w:tcW w:w="619" w:type="pct"/>
            <w:noWrap/>
            <w:hideMark/>
          </w:tcPr>
          <w:p w14:paraId="7A6C2B32" w14:textId="77777777" w:rsidR="00703362" w:rsidRPr="00591FE9" w:rsidRDefault="00703362" w:rsidP="009E396A">
            <w:pPr>
              <w:rPr>
                <w:ins w:id="2062" w:author="Alotaibi, Raed" w:date="2019-05-22T16:09:00Z"/>
              </w:rPr>
            </w:pPr>
            <w:ins w:id="2063" w:author="Alotaibi, Raed" w:date="2019-05-22T16:09:00Z">
              <w:r w:rsidRPr="00591FE9">
                <w:t>10.7</w:t>
              </w:r>
            </w:ins>
          </w:p>
        </w:tc>
        <w:tc>
          <w:tcPr>
            <w:tcW w:w="619" w:type="pct"/>
            <w:noWrap/>
            <w:hideMark/>
          </w:tcPr>
          <w:p w14:paraId="22C20F0F" w14:textId="77777777" w:rsidR="00703362" w:rsidRPr="00591FE9" w:rsidRDefault="00703362" w:rsidP="009E396A">
            <w:pPr>
              <w:rPr>
                <w:ins w:id="2064" w:author="Alotaibi, Raed" w:date="2019-05-22T16:09:00Z"/>
              </w:rPr>
            </w:pPr>
            <w:ins w:id="2065" w:author="Alotaibi, Raed" w:date="2019-05-22T16:09:00Z">
              <w:r w:rsidRPr="00591FE9">
                <w:t>13.6</w:t>
              </w:r>
            </w:ins>
          </w:p>
        </w:tc>
        <w:tc>
          <w:tcPr>
            <w:tcW w:w="619" w:type="pct"/>
            <w:noWrap/>
            <w:hideMark/>
          </w:tcPr>
          <w:p w14:paraId="09C86986" w14:textId="77777777" w:rsidR="00703362" w:rsidRPr="00591FE9" w:rsidRDefault="00703362" w:rsidP="009E396A">
            <w:pPr>
              <w:rPr>
                <w:ins w:id="2066" w:author="Alotaibi, Raed" w:date="2019-05-22T16:09:00Z"/>
              </w:rPr>
            </w:pPr>
            <w:ins w:id="2067" w:author="Alotaibi, Raed" w:date="2019-05-22T16:09:00Z">
              <w:r w:rsidRPr="00591FE9">
                <w:t>17.3</w:t>
              </w:r>
            </w:ins>
          </w:p>
        </w:tc>
        <w:tc>
          <w:tcPr>
            <w:tcW w:w="616" w:type="pct"/>
            <w:noWrap/>
            <w:hideMark/>
          </w:tcPr>
          <w:p w14:paraId="6885008F" w14:textId="77777777" w:rsidR="00703362" w:rsidRPr="00591FE9" w:rsidRDefault="00703362" w:rsidP="009E396A">
            <w:pPr>
              <w:rPr>
                <w:ins w:id="2068" w:author="Alotaibi, Raed" w:date="2019-05-22T16:09:00Z"/>
              </w:rPr>
            </w:pPr>
            <w:ins w:id="2069" w:author="Alotaibi, Raed" w:date="2019-05-22T16:09:00Z">
              <w:r w:rsidRPr="00591FE9">
                <w:t>35.2</w:t>
              </w:r>
            </w:ins>
          </w:p>
        </w:tc>
      </w:tr>
      <w:tr w:rsidR="00703362" w:rsidRPr="00591FE9" w14:paraId="61F0A035" w14:textId="77777777" w:rsidTr="009E396A">
        <w:trPr>
          <w:trHeight w:val="300"/>
          <w:ins w:id="2070" w:author="Alotaibi, Raed" w:date="2019-05-22T16:09:00Z"/>
        </w:trPr>
        <w:tc>
          <w:tcPr>
            <w:tcW w:w="1288" w:type="pct"/>
            <w:noWrap/>
            <w:hideMark/>
          </w:tcPr>
          <w:p w14:paraId="535E6AF6" w14:textId="77777777" w:rsidR="00703362" w:rsidRPr="00591FE9" w:rsidRDefault="00703362" w:rsidP="009E396A">
            <w:pPr>
              <w:rPr>
                <w:ins w:id="2071" w:author="Alotaibi, Raed" w:date="2019-05-22T16:09:00Z"/>
              </w:rPr>
            </w:pPr>
            <w:ins w:id="2072" w:author="Alotaibi, Raed" w:date="2019-05-22T16:09:00Z">
              <w:r w:rsidRPr="00591FE9">
                <w:t>Oklahoma</w:t>
              </w:r>
            </w:ins>
          </w:p>
        </w:tc>
        <w:tc>
          <w:tcPr>
            <w:tcW w:w="619" w:type="pct"/>
            <w:noWrap/>
            <w:hideMark/>
          </w:tcPr>
          <w:p w14:paraId="683A41E5" w14:textId="77777777" w:rsidR="00703362" w:rsidRPr="00591FE9" w:rsidRDefault="00703362" w:rsidP="009E396A">
            <w:pPr>
              <w:rPr>
                <w:ins w:id="2073" w:author="Alotaibi, Raed" w:date="2019-05-22T16:09:00Z"/>
              </w:rPr>
            </w:pPr>
            <w:ins w:id="2074" w:author="Alotaibi, Raed" w:date="2019-05-22T16:09:00Z">
              <w:r w:rsidRPr="00591FE9">
                <w:t>10.4</w:t>
              </w:r>
            </w:ins>
          </w:p>
        </w:tc>
        <w:tc>
          <w:tcPr>
            <w:tcW w:w="619" w:type="pct"/>
            <w:noWrap/>
            <w:hideMark/>
          </w:tcPr>
          <w:p w14:paraId="1DFEE8ED" w14:textId="77777777" w:rsidR="00703362" w:rsidRPr="00591FE9" w:rsidRDefault="00703362" w:rsidP="009E396A">
            <w:pPr>
              <w:rPr>
                <w:ins w:id="2075" w:author="Alotaibi, Raed" w:date="2019-05-22T16:09:00Z"/>
              </w:rPr>
            </w:pPr>
            <w:ins w:id="2076" w:author="Alotaibi, Raed" w:date="2019-05-22T16:09:00Z">
              <w:r w:rsidRPr="00591FE9">
                <w:t>4.1</w:t>
              </w:r>
            </w:ins>
          </w:p>
        </w:tc>
        <w:tc>
          <w:tcPr>
            <w:tcW w:w="619" w:type="pct"/>
            <w:noWrap/>
            <w:hideMark/>
          </w:tcPr>
          <w:p w14:paraId="573A93CE" w14:textId="77777777" w:rsidR="00703362" w:rsidRPr="00591FE9" w:rsidRDefault="00703362" w:rsidP="009E396A">
            <w:pPr>
              <w:rPr>
                <w:ins w:id="2077" w:author="Alotaibi, Raed" w:date="2019-05-22T16:09:00Z"/>
              </w:rPr>
            </w:pPr>
            <w:ins w:id="2078" w:author="Alotaibi, Raed" w:date="2019-05-22T16:09:00Z">
              <w:r w:rsidRPr="00591FE9">
                <w:t>7.0</w:t>
              </w:r>
            </w:ins>
          </w:p>
        </w:tc>
        <w:tc>
          <w:tcPr>
            <w:tcW w:w="619" w:type="pct"/>
            <w:noWrap/>
            <w:hideMark/>
          </w:tcPr>
          <w:p w14:paraId="7D451927" w14:textId="77777777" w:rsidR="00703362" w:rsidRPr="00591FE9" w:rsidRDefault="00703362" w:rsidP="009E396A">
            <w:pPr>
              <w:rPr>
                <w:ins w:id="2079" w:author="Alotaibi, Raed" w:date="2019-05-22T16:09:00Z"/>
              </w:rPr>
            </w:pPr>
            <w:ins w:id="2080" w:author="Alotaibi, Raed" w:date="2019-05-22T16:09:00Z">
              <w:r w:rsidRPr="00591FE9">
                <w:t>9.5</w:t>
              </w:r>
            </w:ins>
          </w:p>
        </w:tc>
        <w:tc>
          <w:tcPr>
            <w:tcW w:w="619" w:type="pct"/>
            <w:noWrap/>
            <w:hideMark/>
          </w:tcPr>
          <w:p w14:paraId="5EE2ECC5" w14:textId="77777777" w:rsidR="00703362" w:rsidRPr="00591FE9" w:rsidRDefault="00703362" w:rsidP="009E396A">
            <w:pPr>
              <w:rPr>
                <w:ins w:id="2081" w:author="Alotaibi, Raed" w:date="2019-05-22T16:09:00Z"/>
              </w:rPr>
            </w:pPr>
            <w:ins w:id="2082" w:author="Alotaibi, Raed" w:date="2019-05-22T16:09:00Z">
              <w:r w:rsidRPr="00591FE9">
                <w:t>13.1</w:t>
              </w:r>
            </w:ins>
          </w:p>
        </w:tc>
        <w:tc>
          <w:tcPr>
            <w:tcW w:w="616" w:type="pct"/>
            <w:noWrap/>
            <w:hideMark/>
          </w:tcPr>
          <w:p w14:paraId="42A2284B" w14:textId="77777777" w:rsidR="00703362" w:rsidRPr="00591FE9" w:rsidRDefault="00703362" w:rsidP="009E396A">
            <w:pPr>
              <w:rPr>
                <w:ins w:id="2083" w:author="Alotaibi, Raed" w:date="2019-05-22T16:09:00Z"/>
              </w:rPr>
            </w:pPr>
            <w:ins w:id="2084" w:author="Alotaibi, Raed" w:date="2019-05-22T16:09:00Z">
              <w:r w:rsidRPr="00591FE9">
                <w:t>28.5</w:t>
              </w:r>
            </w:ins>
          </w:p>
        </w:tc>
      </w:tr>
      <w:tr w:rsidR="00703362" w:rsidRPr="00591FE9" w14:paraId="7951AF98" w14:textId="77777777" w:rsidTr="009E396A">
        <w:trPr>
          <w:trHeight w:val="300"/>
          <w:ins w:id="2085" w:author="Alotaibi, Raed" w:date="2019-05-22T16:09:00Z"/>
        </w:trPr>
        <w:tc>
          <w:tcPr>
            <w:tcW w:w="1288" w:type="pct"/>
            <w:noWrap/>
            <w:hideMark/>
          </w:tcPr>
          <w:p w14:paraId="673EFEB9" w14:textId="77777777" w:rsidR="00703362" w:rsidRPr="00591FE9" w:rsidRDefault="00703362" w:rsidP="009E396A">
            <w:pPr>
              <w:rPr>
                <w:ins w:id="2086" w:author="Alotaibi, Raed" w:date="2019-05-22T16:09:00Z"/>
              </w:rPr>
            </w:pPr>
            <w:ins w:id="2087" w:author="Alotaibi, Raed" w:date="2019-05-22T16:09:00Z">
              <w:r w:rsidRPr="00591FE9">
                <w:t>Oregon</w:t>
              </w:r>
            </w:ins>
          </w:p>
        </w:tc>
        <w:tc>
          <w:tcPr>
            <w:tcW w:w="619" w:type="pct"/>
            <w:noWrap/>
            <w:hideMark/>
          </w:tcPr>
          <w:p w14:paraId="76BEE781" w14:textId="77777777" w:rsidR="00703362" w:rsidRPr="00591FE9" w:rsidRDefault="00703362" w:rsidP="009E396A">
            <w:pPr>
              <w:rPr>
                <w:ins w:id="2088" w:author="Alotaibi, Raed" w:date="2019-05-22T16:09:00Z"/>
              </w:rPr>
            </w:pPr>
            <w:ins w:id="2089" w:author="Alotaibi, Raed" w:date="2019-05-22T16:09:00Z">
              <w:r w:rsidRPr="00591FE9">
                <w:t>11.1</w:t>
              </w:r>
            </w:ins>
          </w:p>
        </w:tc>
        <w:tc>
          <w:tcPr>
            <w:tcW w:w="619" w:type="pct"/>
            <w:noWrap/>
            <w:hideMark/>
          </w:tcPr>
          <w:p w14:paraId="14C43A13" w14:textId="77777777" w:rsidR="00703362" w:rsidRPr="00591FE9" w:rsidRDefault="00703362" w:rsidP="009E396A">
            <w:pPr>
              <w:rPr>
                <w:ins w:id="2090" w:author="Alotaibi, Raed" w:date="2019-05-22T16:09:00Z"/>
              </w:rPr>
            </w:pPr>
            <w:ins w:id="2091" w:author="Alotaibi, Raed" w:date="2019-05-22T16:09:00Z">
              <w:r w:rsidRPr="00591FE9">
                <w:t>1.5</w:t>
              </w:r>
            </w:ins>
          </w:p>
        </w:tc>
        <w:tc>
          <w:tcPr>
            <w:tcW w:w="619" w:type="pct"/>
            <w:noWrap/>
            <w:hideMark/>
          </w:tcPr>
          <w:p w14:paraId="46F4A845" w14:textId="77777777" w:rsidR="00703362" w:rsidRPr="00591FE9" w:rsidRDefault="00703362" w:rsidP="009E396A">
            <w:pPr>
              <w:rPr>
                <w:ins w:id="2092" w:author="Alotaibi, Raed" w:date="2019-05-22T16:09:00Z"/>
              </w:rPr>
            </w:pPr>
            <w:ins w:id="2093" w:author="Alotaibi, Raed" w:date="2019-05-22T16:09:00Z">
              <w:r w:rsidRPr="00591FE9">
                <w:t>7.0</w:t>
              </w:r>
            </w:ins>
          </w:p>
        </w:tc>
        <w:tc>
          <w:tcPr>
            <w:tcW w:w="619" w:type="pct"/>
            <w:noWrap/>
            <w:hideMark/>
          </w:tcPr>
          <w:p w14:paraId="32E82FD7" w14:textId="77777777" w:rsidR="00703362" w:rsidRPr="00591FE9" w:rsidRDefault="00703362" w:rsidP="009E396A">
            <w:pPr>
              <w:rPr>
                <w:ins w:id="2094" w:author="Alotaibi, Raed" w:date="2019-05-22T16:09:00Z"/>
              </w:rPr>
            </w:pPr>
            <w:ins w:id="2095" w:author="Alotaibi, Raed" w:date="2019-05-22T16:09:00Z">
              <w:r w:rsidRPr="00591FE9">
                <w:t>10.1</w:t>
              </w:r>
            </w:ins>
          </w:p>
        </w:tc>
        <w:tc>
          <w:tcPr>
            <w:tcW w:w="619" w:type="pct"/>
            <w:noWrap/>
            <w:hideMark/>
          </w:tcPr>
          <w:p w14:paraId="10801D9B" w14:textId="77777777" w:rsidR="00703362" w:rsidRPr="00591FE9" w:rsidRDefault="00703362" w:rsidP="009E396A">
            <w:pPr>
              <w:rPr>
                <w:ins w:id="2096" w:author="Alotaibi, Raed" w:date="2019-05-22T16:09:00Z"/>
              </w:rPr>
            </w:pPr>
            <w:ins w:id="2097" w:author="Alotaibi, Raed" w:date="2019-05-22T16:09:00Z">
              <w:r w:rsidRPr="00591FE9">
                <w:t>14.3</w:t>
              </w:r>
            </w:ins>
          </w:p>
        </w:tc>
        <w:tc>
          <w:tcPr>
            <w:tcW w:w="616" w:type="pct"/>
            <w:noWrap/>
            <w:hideMark/>
          </w:tcPr>
          <w:p w14:paraId="1DFC7643" w14:textId="77777777" w:rsidR="00703362" w:rsidRPr="00591FE9" w:rsidRDefault="00703362" w:rsidP="009E396A">
            <w:pPr>
              <w:rPr>
                <w:ins w:id="2098" w:author="Alotaibi, Raed" w:date="2019-05-22T16:09:00Z"/>
              </w:rPr>
            </w:pPr>
            <w:ins w:id="2099" w:author="Alotaibi, Raed" w:date="2019-05-22T16:09:00Z">
              <w:r w:rsidRPr="00591FE9">
                <w:t>31.0</w:t>
              </w:r>
            </w:ins>
          </w:p>
        </w:tc>
      </w:tr>
      <w:tr w:rsidR="00703362" w:rsidRPr="00591FE9" w14:paraId="267595CE" w14:textId="77777777" w:rsidTr="009E396A">
        <w:trPr>
          <w:trHeight w:val="300"/>
          <w:ins w:id="2100" w:author="Alotaibi, Raed" w:date="2019-05-22T16:09:00Z"/>
        </w:trPr>
        <w:tc>
          <w:tcPr>
            <w:tcW w:w="1288" w:type="pct"/>
            <w:noWrap/>
            <w:hideMark/>
          </w:tcPr>
          <w:p w14:paraId="4DCA5075" w14:textId="77777777" w:rsidR="00703362" w:rsidRPr="00591FE9" w:rsidRDefault="00703362" w:rsidP="009E396A">
            <w:pPr>
              <w:rPr>
                <w:ins w:id="2101" w:author="Alotaibi, Raed" w:date="2019-05-22T16:09:00Z"/>
              </w:rPr>
            </w:pPr>
            <w:ins w:id="2102" w:author="Alotaibi, Raed" w:date="2019-05-22T16:09:00Z">
              <w:r w:rsidRPr="00591FE9">
                <w:t>Pennsylvania</w:t>
              </w:r>
            </w:ins>
          </w:p>
        </w:tc>
        <w:tc>
          <w:tcPr>
            <w:tcW w:w="619" w:type="pct"/>
            <w:noWrap/>
            <w:hideMark/>
          </w:tcPr>
          <w:p w14:paraId="657D6441" w14:textId="77777777" w:rsidR="00703362" w:rsidRPr="00591FE9" w:rsidRDefault="00703362" w:rsidP="009E396A">
            <w:pPr>
              <w:rPr>
                <w:ins w:id="2103" w:author="Alotaibi, Raed" w:date="2019-05-22T16:09:00Z"/>
              </w:rPr>
            </w:pPr>
            <w:ins w:id="2104" w:author="Alotaibi, Raed" w:date="2019-05-22T16:09:00Z">
              <w:r w:rsidRPr="00591FE9">
                <w:t>16.6</w:t>
              </w:r>
            </w:ins>
          </w:p>
        </w:tc>
        <w:tc>
          <w:tcPr>
            <w:tcW w:w="619" w:type="pct"/>
            <w:noWrap/>
            <w:hideMark/>
          </w:tcPr>
          <w:p w14:paraId="167C03F5" w14:textId="77777777" w:rsidR="00703362" w:rsidRPr="00591FE9" w:rsidRDefault="00703362" w:rsidP="009E396A">
            <w:pPr>
              <w:rPr>
                <w:ins w:id="2105" w:author="Alotaibi, Raed" w:date="2019-05-22T16:09:00Z"/>
              </w:rPr>
            </w:pPr>
            <w:ins w:id="2106" w:author="Alotaibi, Raed" w:date="2019-05-22T16:09:00Z">
              <w:r w:rsidRPr="00591FE9">
                <w:t>6.4</w:t>
              </w:r>
            </w:ins>
          </w:p>
        </w:tc>
        <w:tc>
          <w:tcPr>
            <w:tcW w:w="619" w:type="pct"/>
            <w:noWrap/>
            <w:hideMark/>
          </w:tcPr>
          <w:p w14:paraId="2EB08886" w14:textId="77777777" w:rsidR="00703362" w:rsidRPr="00591FE9" w:rsidRDefault="00703362" w:rsidP="009E396A">
            <w:pPr>
              <w:rPr>
                <w:ins w:id="2107" w:author="Alotaibi, Raed" w:date="2019-05-22T16:09:00Z"/>
              </w:rPr>
            </w:pPr>
            <w:ins w:id="2108" w:author="Alotaibi, Raed" w:date="2019-05-22T16:09:00Z">
              <w:r w:rsidRPr="00591FE9">
                <w:t>12.2</w:t>
              </w:r>
            </w:ins>
          </w:p>
        </w:tc>
        <w:tc>
          <w:tcPr>
            <w:tcW w:w="619" w:type="pct"/>
            <w:noWrap/>
            <w:hideMark/>
          </w:tcPr>
          <w:p w14:paraId="45725133" w14:textId="77777777" w:rsidR="00703362" w:rsidRPr="00591FE9" w:rsidRDefault="00703362" w:rsidP="009E396A">
            <w:pPr>
              <w:rPr>
                <w:ins w:id="2109" w:author="Alotaibi, Raed" w:date="2019-05-22T16:09:00Z"/>
              </w:rPr>
            </w:pPr>
            <w:ins w:id="2110" w:author="Alotaibi, Raed" w:date="2019-05-22T16:09:00Z">
              <w:r w:rsidRPr="00591FE9">
                <w:t>15.5</w:t>
              </w:r>
            </w:ins>
          </w:p>
        </w:tc>
        <w:tc>
          <w:tcPr>
            <w:tcW w:w="619" w:type="pct"/>
            <w:noWrap/>
            <w:hideMark/>
          </w:tcPr>
          <w:p w14:paraId="4DA1E72B" w14:textId="77777777" w:rsidR="00703362" w:rsidRPr="00591FE9" w:rsidRDefault="00703362" w:rsidP="009E396A">
            <w:pPr>
              <w:rPr>
                <w:ins w:id="2111" w:author="Alotaibi, Raed" w:date="2019-05-22T16:09:00Z"/>
              </w:rPr>
            </w:pPr>
            <w:ins w:id="2112" w:author="Alotaibi, Raed" w:date="2019-05-22T16:09:00Z">
              <w:r w:rsidRPr="00591FE9">
                <w:t>20.1</w:t>
              </w:r>
            </w:ins>
          </w:p>
        </w:tc>
        <w:tc>
          <w:tcPr>
            <w:tcW w:w="616" w:type="pct"/>
            <w:noWrap/>
            <w:hideMark/>
          </w:tcPr>
          <w:p w14:paraId="572E4E10" w14:textId="77777777" w:rsidR="00703362" w:rsidRPr="00591FE9" w:rsidRDefault="00703362" w:rsidP="009E396A">
            <w:pPr>
              <w:rPr>
                <w:ins w:id="2113" w:author="Alotaibi, Raed" w:date="2019-05-22T16:09:00Z"/>
              </w:rPr>
            </w:pPr>
            <w:ins w:id="2114" w:author="Alotaibi, Raed" w:date="2019-05-22T16:09:00Z">
              <w:r w:rsidRPr="00591FE9">
                <w:t>43.7</w:t>
              </w:r>
            </w:ins>
          </w:p>
        </w:tc>
      </w:tr>
      <w:tr w:rsidR="00703362" w:rsidRPr="00591FE9" w14:paraId="450BA183" w14:textId="77777777" w:rsidTr="009E396A">
        <w:trPr>
          <w:trHeight w:val="300"/>
          <w:ins w:id="2115" w:author="Alotaibi, Raed" w:date="2019-05-22T16:09:00Z"/>
        </w:trPr>
        <w:tc>
          <w:tcPr>
            <w:tcW w:w="1288" w:type="pct"/>
            <w:noWrap/>
            <w:hideMark/>
          </w:tcPr>
          <w:p w14:paraId="0800B916" w14:textId="77777777" w:rsidR="00703362" w:rsidRPr="00591FE9" w:rsidRDefault="00703362" w:rsidP="009E396A">
            <w:pPr>
              <w:rPr>
                <w:ins w:id="2116" w:author="Alotaibi, Raed" w:date="2019-05-22T16:09:00Z"/>
              </w:rPr>
            </w:pPr>
            <w:ins w:id="2117" w:author="Alotaibi, Raed" w:date="2019-05-22T16:09:00Z">
              <w:r w:rsidRPr="00591FE9">
                <w:t>Rhode Island</w:t>
              </w:r>
            </w:ins>
          </w:p>
        </w:tc>
        <w:tc>
          <w:tcPr>
            <w:tcW w:w="619" w:type="pct"/>
            <w:noWrap/>
            <w:hideMark/>
          </w:tcPr>
          <w:p w14:paraId="1EC92BC7" w14:textId="77777777" w:rsidR="00703362" w:rsidRPr="00591FE9" w:rsidRDefault="00703362" w:rsidP="009E396A">
            <w:pPr>
              <w:rPr>
                <w:ins w:id="2118" w:author="Alotaibi, Raed" w:date="2019-05-22T16:09:00Z"/>
              </w:rPr>
            </w:pPr>
            <w:ins w:id="2119" w:author="Alotaibi, Raed" w:date="2019-05-22T16:09:00Z">
              <w:r w:rsidRPr="00591FE9">
                <w:t>13.8</w:t>
              </w:r>
            </w:ins>
          </w:p>
        </w:tc>
        <w:tc>
          <w:tcPr>
            <w:tcW w:w="619" w:type="pct"/>
            <w:noWrap/>
            <w:hideMark/>
          </w:tcPr>
          <w:p w14:paraId="26A14045" w14:textId="77777777" w:rsidR="00703362" w:rsidRPr="00591FE9" w:rsidRDefault="00703362" w:rsidP="009E396A">
            <w:pPr>
              <w:rPr>
                <w:ins w:id="2120" w:author="Alotaibi, Raed" w:date="2019-05-22T16:09:00Z"/>
              </w:rPr>
            </w:pPr>
            <w:ins w:id="2121" w:author="Alotaibi, Raed" w:date="2019-05-22T16:09:00Z">
              <w:r w:rsidRPr="00591FE9">
                <w:t>5.9</w:t>
              </w:r>
            </w:ins>
          </w:p>
        </w:tc>
        <w:tc>
          <w:tcPr>
            <w:tcW w:w="619" w:type="pct"/>
            <w:noWrap/>
            <w:hideMark/>
          </w:tcPr>
          <w:p w14:paraId="132B5BC7" w14:textId="77777777" w:rsidR="00703362" w:rsidRPr="00591FE9" w:rsidRDefault="00703362" w:rsidP="009E396A">
            <w:pPr>
              <w:rPr>
                <w:ins w:id="2122" w:author="Alotaibi, Raed" w:date="2019-05-22T16:09:00Z"/>
              </w:rPr>
            </w:pPr>
            <w:ins w:id="2123" w:author="Alotaibi, Raed" w:date="2019-05-22T16:09:00Z">
              <w:r w:rsidRPr="00591FE9">
                <w:t>11.1</w:t>
              </w:r>
            </w:ins>
          </w:p>
        </w:tc>
        <w:tc>
          <w:tcPr>
            <w:tcW w:w="619" w:type="pct"/>
            <w:noWrap/>
            <w:hideMark/>
          </w:tcPr>
          <w:p w14:paraId="016CAA6D" w14:textId="77777777" w:rsidR="00703362" w:rsidRPr="00591FE9" w:rsidRDefault="00703362" w:rsidP="009E396A">
            <w:pPr>
              <w:rPr>
                <w:ins w:id="2124" w:author="Alotaibi, Raed" w:date="2019-05-22T16:09:00Z"/>
              </w:rPr>
            </w:pPr>
            <w:ins w:id="2125" w:author="Alotaibi, Raed" w:date="2019-05-22T16:09:00Z">
              <w:r w:rsidRPr="00591FE9">
                <w:t>13.7</w:t>
              </w:r>
            </w:ins>
          </w:p>
        </w:tc>
        <w:tc>
          <w:tcPr>
            <w:tcW w:w="619" w:type="pct"/>
            <w:noWrap/>
            <w:hideMark/>
          </w:tcPr>
          <w:p w14:paraId="40D2D5DD" w14:textId="77777777" w:rsidR="00703362" w:rsidRPr="00591FE9" w:rsidRDefault="00703362" w:rsidP="009E396A">
            <w:pPr>
              <w:rPr>
                <w:ins w:id="2126" w:author="Alotaibi, Raed" w:date="2019-05-22T16:09:00Z"/>
              </w:rPr>
            </w:pPr>
            <w:ins w:id="2127" w:author="Alotaibi, Raed" w:date="2019-05-22T16:09:00Z">
              <w:r w:rsidRPr="00591FE9">
                <w:t>16.2</w:t>
              </w:r>
            </w:ins>
          </w:p>
        </w:tc>
        <w:tc>
          <w:tcPr>
            <w:tcW w:w="616" w:type="pct"/>
            <w:noWrap/>
            <w:hideMark/>
          </w:tcPr>
          <w:p w14:paraId="736356F3" w14:textId="77777777" w:rsidR="00703362" w:rsidRPr="00591FE9" w:rsidRDefault="00703362" w:rsidP="009E396A">
            <w:pPr>
              <w:rPr>
                <w:ins w:id="2128" w:author="Alotaibi, Raed" w:date="2019-05-22T16:09:00Z"/>
              </w:rPr>
            </w:pPr>
            <w:ins w:id="2129" w:author="Alotaibi, Raed" w:date="2019-05-22T16:09:00Z">
              <w:r w:rsidRPr="00591FE9">
                <w:t>29.2</w:t>
              </w:r>
            </w:ins>
          </w:p>
        </w:tc>
      </w:tr>
      <w:tr w:rsidR="00703362" w:rsidRPr="00591FE9" w14:paraId="64AA606D" w14:textId="77777777" w:rsidTr="009E396A">
        <w:trPr>
          <w:trHeight w:val="300"/>
          <w:ins w:id="2130" w:author="Alotaibi, Raed" w:date="2019-05-22T16:09:00Z"/>
        </w:trPr>
        <w:tc>
          <w:tcPr>
            <w:tcW w:w="1288" w:type="pct"/>
            <w:noWrap/>
            <w:hideMark/>
          </w:tcPr>
          <w:p w14:paraId="6A3FF488" w14:textId="77777777" w:rsidR="00703362" w:rsidRPr="00591FE9" w:rsidRDefault="00703362" w:rsidP="009E396A">
            <w:pPr>
              <w:rPr>
                <w:ins w:id="2131" w:author="Alotaibi, Raed" w:date="2019-05-22T16:09:00Z"/>
              </w:rPr>
            </w:pPr>
            <w:ins w:id="2132" w:author="Alotaibi, Raed" w:date="2019-05-22T16:09:00Z">
              <w:r w:rsidRPr="00591FE9">
                <w:t>South Carolina</w:t>
              </w:r>
            </w:ins>
          </w:p>
        </w:tc>
        <w:tc>
          <w:tcPr>
            <w:tcW w:w="619" w:type="pct"/>
            <w:noWrap/>
            <w:hideMark/>
          </w:tcPr>
          <w:p w14:paraId="3294EC5C" w14:textId="77777777" w:rsidR="00703362" w:rsidRPr="00591FE9" w:rsidRDefault="00703362" w:rsidP="009E396A">
            <w:pPr>
              <w:rPr>
                <w:ins w:id="2133" w:author="Alotaibi, Raed" w:date="2019-05-22T16:09:00Z"/>
              </w:rPr>
            </w:pPr>
            <w:ins w:id="2134" w:author="Alotaibi, Raed" w:date="2019-05-22T16:09:00Z">
              <w:r w:rsidRPr="00591FE9">
                <w:t>9.4</w:t>
              </w:r>
            </w:ins>
          </w:p>
        </w:tc>
        <w:tc>
          <w:tcPr>
            <w:tcW w:w="619" w:type="pct"/>
            <w:noWrap/>
            <w:hideMark/>
          </w:tcPr>
          <w:p w14:paraId="163C4EEE" w14:textId="77777777" w:rsidR="00703362" w:rsidRPr="00591FE9" w:rsidRDefault="00703362" w:rsidP="009E396A">
            <w:pPr>
              <w:rPr>
                <w:ins w:id="2135" w:author="Alotaibi, Raed" w:date="2019-05-22T16:09:00Z"/>
              </w:rPr>
            </w:pPr>
            <w:ins w:id="2136" w:author="Alotaibi, Raed" w:date="2019-05-22T16:09:00Z">
              <w:r w:rsidRPr="00591FE9">
                <w:t>3.3</w:t>
              </w:r>
            </w:ins>
          </w:p>
        </w:tc>
        <w:tc>
          <w:tcPr>
            <w:tcW w:w="619" w:type="pct"/>
            <w:noWrap/>
            <w:hideMark/>
          </w:tcPr>
          <w:p w14:paraId="22ACBB35" w14:textId="77777777" w:rsidR="00703362" w:rsidRPr="00591FE9" w:rsidRDefault="00703362" w:rsidP="009E396A">
            <w:pPr>
              <w:rPr>
                <w:ins w:id="2137" w:author="Alotaibi, Raed" w:date="2019-05-22T16:09:00Z"/>
              </w:rPr>
            </w:pPr>
            <w:ins w:id="2138" w:author="Alotaibi, Raed" w:date="2019-05-22T16:09:00Z">
              <w:r w:rsidRPr="00591FE9">
                <w:t>6.4</w:t>
              </w:r>
            </w:ins>
          </w:p>
        </w:tc>
        <w:tc>
          <w:tcPr>
            <w:tcW w:w="619" w:type="pct"/>
            <w:noWrap/>
            <w:hideMark/>
          </w:tcPr>
          <w:p w14:paraId="5796A350" w14:textId="77777777" w:rsidR="00703362" w:rsidRPr="00591FE9" w:rsidRDefault="00703362" w:rsidP="009E396A">
            <w:pPr>
              <w:rPr>
                <w:ins w:id="2139" w:author="Alotaibi, Raed" w:date="2019-05-22T16:09:00Z"/>
              </w:rPr>
            </w:pPr>
            <w:ins w:id="2140" w:author="Alotaibi, Raed" w:date="2019-05-22T16:09:00Z">
              <w:r w:rsidRPr="00591FE9">
                <w:t>8.9</w:t>
              </w:r>
            </w:ins>
          </w:p>
        </w:tc>
        <w:tc>
          <w:tcPr>
            <w:tcW w:w="619" w:type="pct"/>
            <w:noWrap/>
            <w:hideMark/>
          </w:tcPr>
          <w:p w14:paraId="490423B5" w14:textId="77777777" w:rsidR="00703362" w:rsidRPr="00591FE9" w:rsidRDefault="00703362" w:rsidP="009E396A">
            <w:pPr>
              <w:rPr>
                <w:ins w:id="2141" w:author="Alotaibi, Raed" w:date="2019-05-22T16:09:00Z"/>
              </w:rPr>
            </w:pPr>
            <w:ins w:id="2142" w:author="Alotaibi, Raed" w:date="2019-05-22T16:09:00Z">
              <w:r w:rsidRPr="00591FE9">
                <w:t>11.9</w:t>
              </w:r>
            </w:ins>
          </w:p>
        </w:tc>
        <w:tc>
          <w:tcPr>
            <w:tcW w:w="616" w:type="pct"/>
            <w:noWrap/>
            <w:hideMark/>
          </w:tcPr>
          <w:p w14:paraId="3EDAA2F5" w14:textId="77777777" w:rsidR="00703362" w:rsidRPr="00591FE9" w:rsidRDefault="00703362" w:rsidP="009E396A">
            <w:pPr>
              <w:rPr>
                <w:ins w:id="2143" w:author="Alotaibi, Raed" w:date="2019-05-22T16:09:00Z"/>
              </w:rPr>
            </w:pPr>
            <w:ins w:id="2144" w:author="Alotaibi, Raed" w:date="2019-05-22T16:09:00Z">
              <w:r w:rsidRPr="00591FE9">
                <w:t>25.1</w:t>
              </w:r>
            </w:ins>
          </w:p>
        </w:tc>
      </w:tr>
      <w:tr w:rsidR="00703362" w:rsidRPr="00591FE9" w14:paraId="2AD1F62F" w14:textId="77777777" w:rsidTr="009E396A">
        <w:trPr>
          <w:trHeight w:val="300"/>
          <w:ins w:id="2145" w:author="Alotaibi, Raed" w:date="2019-05-22T16:09:00Z"/>
        </w:trPr>
        <w:tc>
          <w:tcPr>
            <w:tcW w:w="1288" w:type="pct"/>
            <w:noWrap/>
            <w:hideMark/>
          </w:tcPr>
          <w:p w14:paraId="7742241D" w14:textId="77777777" w:rsidR="00703362" w:rsidRPr="00591FE9" w:rsidRDefault="00703362" w:rsidP="009E396A">
            <w:pPr>
              <w:rPr>
                <w:ins w:id="2146" w:author="Alotaibi, Raed" w:date="2019-05-22T16:09:00Z"/>
              </w:rPr>
            </w:pPr>
            <w:ins w:id="2147" w:author="Alotaibi, Raed" w:date="2019-05-22T16:09:00Z">
              <w:r w:rsidRPr="00591FE9">
                <w:lastRenderedPageBreak/>
                <w:t>South Dakota</w:t>
              </w:r>
            </w:ins>
          </w:p>
        </w:tc>
        <w:tc>
          <w:tcPr>
            <w:tcW w:w="619" w:type="pct"/>
            <w:noWrap/>
            <w:hideMark/>
          </w:tcPr>
          <w:p w14:paraId="3F7069AA" w14:textId="77777777" w:rsidR="00703362" w:rsidRPr="00591FE9" w:rsidRDefault="00703362" w:rsidP="009E396A">
            <w:pPr>
              <w:rPr>
                <w:ins w:id="2148" w:author="Alotaibi, Raed" w:date="2019-05-22T16:09:00Z"/>
              </w:rPr>
            </w:pPr>
            <w:ins w:id="2149" w:author="Alotaibi, Raed" w:date="2019-05-22T16:09:00Z">
              <w:r w:rsidRPr="00591FE9">
                <w:t>5.2</w:t>
              </w:r>
            </w:ins>
          </w:p>
        </w:tc>
        <w:tc>
          <w:tcPr>
            <w:tcW w:w="619" w:type="pct"/>
            <w:noWrap/>
            <w:hideMark/>
          </w:tcPr>
          <w:p w14:paraId="569285C8" w14:textId="77777777" w:rsidR="00703362" w:rsidRPr="00591FE9" w:rsidRDefault="00703362" w:rsidP="009E396A">
            <w:pPr>
              <w:rPr>
                <w:ins w:id="2150" w:author="Alotaibi, Raed" w:date="2019-05-22T16:09:00Z"/>
              </w:rPr>
            </w:pPr>
            <w:ins w:id="2151" w:author="Alotaibi, Raed" w:date="2019-05-22T16:09:00Z">
              <w:r w:rsidRPr="00591FE9">
                <w:t>1.8</w:t>
              </w:r>
            </w:ins>
          </w:p>
        </w:tc>
        <w:tc>
          <w:tcPr>
            <w:tcW w:w="619" w:type="pct"/>
            <w:noWrap/>
            <w:hideMark/>
          </w:tcPr>
          <w:p w14:paraId="4E23407E" w14:textId="77777777" w:rsidR="00703362" w:rsidRPr="00591FE9" w:rsidRDefault="00703362" w:rsidP="009E396A">
            <w:pPr>
              <w:rPr>
                <w:ins w:id="2152" w:author="Alotaibi, Raed" w:date="2019-05-22T16:09:00Z"/>
              </w:rPr>
            </w:pPr>
            <w:ins w:id="2153" w:author="Alotaibi, Raed" w:date="2019-05-22T16:09:00Z">
              <w:r w:rsidRPr="00591FE9">
                <w:t>3.3</w:t>
              </w:r>
            </w:ins>
          </w:p>
        </w:tc>
        <w:tc>
          <w:tcPr>
            <w:tcW w:w="619" w:type="pct"/>
            <w:noWrap/>
            <w:hideMark/>
          </w:tcPr>
          <w:p w14:paraId="396DFEC3" w14:textId="77777777" w:rsidR="00703362" w:rsidRPr="00591FE9" w:rsidRDefault="00703362" w:rsidP="009E396A">
            <w:pPr>
              <w:rPr>
                <w:ins w:id="2154" w:author="Alotaibi, Raed" w:date="2019-05-22T16:09:00Z"/>
              </w:rPr>
            </w:pPr>
            <w:ins w:id="2155" w:author="Alotaibi, Raed" w:date="2019-05-22T16:09:00Z">
              <w:r w:rsidRPr="00591FE9">
                <w:t>4.2</w:t>
              </w:r>
            </w:ins>
          </w:p>
        </w:tc>
        <w:tc>
          <w:tcPr>
            <w:tcW w:w="619" w:type="pct"/>
            <w:noWrap/>
            <w:hideMark/>
          </w:tcPr>
          <w:p w14:paraId="4BD34246" w14:textId="77777777" w:rsidR="00703362" w:rsidRPr="00591FE9" w:rsidRDefault="00703362" w:rsidP="009E396A">
            <w:pPr>
              <w:rPr>
                <w:ins w:id="2156" w:author="Alotaibi, Raed" w:date="2019-05-22T16:09:00Z"/>
              </w:rPr>
            </w:pPr>
            <w:ins w:id="2157" w:author="Alotaibi, Raed" w:date="2019-05-22T16:09:00Z">
              <w:r w:rsidRPr="00591FE9">
                <w:t>6.7</w:t>
              </w:r>
            </w:ins>
          </w:p>
        </w:tc>
        <w:tc>
          <w:tcPr>
            <w:tcW w:w="616" w:type="pct"/>
            <w:noWrap/>
            <w:hideMark/>
          </w:tcPr>
          <w:p w14:paraId="02A2638E" w14:textId="77777777" w:rsidR="00703362" w:rsidRPr="00591FE9" w:rsidRDefault="00703362" w:rsidP="009E396A">
            <w:pPr>
              <w:rPr>
                <w:ins w:id="2158" w:author="Alotaibi, Raed" w:date="2019-05-22T16:09:00Z"/>
              </w:rPr>
            </w:pPr>
            <w:ins w:id="2159" w:author="Alotaibi, Raed" w:date="2019-05-22T16:09:00Z">
              <w:r w:rsidRPr="00591FE9">
                <w:t>15.8</w:t>
              </w:r>
            </w:ins>
          </w:p>
        </w:tc>
      </w:tr>
      <w:tr w:rsidR="00703362" w:rsidRPr="00591FE9" w14:paraId="712BC714" w14:textId="77777777" w:rsidTr="009E396A">
        <w:trPr>
          <w:trHeight w:val="300"/>
          <w:ins w:id="2160" w:author="Alotaibi, Raed" w:date="2019-05-22T16:09:00Z"/>
        </w:trPr>
        <w:tc>
          <w:tcPr>
            <w:tcW w:w="1288" w:type="pct"/>
            <w:noWrap/>
            <w:hideMark/>
          </w:tcPr>
          <w:p w14:paraId="53DE3A5F" w14:textId="77777777" w:rsidR="00703362" w:rsidRPr="00591FE9" w:rsidRDefault="00703362" w:rsidP="009E396A">
            <w:pPr>
              <w:rPr>
                <w:ins w:id="2161" w:author="Alotaibi, Raed" w:date="2019-05-22T16:09:00Z"/>
              </w:rPr>
            </w:pPr>
            <w:ins w:id="2162" w:author="Alotaibi, Raed" w:date="2019-05-22T16:09:00Z">
              <w:r w:rsidRPr="00591FE9">
                <w:t>Tennessee</w:t>
              </w:r>
            </w:ins>
          </w:p>
        </w:tc>
        <w:tc>
          <w:tcPr>
            <w:tcW w:w="619" w:type="pct"/>
            <w:noWrap/>
            <w:hideMark/>
          </w:tcPr>
          <w:p w14:paraId="0F72426E" w14:textId="77777777" w:rsidR="00703362" w:rsidRPr="00591FE9" w:rsidRDefault="00703362" w:rsidP="009E396A">
            <w:pPr>
              <w:rPr>
                <w:ins w:id="2163" w:author="Alotaibi, Raed" w:date="2019-05-22T16:09:00Z"/>
              </w:rPr>
            </w:pPr>
            <w:ins w:id="2164" w:author="Alotaibi, Raed" w:date="2019-05-22T16:09:00Z">
              <w:r w:rsidRPr="00591FE9">
                <w:t>12.7</w:t>
              </w:r>
            </w:ins>
          </w:p>
        </w:tc>
        <w:tc>
          <w:tcPr>
            <w:tcW w:w="619" w:type="pct"/>
            <w:noWrap/>
            <w:hideMark/>
          </w:tcPr>
          <w:p w14:paraId="2D6B295D" w14:textId="77777777" w:rsidR="00703362" w:rsidRPr="00591FE9" w:rsidRDefault="00703362" w:rsidP="009E396A">
            <w:pPr>
              <w:rPr>
                <w:ins w:id="2165" w:author="Alotaibi, Raed" w:date="2019-05-22T16:09:00Z"/>
              </w:rPr>
            </w:pPr>
            <w:ins w:id="2166" w:author="Alotaibi, Raed" w:date="2019-05-22T16:09:00Z">
              <w:r w:rsidRPr="00591FE9">
                <w:t>5.9</w:t>
              </w:r>
            </w:ins>
          </w:p>
        </w:tc>
        <w:tc>
          <w:tcPr>
            <w:tcW w:w="619" w:type="pct"/>
            <w:noWrap/>
            <w:hideMark/>
          </w:tcPr>
          <w:p w14:paraId="031E9F7E" w14:textId="77777777" w:rsidR="00703362" w:rsidRPr="00591FE9" w:rsidRDefault="00703362" w:rsidP="009E396A">
            <w:pPr>
              <w:rPr>
                <w:ins w:id="2167" w:author="Alotaibi, Raed" w:date="2019-05-22T16:09:00Z"/>
              </w:rPr>
            </w:pPr>
            <w:ins w:id="2168" w:author="Alotaibi, Raed" w:date="2019-05-22T16:09:00Z">
              <w:r w:rsidRPr="00591FE9">
                <w:t>9.2</w:t>
              </w:r>
            </w:ins>
          </w:p>
        </w:tc>
        <w:tc>
          <w:tcPr>
            <w:tcW w:w="619" w:type="pct"/>
            <w:noWrap/>
            <w:hideMark/>
          </w:tcPr>
          <w:p w14:paraId="48D95BEC" w14:textId="77777777" w:rsidR="00703362" w:rsidRPr="00591FE9" w:rsidRDefault="00703362" w:rsidP="009E396A">
            <w:pPr>
              <w:rPr>
                <w:ins w:id="2169" w:author="Alotaibi, Raed" w:date="2019-05-22T16:09:00Z"/>
              </w:rPr>
            </w:pPr>
            <w:ins w:id="2170" w:author="Alotaibi, Raed" w:date="2019-05-22T16:09:00Z">
              <w:r w:rsidRPr="00591FE9">
                <w:t>11.2</w:t>
              </w:r>
            </w:ins>
          </w:p>
        </w:tc>
        <w:tc>
          <w:tcPr>
            <w:tcW w:w="619" w:type="pct"/>
            <w:noWrap/>
            <w:hideMark/>
          </w:tcPr>
          <w:p w14:paraId="55A83A96" w14:textId="77777777" w:rsidR="00703362" w:rsidRPr="00591FE9" w:rsidRDefault="00703362" w:rsidP="009E396A">
            <w:pPr>
              <w:rPr>
                <w:ins w:id="2171" w:author="Alotaibi, Raed" w:date="2019-05-22T16:09:00Z"/>
              </w:rPr>
            </w:pPr>
            <w:ins w:id="2172" w:author="Alotaibi, Raed" w:date="2019-05-22T16:09:00Z">
              <w:r w:rsidRPr="00591FE9">
                <w:t>15.0</w:t>
              </w:r>
            </w:ins>
          </w:p>
        </w:tc>
        <w:tc>
          <w:tcPr>
            <w:tcW w:w="616" w:type="pct"/>
            <w:noWrap/>
            <w:hideMark/>
          </w:tcPr>
          <w:p w14:paraId="31DC72C5" w14:textId="77777777" w:rsidR="00703362" w:rsidRPr="00591FE9" w:rsidRDefault="00703362" w:rsidP="009E396A">
            <w:pPr>
              <w:rPr>
                <w:ins w:id="2173" w:author="Alotaibi, Raed" w:date="2019-05-22T16:09:00Z"/>
              </w:rPr>
            </w:pPr>
            <w:ins w:id="2174" w:author="Alotaibi, Raed" w:date="2019-05-22T16:09:00Z">
              <w:r w:rsidRPr="00591FE9">
                <w:t>38.3</w:t>
              </w:r>
            </w:ins>
          </w:p>
        </w:tc>
      </w:tr>
      <w:tr w:rsidR="00703362" w:rsidRPr="00591FE9" w14:paraId="3EC2C9FE" w14:textId="77777777" w:rsidTr="009E396A">
        <w:trPr>
          <w:trHeight w:val="300"/>
          <w:ins w:id="2175" w:author="Alotaibi, Raed" w:date="2019-05-22T16:09:00Z"/>
        </w:trPr>
        <w:tc>
          <w:tcPr>
            <w:tcW w:w="1288" w:type="pct"/>
            <w:noWrap/>
            <w:hideMark/>
          </w:tcPr>
          <w:p w14:paraId="37815077" w14:textId="77777777" w:rsidR="00703362" w:rsidRPr="00591FE9" w:rsidRDefault="00703362" w:rsidP="009E396A">
            <w:pPr>
              <w:rPr>
                <w:ins w:id="2176" w:author="Alotaibi, Raed" w:date="2019-05-22T16:09:00Z"/>
              </w:rPr>
            </w:pPr>
            <w:ins w:id="2177" w:author="Alotaibi, Raed" w:date="2019-05-22T16:09:00Z">
              <w:r w:rsidRPr="00591FE9">
                <w:t>Texas</w:t>
              </w:r>
            </w:ins>
          </w:p>
        </w:tc>
        <w:tc>
          <w:tcPr>
            <w:tcW w:w="619" w:type="pct"/>
            <w:noWrap/>
            <w:hideMark/>
          </w:tcPr>
          <w:p w14:paraId="76F8A4FE" w14:textId="77777777" w:rsidR="00703362" w:rsidRPr="00591FE9" w:rsidRDefault="00703362" w:rsidP="009E396A">
            <w:pPr>
              <w:rPr>
                <w:ins w:id="2178" w:author="Alotaibi, Raed" w:date="2019-05-22T16:09:00Z"/>
              </w:rPr>
            </w:pPr>
            <w:ins w:id="2179" w:author="Alotaibi, Raed" w:date="2019-05-22T16:09:00Z">
              <w:r w:rsidRPr="00591FE9">
                <w:t>11.5</w:t>
              </w:r>
            </w:ins>
          </w:p>
        </w:tc>
        <w:tc>
          <w:tcPr>
            <w:tcW w:w="619" w:type="pct"/>
            <w:noWrap/>
            <w:hideMark/>
          </w:tcPr>
          <w:p w14:paraId="3BDE9438" w14:textId="77777777" w:rsidR="00703362" w:rsidRPr="00591FE9" w:rsidRDefault="00703362" w:rsidP="009E396A">
            <w:pPr>
              <w:rPr>
                <w:ins w:id="2180" w:author="Alotaibi, Raed" w:date="2019-05-22T16:09:00Z"/>
              </w:rPr>
            </w:pPr>
            <w:ins w:id="2181" w:author="Alotaibi, Raed" w:date="2019-05-22T16:09:00Z">
              <w:r w:rsidRPr="00591FE9">
                <w:t>1.9</w:t>
              </w:r>
            </w:ins>
          </w:p>
        </w:tc>
        <w:tc>
          <w:tcPr>
            <w:tcW w:w="619" w:type="pct"/>
            <w:noWrap/>
            <w:hideMark/>
          </w:tcPr>
          <w:p w14:paraId="64E8EA34" w14:textId="77777777" w:rsidR="00703362" w:rsidRPr="00591FE9" w:rsidRDefault="00703362" w:rsidP="009E396A">
            <w:pPr>
              <w:rPr>
                <w:ins w:id="2182" w:author="Alotaibi, Raed" w:date="2019-05-22T16:09:00Z"/>
              </w:rPr>
            </w:pPr>
            <w:ins w:id="2183" w:author="Alotaibi, Raed" w:date="2019-05-22T16:09:00Z">
              <w:r w:rsidRPr="00591FE9">
                <w:t>7.0</w:t>
              </w:r>
            </w:ins>
          </w:p>
        </w:tc>
        <w:tc>
          <w:tcPr>
            <w:tcW w:w="619" w:type="pct"/>
            <w:noWrap/>
            <w:hideMark/>
          </w:tcPr>
          <w:p w14:paraId="566DC021" w14:textId="77777777" w:rsidR="00703362" w:rsidRPr="00591FE9" w:rsidRDefault="00703362" w:rsidP="009E396A">
            <w:pPr>
              <w:rPr>
                <w:ins w:id="2184" w:author="Alotaibi, Raed" w:date="2019-05-22T16:09:00Z"/>
              </w:rPr>
            </w:pPr>
            <w:ins w:id="2185" w:author="Alotaibi, Raed" w:date="2019-05-22T16:09:00Z">
              <w:r w:rsidRPr="00591FE9">
                <w:t>10.4</w:t>
              </w:r>
            </w:ins>
          </w:p>
        </w:tc>
        <w:tc>
          <w:tcPr>
            <w:tcW w:w="619" w:type="pct"/>
            <w:noWrap/>
            <w:hideMark/>
          </w:tcPr>
          <w:p w14:paraId="4B7099C3" w14:textId="77777777" w:rsidR="00703362" w:rsidRPr="00591FE9" w:rsidRDefault="00703362" w:rsidP="009E396A">
            <w:pPr>
              <w:rPr>
                <w:ins w:id="2186" w:author="Alotaibi, Raed" w:date="2019-05-22T16:09:00Z"/>
              </w:rPr>
            </w:pPr>
            <w:ins w:id="2187" w:author="Alotaibi, Raed" w:date="2019-05-22T16:09:00Z">
              <w:r w:rsidRPr="00591FE9">
                <w:t>14.5</w:t>
              </w:r>
            </w:ins>
          </w:p>
        </w:tc>
        <w:tc>
          <w:tcPr>
            <w:tcW w:w="616" w:type="pct"/>
            <w:noWrap/>
            <w:hideMark/>
          </w:tcPr>
          <w:p w14:paraId="39C7BDA2" w14:textId="77777777" w:rsidR="00703362" w:rsidRPr="00591FE9" w:rsidRDefault="00703362" w:rsidP="009E396A">
            <w:pPr>
              <w:rPr>
                <w:ins w:id="2188" w:author="Alotaibi, Raed" w:date="2019-05-22T16:09:00Z"/>
              </w:rPr>
            </w:pPr>
            <w:ins w:id="2189" w:author="Alotaibi, Raed" w:date="2019-05-22T16:09:00Z">
              <w:r w:rsidRPr="00591FE9">
                <w:t>40.6</w:t>
              </w:r>
            </w:ins>
          </w:p>
        </w:tc>
      </w:tr>
      <w:tr w:rsidR="00703362" w:rsidRPr="00591FE9" w14:paraId="0C425FB8" w14:textId="77777777" w:rsidTr="009E396A">
        <w:trPr>
          <w:trHeight w:val="300"/>
          <w:ins w:id="2190" w:author="Alotaibi, Raed" w:date="2019-05-22T16:09:00Z"/>
        </w:trPr>
        <w:tc>
          <w:tcPr>
            <w:tcW w:w="1288" w:type="pct"/>
            <w:noWrap/>
            <w:hideMark/>
          </w:tcPr>
          <w:p w14:paraId="51CBDC74" w14:textId="77777777" w:rsidR="00703362" w:rsidRPr="00591FE9" w:rsidRDefault="00703362" w:rsidP="009E396A">
            <w:pPr>
              <w:rPr>
                <w:ins w:id="2191" w:author="Alotaibi, Raed" w:date="2019-05-22T16:09:00Z"/>
              </w:rPr>
            </w:pPr>
            <w:ins w:id="2192" w:author="Alotaibi, Raed" w:date="2019-05-22T16:09:00Z">
              <w:r w:rsidRPr="00591FE9">
                <w:t>Utah</w:t>
              </w:r>
            </w:ins>
          </w:p>
        </w:tc>
        <w:tc>
          <w:tcPr>
            <w:tcW w:w="619" w:type="pct"/>
            <w:noWrap/>
            <w:hideMark/>
          </w:tcPr>
          <w:p w14:paraId="14D53D69" w14:textId="77777777" w:rsidR="00703362" w:rsidRPr="00591FE9" w:rsidRDefault="00703362" w:rsidP="009E396A">
            <w:pPr>
              <w:rPr>
                <w:ins w:id="2193" w:author="Alotaibi, Raed" w:date="2019-05-22T16:09:00Z"/>
              </w:rPr>
            </w:pPr>
            <w:ins w:id="2194" w:author="Alotaibi, Raed" w:date="2019-05-22T16:09:00Z">
              <w:r w:rsidRPr="00591FE9">
                <w:t>17.0</w:t>
              </w:r>
            </w:ins>
          </w:p>
        </w:tc>
        <w:tc>
          <w:tcPr>
            <w:tcW w:w="619" w:type="pct"/>
            <w:noWrap/>
            <w:hideMark/>
          </w:tcPr>
          <w:p w14:paraId="53A1B4DE" w14:textId="77777777" w:rsidR="00703362" w:rsidRPr="00591FE9" w:rsidRDefault="00703362" w:rsidP="009E396A">
            <w:pPr>
              <w:rPr>
                <w:ins w:id="2195" w:author="Alotaibi, Raed" w:date="2019-05-22T16:09:00Z"/>
              </w:rPr>
            </w:pPr>
            <w:ins w:id="2196" w:author="Alotaibi, Raed" w:date="2019-05-22T16:09:00Z">
              <w:r w:rsidRPr="00591FE9">
                <w:t>4.3</w:t>
              </w:r>
            </w:ins>
          </w:p>
        </w:tc>
        <w:tc>
          <w:tcPr>
            <w:tcW w:w="619" w:type="pct"/>
            <w:noWrap/>
            <w:hideMark/>
          </w:tcPr>
          <w:p w14:paraId="7DA48CAD" w14:textId="77777777" w:rsidR="00703362" w:rsidRPr="00591FE9" w:rsidRDefault="00703362" w:rsidP="009E396A">
            <w:pPr>
              <w:rPr>
                <w:ins w:id="2197" w:author="Alotaibi, Raed" w:date="2019-05-22T16:09:00Z"/>
              </w:rPr>
            </w:pPr>
            <w:ins w:id="2198" w:author="Alotaibi, Raed" w:date="2019-05-22T16:09:00Z">
              <w:r w:rsidRPr="00591FE9">
                <w:t>10.0</w:t>
              </w:r>
            </w:ins>
          </w:p>
        </w:tc>
        <w:tc>
          <w:tcPr>
            <w:tcW w:w="619" w:type="pct"/>
            <w:noWrap/>
            <w:hideMark/>
          </w:tcPr>
          <w:p w14:paraId="2CB5B57F" w14:textId="77777777" w:rsidR="00703362" w:rsidRPr="00591FE9" w:rsidRDefault="00703362" w:rsidP="009E396A">
            <w:pPr>
              <w:rPr>
                <w:ins w:id="2199" w:author="Alotaibi, Raed" w:date="2019-05-22T16:09:00Z"/>
              </w:rPr>
            </w:pPr>
            <w:ins w:id="2200" w:author="Alotaibi, Raed" w:date="2019-05-22T16:09:00Z">
              <w:r w:rsidRPr="00591FE9">
                <w:t>15.4</w:t>
              </w:r>
            </w:ins>
          </w:p>
        </w:tc>
        <w:tc>
          <w:tcPr>
            <w:tcW w:w="619" w:type="pct"/>
            <w:noWrap/>
            <w:hideMark/>
          </w:tcPr>
          <w:p w14:paraId="52008B4C" w14:textId="77777777" w:rsidR="00703362" w:rsidRPr="00591FE9" w:rsidRDefault="00703362" w:rsidP="009E396A">
            <w:pPr>
              <w:rPr>
                <w:ins w:id="2201" w:author="Alotaibi, Raed" w:date="2019-05-22T16:09:00Z"/>
              </w:rPr>
            </w:pPr>
            <w:ins w:id="2202" w:author="Alotaibi, Raed" w:date="2019-05-22T16:09:00Z">
              <w:r w:rsidRPr="00591FE9">
                <w:t>23.4</w:t>
              </w:r>
            </w:ins>
          </w:p>
        </w:tc>
        <w:tc>
          <w:tcPr>
            <w:tcW w:w="616" w:type="pct"/>
            <w:noWrap/>
            <w:hideMark/>
          </w:tcPr>
          <w:p w14:paraId="79ECCB5B" w14:textId="77777777" w:rsidR="00703362" w:rsidRPr="00591FE9" w:rsidRDefault="00703362" w:rsidP="009E396A">
            <w:pPr>
              <w:rPr>
                <w:ins w:id="2203" w:author="Alotaibi, Raed" w:date="2019-05-22T16:09:00Z"/>
              </w:rPr>
            </w:pPr>
            <w:ins w:id="2204" w:author="Alotaibi, Raed" w:date="2019-05-22T16:09:00Z">
              <w:r w:rsidRPr="00591FE9">
                <w:t>39.8</w:t>
              </w:r>
            </w:ins>
          </w:p>
        </w:tc>
      </w:tr>
      <w:tr w:rsidR="00703362" w:rsidRPr="00591FE9" w14:paraId="025817BB" w14:textId="77777777" w:rsidTr="009E396A">
        <w:trPr>
          <w:trHeight w:val="300"/>
          <w:ins w:id="2205" w:author="Alotaibi, Raed" w:date="2019-05-22T16:09:00Z"/>
        </w:trPr>
        <w:tc>
          <w:tcPr>
            <w:tcW w:w="1288" w:type="pct"/>
            <w:noWrap/>
            <w:hideMark/>
          </w:tcPr>
          <w:p w14:paraId="695EBA7B" w14:textId="77777777" w:rsidR="00703362" w:rsidRPr="00591FE9" w:rsidRDefault="00703362" w:rsidP="009E396A">
            <w:pPr>
              <w:rPr>
                <w:ins w:id="2206" w:author="Alotaibi, Raed" w:date="2019-05-22T16:09:00Z"/>
              </w:rPr>
            </w:pPr>
            <w:ins w:id="2207" w:author="Alotaibi, Raed" w:date="2019-05-22T16:09:00Z">
              <w:r w:rsidRPr="00591FE9">
                <w:t>Vermont</w:t>
              </w:r>
            </w:ins>
          </w:p>
        </w:tc>
        <w:tc>
          <w:tcPr>
            <w:tcW w:w="619" w:type="pct"/>
            <w:noWrap/>
            <w:hideMark/>
          </w:tcPr>
          <w:p w14:paraId="7224FA11" w14:textId="77777777" w:rsidR="00703362" w:rsidRPr="00591FE9" w:rsidRDefault="00703362" w:rsidP="009E396A">
            <w:pPr>
              <w:rPr>
                <w:ins w:id="2208" w:author="Alotaibi, Raed" w:date="2019-05-22T16:09:00Z"/>
              </w:rPr>
            </w:pPr>
            <w:ins w:id="2209" w:author="Alotaibi, Raed" w:date="2019-05-22T16:09:00Z">
              <w:r w:rsidRPr="00591FE9">
                <w:t>8.3</w:t>
              </w:r>
            </w:ins>
          </w:p>
        </w:tc>
        <w:tc>
          <w:tcPr>
            <w:tcW w:w="619" w:type="pct"/>
            <w:noWrap/>
            <w:hideMark/>
          </w:tcPr>
          <w:p w14:paraId="0F9A41E9" w14:textId="77777777" w:rsidR="00703362" w:rsidRPr="00591FE9" w:rsidRDefault="00703362" w:rsidP="009E396A">
            <w:pPr>
              <w:rPr>
                <w:ins w:id="2210" w:author="Alotaibi, Raed" w:date="2019-05-22T16:09:00Z"/>
              </w:rPr>
            </w:pPr>
            <w:ins w:id="2211" w:author="Alotaibi, Raed" w:date="2019-05-22T16:09:00Z">
              <w:r w:rsidRPr="00591FE9">
                <w:t>3.3</w:t>
              </w:r>
            </w:ins>
          </w:p>
        </w:tc>
        <w:tc>
          <w:tcPr>
            <w:tcW w:w="619" w:type="pct"/>
            <w:noWrap/>
            <w:hideMark/>
          </w:tcPr>
          <w:p w14:paraId="2BDF3221" w14:textId="77777777" w:rsidR="00703362" w:rsidRPr="00591FE9" w:rsidRDefault="00703362" w:rsidP="009E396A">
            <w:pPr>
              <w:rPr>
                <w:ins w:id="2212" w:author="Alotaibi, Raed" w:date="2019-05-22T16:09:00Z"/>
              </w:rPr>
            </w:pPr>
            <w:ins w:id="2213" w:author="Alotaibi, Raed" w:date="2019-05-22T16:09:00Z">
              <w:r w:rsidRPr="00591FE9">
                <w:t>7.1</w:t>
              </w:r>
            </w:ins>
          </w:p>
        </w:tc>
        <w:tc>
          <w:tcPr>
            <w:tcW w:w="619" w:type="pct"/>
            <w:noWrap/>
            <w:hideMark/>
          </w:tcPr>
          <w:p w14:paraId="2C92F574" w14:textId="77777777" w:rsidR="00703362" w:rsidRPr="00591FE9" w:rsidRDefault="00703362" w:rsidP="009E396A">
            <w:pPr>
              <w:rPr>
                <w:ins w:id="2214" w:author="Alotaibi, Raed" w:date="2019-05-22T16:09:00Z"/>
              </w:rPr>
            </w:pPr>
            <w:ins w:id="2215" w:author="Alotaibi, Raed" w:date="2019-05-22T16:09:00Z">
              <w:r w:rsidRPr="00591FE9">
                <w:t>7.9</w:t>
              </w:r>
            </w:ins>
          </w:p>
        </w:tc>
        <w:tc>
          <w:tcPr>
            <w:tcW w:w="619" w:type="pct"/>
            <w:noWrap/>
            <w:hideMark/>
          </w:tcPr>
          <w:p w14:paraId="1CDF3856" w14:textId="77777777" w:rsidR="00703362" w:rsidRPr="00591FE9" w:rsidRDefault="00703362" w:rsidP="009E396A">
            <w:pPr>
              <w:rPr>
                <w:ins w:id="2216" w:author="Alotaibi, Raed" w:date="2019-05-22T16:09:00Z"/>
              </w:rPr>
            </w:pPr>
            <w:ins w:id="2217" w:author="Alotaibi, Raed" w:date="2019-05-22T16:09:00Z">
              <w:r w:rsidRPr="00591FE9">
                <w:t>9.1</w:t>
              </w:r>
            </w:ins>
          </w:p>
        </w:tc>
        <w:tc>
          <w:tcPr>
            <w:tcW w:w="616" w:type="pct"/>
            <w:noWrap/>
            <w:hideMark/>
          </w:tcPr>
          <w:p w14:paraId="3A8102E0" w14:textId="77777777" w:rsidR="00703362" w:rsidRPr="00591FE9" w:rsidRDefault="00703362" w:rsidP="009E396A">
            <w:pPr>
              <w:rPr>
                <w:ins w:id="2218" w:author="Alotaibi, Raed" w:date="2019-05-22T16:09:00Z"/>
              </w:rPr>
            </w:pPr>
            <w:ins w:id="2219" w:author="Alotaibi, Raed" w:date="2019-05-22T16:09:00Z">
              <w:r w:rsidRPr="00591FE9">
                <w:t>18.7</w:t>
              </w:r>
            </w:ins>
          </w:p>
        </w:tc>
      </w:tr>
      <w:tr w:rsidR="00703362" w:rsidRPr="00591FE9" w14:paraId="11F45A4C" w14:textId="77777777" w:rsidTr="009E396A">
        <w:trPr>
          <w:trHeight w:val="300"/>
          <w:ins w:id="2220" w:author="Alotaibi, Raed" w:date="2019-05-22T16:09:00Z"/>
        </w:trPr>
        <w:tc>
          <w:tcPr>
            <w:tcW w:w="1288" w:type="pct"/>
            <w:noWrap/>
            <w:hideMark/>
          </w:tcPr>
          <w:p w14:paraId="089317EF" w14:textId="77777777" w:rsidR="00703362" w:rsidRPr="00591FE9" w:rsidRDefault="00703362" w:rsidP="009E396A">
            <w:pPr>
              <w:rPr>
                <w:ins w:id="2221" w:author="Alotaibi, Raed" w:date="2019-05-22T16:09:00Z"/>
              </w:rPr>
            </w:pPr>
            <w:ins w:id="2222" w:author="Alotaibi, Raed" w:date="2019-05-22T16:09:00Z">
              <w:r w:rsidRPr="00591FE9">
                <w:t>Virginia</w:t>
              </w:r>
            </w:ins>
          </w:p>
        </w:tc>
        <w:tc>
          <w:tcPr>
            <w:tcW w:w="619" w:type="pct"/>
            <w:noWrap/>
            <w:hideMark/>
          </w:tcPr>
          <w:p w14:paraId="0E09EBBE" w14:textId="77777777" w:rsidR="00703362" w:rsidRPr="00591FE9" w:rsidRDefault="00703362" w:rsidP="009E396A">
            <w:pPr>
              <w:rPr>
                <w:ins w:id="2223" w:author="Alotaibi, Raed" w:date="2019-05-22T16:09:00Z"/>
              </w:rPr>
            </w:pPr>
            <w:ins w:id="2224" w:author="Alotaibi, Raed" w:date="2019-05-22T16:09:00Z">
              <w:r w:rsidRPr="00591FE9">
                <w:t>13.5</w:t>
              </w:r>
            </w:ins>
          </w:p>
        </w:tc>
        <w:tc>
          <w:tcPr>
            <w:tcW w:w="619" w:type="pct"/>
            <w:noWrap/>
            <w:hideMark/>
          </w:tcPr>
          <w:p w14:paraId="2DA5A02C" w14:textId="77777777" w:rsidR="00703362" w:rsidRPr="00591FE9" w:rsidRDefault="00703362" w:rsidP="009E396A">
            <w:pPr>
              <w:rPr>
                <w:ins w:id="2225" w:author="Alotaibi, Raed" w:date="2019-05-22T16:09:00Z"/>
              </w:rPr>
            </w:pPr>
            <w:ins w:id="2226" w:author="Alotaibi, Raed" w:date="2019-05-22T16:09:00Z">
              <w:r w:rsidRPr="00591FE9">
                <w:t>5.3</w:t>
              </w:r>
            </w:ins>
          </w:p>
        </w:tc>
        <w:tc>
          <w:tcPr>
            <w:tcW w:w="619" w:type="pct"/>
            <w:noWrap/>
            <w:hideMark/>
          </w:tcPr>
          <w:p w14:paraId="45FE7F81" w14:textId="77777777" w:rsidR="00703362" w:rsidRPr="00591FE9" w:rsidRDefault="00703362" w:rsidP="009E396A">
            <w:pPr>
              <w:rPr>
                <w:ins w:id="2227" w:author="Alotaibi, Raed" w:date="2019-05-22T16:09:00Z"/>
              </w:rPr>
            </w:pPr>
            <w:ins w:id="2228" w:author="Alotaibi, Raed" w:date="2019-05-22T16:09:00Z">
              <w:r w:rsidRPr="00591FE9">
                <w:t>9.2</w:t>
              </w:r>
            </w:ins>
          </w:p>
        </w:tc>
        <w:tc>
          <w:tcPr>
            <w:tcW w:w="619" w:type="pct"/>
            <w:noWrap/>
            <w:hideMark/>
          </w:tcPr>
          <w:p w14:paraId="4F6E4CF2" w14:textId="77777777" w:rsidR="00703362" w:rsidRPr="00591FE9" w:rsidRDefault="00703362" w:rsidP="009E396A">
            <w:pPr>
              <w:rPr>
                <w:ins w:id="2229" w:author="Alotaibi, Raed" w:date="2019-05-22T16:09:00Z"/>
              </w:rPr>
            </w:pPr>
            <w:ins w:id="2230" w:author="Alotaibi, Raed" w:date="2019-05-22T16:09:00Z">
              <w:r w:rsidRPr="00591FE9">
                <w:t>12.0</w:t>
              </w:r>
            </w:ins>
          </w:p>
        </w:tc>
        <w:tc>
          <w:tcPr>
            <w:tcW w:w="619" w:type="pct"/>
            <w:noWrap/>
            <w:hideMark/>
          </w:tcPr>
          <w:p w14:paraId="558AB03C" w14:textId="77777777" w:rsidR="00703362" w:rsidRPr="00591FE9" w:rsidRDefault="00703362" w:rsidP="009E396A">
            <w:pPr>
              <w:rPr>
                <w:ins w:id="2231" w:author="Alotaibi, Raed" w:date="2019-05-22T16:09:00Z"/>
              </w:rPr>
            </w:pPr>
            <w:ins w:id="2232" w:author="Alotaibi, Raed" w:date="2019-05-22T16:09:00Z">
              <w:r w:rsidRPr="00591FE9">
                <w:t>17.1</w:t>
              </w:r>
            </w:ins>
          </w:p>
        </w:tc>
        <w:tc>
          <w:tcPr>
            <w:tcW w:w="616" w:type="pct"/>
            <w:noWrap/>
            <w:hideMark/>
          </w:tcPr>
          <w:p w14:paraId="4497E336" w14:textId="77777777" w:rsidR="00703362" w:rsidRPr="00591FE9" w:rsidRDefault="00703362" w:rsidP="009E396A">
            <w:pPr>
              <w:rPr>
                <w:ins w:id="2233" w:author="Alotaibi, Raed" w:date="2019-05-22T16:09:00Z"/>
              </w:rPr>
            </w:pPr>
            <w:ins w:id="2234" w:author="Alotaibi, Raed" w:date="2019-05-22T16:09:00Z">
              <w:r w:rsidRPr="00591FE9">
                <w:t>36.1</w:t>
              </w:r>
            </w:ins>
          </w:p>
        </w:tc>
      </w:tr>
      <w:tr w:rsidR="00703362" w:rsidRPr="00591FE9" w14:paraId="5E40F01B" w14:textId="77777777" w:rsidTr="009E396A">
        <w:trPr>
          <w:trHeight w:val="300"/>
          <w:ins w:id="2235" w:author="Alotaibi, Raed" w:date="2019-05-22T16:09:00Z"/>
        </w:trPr>
        <w:tc>
          <w:tcPr>
            <w:tcW w:w="1288" w:type="pct"/>
            <w:noWrap/>
            <w:hideMark/>
          </w:tcPr>
          <w:p w14:paraId="6638DA9E" w14:textId="77777777" w:rsidR="00703362" w:rsidRPr="00591FE9" w:rsidRDefault="00703362" w:rsidP="009E396A">
            <w:pPr>
              <w:rPr>
                <w:ins w:id="2236" w:author="Alotaibi, Raed" w:date="2019-05-22T16:09:00Z"/>
              </w:rPr>
            </w:pPr>
            <w:ins w:id="2237" w:author="Alotaibi, Raed" w:date="2019-05-22T16:09:00Z">
              <w:r w:rsidRPr="00591FE9">
                <w:t>Washington</w:t>
              </w:r>
            </w:ins>
          </w:p>
        </w:tc>
        <w:tc>
          <w:tcPr>
            <w:tcW w:w="619" w:type="pct"/>
            <w:noWrap/>
            <w:hideMark/>
          </w:tcPr>
          <w:p w14:paraId="2E27C467" w14:textId="77777777" w:rsidR="00703362" w:rsidRPr="00591FE9" w:rsidRDefault="00703362" w:rsidP="009E396A">
            <w:pPr>
              <w:rPr>
                <w:ins w:id="2238" w:author="Alotaibi, Raed" w:date="2019-05-22T16:09:00Z"/>
              </w:rPr>
            </w:pPr>
            <w:ins w:id="2239" w:author="Alotaibi, Raed" w:date="2019-05-22T16:09:00Z">
              <w:r w:rsidRPr="00591FE9">
                <w:t>14.9</w:t>
              </w:r>
            </w:ins>
          </w:p>
        </w:tc>
        <w:tc>
          <w:tcPr>
            <w:tcW w:w="619" w:type="pct"/>
            <w:noWrap/>
            <w:hideMark/>
          </w:tcPr>
          <w:p w14:paraId="46A67790" w14:textId="77777777" w:rsidR="00703362" w:rsidRPr="00591FE9" w:rsidRDefault="00703362" w:rsidP="009E396A">
            <w:pPr>
              <w:rPr>
                <w:ins w:id="2240" w:author="Alotaibi, Raed" w:date="2019-05-22T16:09:00Z"/>
              </w:rPr>
            </w:pPr>
            <w:ins w:id="2241" w:author="Alotaibi, Raed" w:date="2019-05-22T16:09:00Z">
              <w:r w:rsidRPr="00591FE9">
                <w:t>2.9</w:t>
              </w:r>
            </w:ins>
          </w:p>
        </w:tc>
        <w:tc>
          <w:tcPr>
            <w:tcW w:w="619" w:type="pct"/>
            <w:noWrap/>
            <w:hideMark/>
          </w:tcPr>
          <w:p w14:paraId="7B45A879" w14:textId="77777777" w:rsidR="00703362" w:rsidRPr="00591FE9" w:rsidRDefault="00703362" w:rsidP="009E396A">
            <w:pPr>
              <w:rPr>
                <w:ins w:id="2242" w:author="Alotaibi, Raed" w:date="2019-05-22T16:09:00Z"/>
              </w:rPr>
            </w:pPr>
            <w:ins w:id="2243" w:author="Alotaibi, Raed" w:date="2019-05-22T16:09:00Z">
              <w:r w:rsidRPr="00591FE9">
                <w:t>9.3</w:t>
              </w:r>
            </w:ins>
          </w:p>
        </w:tc>
        <w:tc>
          <w:tcPr>
            <w:tcW w:w="619" w:type="pct"/>
            <w:noWrap/>
            <w:hideMark/>
          </w:tcPr>
          <w:p w14:paraId="3A5D3001" w14:textId="77777777" w:rsidR="00703362" w:rsidRPr="00591FE9" w:rsidRDefault="00703362" w:rsidP="009E396A">
            <w:pPr>
              <w:rPr>
                <w:ins w:id="2244" w:author="Alotaibi, Raed" w:date="2019-05-22T16:09:00Z"/>
              </w:rPr>
            </w:pPr>
            <w:ins w:id="2245" w:author="Alotaibi, Raed" w:date="2019-05-22T16:09:00Z">
              <w:r w:rsidRPr="00591FE9">
                <w:t>13.6</w:t>
              </w:r>
            </w:ins>
          </w:p>
        </w:tc>
        <w:tc>
          <w:tcPr>
            <w:tcW w:w="619" w:type="pct"/>
            <w:noWrap/>
            <w:hideMark/>
          </w:tcPr>
          <w:p w14:paraId="24076E8E" w14:textId="77777777" w:rsidR="00703362" w:rsidRPr="00591FE9" w:rsidRDefault="00703362" w:rsidP="009E396A">
            <w:pPr>
              <w:rPr>
                <w:ins w:id="2246" w:author="Alotaibi, Raed" w:date="2019-05-22T16:09:00Z"/>
              </w:rPr>
            </w:pPr>
            <w:ins w:id="2247" w:author="Alotaibi, Raed" w:date="2019-05-22T16:09:00Z">
              <w:r w:rsidRPr="00591FE9">
                <w:t>19.1</w:t>
              </w:r>
            </w:ins>
          </w:p>
        </w:tc>
        <w:tc>
          <w:tcPr>
            <w:tcW w:w="616" w:type="pct"/>
            <w:noWrap/>
            <w:hideMark/>
          </w:tcPr>
          <w:p w14:paraId="4C290F68" w14:textId="77777777" w:rsidR="00703362" w:rsidRPr="00591FE9" w:rsidRDefault="00703362" w:rsidP="009E396A">
            <w:pPr>
              <w:rPr>
                <w:ins w:id="2248" w:author="Alotaibi, Raed" w:date="2019-05-22T16:09:00Z"/>
              </w:rPr>
            </w:pPr>
            <w:ins w:id="2249" w:author="Alotaibi, Raed" w:date="2019-05-22T16:09:00Z">
              <w:r w:rsidRPr="00591FE9">
                <w:t>48.9</w:t>
              </w:r>
            </w:ins>
          </w:p>
        </w:tc>
      </w:tr>
      <w:tr w:rsidR="00703362" w:rsidRPr="00591FE9" w14:paraId="71FB8780" w14:textId="77777777" w:rsidTr="009E396A">
        <w:trPr>
          <w:trHeight w:val="300"/>
          <w:ins w:id="2250" w:author="Alotaibi, Raed" w:date="2019-05-22T16:09:00Z"/>
        </w:trPr>
        <w:tc>
          <w:tcPr>
            <w:tcW w:w="1288" w:type="pct"/>
            <w:noWrap/>
            <w:hideMark/>
          </w:tcPr>
          <w:p w14:paraId="7C482827" w14:textId="77777777" w:rsidR="00703362" w:rsidRPr="00591FE9" w:rsidRDefault="00703362" w:rsidP="009E396A">
            <w:pPr>
              <w:rPr>
                <w:ins w:id="2251" w:author="Alotaibi, Raed" w:date="2019-05-22T16:09:00Z"/>
              </w:rPr>
            </w:pPr>
            <w:ins w:id="2252" w:author="Alotaibi, Raed" w:date="2019-05-22T16:09:00Z">
              <w:r w:rsidRPr="00591FE9">
                <w:t>West Virginia</w:t>
              </w:r>
            </w:ins>
          </w:p>
        </w:tc>
        <w:tc>
          <w:tcPr>
            <w:tcW w:w="619" w:type="pct"/>
            <w:noWrap/>
            <w:hideMark/>
          </w:tcPr>
          <w:p w14:paraId="77395308" w14:textId="77777777" w:rsidR="00703362" w:rsidRPr="00591FE9" w:rsidRDefault="00703362" w:rsidP="009E396A">
            <w:pPr>
              <w:rPr>
                <w:ins w:id="2253" w:author="Alotaibi, Raed" w:date="2019-05-22T16:09:00Z"/>
              </w:rPr>
            </w:pPr>
            <w:ins w:id="2254" w:author="Alotaibi, Raed" w:date="2019-05-22T16:09:00Z">
              <w:r w:rsidRPr="00591FE9">
                <w:t>12.7</w:t>
              </w:r>
            </w:ins>
          </w:p>
        </w:tc>
        <w:tc>
          <w:tcPr>
            <w:tcW w:w="619" w:type="pct"/>
            <w:noWrap/>
            <w:hideMark/>
          </w:tcPr>
          <w:p w14:paraId="6D334547" w14:textId="77777777" w:rsidR="00703362" w:rsidRPr="00591FE9" w:rsidRDefault="00703362" w:rsidP="009E396A">
            <w:pPr>
              <w:rPr>
                <w:ins w:id="2255" w:author="Alotaibi, Raed" w:date="2019-05-22T16:09:00Z"/>
              </w:rPr>
            </w:pPr>
            <w:ins w:id="2256" w:author="Alotaibi, Raed" w:date="2019-05-22T16:09:00Z">
              <w:r w:rsidRPr="00591FE9">
                <w:t>6.9</w:t>
              </w:r>
            </w:ins>
          </w:p>
        </w:tc>
        <w:tc>
          <w:tcPr>
            <w:tcW w:w="619" w:type="pct"/>
            <w:noWrap/>
            <w:hideMark/>
          </w:tcPr>
          <w:p w14:paraId="62F599DF" w14:textId="77777777" w:rsidR="00703362" w:rsidRPr="00591FE9" w:rsidRDefault="00703362" w:rsidP="009E396A">
            <w:pPr>
              <w:rPr>
                <w:ins w:id="2257" w:author="Alotaibi, Raed" w:date="2019-05-22T16:09:00Z"/>
              </w:rPr>
            </w:pPr>
            <w:ins w:id="2258" w:author="Alotaibi, Raed" w:date="2019-05-22T16:09:00Z">
              <w:r w:rsidRPr="00591FE9">
                <w:t>10.3</w:t>
              </w:r>
            </w:ins>
          </w:p>
        </w:tc>
        <w:tc>
          <w:tcPr>
            <w:tcW w:w="619" w:type="pct"/>
            <w:noWrap/>
            <w:hideMark/>
          </w:tcPr>
          <w:p w14:paraId="031CDB34" w14:textId="77777777" w:rsidR="00703362" w:rsidRPr="00591FE9" w:rsidRDefault="00703362" w:rsidP="009E396A">
            <w:pPr>
              <w:rPr>
                <w:ins w:id="2259" w:author="Alotaibi, Raed" w:date="2019-05-22T16:09:00Z"/>
              </w:rPr>
            </w:pPr>
            <w:ins w:id="2260" w:author="Alotaibi, Raed" w:date="2019-05-22T16:09:00Z">
              <w:r w:rsidRPr="00591FE9">
                <w:t>11.9</w:t>
              </w:r>
            </w:ins>
          </w:p>
        </w:tc>
        <w:tc>
          <w:tcPr>
            <w:tcW w:w="619" w:type="pct"/>
            <w:noWrap/>
            <w:hideMark/>
          </w:tcPr>
          <w:p w14:paraId="05120F8B" w14:textId="77777777" w:rsidR="00703362" w:rsidRPr="00591FE9" w:rsidRDefault="00703362" w:rsidP="009E396A">
            <w:pPr>
              <w:rPr>
                <w:ins w:id="2261" w:author="Alotaibi, Raed" w:date="2019-05-22T16:09:00Z"/>
              </w:rPr>
            </w:pPr>
            <w:ins w:id="2262" w:author="Alotaibi, Raed" w:date="2019-05-22T16:09:00Z">
              <w:r w:rsidRPr="00591FE9">
                <w:t>14.9</w:t>
              </w:r>
            </w:ins>
          </w:p>
        </w:tc>
        <w:tc>
          <w:tcPr>
            <w:tcW w:w="616" w:type="pct"/>
            <w:noWrap/>
            <w:hideMark/>
          </w:tcPr>
          <w:p w14:paraId="20EAFD13" w14:textId="77777777" w:rsidR="00703362" w:rsidRPr="00591FE9" w:rsidRDefault="00703362" w:rsidP="009E396A">
            <w:pPr>
              <w:rPr>
                <w:ins w:id="2263" w:author="Alotaibi, Raed" w:date="2019-05-22T16:09:00Z"/>
              </w:rPr>
            </w:pPr>
            <w:ins w:id="2264" w:author="Alotaibi, Raed" w:date="2019-05-22T16:09:00Z">
              <w:r w:rsidRPr="00591FE9">
                <w:t>25.5</w:t>
              </w:r>
            </w:ins>
          </w:p>
        </w:tc>
      </w:tr>
      <w:tr w:rsidR="00703362" w:rsidRPr="00591FE9" w14:paraId="6CB9229F" w14:textId="77777777" w:rsidTr="009E396A">
        <w:trPr>
          <w:trHeight w:val="300"/>
          <w:ins w:id="2265" w:author="Alotaibi, Raed" w:date="2019-05-22T16:09:00Z"/>
        </w:trPr>
        <w:tc>
          <w:tcPr>
            <w:tcW w:w="1288" w:type="pct"/>
            <w:noWrap/>
            <w:hideMark/>
          </w:tcPr>
          <w:p w14:paraId="598A20A3" w14:textId="77777777" w:rsidR="00703362" w:rsidRPr="00591FE9" w:rsidRDefault="00703362" w:rsidP="009E396A">
            <w:pPr>
              <w:rPr>
                <w:ins w:id="2266" w:author="Alotaibi, Raed" w:date="2019-05-22T16:09:00Z"/>
              </w:rPr>
            </w:pPr>
            <w:ins w:id="2267" w:author="Alotaibi, Raed" w:date="2019-05-22T16:09:00Z">
              <w:r w:rsidRPr="00591FE9">
                <w:t>Wisconsin</w:t>
              </w:r>
            </w:ins>
          </w:p>
        </w:tc>
        <w:tc>
          <w:tcPr>
            <w:tcW w:w="619" w:type="pct"/>
            <w:noWrap/>
            <w:hideMark/>
          </w:tcPr>
          <w:p w14:paraId="2312FB70" w14:textId="77777777" w:rsidR="00703362" w:rsidRPr="00591FE9" w:rsidRDefault="00703362" w:rsidP="009E396A">
            <w:pPr>
              <w:rPr>
                <w:ins w:id="2268" w:author="Alotaibi, Raed" w:date="2019-05-22T16:09:00Z"/>
              </w:rPr>
            </w:pPr>
            <w:ins w:id="2269" w:author="Alotaibi, Raed" w:date="2019-05-22T16:09:00Z">
              <w:r w:rsidRPr="00591FE9">
                <w:t>10.6</w:t>
              </w:r>
            </w:ins>
          </w:p>
        </w:tc>
        <w:tc>
          <w:tcPr>
            <w:tcW w:w="619" w:type="pct"/>
            <w:noWrap/>
            <w:hideMark/>
          </w:tcPr>
          <w:p w14:paraId="2A44B295" w14:textId="77777777" w:rsidR="00703362" w:rsidRPr="00591FE9" w:rsidRDefault="00703362" w:rsidP="009E396A">
            <w:pPr>
              <w:rPr>
                <w:ins w:id="2270" w:author="Alotaibi, Raed" w:date="2019-05-22T16:09:00Z"/>
              </w:rPr>
            </w:pPr>
            <w:ins w:id="2271" w:author="Alotaibi, Raed" w:date="2019-05-22T16:09:00Z">
              <w:r w:rsidRPr="00591FE9">
                <w:t>2.8</w:t>
              </w:r>
            </w:ins>
          </w:p>
        </w:tc>
        <w:tc>
          <w:tcPr>
            <w:tcW w:w="619" w:type="pct"/>
            <w:noWrap/>
            <w:hideMark/>
          </w:tcPr>
          <w:p w14:paraId="2883CF21" w14:textId="77777777" w:rsidR="00703362" w:rsidRPr="00591FE9" w:rsidRDefault="00703362" w:rsidP="009E396A">
            <w:pPr>
              <w:rPr>
                <w:ins w:id="2272" w:author="Alotaibi, Raed" w:date="2019-05-22T16:09:00Z"/>
              </w:rPr>
            </w:pPr>
            <w:ins w:id="2273" w:author="Alotaibi, Raed" w:date="2019-05-22T16:09:00Z">
              <w:r w:rsidRPr="00591FE9">
                <w:t>6.6</w:t>
              </w:r>
            </w:ins>
          </w:p>
        </w:tc>
        <w:tc>
          <w:tcPr>
            <w:tcW w:w="619" w:type="pct"/>
            <w:noWrap/>
            <w:hideMark/>
          </w:tcPr>
          <w:p w14:paraId="63ADE606" w14:textId="77777777" w:rsidR="00703362" w:rsidRPr="00591FE9" w:rsidRDefault="00703362" w:rsidP="009E396A">
            <w:pPr>
              <w:rPr>
                <w:ins w:id="2274" w:author="Alotaibi, Raed" w:date="2019-05-22T16:09:00Z"/>
              </w:rPr>
            </w:pPr>
            <w:ins w:id="2275" w:author="Alotaibi, Raed" w:date="2019-05-22T16:09:00Z">
              <w:r w:rsidRPr="00591FE9">
                <w:t>9.3</w:t>
              </w:r>
            </w:ins>
          </w:p>
        </w:tc>
        <w:tc>
          <w:tcPr>
            <w:tcW w:w="619" w:type="pct"/>
            <w:noWrap/>
            <w:hideMark/>
          </w:tcPr>
          <w:p w14:paraId="215E677F" w14:textId="77777777" w:rsidR="00703362" w:rsidRPr="00591FE9" w:rsidRDefault="00703362" w:rsidP="009E396A">
            <w:pPr>
              <w:rPr>
                <w:ins w:id="2276" w:author="Alotaibi, Raed" w:date="2019-05-22T16:09:00Z"/>
              </w:rPr>
            </w:pPr>
            <w:ins w:id="2277" w:author="Alotaibi, Raed" w:date="2019-05-22T16:09:00Z">
              <w:r w:rsidRPr="00591FE9">
                <w:t>13.5</w:t>
              </w:r>
            </w:ins>
          </w:p>
        </w:tc>
        <w:tc>
          <w:tcPr>
            <w:tcW w:w="616" w:type="pct"/>
            <w:noWrap/>
            <w:hideMark/>
          </w:tcPr>
          <w:p w14:paraId="3DB53B85" w14:textId="77777777" w:rsidR="00703362" w:rsidRPr="00591FE9" w:rsidRDefault="00703362" w:rsidP="009E396A">
            <w:pPr>
              <w:rPr>
                <w:ins w:id="2278" w:author="Alotaibi, Raed" w:date="2019-05-22T16:09:00Z"/>
              </w:rPr>
            </w:pPr>
            <w:ins w:id="2279" w:author="Alotaibi, Raed" w:date="2019-05-22T16:09:00Z">
              <w:r w:rsidRPr="00591FE9">
                <w:t>35.7</w:t>
              </w:r>
            </w:ins>
          </w:p>
        </w:tc>
      </w:tr>
      <w:tr w:rsidR="00703362" w:rsidRPr="00591FE9" w14:paraId="09D6902F" w14:textId="77777777" w:rsidTr="009E396A">
        <w:trPr>
          <w:trHeight w:val="300"/>
          <w:ins w:id="2280" w:author="Alotaibi, Raed" w:date="2019-05-22T16:09:00Z"/>
        </w:trPr>
        <w:tc>
          <w:tcPr>
            <w:tcW w:w="1288" w:type="pct"/>
            <w:noWrap/>
            <w:hideMark/>
          </w:tcPr>
          <w:p w14:paraId="15722EA4" w14:textId="77777777" w:rsidR="00703362" w:rsidRPr="00591FE9" w:rsidRDefault="00703362" w:rsidP="009E396A">
            <w:pPr>
              <w:rPr>
                <w:ins w:id="2281" w:author="Alotaibi, Raed" w:date="2019-05-22T16:09:00Z"/>
              </w:rPr>
            </w:pPr>
            <w:ins w:id="2282" w:author="Alotaibi, Raed" w:date="2019-05-22T16:09:00Z">
              <w:r w:rsidRPr="00591FE9">
                <w:t>Wyoming</w:t>
              </w:r>
            </w:ins>
          </w:p>
        </w:tc>
        <w:tc>
          <w:tcPr>
            <w:tcW w:w="619" w:type="pct"/>
            <w:noWrap/>
            <w:hideMark/>
          </w:tcPr>
          <w:p w14:paraId="58740D3D" w14:textId="77777777" w:rsidR="00703362" w:rsidRPr="00591FE9" w:rsidRDefault="00703362" w:rsidP="009E396A">
            <w:pPr>
              <w:rPr>
                <w:ins w:id="2283" w:author="Alotaibi, Raed" w:date="2019-05-22T16:09:00Z"/>
              </w:rPr>
            </w:pPr>
            <w:ins w:id="2284" w:author="Alotaibi, Raed" w:date="2019-05-22T16:09:00Z">
              <w:r w:rsidRPr="00591FE9">
                <w:t>7.6</w:t>
              </w:r>
            </w:ins>
          </w:p>
        </w:tc>
        <w:tc>
          <w:tcPr>
            <w:tcW w:w="619" w:type="pct"/>
            <w:noWrap/>
            <w:hideMark/>
          </w:tcPr>
          <w:p w14:paraId="772CB7D2" w14:textId="77777777" w:rsidR="00703362" w:rsidRPr="00591FE9" w:rsidRDefault="00703362" w:rsidP="009E396A">
            <w:pPr>
              <w:rPr>
                <w:ins w:id="2285" w:author="Alotaibi, Raed" w:date="2019-05-22T16:09:00Z"/>
              </w:rPr>
            </w:pPr>
            <w:ins w:id="2286" w:author="Alotaibi, Raed" w:date="2019-05-22T16:09:00Z">
              <w:r w:rsidRPr="00591FE9">
                <w:t>2.0</w:t>
              </w:r>
            </w:ins>
          </w:p>
        </w:tc>
        <w:tc>
          <w:tcPr>
            <w:tcW w:w="619" w:type="pct"/>
            <w:noWrap/>
            <w:hideMark/>
          </w:tcPr>
          <w:p w14:paraId="0994EB41" w14:textId="77777777" w:rsidR="00703362" w:rsidRPr="00591FE9" w:rsidRDefault="00703362" w:rsidP="009E396A">
            <w:pPr>
              <w:rPr>
                <w:ins w:id="2287" w:author="Alotaibi, Raed" w:date="2019-05-22T16:09:00Z"/>
              </w:rPr>
            </w:pPr>
            <w:ins w:id="2288" w:author="Alotaibi, Raed" w:date="2019-05-22T16:09:00Z">
              <w:r w:rsidRPr="00591FE9">
                <w:t>4.5</w:t>
              </w:r>
            </w:ins>
          </w:p>
        </w:tc>
        <w:tc>
          <w:tcPr>
            <w:tcW w:w="619" w:type="pct"/>
            <w:noWrap/>
            <w:hideMark/>
          </w:tcPr>
          <w:p w14:paraId="3111C8BF" w14:textId="77777777" w:rsidR="00703362" w:rsidRPr="00591FE9" w:rsidRDefault="00703362" w:rsidP="009E396A">
            <w:pPr>
              <w:rPr>
                <w:ins w:id="2289" w:author="Alotaibi, Raed" w:date="2019-05-22T16:09:00Z"/>
              </w:rPr>
            </w:pPr>
            <w:ins w:id="2290" w:author="Alotaibi, Raed" w:date="2019-05-22T16:09:00Z">
              <w:r w:rsidRPr="00591FE9">
                <w:t>6.7</w:t>
              </w:r>
            </w:ins>
          </w:p>
        </w:tc>
        <w:tc>
          <w:tcPr>
            <w:tcW w:w="619" w:type="pct"/>
            <w:noWrap/>
            <w:hideMark/>
          </w:tcPr>
          <w:p w14:paraId="124F20B4" w14:textId="77777777" w:rsidR="00703362" w:rsidRPr="00591FE9" w:rsidRDefault="00703362" w:rsidP="009E396A">
            <w:pPr>
              <w:rPr>
                <w:ins w:id="2291" w:author="Alotaibi, Raed" w:date="2019-05-22T16:09:00Z"/>
              </w:rPr>
            </w:pPr>
            <w:ins w:id="2292" w:author="Alotaibi, Raed" w:date="2019-05-22T16:09:00Z">
              <w:r w:rsidRPr="00591FE9">
                <w:t>10.1</w:t>
              </w:r>
            </w:ins>
          </w:p>
        </w:tc>
        <w:tc>
          <w:tcPr>
            <w:tcW w:w="616" w:type="pct"/>
            <w:noWrap/>
            <w:hideMark/>
          </w:tcPr>
          <w:p w14:paraId="00A660A7" w14:textId="77777777" w:rsidR="00703362" w:rsidRPr="00591FE9" w:rsidRDefault="00703362" w:rsidP="009E396A">
            <w:pPr>
              <w:rPr>
                <w:ins w:id="2293" w:author="Alotaibi, Raed" w:date="2019-05-22T16:09:00Z"/>
              </w:rPr>
            </w:pPr>
            <w:ins w:id="2294" w:author="Alotaibi, Raed" w:date="2019-05-22T16:09:00Z">
              <w:r w:rsidRPr="00591FE9">
                <w:t>21.4</w:t>
              </w:r>
            </w:ins>
          </w:p>
        </w:tc>
      </w:tr>
    </w:tbl>
    <w:p w14:paraId="07660052" w14:textId="77777777" w:rsidR="00703362" w:rsidRDefault="00703362" w:rsidP="00703362">
      <w:pPr>
        <w:rPr>
          <w:ins w:id="2295" w:author="Alotaibi, Raed" w:date="2019-05-22T16:09:00Z"/>
          <w:i/>
          <w:iCs/>
          <w:color w:val="44546A" w:themeColor="text2"/>
          <w:sz w:val="18"/>
          <w:szCs w:val="18"/>
        </w:rPr>
      </w:pPr>
    </w:p>
    <w:p w14:paraId="6F26ECF7" w14:textId="77777777" w:rsidR="00703362" w:rsidRDefault="00703362" w:rsidP="00703362">
      <w:pPr>
        <w:pStyle w:val="Caption"/>
        <w:keepNext/>
        <w:rPr>
          <w:ins w:id="2296" w:author="Alotaibi, Raed" w:date="2019-05-22T16:09:00Z"/>
        </w:rPr>
      </w:pPr>
      <w:bookmarkStart w:id="2297" w:name="_Toc9433897"/>
      <w:ins w:id="2298" w:author="Alotaibi, Raed" w:date="2019-05-22T16:09:00Z">
        <w:r>
          <w:t>Table S</w:t>
        </w:r>
        <w:r>
          <w:fldChar w:fldCharType="begin"/>
        </w:r>
        <w:r>
          <w:instrText xml:space="preserve"> SEQ Table_S \* ARABIC </w:instrText>
        </w:r>
        <w:r>
          <w:fldChar w:fldCharType="separate"/>
        </w:r>
        <w:r>
          <w:rPr>
            <w:noProof/>
          </w:rPr>
          <w:t>2</w:t>
        </w:r>
        <w:r>
          <w:fldChar w:fldCharType="end"/>
        </w:r>
        <w:r>
          <w:t xml:space="preserve">: </w:t>
        </w:r>
        <w:r w:rsidRPr="00FB6977">
          <w:t>Childhood asthma survey summary by state (Total of 2006-2010)</w:t>
        </w:r>
        <w:bookmarkEnd w:id="2297"/>
      </w:ins>
    </w:p>
    <w:tbl>
      <w:tblPr>
        <w:tblStyle w:val="TableGrid"/>
        <w:tblW w:w="5000" w:type="pct"/>
        <w:tblLook w:val="04A0" w:firstRow="1" w:lastRow="0" w:firstColumn="1" w:lastColumn="0" w:noHBand="0" w:noVBand="1"/>
      </w:tblPr>
      <w:tblGrid>
        <w:gridCol w:w="2036"/>
        <w:gridCol w:w="1481"/>
        <w:gridCol w:w="1345"/>
        <w:gridCol w:w="1023"/>
        <w:gridCol w:w="1412"/>
        <w:gridCol w:w="1015"/>
        <w:gridCol w:w="1038"/>
      </w:tblGrid>
      <w:tr w:rsidR="00703362" w14:paraId="09974F66" w14:textId="77777777" w:rsidTr="009E396A">
        <w:trPr>
          <w:trHeight w:val="288"/>
          <w:ins w:id="2299"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435DB781" w14:textId="77777777" w:rsidR="00703362" w:rsidRDefault="00703362" w:rsidP="009E396A">
            <w:pPr>
              <w:jc w:val="center"/>
              <w:rPr>
                <w:ins w:id="2300" w:author="Alotaibi, Raed" w:date="2019-05-22T16:09:00Z"/>
                <w:b/>
                <w:bCs/>
              </w:rPr>
            </w:pPr>
            <w:ins w:id="2301" w:author="Alotaibi, Raed" w:date="2019-05-22T16:09:00Z">
              <w:r>
                <w:rPr>
                  <w:b/>
                  <w:bCs/>
                </w:rPr>
                <w:t>State</w:t>
              </w:r>
            </w:ins>
          </w:p>
        </w:tc>
        <w:tc>
          <w:tcPr>
            <w:tcW w:w="792" w:type="pct"/>
            <w:tcBorders>
              <w:top w:val="single" w:sz="4" w:space="0" w:color="auto"/>
              <w:left w:val="single" w:sz="4" w:space="0" w:color="auto"/>
              <w:bottom w:val="single" w:sz="4" w:space="0" w:color="auto"/>
              <w:right w:val="single" w:sz="4" w:space="0" w:color="auto"/>
            </w:tcBorders>
            <w:noWrap/>
            <w:hideMark/>
          </w:tcPr>
          <w:p w14:paraId="7D55A427" w14:textId="77777777" w:rsidR="00703362" w:rsidRDefault="00703362" w:rsidP="009E396A">
            <w:pPr>
              <w:jc w:val="center"/>
              <w:rPr>
                <w:ins w:id="2302" w:author="Alotaibi, Raed" w:date="2019-05-22T16:09:00Z"/>
              </w:rPr>
            </w:pPr>
            <w:ins w:id="2303" w:author="Alotaibi, Raed" w:date="2019-05-22T16:09:00Z">
              <w:r>
                <w:rPr>
                  <w:b/>
                  <w:bCs/>
                </w:rPr>
                <w:t>BRFSS sample</w:t>
              </w:r>
            </w:ins>
          </w:p>
        </w:tc>
        <w:tc>
          <w:tcPr>
            <w:tcW w:w="719" w:type="pct"/>
            <w:tcBorders>
              <w:top w:val="single" w:sz="4" w:space="0" w:color="auto"/>
              <w:left w:val="single" w:sz="4" w:space="0" w:color="auto"/>
              <w:bottom w:val="single" w:sz="4" w:space="0" w:color="auto"/>
              <w:right w:val="single" w:sz="4" w:space="0" w:color="auto"/>
            </w:tcBorders>
            <w:noWrap/>
            <w:hideMark/>
          </w:tcPr>
          <w:p w14:paraId="598779A2" w14:textId="77777777" w:rsidR="00703362" w:rsidRDefault="00703362" w:rsidP="009E396A">
            <w:pPr>
              <w:jc w:val="center"/>
              <w:rPr>
                <w:ins w:id="2304" w:author="Alotaibi, Raed" w:date="2019-05-22T16:09:00Z"/>
              </w:rPr>
            </w:pPr>
            <w:ins w:id="2305" w:author="Alotaibi, Raed" w:date="2019-05-22T16:09:00Z">
              <w:r>
                <w:rPr>
                  <w:b/>
                  <w:bCs/>
                </w:rPr>
                <w:t>Ever asthma</w:t>
              </w:r>
            </w:ins>
          </w:p>
        </w:tc>
        <w:tc>
          <w:tcPr>
            <w:tcW w:w="547" w:type="pct"/>
            <w:tcBorders>
              <w:top w:val="single" w:sz="4" w:space="0" w:color="auto"/>
              <w:left w:val="single" w:sz="4" w:space="0" w:color="auto"/>
              <w:bottom w:val="single" w:sz="4" w:space="0" w:color="auto"/>
              <w:right w:val="single" w:sz="4" w:space="0" w:color="auto"/>
            </w:tcBorders>
            <w:hideMark/>
          </w:tcPr>
          <w:p w14:paraId="3D52134B" w14:textId="77777777" w:rsidR="00703362" w:rsidRDefault="00703362" w:rsidP="009E396A">
            <w:pPr>
              <w:jc w:val="center"/>
              <w:rPr>
                <w:ins w:id="2306" w:author="Alotaibi, Raed" w:date="2019-05-22T16:09:00Z"/>
                <w:b/>
                <w:bCs/>
              </w:rPr>
            </w:pPr>
            <w:ins w:id="2307" w:author="Alotaibi, Raed" w:date="2019-05-22T16:09:00Z">
              <w:r>
                <w:rPr>
                  <w:b/>
                  <w:bCs/>
                </w:rPr>
                <w:t>ACBS Sample</w:t>
              </w:r>
            </w:ins>
          </w:p>
        </w:tc>
        <w:tc>
          <w:tcPr>
            <w:tcW w:w="755" w:type="pct"/>
            <w:tcBorders>
              <w:top w:val="single" w:sz="4" w:space="0" w:color="auto"/>
              <w:left w:val="single" w:sz="4" w:space="0" w:color="auto"/>
              <w:bottom w:val="single" w:sz="4" w:space="0" w:color="auto"/>
              <w:right w:val="single" w:sz="4" w:space="0" w:color="auto"/>
            </w:tcBorders>
            <w:noWrap/>
            <w:hideMark/>
          </w:tcPr>
          <w:p w14:paraId="10BAFD1D" w14:textId="77777777" w:rsidR="00703362" w:rsidRDefault="00703362" w:rsidP="009E396A">
            <w:pPr>
              <w:jc w:val="center"/>
              <w:rPr>
                <w:ins w:id="2308" w:author="Alotaibi, Raed" w:date="2019-05-22T16:09:00Z"/>
              </w:rPr>
            </w:pPr>
            <w:ins w:id="2309" w:author="Alotaibi, Raed" w:date="2019-05-22T16:09:00Z">
              <w:r>
                <w:rPr>
                  <w:b/>
                  <w:bCs/>
                </w:rPr>
                <w:t>Incident case</w:t>
              </w:r>
            </w:ins>
          </w:p>
        </w:tc>
        <w:tc>
          <w:tcPr>
            <w:tcW w:w="543" w:type="pct"/>
            <w:tcBorders>
              <w:top w:val="single" w:sz="4" w:space="0" w:color="auto"/>
              <w:left w:val="single" w:sz="4" w:space="0" w:color="auto"/>
              <w:bottom w:val="single" w:sz="4" w:space="0" w:color="auto"/>
              <w:right w:val="single" w:sz="4" w:space="0" w:color="auto"/>
            </w:tcBorders>
            <w:noWrap/>
            <w:hideMark/>
          </w:tcPr>
          <w:p w14:paraId="708D0558" w14:textId="77777777" w:rsidR="00703362" w:rsidRDefault="00703362" w:rsidP="009E396A">
            <w:pPr>
              <w:jc w:val="center"/>
              <w:rPr>
                <w:ins w:id="2310" w:author="Alotaibi, Raed" w:date="2019-05-22T16:09:00Z"/>
              </w:rPr>
            </w:pPr>
            <w:ins w:id="2311" w:author="Alotaibi, Raed" w:date="2019-05-22T16:09:00Z">
              <w:r>
                <w:rPr>
                  <w:b/>
                  <w:bCs/>
                </w:rPr>
                <w:t>At-risk</w:t>
              </w:r>
            </w:ins>
          </w:p>
        </w:tc>
        <w:tc>
          <w:tcPr>
            <w:tcW w:w="555" w:type="pct"/>
            <w:tcBorders>
              <w:top w:val="single" w:sz="4" w:space="0" w:color="auto"/>
              <w:left w:val="single" w:sz="4" w:space="0" w:color="auto"/>
              <w:bottom w:val="single" w:sz="4" w:space="0" w:color="auto"/>
              <w:right w:val="single" w:sz="4" w:space="0" w:color="auto"/>
            </w:tcBorders>
            <w:hideMark/>
          </w:tcPr>
          <w:p w14:paraId="6D12E991" w14:textId="77777777" w:rsidR="00703362" w:rsidRDefault="00703362" w:rsidP="009E396A">
            <w:pPr>
              <w:jc w:val="center"/>
              <w:rPr>
                <w:ins w:id="2312" w:author="Alotaibi, Raed" w:date="2019-05-22T16:09:00Z"/>
                <w:b/>
                <w:bCs/>
              </w:rPr>
            </w:pPr>
            <w:ins w:id="2313" w:author="Alotaibi, Raed" w:date="2019-05-22T16:09:00Z">
              <w:r>
                <w:rPr>
                  <w:b/>
                  <w:bCs/>
                </w:rPr>
                <w:t>Years available</w:t>
              </w:r>
            </w:ins>
          </w:p>
        </w:tc>
      </w:tr>
      <w:tr w:rsidR="00703362" w14:paraId="1E971A55" w14:textId="77777777" w:rsidTr="009E396A">
        <w:trPr>
          <w:trHeight w:val="288"/>
          <w:ins w:id="2314"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0CCDA8F1" w14:textId="77777777" w:rsidR="00703362" w:rsidRDefault="00703362" w:rsidP="009E396A">
            <w:pPr>
              <w:rPr>
                <w:ins w:id="2315" w:author="Alotaibi, Raed" w:date="2019-05-22T16:09:00Z"/>
              </w:rPr>
            </w:pPr>
            <w:ins w:id="2316" w:author="Alotaibi, Raed" w:date="2019-05-22T16:09:00Z">
              <w:r>
                <w:t>Arizon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8D6D175" w14:textId="77777777" w:rsidR="00703362" w:rsidRDefault="00703362" w:rsidP="009E396A">
            <w:pPr>
              <w:rPr>
                <w:ins w:id="2317" w:author="Alotaibi, Raed" w:date="2019-05-22T16:09:00Z"/>
              </w:rPr>
            </w:pPr>
            <w:ins w:id="2318" w:author="Alotaibi, Raed" w:date="2019-05-22T16:09:00Z">
              <w:r>
                <w:rPr>
                  <w:rFonts w:ascii="Calibri" w:hAnsi="Calibri" w:cs="Calibri"/>
                  <w:color w:val="000000"/>
                </w:rPr>
                <w:t>5,535</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42E6046" w14:textId="77777777" w:rsidR="00703362" w:rsidRDefault="00703362" w:rsidP="009E396A">
            <w:pPr>
              <w:rPr>
                <w:ins w:id="2319" w:author="Alotaibi, Raed" w:date="2019-05-22T16:09:00Z"/>
              </w:rPr>
            </w:pPr>
            <w:ins w:id="2320" w:author="Alotaibi, Raed" w:date="2019-05-22T16:09:00Z">
              <w:r>
                <w:rPr>
                  <w:rFonts w:ascii="Calibri" w:hAnsi="Calibri" w:cs="Calibri"/>
                  <w:color w:val="000000"/>
                </w:rPr>
                <w:t>699</w:t>
              </w:r>
            </w:ins>
          </w:p>
        </w:tc>
        <w:tc>
          <w:tcPr>
            <w:tcW w:w="547" w:type="pct"/>
            <w:tcBorders>
              <w:top w:val="single" w:sz="4" w:space="0" w:color="auto"/>
              <w:left w:val="single" w:sz="4" w:space="0" w:color="auto"/>
              <w:bottom w:val="single" w:sz="4" w:space="0" w:color="auto"/>
              <w:right w:val="single" w:sz="4" w:space="0" w:color="auto"/>
            </w:tcBorders>
            <w:hideMark/>
          </w:tcPr>
          <w:p w14:paraId="3230576A" w14:textId="77777777" w:rsidR="00703362" w:rsidRDefault="00703362" w:rsidP="009E396A">
            <w:pPr>
              <w:rPr>
                <w:ins w:id="2321" w:author="Alotaibi, Raed" w:date="2019-05-22T16:09:00Z"/>
                <w:rFonts w:ascii="Calibri" w:hAnsi="Calibri" w:cs="Calibri"/>
                <w:color w:val="000000"/>
              </w:rPr>
            </w:pPr>
            <w:ins w:id="2322" w:author="Alotaibi, Raed" w:date="2019-05-22T16:09:00Z">
              <w:r>
                <w:t>103</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3964C43" w14:textId="77777777" w:rsidR="00703362" w:rsidRDefault="00703362" w:rsidP="009E396A">
            <w:pPr>
              <w:rPr>
                <w:ins w:id="2323" w:author="Alotaibi, Raed" w:date="2019-05-22T16:09:00Z"/>
              </w:rPr>
            </w:pPr>
            <w:ins w:id="2324" w:author="Alotaibi, Raed" w:date="2019-05-22T16:09:00Z">
              <w:r>
                <w:rPr>
                  <w:rFonts w:ascii="Calibri" w:hAnsi="Calibri" w:cs="Calibri"/>
                  <w:color w:val="000000"/>
                </w:rPr>
                <w:t>10</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37F85625" w14:textId="77777777" w:rsidR="00703362" w:rsidRDefault="00703362" w:rsidP="009E396A">
            <w:pPr>
              <w:rPr>
                <w:ins w:id="2325" w:author="Alotaibi, Raed" w:date="2019-05-22T16:09:00Z"/>
              </w:rPr>
            </w:pPr>
            <w:ins w:id="2326" w:author="Alotaibi, Raed" w:date="2019-05-22T16:09:00Z">
              <w:r>
                <w:rPr>
                  <w:rFonts w:ascii="Calibri" w:hAnsi="Calibri" w:cs="Calibri"/>
                  <w:color w:val="000000"/>
                </w:rPr>
                <w:t>4,846</w:t>
              </w:r>
            </w:ins>
          </w:p>
        </w:tc>
        <w:tc>
          <w:tcPr>
            <w:tcW w:w="555" w:type="pct"/>
            <w:tcBorders>
              <w:top w:val="single" w:sz="4" w:space="0" w:color="auto"/>
              <w:left w:val="single" w:sz="4" w:space="0" w:color="auto"/>
              <w:bottom w:val="single" w:sz="4" w:space="0" w:color="auto"/>
              <w:right w:val="single" w:sz="4" w:space="0" w:color="auto"/>
            </w:tcBorders>
          </w:tcPr>
          <w:p w14:paraId="4D0D9EEF" w14:textId="77777777" w:rsidR="00703362" w:rsidRDefault="00703362" w:rsidP="009E396A">
            <w:pPr>
              <w:rPr>
                <w:ins w:id="2327" w:author="Alotaibi, Raed" w:date="2019-05-22T16:09:00Z"/>
                <w:rFonts w:ascii="Calibri" w:hAnsi="Calibri" w:cs="Calibri"/>
                <w:color w:val="000000"/>
              </w:rPr>
            </w:pPr>
          </w:p>
        </w:tc>
      </w:tr>
      <w:tr w:rsidR="00703362" w14:paraId="49057B42" w14:textId="77777777" w:rsidTr="009E396A">
        <w:trPr>
          <w:trHeight w:val="288"/>
          <w:ins w:id="2328"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25D9EAC0" w14:textId="77777777" w:rsidR="00703362" w:rsidRDefault="00703362" w:rsidP="009E396A">
            <w:pPr>
              <w:rPr>
                <w:ins w:id="2329" w:author="Alotaibi, Raed" w:date="2019-05-22T16:09:00Z"/>
              </w:rPr>
            </w:pPr>
            <w:ins w:id="2330" w:author="Alotaibi, Raed" w:date="2019-05-22T16:09:00Z">
              <w:r>
                <w:t>Californi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40F803F" w14:textId="77777777" w:rsidR="00703362" w:rsidRDefault="00703362" w:rsidP="009E396A">
            <w:pPr>
              <w:rPr>
                <w:ins w:id="2331" w:author="Alotaibi, Raed" w:date="2019-05-22T16:09:00Z"/>
              </w:rPr>
            </w:pPr>
            <w:ins w:id="2332" w:author="Alotaibi, Raed" w:date="2019-05-22T16:09:00Z">
              <w:r>
                <w:rPr>
                  <w:rFonts w:ascii="Calibri" w:hAnsi="Calibri" w:cs="Calibri"/>
                  <w:color w:val="000000"/>
                </w:rPr>
                <w:t>11,801</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1B7C914" w14:textId="77777777" w:rsidR="00703362" w:rsidRDefault="00703362" w:rsidP="009E396A">
            <w:pPr>
              <w:rPr>
                <w:ins w:id="2333" w:author="Alotaibi, Raed" w:date="2019-05-22T16:09:00Z"/>
              </w:rPr>
            </w:pPr>
            <w:ins w:id="2334" w:author="Alotaibi, Raed" w:date="2019-05-22T16:09:00Z">
              <w:r>
                <w:rPr>
                  <w:rFonts w:ascii="Calibri" w:hAnsi="Calibri" w:cs="Calibri"/>
                  <w:color w:val="000000"/>
                </w:rPr>
                <w:t>1,543</w:t>
              </w:r>
            </w:ins>
          </w:p>
        </w:tc>
        <w:tc>
          <w:tcPr>
            <w:tcW w:w="547" w:type="pct"/>
            <w:tcBorders>
              <w:top w:val="single" w:sz="4" w:space="0" w:color="auto"/>
              <w:left w:val="single" w:sz="4" w:space="0" w:color="auto"/>
              <w:bottom w:val="single" w:sz="4" w:space="0" w:color="auto"/>
              <w:right w:val="single" w:sz="4" w:space="0" w:color="auto"/>
            </w:tcBorders>
            <w:hideMark/>
          </w:tcPr>
          <w:p w14:paraId="12A9D617" w14:textId="77777777" w:rsidR="00703362" w:rsidRDefault="00703362" w:rsidP="009E396A">
            <w:pPr>
              <w:rPr>
                <w:ins w:id="2335" w:author="Alotaibi, Raed" w:date="2019-05-22T16:09:00Z"/>
                <w:rFonts w:ascii="Calibri" w:hAnsi="Calibri" w:cs="Calibri"/>
                <w:color w:val="000000"/>
              </w:rPr>
            </w:pPr>
            <w:ins w:id="2336" w:author="Alotaibi, Raed" w:date="2019-05-22T16:09:00Z">
              <w:r>
                <w:t>172</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886F152" w14:textId="77777777" w:rsidR="00703362" w:rsidRDefault="00703362" w:rsidP="009E396A">
            <w:pPr>
              <w:rPr>
                <w:ins w:id="2337" w:author="Alotaibi, Raed" w:date="2019-05-22T16:09:00Z"/>
              </w:rPr>
            </w:pPr>
            <w:ins w:id="2338" w:author="Alotaibi, Raed" w:date="2019-05-22T16:09:00Z">
              <w:r>
                <w:rPr>
                  <w:rFonts w:ascii="Calibri" w:hAnsi="Calibri" w:cs="Calibri"/>
                  <w:color w:val="000000"/>
                </w:rPr>
                <w:t>13</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0BE49CC7" w14:textId="77777777" w:rsidR="00703362" w:rsidRDefault="00703362" w:rsidP="009E396A">
            <w:pPr>
              <w:rPr>
                <w:ins w:id="2339" w:author="Alotaibi, Raed" w:date="2019-05-22T16:09:00Z"/>
              </w:rPr>
            </w:pPr>
            <w:ins w:id="2340" w:author="Alotaibi, Raed" w:date="2019-05-22T16:09:00Z">
              <w:r>
                <w:rPr>
                  <w:rFonts w:ascii="Calibri" w:hAnsi="Calibri" w:cs="Calibri"/>
                  <w:color w:val="000000"/>
                </w:rPr>
                <w:t>10,271</w:t>
              </w:r>
            </w:ins>
          </w:p>
        </w:tc>
        <w:tc>
          <w:tcPr>
            <w:tcW w:w="555" w:type="pct"/>
            <w:tcBorders>
              <w:top w:val="single" w:sz="4" w:space="0" w:color="auto"/>
              <w:left w:val="single" w:sz="4" w:space="0" w:color="auto"/>
              <w:bottom w:val="single" w:sz="4" w:space="0" w:color="auto"/>
              <w:right w:val="single" w:sz="4" w:space="0" w:color="auto"/>
            </w:tcBorders>
          </w:tcPr>
          <w:p w14:paraId="5C5F246E" w14:textId="77777777" w:rsidR="00703362" w:rsidRDefault="00703362" w:rsidP="009E396A">
            <w:pPr>
              <w:rPr>
                <w:ins w:id="2341" w:author="Alotaibi, Raed" w:date="2019-05-22T16:09:00Z"/>
                <w:rFonts w:ascii="Calibri" w:hAnsi="Calibri" w:cs="Calibri"/>
                <w:color w:val="000000"/>
              </w:rPr>
            </w:pPr>
          </w:p>
        </w:tc>
      </w:tr>
      <w:tr w:rsidR="00703362" w14:paraId="4AF6CA6D" w14:textId="77777777" w:rsidTr="009E396A">
        <w:trPr>
          <w:trHeight w:val="288"/>
          <w:ins w:id="2342"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72567102" w14:textId="77777777" w:rsidR="00703362" w:rsidRDefault="00703362" w:rsidP="009E396A">
            <w:pPr>
              <w:rPr>
                <w:ins w:id="2343" w:author="Alotaibi, Raed" w:date="2019-05-22T16:09:00Z"/>
              </w:rPr>
            </w:pPr>
            <w:ins w:id="2344" w:author="Alotaibi, Raed" w:date="2019-05-22T16:09:00Z">
              <w:r>
                <w:t>Connecticut</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93A585A" w14:textId="77777777" w:rsidR="00703362" w:rsidRDefault="00703362" w:rsidP="009E396A">
            <w:pPr>
              <w:rPr>
                <w:ins w:id="2345" w:author="Alotaibi, Raed" w:date="2019-05-22T16:09:00Z"/>
              </w:rPr>
            </w:pPr>
            <w:ins w:id="2346" w:author="Alotaibi, Raed" w:date="2019-05-22T16:09:00Z">
              <w:r>
                <w:rPr>
                  <w:rFonts w:ascii="Calibri" w:hAnsi="Calibri" w:cs="Calibri"/>
                  <w:color w:val="000000"/>
                </w:rPr>
                <w:t>7,112</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E5C73FF" w14:textId="77777777" w:rsidR="00703362" w:rsidRDefault="00703362" w:rsidP="009E396A">
            <w:pPr>
              <w:rPr>
                <w:ins w:id="2347" w:author="Alotaibi, Raed" w:date="2019-05-22T16:09:00Z"/>
              </w:rPr>
            </w:pPr>
            <w:ins w:id="2348" w:author="Alotaibi, Raed" w:date="2019-05-22T16:09:00Z">
              <w:r>
                <w:rPr>
                  <w:rFonts w:ascii="Calibri" w:hAnsi="Calibri" w:cs="Calibri"/>
                  <w:color w:val="000000"/>
                </w:rPr>
                <w:t>1,132</w:t>
              </w:r>
            </w:ins>
          </w:p>
        </w:tc>
        <w:tc>
          <w:tcPr>
            <w:tcW w:w="547" w:type="pct"/>
            <w:tcBorders>
              <w:top w:val="single" w:sz="4" w:space="0" w:color="auto"/>
              <w:left w:val="single" w:sz="4" w:space="0" w:color="auto"/>
              <w:bottom w:val="single" w:sz="4" w:space="0" w:color="auto"/>
              <w:right w:val="single" w:sz="4" w:space="0" w:color="auto"/>
            </w:tcBorders>
            <w:hideMark/>
          </w:tcPr>
          <w:p w14:paraId="4BDAEEDA" w14:textId="77777777" w:rsidR="00703362" w:rsidRDefault="00703362" w:rsidP="009E396A">
            <w:pPr>
              <w:rPr>
                <w:ins w:id="2349" w:author="Alotaibi, Raed" w:date="2019-05-22T16:09:00Z"/>
                <w:rFonts w:ascii="Calibri" w:hAnsi="Calibri" w:cs="Calibri"/>
                <w:color w:val="000000"/>
              </w:rPr>
            </w:pPr>
            <w:ins w:id="2350" w:author="Alotaibi, Raed" w:date="2019-05-22T16:09:00Z">
              <w:r>
                <w:t>549</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90A0CA5" w14:textId="77777777" w:rsidR="00703362" w:rsidRDefault="00703362" w:rsidP="009E396A">
            <w:pPr>
              <w:rPr>
                <w:ins w:id="2351" w:author="Alotaibi, Raed" w:date="2019-05-22T16:09:00Z"/>
              </w:rPr>
            </w:pPr>
            <w:ins w:id="2352" w:author="Alotaibi, Raed" w:date="2019-05-22T16:09:00Z">
              <w:r>
                <w:rPr>
                  <w:rFonts w:ascii="Calibri" w:hAnsi="Calibri" w:cs="Calibri"/>
                  <w:color w:val="000000"/>
                </w:rPr>
                <w:t>47</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0193DB8E" w14:textId="77777777" w:rsidR="00703362" w:rsidRDefault="00703362" w:rsidP="009E396A">
            <w:pPr>
              <w:rPr>
                <w:ins w:id="2353" w:author="Alotaibi, Raed" w:date="2019-05-22T16:09:00Z"/>
              </w:rPr>
            </w:pPr>
            <w:ins w:id="2354" w:author="Alotaibi, Raed" w:date="2019-05-22T16:09:00Z">
              <w:r>
                <w:rPr>
                  <w:rFonts w:ascii="Calibri" w:hAnsi="Calibri" w:cs="Calibri"/>
                  <w:color w:val="000000"/>
                </w:rPr>
                <w:t>6,027</w:t>
              </w:r>
            </w:ins>
          </w:p>
        </w:tc>
        <w:tc>
          <w:tcPr>
            <w:tcW w:w="555" w:type="pct"/>
            <w:tcBorders>
              <w:top w:val="single" w:sz="4" w:space="0" w:color="auto"/>
              <w:left w:val="single" w:sz="4" w:space="0" w:color="auto"/>
              <w:bottom w:val="single" w:sz="4" w:space="0" w:color="auto"/>
              <w:right w:val="single" w:sz="4" w:space="0" w:color="auto"/>
            </w:tcBorders>
          </w:tcPr>
          <w:p w14:paraId="205A8040" w14:textId="77777777" w:rsidR="00703362" w:rsidRDefault="00703362" w:rsidP="009E396A">
            <w:pPr>
              <w:rPr>
                <w:ins w:id="2355" w:author="Alotaibi, Raed" w:date="2019-05-22T16:09:00Z"/>
                <w:rFonts w:ascii="Calibri" w:hAnsi="Calibri" w:cs="Calibri"/>
                <w:color w:val="000000"/>
              </w:rPr>
            </w:pPr>
          </w:p>
        </w:tc>
      </w:tr>
      <w:tr w:rsidR="00703362" w14:paraId="78780C3B" w14:textId="77777777" w:rsidTr="009E396A">
        <w:trPr>
          <w:trHeight w:val="288"/>
          <w:ins w:id="2356"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78C09F42" w14:textId="77777777" w:rsidR="00703362" w:rsidRDefault="00703362" w:rsidP="009E396A">
            <w:pPr>
              <w:rPr>
                <w:ins w:id="2357" w:author="Alotaibi, Raed" w:date="2019-05-22T16:09:00Z"/>
              </w:rPr>
            </w:pPr>
            <w:ins w:id="2358" w:author="Alotaibi, Raed" w:date="2019-05-22T16:09:00Z">
              <w:r>
                <w:t>D.C.</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0AA9F77" w14:textId="77777777" w:rsidR="00703362" w:rsidRDefault="00703362" w:rsidP="009E396A">
            <w:pPr>
              <w:rPr>
                <w:ins w:id="2359" w:author="Alotaibi, Raed" w:date="2019-05-22T16:09:00Z"/>
              </w:rPr>
            </w:pPr>
            <w:ins w:id="2360" w:author="Alotaibi, Raed" w:date="2019-05-22T16:09:00Z">
              <w:r>
                <w:rPr>
                  <w:rFonts w:ascii="Calibri" w:hAnsi="Calibri" w:cs="Calibri"/>
                  <w:color w:val="000000"/>
                </w:rPr>
                <w:t>4,101</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CB44EB3" w14:textId="77777777" w:rsidR="00703362" w:rsidRDefault="00703362" w:rsidP="009E396A">
            <w:pPr>
              <w:rPr>
                <w:ins w:id="2361" w:author="Alotaibi, Raed" w:date="2019-05-22T16:09:00Z"/>
              </w:rPr>
            </w:pPr>
            <w:ins w:id="2362" w:author="Alotaibi, Raed" w:date="2019-05-22T16:09:00Z">
              <w:r>
                <w:rPr>
                  <w:rFonts w:ascii="Calibri" w:hAnsi="Calibri" w:cs="Calibri"/>
                  <w:color w:val="000000"/>
                </w:rPr>
                <w:t>685</w:t>
              </w:r>
            </w:ins>
          </w:p>
        </w:tc>
        <w:tc>
          <w:tcPr>
            <w:tcW w:w="547" w:type="pct"/>
            <w:tcBorders>
              <w:top w:val="single" w:sz="4" w:space="0" w:color="auto"/>
              <w:left w:val="single" w:sz="4" w:space="0" w:color="auto"/>
              <w:bottom w:val="single" w:sz="4" w:space="0" w:color="auto"/>
              <w:right w:val="single" w:sz="4" w:space="0" w:color="auto"/>
            </w:tcBorders>
            <w:hideMark/>
          </w:tcPr>
          <w:p w14:paraId="2C3C2B41" w14:textId="77777777" w:rsidR="00703362" w:rsidRDefault="00703362" w:rsidP="009E396A">
            <w:pPr>
              <w:rPr>
                <w:ins w:id="2363" w:author="Alotaibi, Raed" w:date="2019-05-22T16:09:00Z"/>
                <w:rFonts w:ascii="Calibri" w:hAnsi="Calibri" w:cs="Calibri"/>
                <w:color w:val="000000"/>
              </w:rPr>
            </w:pPr>
            <w:ins w:id="2364" w:author="Alotaibi, Raed" w:date="2019-05-22T16:09:00Z">
              <w:r>
                <w:t>69</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B542AC4" w14:textId="77777777" w:rsidR="00703362" w:rsidRDefault="00703362" w:rsidP="009E396A">
            <w:pPr>
              <w:rPr>
                <w:ins w:id="2365" w:author="Alotaibi, Raed" w:date="2019-05-22T16:09:00Z"/>
              </w:rPr>
            </w:pPr>
            <w:ins w:id="2366" w:author="Alotaibi, Raed" w:date="2019-05-22T16:09:00Z">
              <w:r>
                <w:rPr>
                  <w:rFonts w:ascii="Calibri" w:hAnsi="Calibri" w:cs="Calibri"/>
                  <w:color w:val="000000"/>
                </w:rPr>
                <w:t>6</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06F965FE" w14:textId="77777777" w:rsidR="00703362" w:rsidRDefault="00703362" w:rsidP="009E396A">
            <w:pPr>
              <w:rPr>
                <w:ins w:id="2367" w:author="Alotaibi, Raed" w:date="2019-05-22T16:09:00Z"/>
              </w:rPr>
            </w:pPr>
            <w:ins w:id="2368" w:author="Alotaibi, Raed" w:date="2019-05-22T16:09:00Z">
              <w:r>
                <w:rPr>
                  <w:rFonts w:ascii="Calibri" w:hAnsi="Calibri" w:cs="Calibri"/>
                  <w:color w:val="000000"/>
                </w:rPr>
                <w:t>3,422</w:t>
              </w:r>
            </w:ins>
          </w:p>
        </w:tc>
        <w:tc>
          <w:tcPr>
            <w:tcW w:w="555" w:type="pct"/>
            <w:tcBorders>
              <w:top w:val="single" w:sz="4" w:space="0" w:color="auto"/>
              <w:left w:val="single" w:sz="4" w:space="0" w:color="auto"/>
              <w:bottom w:val="single" w:sz="4" w:space="0" w:color="auto"/>
              <w:right w:val="single" w:sz="4" w:space="0" w:color="auto"/>
            </w:tcBorders>
          </w:tcPr>
          <w:p w14:paraId="28CA6B03" w14:textId="77777777" w:rsidR="00703362" w:rsidRDefault="00703362" w:rsidP="009E396A">
            <w:pPr>
              <w:rPr>
                <w:ins w:id="2369" w:author="Alotaibi, Raed" w:date="2019-05-22T16:09:00Z"/>
                <w:rFonts w:ascii="Calibri" w:hAnsi="Calibri" w:cs="Calibri"/>
                <w:color w:val="000000"/>
              </w:rPr>
            </w:pPr>
          </w:p>
        </w:tc>
      </w:tr>
      <w:tr w:rsidR="00703362" w14:paraId="6B4E90FA" w14:textId="77777777" w:rsidTr="009E396A">
        <w:trPr>
          <w:trHeight w:val="288"/>
          <w:ins w:id="2370"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307A31D7" w14:textId="77777777" w:rsidR="00703362" w:rsidRDefault="00703362" w:rsidP="009E396A">
            <w:pPr>
              <w:rPr>
                <w:ins w:id="2371" w:author="Alotaibi, Raed" w:date="2019-05-22T16:09:00Z"/>
              </w:rPr>
            </w:pPr>
            <w:ins w:id="2372" w:author="Alotaibi, Raed" w:date="2019-05-22T16:09:00Z">
              <w:r>
                <w:t>Georgi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AD6C910" w14:textId="77777777" w:rsidR="00703362" w:rsidRDefault="00703362" w:rsidP="009E396A">
            <w:pPr>
              <w:rPr>
                <w:ins w:id="2373" w:author="Alotaibi, Raed" w:date="2019-05-22T16:09:00Z"/>
              </w:rPr>
            </w:pPr>
            <w:ins w:id="2374" w:author="Alotaibi, Raed" w:date="2019-05-22T16:09:00Z">
              <w:r>
                <w:rPr>
                  <w:rFonts w:ascii="Calibri" w:hAnsi="Calibri" w:cs="Calibri"/>
                  <w:color w:val="000000"/>
                </w:rPr>
                <w:t>9,433</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CEC6158" w14:textId="77777777" w:rsidR="00703362" w:rsidRDefault="00703362" w:rsidP="009E396A">
            <w:pPr>
              <w:rPr>
                <w:ins w:id="2375" w:author="Alotaibi, Raed" w:date="2019-05-22T16:09:00Z"/>
              </w:rPr>
            </w:pPr>
            <w:ins w:id="2376" w:author="Alotaibi, Raed" w:date="2019-05-22T16:09:00Z">
              <w:r>
                <w:rPr>
                  <w:rFonts w:ascii="Calibri" w:hAnsi="Calibri" w:cs="Calibri"/>
                  <w:color w:val="000000"/>
                </w:rPr>
                <w:t>1,455</w:t>
              </w:r>
            </w:ins>
          </w:p>
        </w:tc>
        <w:tc>
          <w:tcPr>
            <w:tcW w:w="547" w:type="pct"/>
            <w:tcBorders>
              <w:top w:val="single" w:sz="4" w:space="0" w:color="auto"/>
              <w:left w:val="single" w:sz="4" w:space="0" w:color="auto"/>
              <w:bottom w:val="single" w:sz="4" w:space="0" w:color="auto"/>
              <w:right w:val="single" w:sz="4" w:space="0" w:color="auto"/>
            </w:tcBorders>
            <w:hideMark/>
          </w:tcPr>
          <w:p w14:paraId="135F7AD0" w14:textId="77777777" w:rsidR="00703362" w:rsidRDefault="00703362" w:rsidP="009E396A">
            <w:pPr>
              <w:rPr>
                <w:ins w:id="2377" w:author="Alotaibi, Raed" w:date="2019-05-22T16:09:00Z"/>
                <w:rFonts w:ascii="Calibri" w:hAnsi="Calibri" w:cs="Calibri"/>
                <w:color w:val="000000"/>
              </w:rPr>
            </w:pPr>
            <w:ins w:id="2378" w:author="Alotaibi, Raed" w:date="2019-05-22T16:09:00Z">
              <w:r>
                <w:t>545</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0F72B31" w14:textId="77777777" w:rsidR="00703362" w:rsidRDefault="00703362" w:rsidP="009E396A">
            <w:pPr>
              <w:rPr>
                <w:ins w:id="2379" w:author="Alotaibi, Raed" w:date="2019-05-22T16:09:00Z"/>
              </w:rPr>
            </w:pPr>
            <w:ins w:id="2380" w:author="Alotaibi, Raed" w:date="2019-05-22T16:09:00Z">
              <w:r>
                <w:rPr>
                  <w:rFonts w:ascii="Calibri" w:hAnsi="Calibri" w:cs="Calibri"/>
                  <w:color w:val="000000"/>
                </w:rPr>
                <w:t>26</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3540E865" w14:textId="77777777" w:rsidR="00703362" w:rsidRDefault="00703362" w:rsidP="009E396A">
            <w:pPr>
              <w:rPr>
                <w:ins w:id="2381" w:author="Alotaibi, Raed" w:date="2019-05-22T16:09:00Z"/>
              </w:rPr>
            </w:pPr>
            <w:ins w:id="2382" w:author="Alotaibi, Raed" w:date="2019-05-22T16:09:00Z">
              <w:r>
                <w:rPr>
                  <w:rFonts w:ascii="Calibri" w:hAnsi="Calibri" w:cs="Calibri"/>
                  <w:color w:val="000000"/>
                </w:rPr>
                <w:t>8,004</w:t>
              </w:r>
            </w:ins>
          </w:p>
        </w:tc>
        <w:tc>
          <w:tcPr>
            <w:tcW w:w="555" w:type="pct"/>
            <w:tcBorders>
              <w:top w:val="single" w:sz="4" w:space="0" w:color="auto"/>
              <w:left w:val="single" w:sz="4" w:space="0" w:color="auto"/>
              <w:bottom w:val="single" w:sz="4" w:space="0" w:color="auto"/>
              <w:right w:val="single" w:sz="4" w:space="0" w:color="auto"/>
            </w:tcBorders>
          </w:tcPr>
          <w:p w14:paraId="16202C42" w14:textId="77777777" w:rsidR="00703362" w:rsidRDefault="00703362" w:rsidP="009E396A">
            <w:pPr>
              <w:rPr>
                <w:ins w:id="2383" w:author="Alotaibi, Raed" w:date="2019-05-22T16:09:00Z"/>
                <w:rFonts w:ascii="Calibri" w:hAnsi="Calibri" w:cs="Calibri"/>
                <w:color w:val="000000"/>
              </w:rPr>
            </w:pPr>
          </w:p>
        </w:tc>
      </w:tr>
      <w:tr w:rsidR="00703362" w14:paraId="39DB54FC" w14:textId="77777777" w:rsidTr="009E396A">
        <w:trPr>
          <w:trHeight w:val="288"/>
          <w:ins w:id="2384"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401CBF15" w14:textId="77777777" w:rsidR="00703362" w:rsidRDefault="00703362" w:rsidP="009E396A">
            <w:pPr>
              <w:rPr>
                <w:ins w:id="2385" w:author="Alotaibi, Raed" w:date="2019-05-22T16:09:00Z"/>
              </w:rPr>
            </w:pPr>
            <w:ins w:id="2386" w:author="Alotaibi, Raed" w:date="2019-05-22T16:09:00Z">
              <w:r>
                <w:t>Illinois</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29DB50A3" w14:textId="77777777" w:rsidR="00703362" w:rsidRDefault="00703362" w:rsidP="009E396A">
            <w:pPr>
              <w:rPr>
                <w:ins w:id="2387" w:author="Alotaibi, Raed" w:date="2019-05-22T16:09:00Z"/>
              </w:rPr>
            </w:pPr>
            <w:ins w:id="2388" w:author="Alotaibi, Raed" w:date="2019-05-22T16:09:00Z">
              <w:r>
                <w:rPr>
                  <w:rFonts w:ascii="Calibri" w:hAnsi="Calibri" w:cs="Calibri"/>
                  <w:color w:val="000000"/>
                </w:rPr>
                <w:t>6,187</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DB1460B" w14:textId="77777777" w:rsidR="00703362" w:rsidRDefault="00703362" w:rsidP="009E396A">
            <w:pPr>
              <w:rPr>
                <w:ins w:id="2389" w:author="Alotaibi, Raed" w:date="2019-05-22T16:09:00Z"/>
              </w:rPr>
            </w:pPr>
            <w:ins w:id="2390" w:author="Alotaibi, Raed" w:date="2019-05-22T16:09:00Z">
              <w:r>
                <w:rPr>
                  <w:rFonts w:ascii="Calibri" w:hAnsi="Calibri" w:cs="Calibri"/>
                  <w:color w:val="000000"/>
                </w:rPr>
                <w:t>778</w:t>
              </w:r>
            </w:ins>
          </w:p>
        </w:tc>
        <w:tc>
          <w:tcPr>
            <w:tcW w:w="547" w:type="pct"/>
            <w:tcBorders>
              <w:top w:val="single" w:sz="4" w:space="0" w:color="auto"/>
              <w:left w:val="single" w:sz="4" w:space="0" w:color="auto"/>
              <w:bottom w:val="single" w:sz="4" w:space="0" w:color="auto"/>
              <w:right w:val="single" w:sz="4" w:space="0" w:color="auto"/>
            </w:tcBorders>
            <w:hideMark/>
          </w:tcPr>
          <w:p w14:paraId="74D9031D" w14:textId="77777777" w:rsidR="00703362" w:rsidRDefault="00703362" w:rsidP="009E396A">
            <w:pPr>
              <w:rPr>
                <w:ins w:id="2391" w:author="Alotaibi, Raed" w:date="2019-05-22T16:09:00Z"/>
                <w:rFonts w:ascii="Calibri" w:hAnsi="Calibri" w:cs="Calibri"/>
                <w:color w:val="000000"/>
              </w:rPr>
            </w:pPr>
            <w:ins w:id="2392" w:author="Alotaibi, Raed" w:date="2019-05-22T16:09:00Z">
              <w:r>
                <w:t>122</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45957B0" w14:textId="77777777" w:rsidR="00703362" w:rsidRDefault="00703362" w:rsidP="009E396A">
            <w:pPr>
              <w:rPr>
                <w:ins w:id="2393" w:author="Alotaibi, Raed" w:date="2019-05-22T16:09:00Z"/>
              </w:rPr>
            </w:pPr>
            <w:ins w:id="2394" w:author="Alotaibi, Raed" w:date="2019-05-22T16:09:00Z">
              <w:r>
                <w:rPr>
                  <w:rFonts w:ascii="Calibri" w:hAnsi="Calibri" w:cs="Calibri"/>
                  <w:color w:val="000000"/>
                </w:rPr>
                <w:t>6</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3285C0FF" w14:textId="77777777" w:rsidR="00703362" w:rsidRDefault="00703362" w:rsidP="009E396A">
            <w:pPr>
              <w:rPr>
                <w:ins w:id="2395" w:author="Alotaibi, Raed" w:date="2019-05-22T16:09:00Z"/>
              </w:rPr>
            </w:pPr>
            <w:ins w:id="2396" w:author="Alotaibi, Raed" w:date="2019-05-22T16:09:00Z">
              <w:r>
                <w:rPr>
                  <w:rFonts w:ascii="Calibri" w:hAnsi="Calibri" w:cs="Calibri"/>
                  <w:color w:val="000000"/>
                </w:rPr>
                <w:t>5,415</w:t>
              </w:r>
            </w:ins>
          </w:p>
        </w:tc>
        <w:tc>
          <w:tcPr>
            <w:tcW w:w="555" w:type="pct"/>
            <w:tcBorders>
              <w:top w:val="single" w:sz="4" w:space="0" w:color="auto"/>
              <w:left w:val="single" w:sz="4" w:space="0" w:color="auto"/>
              <w:bottom w:val="single" w:sz="4" w:space="0" w:color="auto"/>
              <w:right w:val="single" w:sz="4" w:space="0" w:color="auto"/>
            </w:tcBorders>
          </w:tcPr>
          <w:p w14:paraId="5049CA1B" w14:textId="77777777" w:rsidR="00703362" w:rsidRDefault="00703362" w:rsidP="009E396A">
            <w:pPr>
              <w:rPr>
                <w:ins w:id="2397" w:author="Alotaibi, Raed" w:date="2019-05-22T16:09:00Z"/>
                <w:rFonts w:ascii="Calibri" w:hAnsi="Calibri" w:cs="Calibri"/>
                <w:color w:val="000000"/>
              </w:rPr>
            </w:pPr>
          </w:p>
        </w:tc>
      </w:tr>
      <w:tr w:rsidR="00703362" w14:paraId="48B4ABD6" w14:textId="77777777" w:rsidTr="009E396A">
        <w:trPr>
          <w:trHeight w:val="288"/>
          <w:ins w:id="2398"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2E5825F5" w14:textId="77777777" w:rsidR="00703362" w:rsidRDefault="00703362" w:rsidP="009E396A">
            <w:pPr>
              <w:rPr>
                <w:ins w:id="2399" w:author="Alotaibi, Raed" w:date="2019-05-22T16:09:00Z"/>
              </w:rPr>
            </w:pPr>
            <w:ins w:id="2400" w:author="Alotaibi, Raed" w:date="2019-05-22T16:09:00Z">
              <w:r>
                <w:t>Indian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6B4FCC0" w14:textId="77777777" w:rsidR="00703362" w:rsidRDefault="00703362" w:rsidP="009E396A">
            <w:pPr>
              <w:rPr>
                <w:ins w:id="2401" w:author="Alotaibi, Raed" w:date="2019-05-22T16:09:00Z"/>
              </w:rPr>
            </w:pPr>
            <w:ins w:id="2402" w:author="Alotaibi, Raed" w:date="2019-05-22T16:09:00Z">
              <w:r>
                <w:rPr>
                  <w:rFonts w:ascii="Calibri" w:hAnsi="Calibri" w:cs="Calibri"/>
                  <w:color w:val="000000"/>
                </w:rPr>
                <w:t>9,824</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685115EF" w14:textId="77777777" w:rsidR="00703362" w:rsidRDefault="00703362" w:rsidP="009E396A">
            <w:pPr>
              <w:rPr>
                <w:ins w:id="2403" w:author="Alotaibi, Raed" w:date="2019-05-22T16:09:00Z"/>
              </w:rPr>
            </w:pPr>
            <w:ins w:id="2404" w:author="Alotaibi, Raed" w:date="2019-05-22T16:09:00Z">
              <w:r>
                <w:rPr>
                  <w:rFonts w:ascii="Calibri" w:hAnsi="Calibri" w:cs="Calibri"/>
                  <w:color w:val="000000"/>
                </w:rPr>
                <w:t>1,361</w:t>
              </w:r>
            </w:ins>
          </w:p>
        </w:tc>
        <w:tc>
          <w:tcPr>
            <w:tcW w:w="547" w:type="pct"/>
            <w:tcBorders>
              <w:top w:val="single" w:sz="4" w:space="0" w:color="auto"/>
              <w:left w:val="single" w:sz="4" w:space="0" w:color="auto"/>
              <w:bottom w:val="single" w:sz="4" w:space="0" w:color="auto"/>
              <w:right w:val="single" w:sz="4" w:space="0" w:color="auto"/>
            </w:tcBorders>
            <w:hideMark/>
          </w:tcPr>
          <w:p w14:paraId="09C356E8" w14:textId="77777777" w:rsidR="00703362" w:rsidRDefault="00703362" w:rsidP="009E396A">
            <w:pPr>
              <w:rPr>
                <w:ins w:id="2405" w:author="Alotaibi, Raed" w:date="2019-05-22T16:09:00Z"/>
                <w:rFonts w:ascii="Calibri" w:hAnsi="Calibri" w:cs="Calibri"/>
                <w:color w:val="000000"/>
              </w:rPr>
            </w:pPr>
            <w:ins w:id="2406" w:author="Alotaibi, Raed" w:date="2019-05-22T16:09:00Z">
              <w:r>
                <w:t>500</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5E9B708" w14:textId="77777777" w:rsidR="00703362" w:rsidRDefault="00703362" w:rsidP="009E396A">
            <w:pPr>
              <w:rPr>
                <w:ins w:id="2407" w:author="Alotaibi, Raed" w:date="2019-05-22T16:09:00Z"/>
              </w:rPr>
            </w:pPr>
            <w:ins w:id="2408" w:author="Alotaibi, Raed" w:date="2019-05-22T16:09:00Z">
              <w:r>
                <w:rPr>
                  <w:rFonts w:ascii="Calibri" w:hAnsi="Calibri" w:cs="Calibri"/>
                  <w:color w:val="000000"/>
                </w:rPr>
                <w:t>41</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121F82F4" w14:textId="77777777" w:rsidR="00703362" w:rsidRDefault="00703362" w:rsidP="009E396A">
            <w:pPr>
              <w:rPr>
                <w:ins w:id="2409" w:author="Alotaibi, Raed" w:date="2019-05-22T16:09:00Z"/>
              </w:rPr>
            </w:pPr>
            <w:ins w:id="2410" w:author="Alotaibi, Raed" w:date="2019-05-22T16:09:00Z">
              <w:r>
                <w:rPr>
                  <w:rFonts w:ascii="Calibri" w:hAnsi="Calibri" w:cs="Calibri"/>
                  <w:color w:val="000000"/>
                </w:rPr>
                <w:t>8,504</w:t>
              </w:r>
            </w:ins>
          </w:p>
        </w:tc>
        <w:tc>
          <w:tcPr>
            <w:tcW w:w="555" w:type="pct"/>
            <w:tcBorders>
              <w:top w:val="single" w:sz="4" w:space="0" w:color="auto"/>
              <w:left w:val="single" w:sz="4" w:space="0" w:color="auto"/>
              <w:bottom w:val="single" w:sz="4" w:space="0" w:color="auto"/>
              <w:right w:val="single" w:sz="4" w:space="0" w:color="auto"/>
            </w:tcBorders>
          </w:tcPr>
          <w:p w14:paraId="5DEF8455" w14:textId="77777777" w:rsidR="00703362" w:rsidRDefault="00703362" w:rsidP="009E396A">
            <w:pPr>
              <w:rPr>
                <w:ins w:id="2411" w:author="Alotaibi, Raed" w:date="2019-05-22T16:09:00Z"/>
                <w:rFonts w:ascii="Calibri" w:hAnsi="Calibri" w:cs="Calibri"/>
                <w:color w:val="000000"/>
              </w:rPr>
            </w:pPr>
          </w:p>
        </w:tc>
      </w:tr>
      <w:tr w:rsidR="00703362" w14:paraId="124A54FD" w14:textId="77777777" w:rsidTr="009E396A">
        <w:trPr>
          <w:trHeight w:val="288"/>
          <w:ins w:id="2412"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56310D5A" w14:textId="77777777" w:rsidR="00703362" w:rsidRDefault="00703362" w:rsidP="009E396A">
            <w:pPr>
              <w:rPr>
                <w:ins w:id="2413" w:author="Alotaibi, Raed" w:date="2019-05-22T16:09:00Z"/>
              </w:rPr>
            </w:pPr>
            <w:ins w:id="2414" w:author="Alotaibi, Raed" w:date="2019-05-22T16:09:00Z">
              <w:r>
                <w:t>Iow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2DA2304" w14:textId="77777777" w:rsidR="00703362" w:rsidRDefault="00703362" w:rsidP="009E396A">
            <w:pPr>
              <w:rPr>
                <w:ins w:id="2415" w:author="Alotaibi, Raed" w:date="2019-05-22T16:09:00Z"/>
              </w:rPr>
            </w:pPr>
            <w:ins w:id="2416" w:author="Alotaibi, Raed" w:date="2019-05-22T16:09:00Z">
              <w:r>
                <w:rPr>
                  <w:rFonts w:ascii="Calibri" w:hAnsi="Calibri" w:cs="Calibri"/>
                  <w:color w:val="000000"/>
                </w:rPr>
                <w:t>8,084</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57E2AD0" w14:textId="77777777" w:rsidR="00703362" w:rsidRDefault="00703362" w:rsidP="009E396A">
            <w:pPr>
              <w:rPr>
                <w:ins w:id="2417" w:author="Alotaibi, Raed" w:date="2019-05-22T16:09:00Z"/>
              </w:rPr>
            </w:pPr>
            <w:ins w:id="2418" w:author="Alotaibi, Raed" w:date="2019-05-22T16:09:00Z">
              <w:r>
                <w:rPr>
                  <w:rFonts w:ascii="Calibri" w:hAnsi="Calibri" w:cs="Calibri"/>
                  <w:color w:val="000000"/>
                </w:rPr>
                <w:t>724</w:t>
              </w:r>
            </w:ins>
          </w:p>
        </w:tc>
        <w:tc>
          <w:tcPr>
            <w:tcW w:w="547" w:type="pct"/>
            <w:tcBorders>
              <w:top w:val="single" w:sz="4" w:space="0" w:color="auto"/>
              <w:left w:val="single" w:sz="4" w:space="0" w:color="auto"/>
              <w:bottom w:val="single" w:sz="4" w:space="0" w:color="auto"/>
              <w:right w:val="single" w:sz="4" w:space="0" w:color="auto"/>
            </w:tcBorders>
            <w:hideMark/>
          </w:tcPr>
          <w:p w14:paraId="043D7004" w14:textId="77777777" w:rsidR="00703362" w:rsidRDefault="00703362" w:rsidP="009E396A">
            <w:pPr>
              <w:rPr>
                <w:ins w:id="2419" w:author="Alotaibi, Raed" w:date="2019-05-22T16:09:00Z"/>
                <w:rFonts w:ascii="Calibri" w:hAnsi="Calibri" w:cs="Calibri"/>
                <w:color w:val="000000"/>
              </w:rPr>
            </w:pPr>
            <w:ins w:id="2420" w:author="Alotaibi, Raed" w:date="2019-05-22T16:09:00Z">
              <w:r>
                <w:t>245</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3FF0612" w14:textId="77777777" w:rsidR="00703362" w:rsidRDefault="00703362" w:rsidP="009E396A">
            <w:pPr>
              <w:rPr>
                <w:ins w:id="2421" w:author="Alotaibi, Raed" w:date="2019-05-22T16:09:00Z"/>
              </w:rPr>
            </w:pPr>
            <w:ins w:id="2422" w:author="Alotaibi, Raed" w:date="2019-05-22T16:09:00Z">
              <w:r>
                <w:rPr>
                  <w:rFonts w:ascii="Calibri" w:hAnsi="Calibri" w:cs="Calibri"/>
                  <w:color w:val="000000"/>
                </w:rPr>
                <w:t>19</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2998B85B" w14:textId="77777777" w:rsidR="00703362" w:rsidRDefault="00703362" w:rsidP="009E396A">
            <w:pPr>
              <w:rPr>
                <w:ins w:id="2423" w:author="Alotaibi, Raed" w:date="2019-05-22T16:09:00Z"/>
              </w:rPr>
            </w:pPr>
            <w:ins w:id="2424" w:author="Alotaibi, Raed" w:date="2019-05-22T16:09:00Z">
              <w:r>
                <w:rPr>
                  <w:rFonts w:ascii="Calibri" w:hAnsi="Calibri" w:cs="Calibri"/>
                  <w:color w:val="000000"/>
                </w:rPr>
                <w:t>7,379</w:t>
              </w:r>
            </w:ins>
          </w:p>
        </w:tc>
        <w:tc>
          <w:tcPr>
            <w:tcW w:w="555" w:type="pct"/>
            <w:tcBorders>
              <w:top w:val="single" w:sz="4" w:space="0" w:color="auto"/>
              <w:left w:val="single" w:sz="4" w:space="0" w:color="auto"/>
              <w:bottom w:val="single" w:sz="4" w:space="0" w:color="auto"/>
              <w:right w:val="single" w:sz="4" w:space="0" w:color="auto"/>
            </w:tcBorders>
          </w:tcPr>
          <w:p w14:paraId="62E55066" w14:textId="77777777" w:rsidR="00703362" w:rsidRDefault="00703362" w:rsidP="009E396A">
            <w:pPr>
              <w:rPr>
                <w:ins w:id="2425" w:author="Alotaibi, Raed" w:date="2019-05-22T16:09:00Z"/>
                <w:rFonts w:ascii="Calibri" w:hAnsi="Calibri" w:cs="Calibri"/>
                <w:color w:val="000000"/>
              </w:rPr>
            </w:pPr>
          </w:p>
        </w:tc>
      </w:tr>
      <w:tr w:rsidR="00703362" w14:paraId="31A5D659" w14:textId="77777777" w:rsidTr="009E396A">
        <w:trPr>
          <w:trHeight w:val="288"/>
          <w:ins w:id="2426"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48AB3205" w14:textId="77777777" w:rsidR="00703362" w:rsidRDefault="00703362" w:rsidP="009E396A">
            <w:pPr>
              <w:rPr>
                <w:ins w:id="2427" w:author="Alotaibi, Raed" w:date="2019-05-22T16:09:00Z"/>
              </w:rPr>
            </w:pPr>
            <w:ins w:id="2428" w:author="Alotaibi, Raed" w:date="2019-05-22T16:09:00Z">
              <w:r>
                <w:t>Kansas</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AAAC7ED" w14:textId="77777777" w:rsidR="00703362" w:rsidRDefault="00703362" w:rsidP="009E396A">
            <w:pPr>
              <w:rPr>
                <w:ins w:id="2429" w:author="Alotaibi, Raed" w:date="2019-05-22T16:09:00Z"/>
              </w:rPr>
            </w:pPr>
            <w:ins w:id="2430" w:author="Alotaibi, Raed" w:date="2019-05-22T16:09:00Z">
              <w:r>
                <w:rPr>
                  <w:rFonts w:ascii="Calibri" w:hAnsi="Calibri" w:cs="Calibri"/>
                  <w:color w:val="000000"/>
                </w:rPr>
                <w:t>14,699</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4C4AE55" w14:textId="77777777" w:rsidR="00703362" w:rsidRDefault="00703362" w:rsidP="009E396A">
            <w:pPr>
              <w:rPr>
                <w:ins w:id="2431" w:author="Alotaibi, Raed" w:date="2019-05-22T16:09:00Z"/>
              </w:rPr>
            </w:pPr>
            <w:ins w:id="2432" w:author="Alotaibi, Raed" w:date="2019-05-22T16:09:00Z">
              <w:r>
                <w:rPr>
                  <w:rFonts w:ascii="Calibri" w:hAnsi="Calibri" w:cs="Calibri"/>
                  <w:color w:val="000000"/>
                </w:rPr>
                <w:t>1,839</w:t>
              </w:r>
            </w:ins>
          </w:p>
        </w:tc>
        <w:tc>
          <w:tcPr>
            <w:tcW w:w="547" w:type="pct"/>
            <w:tcBorders>
              <w:top w:val="single" w:sz="4" w:space="0" w:color="auto"/>
              <w:left w:val="single" w:sz="4" w:space="0" w:color="auto"/>
              <w:bottom w:val="single" w:sz="4" w:space="0" w:color="auto"/>
              <w:right w:val="single" w:sz="4" w:space="0" w:color="auto"/>
            </w:tcBorders>
            <w:hideMark/>
          </w:tcPr>
          <w:p w14:paraId="7860C78B" w14:textId="77777777" w:rsidR="00703362" w:rsidRDefault="00703362" w:rsidP="009E396A">
            <w:pPr>
              <w:rPr>
                <w:ins w:id="2433" w:author="Alotaibi, Raed" w:date="2019-05-22T16:09:00Z"/>
                <w:rFonts w:ascii="Calibri" w:hAnsi="Calibri" w:cs="Calibri"/>
                <w:color w:val="000000"/>
              </w:rPr>
            </w:pPr>
            <w:ins w:id="2434" w:author="Alotaibi, Raed" w:date="2019-05-22T16:09:00Z">
              <w:r>
                <w:t>827</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3D42971" w14:textId="77777777" w:rsidR="00703362" w:rsidRDefault="00703362" w:rsidP="009E396A">
            <w:pPr>
              <w:rPr>
                <w:ins w:id="2435" w:author="Alotaibi, Raed" w:date="2019-05-22T16:09:00Z"/>
              </w:rPr>
            </w:pPr>
            <w:ins w:id="2436" w:author="Alotaibi, Raed" w:date="2019-05-22T16:09:00Z">
              <w:r>
                <w:rPr>
                  <w:rFonts w:ascii="Calibri" w:hAnsi="Calibri" w:cs="Calibri"/>
                  <w:color w:val="000000"/>
                </w:rPr>
                <w:t>50</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6D4696F6" w14:textId="77777777" w:rsidR="00703362" w:rsidRDefault="00703362" w:rsidP="009E396A">
            <w:pPr>
              <w:rPr>
                <w:ins w:id="2437" w:author="Alotaibi, Raed" w:date="2019-05-22T16:09:00Z"/>
              </w:rPr>
            </w:pPr>
            <w:ins w:id="2438" w:author="Alotaibi, Raed" w:date="2019-05-22T16:09:00Z">
              <w:r>
                <w:rPr>
                  <w:rFonts w:ascii="Calibri" w:hAnsi="Calibri" w:cs="Calibri"/>
                  <w:color w:val="000000"/>
                </w:rPr>
                <w:t>12,910</w:t>
              </w:r>
            </w:ins>
          </w:p>
        </w:tc>
        <w:tc>
          <w:tcPr>
            <w:tcW w:w="555" w:type="pct"/>
            <w:tcBorders>
              <w:top w:val="single" w:sz="4" w:space="0" w:color="auto"/>
              <w:left w:val="single" w:sz="4" w:space="0" w:color="auto"/>
              <w:bottom w:val="single" w:sz="4" w:space="0" w:color="auto"/>
              <w:right w:val="single" w:sz="4" w:space="0" w:color="auto"/>
            </w:tcBorders>
          </w:tcPr>
          <w:p w14:paraId="481A3D13" w14:textId="77777777" w:rsidR="00703362" w:rsidRDefault="00703362" w:rsidP="009E396A">
            <w:pPr>
              <w:rPr>
                <w:ins w:id="2439" w:author="Alotaibi, Raed" w:date="2019-05-22T16:09:00Z"/>
                <w:rFonts w:ascii="Calibri" w:hAnsi="Calibri" w:cs="Calibri"/>
                <w:color w:val="000000"/>
              </w:rPr>
            </w:pPr>
          </w:p>
        </w:tc>
      </w:tr>
      <w:tr w:rsidR="00703362" w14:paraId="28FBF5AD" w14:textId="77777777" w:rsidTr="009E396A">
        <w:trPr>
          <w:trHeight w:val="288"/>
          <w:ins w:id="2440"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421CE302" w14:textId="77777777" w:rsidR="00703362" w:rsidRDefault="00703362" w:rsidP="009E396A">
            <w:pPr>
              <w:rPr>
                <w:ins w:id="2441" w:author="Alotaibi, Raed" w:date="2019-05-22T16:09:00Z"/>
              </w:rPr>
            </w:pPr>
            <w:ins w:id="2442" w:author="Alotaibi, Raed" w:date="2019-05-22T16:09:00Z">
              <w:r>
                <w:t>Louisian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93D92EC" w14:textId="77777777" w:rsidR="00703362" w:rsidRDefault="00703362" w:rsidP="009E396A">
            <w:pPr>
              <w:rPr>
                <w:ins w:id="2443" w:author="Alotaibi, Raed" w:date="2019-05-22T16:09:00Z"/>
              </w:rPr>
            </w:pPr>
            <w:ins w:id="2444" w:author="Alotaibi, Raed" w:date="2019-05-22T16:09:00Z">
              <w:r>
                <w:rPr>
                  <w:rFonts w:ascii="Calibri" w:hAnsi="Calibri" w:cs="Calibri"/>
                  <w:color w:val="000000"/>
                </w:rPr>
                <w:t>8,829</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A3A67B5" w14:textId="77777777" w:rsidR="00703362" w:rsidRDefault="00703362" w:rsidP="009E396A">
            <w:pPr>
              <w:rPr>
                <w:ins w:id="2445" w:author="Alotaibi, Raed" w:date="2019-05-22T16:09:00Z"/>
              </w:rPr>
            </w:pPr>
            <w:ins w:id="2446" w:author="Alotaibi, Raed" w:date="2019-05-22T16:09:00Z">
              <w:r>
                <w:rPr>
                  <w:rFonts w:ascii="Calibri" w:hAnsi="Calibri" w:cs="Calibri"/>
                  <w:color w:val="000000"/>
                </w:rPr>
                <w:t>1,214</w:t>
              </w:r>
            </w:ins>
          </w:p>
        </w:tc>
        <w:tc>
          <w:tcPr>
            <w:tcW w:w="547" w:type="pct"/>
            <w:tcBorders>
              <w:top w:val="single" w:sz="4" w:space="0" w:color="auto"/>
              <w:left w:val="single" w:sz="4" w:space="0" w:color="auto"/>
              <w:bottom w:val="single" w:sz="4" w:space="0" w:color="auto"/>
              <w:right w:val="single" w:sz="4" w:space="0" w:color="auto"/>
            </w:tcBorders>
            <w:hideMark/>
          </w:tcPr>
          <w:p w14:paraId="2DA99440" w14:textId="77777777" w:rsidR="00703362" w:rsidRDefault="00703362" w:rsidP="009E396A">
            <w:pPr>
              <w:rPr>
                <w:ins w:id="2447" w:author="Alotaibi, Raed" w:date="2019-05-22T16:09:00Z"/>
                <w:rFonts w:ascii="Calibri" w:hAnsi="Calibri" w:cs="Calibri"/>
                <w:color w:val="000000"/>
              </w:rPr>
            </w:pPr>
            <w:ins w:id="2448" w:author="Alotaibi, Raed" w:date="2019-05-22T16:09:00Z">
              <w:r>
                <w:t>88</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DA91AB6" w14:textId="77777777" w:rsidR="00703362" w:rsidRDefault="00703362" w:rsidP="009E396A">
            <w:pPr>
              <w:rPr>
                <w:ins w:id="2449" w:author="Alotaibi, Raed" w:date="2019-05-22T16:09:00Z"/>
              </w:rPr>
            </w:pPr>
            <w:ins w:id="2450" w:author="Alotaibi, Raed" w:date="2019-05-22T16:09:00Z">
              <w:r>
                <w:rPr>
                  <w:rFonts w:ascii="Calibri" w:hAnsi="Calibri" w:cs="Calibri"/>
                  <w:color w:val="000000"/>
                </w:rPr>
                <w:t>4</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3B72B28D" w14:textId="77777777" w:rsidR="00703362" w:rsidRDefault="00703362" w:rsidP="009E396A">
            <w:pPr>
              <w:rPr>
                <w:ins w:id="2451" w:author="Alotaibi, Raed" w:date="2019-05-22T16:09:00Z"/>
              </w:rPr>
            </w:pPr>
            <w:ins w:id="2452" w:author="Alotaibi, Raed" w:date="2019-05-22T16:09:00Z">
              <w:r>
                <w:rPr>
                  <w:rFonts w:ascii="Calibri" w:hAnsi="Calibri" w:cs="Calibri"/>
                  <w:color w:val="000000"/>
                </w:rPr>
                <w:t>7,619</w:t>
              </w:r>
            </w:ins>
          </w:p>
        </w:tc>
        <w:tc>
          <w:tcPr>
            <w:tcW w:w="555" w:type="pct"/>
            <w:tcBorders>
              <w:top w:val="single" w:sz="4" w:space="0" w:color="auto"/>
              <w:left w:val="single" w:sz="4" w:space="0" w:color="auto"/>
              <w:bottom w:val="single" w:sz="4" w:space="0" w:color="auto"/>
              <w:right w:val="single" w:sz="4" w:space="0" w:color="auto"/>
            </w:tcBorders>
          </w:tcPr>
          <w:p w14:paraId="3A389D6B" w14:textId="77777777" w:rsidR="00703362" w:rsidRDefault="00703362" w:rsidP="009E396A">
            <w:pPr>
              <w:rPr>
                <w:ins w:id="2453" w:author="Alotaibi, Raed" w:date="2019-05-22T16:09:00Z"/>
                <w:rFonts w:ascii="Calibri" w:hAnsi="Calibri" w:cs="Calibri"/>
                <w:color w:val="000000"/>
              </w:rPr>
            </w:pPr>
          </w:p>
        </w:tc>
      </w:tr>
      <w:tr w:rsidR="00703362" w14:paraId="67E4F4FF" w14:textId="77777777" w:rsidTr="009E396A">
        <w:trPr>
          <w:trHeight w:val="288"/>
          <w:ins w:id="2454"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650CC596" w14:textId="77777777" w:rsidR="00703362" w:rsidRDefault="00703362" w:rsidP="009E396A">
            <w:pPr>
              <w:rPr>
                <w:ins w:id="2455" w:author="Alotaibi, Raed" w:date="2019-05-22T16:09:00Z"/>
              </w:rPr>
            </w:pPr>
            <w:ins w:id="2456" w:author="Alotaibi, Raed" w:date="2019-05-22T16:09:00Z">
              <w:r>
                <w:t>Maine</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605003B" w14:textId="77777777" w:rsidR="00703362" w:rsidRDefault="00703362" w:rsidP="009E396A">
            <w:pPr>
              <w:rPr>
                <w:ins w:id="2457" w:author="Alotaibi, Raed" w:date="2019-05-22T16:09:00Z"/>
              </w:rPr>
            </w:pPr>
            <w:ins w:id="2458" w:author="Alotaibi, Raed" w:date="2019-05-22T16:09:00Z">
              <w:r>
                <w:rPr>
                  <w:rFonts w:ascii="Calibri" w:hAnsi="Calibri" w:cs="Calibri"/>
                  <w:color w:val="000000"/>
                </w:rPr>
                <w:t>4,523</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8E6B11F" w14:textId="77777777" w:rsidR="00703362" w:rsidRDefault="00703362" w:rsidP="009E396A">
            <w:pPr>
              <w:rPr>
                <w:ins w:id="2459" w:author="Alotaibi, Raed" w:date="2019-05-22T16:09:00Z"/>
              </w:rPr>
            </w:pPr>
            <w:ins w:id="2460" w:author="Alotaibi, Raed" w:date="2019-05-22T16:09:00Z">
              <w:r>
                <w:rPr>
                  <w:rFonts w:ascii="Calibri" w:hAnsi="Calibri" w:cs="Calibri"/>
                  <w:color w:val="000000"/>
                </w:rPr>
                <w:t>644</w:t>
              </w:r>
            </w:ins>
          </w:p>
        </w:tc>
        <w:tc>
          <w:tcPr>
            <w:tcW w:w="547" w:type="pct"/>
            <w:tcBorders>
              <w:top w:val="single" w:sz="4" w:space="0" w:color="auto"/>
              <w:left w:val="single" w:sz="4" w:space="0" w:color="auto"/>
              <w:bottom w:val="single" w:sz="4" w:space="0" w:color="auto"/>
              <w:right w:val="single" w:sz="4" w:space="0" w:color="auto"/>
            </w:tcBorders>
            <w:hideMark/>
          </w:tcPr>
          <w:p w14:paraId="4525DC5C" w14:textId="77777777" w:rsidR="00703362" w:rsidRDefault="00703362" w:rsidP="009E396A">
            <w:pPr>
              <w:rPr>
                <w:ins w:id="2461" w:author="Alotaibi, Raed" w:date="2019-05-22T16:09:00Z"/>
                <w:rFonts w:ascii="Calibri" w:hAnsi="Calibri" w:cs="Calibri"/>
                <w:color w:val="000000"/>
              </w:rPr>
            </w:pPr>
            <w:ins w:id="2462" w:author="Alotaibi, Raed" w:date="2019-05-22T16:09:00Z">
              <w:r>
                <w:t>376</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883970D" w14:textId="77777777" w:rsidR="00703362" w:rsidRDefault="00703362" w:rsidP="009E396A">
            <w:pPr>
              <w:rPr>
                <w:ins w:id="2463" w:author="Alotaibi, Raed" w:date="2019-05-22T16:09:00Z"/>
              </w:rPr>
            </w:pPr>
            <w:ins w:id="2464" w:author="Alotaibi, Raed" w:date="2019-05-22T16:09:00Z">
              <w:r>
                <w:rPr>
                  <w:rFonts w:ascii="Calibri" w:hAnsi="Calibri" w:cs="Calibri"/>
                  <w:color w:val="000000"/>
                </w:rPr>
                <w:t>23</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4B46C190" w14:textId="77777777" w:rsidR="00703362" w:rsidRDefault="00703362" w:rsidP="009E396A">
            <w:pPr>
              <w:rPr>
                <w:ins w:id="2465" w:author="Alotaibi, Raed" w:date="2019-05-22T16:09:00Z"/>
              </w:rPr>
            </w:pPr>
            <w:ins w:id="2466" w:author="Alotaibi, Raed" w:date="2019-05-22T16:09:00Z">
              <w:r>
                <w:rPr>
                  <w:rFonts w:ascii="Calibri" w:hAnsi="Calibri" w:cs="Calibri"/>
                  <w:color w:val="000000"/>
                </w:rPr>
                <w:t>3,902</w:t>
              </w:r>
            </w:ins>
          </w:p>
        </w:tc>
        <w:tc>
          <w:tcPr>
            <w:tcW w:w="555" w:type="pct"/>
            <w:tcBorders>
              <w:top w:val="single" w:sz="4" w:space="0" w:color="auto"/>
              <w:left w:val="single" w:sz="4" w:space="0" w:color="auto"/>
              <w:bottom w:val="single" w:sz="4" w:space="0" w:color="auto"/>
              <w:right w:val="single" w:sz="4" w:space="0" w:color="auto"/>
            </w:tcBorders>
          </w:tcPr>
          <w:p w14:paraId="747C841B" w14:textId="77777777" w:rsidR="00703362" w:rsidRDefault="00703362" w:rsidP="009E396A">
            <w:pPr>
              <w:rPr>
                <w:ins w:id="2467" w:author="Alotaibi, Raed" w:date="2019-05-22T16:09:00Z"/>
                <w:rFonts w:ascii="Calibri" w:hAnsi="Calibri" w:cs="Calibri"/>
                <w:color w:val="000000"/>
              </w:rPr>
            </w:pPr>
          </w:p>
        </w:tc>
      </w:tr>
      <w:tr w:rsidR="00703362" w14:paraId="5DC55A07" w14:textId="77777777" w:rsidTr="009E396A">
        <w:trPr>
          <w:trHeight w:val="288"/>
          <w:ins w:id="2468"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5597B7C6" w14:textId="77777777" w:rsidR="00703362" w:rsidRDefault="00703362" w:rsidP="009E396A">
            <w:pPr>
              <w:rPr>
                <w:ins w:id="2469" w:author="Alotaibi, Raed" w:date="2019-05-22T16:09:00Z"/>
              </w:rPr>
            </w:pPr>
            <w:ins w:id="2470" w:author="Alotaibi, Raed" w:date="2019-05-22T16:09:00Z">
              <w:r>
                <w:t>Maryland</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871F84D" w14:textId="77777777" w:rsidR="00703362" w:rsidRDefault="00703362" w:rsidP="009E396A">
            <w:pPr>
              <w:rPr>
                <w:ins w:id="2471" w:author="Alotaibi, Raed" w:date="2019-05-22T16:09:00Z"/>
              </w:rPr>
            </w:pPr>
            <w:ins w:id="2472" w:author="Alotaibi, Raed" w:date="2019-05-22T16:09:00Z">
              <w:r>
                <w:rPr>
                  <w:rFonts w:ascii="Calibri" w:hAnsi="Calibri" w:cs="Calibri"/>
                  <w:color w:val="000000"/>
                </w:rPr>
                <w:t>13,093</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74F85DB" w14:textId="77777777" w:rsidR="00703362" w:rsidRDefault="00703362" w:rsidP="009E396A">
            <w:pPr>
              <w:rPr>
                <w:ins w:id="2473" w:author="Alotaibi, Raed" w:date="2019-05-22T16:09:00Z"/>
              </w:rPr>
            </w:pPr>
            <w:ins w:id="2474" w:author="Alotaibi, Raed" w:date="2019-05-22T16:09:00Z">
              <w:r>
                <w:rPr>
                  <w:rFonts w:ascii="Calibri" w:hAnsi="Calibri" w:cs="Calibri"/>
                  <w:color w:val="000000"/>
                </w:rPr>
                <w:t>1,897</w:t>
              </w:r>
            </w:ins>
          </w:p>
        </w:tc>
        <w:tc>
          <w:tcPr>
            <w:tcW w:w="547" w:type="pct"/>
            <w:tcBorders>
              <w:top w:val="single" w:sz="4" w:space="0" w:color="auto"/>
              <w:left w:val="single" w:sz="4" w:space="0" w:color="auto"/>
              <w:bottom w:val="single" w:sz="4" w:space="0" w:color="auto"/>
              <w:right w:val="single" w:sz="4" w:space="0" w:color="auto"/>
            </w:tcBorders>
            <w:hideMark/>
          </w:tcPr>
          <w:p w14:paraId="10CEDAE8" w14:textId="77777777" w:rsidR="00703362" w:rsidRDefault="00703362" w:rsidP="009E396A">
            <w:pPr>
              <w:rPr>
                <w:ins w:id="2475" w:author="Alotaibi, Raed" w:date="2019-05-22T16:09:00Z"/>
                <w:rFonts w:ascii="Calibri" w:hAnsi="Calibri" w:cs="Calibri"/>
                <w:color w:val="000000"/>
              </w:rPr>
            </w:pPr>
            <w:ins w:id="2476" w:author="Alotaibi, Raed" w:date="2019-05-22T16:09:00Z">
              <w:r>
                <w:t>624</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6AB0C088" w14:textId="77777777" w:rsidR="00703362" w:rsidRDefault="00703362" w:rsidP="009E396A">
            <w:pPr>
              <w:rPr>
                <w:ins w:id="2477" w:author="Alotaibi, Raed" w:date="2019-05-22T16:09:00Z"/>
              </w:rPr>
            </w:pPr>
            <w:ins w:id="2478" w:author="Alotaibi, Raed" w:date="2019-05-22T16:09:00Z">
              <w:r>
                <w:rPr>
                  <w:rFonts w:ascii="Calibri" w:hAnsi="Calibri" w:cs="Calibri"/>
                  <w:color w:val="000000"/>
                </w:rPr>
                <w:t>44</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19D721D6" w14:textId="77777777" w:rsidR="00703362" w:rsidRDefault="00703362" w:rsidP="009E396A">
            <w:pPr>
              <w:rPr>
                <w:ins w:id="2479" w:author="Alotaibi, Raed" w:date="2019-05-22T16:09:00Z"/>
              </w:rPr>
            </w:pPr>
            <w:ins w:id="2480" w:author="Alotaibi, Raed" w:date="2019-05-22T16:09:00Z">
              <w:r>
                <w:rPr>
                  <w:rFonts w:ascii="Calibri" w:hAnsi="Calibri" w:cs="Calibri"/>
                  <w:color w:val="000000"/>
                </w:rPr>
                <w:t>11,240</w:t>
              </w:r>
            </w:ins>
          </w:p>
        </w:tc>
        <w:tc>
          <w:tcPr>
            <w:tcW w:w="555" w:type="pct"/>
            <w:tcBorders>
              <w:top w:val="single" w:sz="4" w:space="0" w:color="auto"/>
              <w:left w:val="single" w:sz="4" w:space="0" w:color="auto"/>
              <w:bottom w:val="single" w:sz="4" w:space="0" w:color="auto"/>
              <w:right w:val="single" w:sz="4" w:space="0" w:color="auto"/>
            </w:tcBorders>
          </w:tcPr>
          <w:p w14:paraId="6D39CEF4" w14:textId="77777777" w:rsidR="00703362" w:rsidRDefault="00703362" w:rsidP="009E396A">
            <w:pPr>
              <w:rPr>
                <w:ins w:id="2481" w:author="Alotaibi, Raed" w:date="2019-05-22T16:09:00Z"/>
                <w:rFonts w:ascii="Calibri" w:hAnsi="Calibri" w:cs="Calibri"/>
                <w:color w:val="000000"/>
              </w:rPr>
            </w:pPr>
          </w:p>
        </w:tc>
      </w:tr>
      <w:tr w:rsidR="00703362" w14:paraId="306E9006" w14:textId="77777777" w:rsidTr="009E396A">
        <w:trPr>
          <w:trHeight w:val="288"/>
          <w:ins w:id="2482"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771BB441" w14:textId="77777777" w:rsidR="00703362" w:rsidRDefault="00703362" w:rsidP="009E396A">
            <w:pPr>
              <w:rPr>
                <w:ins w:id="2483" w:author="Alotaibi, Raed" w:date="2019-05-22T16:09:00Z"/>
              </w:rPr>
            </w:pPr>
            <w:ins w:id="2484" w:author="Alotaibi, Raed" w:date="2019-05-22T16:09:00Z">
              <w:r>
                <w:t>Michigan</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CDF0929" w14:textId="77777777" w:rsidR="00703362" w:rsidRDefault="00703362" w:rsidP="009E396A">
            <w:pPr>
              <w:rPr>
                <w:ins w:id="2485" w:author="Alotaibi, Raed" w:date="2019-05-22T16:09:00Z"/>
              </w:rPr>
            </w:pPr>
            <w:ins w:id="2486" w:author="Alotaibi, Raed" w:date="2019-05-22T16:09:00Z">
              <w:r>
                <w:rPr>
                  <w:rFonts w:ascii="Calibri" w:hAnsi="Calibri" w:cs="Calibri"/>
                  <w:color w:val="000000"/>
                </w:rPr>
                <w:t>10,762</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136F6B4C" w14:textId="77777777" w:rsidR="00703362" w:rsidRDefault="00703362" w:rsidP="009E396A">
            <w:pPr>
              <w:rPr>
                <w:ins w:id="2487" w:author="Alotaibi, Raed" w:date="2019-05-22T16:09:00Z"/>
              </w:rPr>
            </w:pPr>
            <w:ins w:id="2488" w:author="Alotaibi, Raed" w:date="2019-05-22T16:09:00Z">
              <w:r>
                <w:rPr>
                  <w:rFonts w:ascii="Calibri" w:hAnsi="Calibri" w:cs="Calibri"/>
                  <w:color w:val="000000"/>
                </w:rPr>
                <w:t>1,524</w:t>
              </w:r>
            </w:ins>
          </w:p>
        </w:tc>
        <w:tc>
          <w:tcPr>
            <w:tcW w:w="547" w:type="pct"/>
            <w:tcBorders>
              <w:top w:val="single" w:sz="4" w:space="0" w:color="auto"/>
              <w:left w:val="single" w:sz="4" w:space="0" w:color="auto"/>
              <w:bottom w:val="single" w:sz="4" w:space="0" w:color="auto"/>
              <w:right w:val="single" w:sz="4" w:space="0" w:color="auto"/>
            </w:tcBorders>
            <w:hideMark/>
          </w:tcPr>
          <w:p w14:paraId="347410C3" w14:textId="77777777" w:rsidR="00703362" w:rsidRDefault="00703362" w:rsidP="009E396A">
            <w:pPr>
              <w:rPr>
                <w:ins w:id="2489" w:author="Alotaibi, Raed" w:date="2019-05-22T16:09:00Z"/>
                <w:rFonts w:ascii="Calibri" w:hAnsi="Calibri" w:cs="Calibri"/>
                <w:color w:val="000000"/>
              </w:rPr>
            </w:pPr>
            <w:ins w:id="2490" w:author="Alotaibi, Raed" w:date="2019-05-22T16:09:00Z">
              <w:r>
                <w:t>680</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63B3CD9F" w14:textId="77777777" w:rsidR="00703362" w:rsidRDefault="00703362" w:rsidP="009E396A">
            <w:pPr>
              <w:rPr>
                <w:ins w:id="2491" w:author="Alotaibi, Raed" w:date="2019-05-22T16:09:00Z"/>
              </w:rPr>
            </w:pPr>
            <w:ins w:id="2492" w:author="Alotaibi, Raed" w:date="2019-05-22T16:09:00Z">
              <w:r>
                <w:rPr>
                  <w:rFonts w:ascii="Calibri" w:hAnsi="Calibri" w:cs="Calibri"/>
                  <w:color w:val="000000"/>
                </w:rPr>
                <w:t>43</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03E4433A" w14:textId="77777777" w:rsidR="00703362" w:rsidRDefault="00703362" w:rsidP="009E396A">
            <w:pPr>
              <w:rPr>
                <w:ins w:id="2493" w:author="Alotaibi, Raed" w:date="2019-05-22T16:09:00Z"/>
              </w:rPr>
            </w:pPr>
            <w:ins w:id="2494" w:author="Alotaibi, Raed" w:date="2019-05-22T16:09:00Z">
              <w:r>
                <w:rPr>
                  <w:rFonts w:ascii="Calibri" w:hAnsi="Calibri" w:cs="Calibri"/>
                  <w:color w:val="000000"/>
                </w:rPr>
                <w:t>9,281</w:t>
              </w:r>
            </w:ins>
          </w:p>
        </w:tc>
        <w:tc>
          <w:tcPr>
            <w:tcW w:w="555" w:type="pct"/>
            <w:tcBorders>
              <w:top w:val="single" w:sz="4" w:space="0" w:color="auto"/>
              <w:left w:val="single" w:sz="4" w:space="0" w:color="auto"/>
              <w:bottom w:val="single" w:sz="4" w:space="0" w:color="auto"/>
              <w:right w:val="single" w:sz="4" w:space="0" w:color="auto"/>
            </w:tcBorders>
          </w:tcPr>
          <w:p w14:paraId="66F3C236" w14:textId="77777777" w:rsidR="00703362" w:rsidRDefault="00703362" w:rsidP="009E396A">
            <w:pPr>
              <w:rPr>
                <w:ins w:id="2495" w:author="Alotaibi, Raed" w:date="2019-05-22T16:09:00Z"/>
                <w:rFonts w:ascii="Calibri" w:hAnsi="Calibri" w:cs="Calibri"/>
                <w:color w:val="000000"/>
              </w:rPr>
            </w:pPr>
          </w:p>
        </w:tc>
      </w:tr>
      <w:tr w:rsidR="00703362" w14:paraId="05EA1E5A" w14:textId="77777777" w:rsidTr="009E396A">
        <w:trPr>
          <w:trHeight w:val="288"/>
          <w:ins w:id="2496"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1C97FA11" w14:textId="77777777" w:rsidR="00703362" w:rsidRDefault="00703362" w:rsidP="009E396A">
            <w:pPr>
              <w:rPr>
                <w:ins w:id="2497" w:author="Alotaibi, Raed" w:date="2019-05-22T16:09:00Z"/>
              </w:rPr>
            </w:pPr>
            <w:ins w:id="2498" w:author="Alotaibi, Raed" w:date="2019-05-22T16:09:00Z">
              <w:r>
                <w:t>Mississippi</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D612762" w14:textId="77777777" w:rsidR="00703362" w:rsidRDefault="00703362" w:rsidP="009E396A">
            <w:pPr>
              <w:rPr>
                <w:ins w:id="2499" w:author="Alotaibi, Raed" w:date="2019-05-22T16:09:00Z"/>
              </w:rPr>
            </w:pPr>
            <w:ins w:id="2500" w:author="Alotaibi, Raed" w:date="2019-05-22T16:09:00Z">
              <w:r>
                <w:rPr>
                  <w:rFonts w:ascii="Calibri" w:hAnsi="Calibri" w:cs="Calibri"/>
                  <w:color w:val="000000"/>
                </w:rPr>
                <w:t>10,816</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63309FD5" w14:textId="77777777" w:rsidR="00703362" w:rsidRDefault="00703362" w:rsidP="009E396A">
            <w:pPr>
              <w:rPr>
                <w:ins w:id="2501" w:author="Alotaibi, Raed" w:date="2019-05-22T16:09:00Z"/>
              </w:rPr>
            </w:pPr>
            <w:ins w:id="2502" w:author="Alotaibi, Raed" w:date="2019-05-22T16:09:00Z">
              <w:r>
                <w:rPr>
                  <w:rFonts w:ascii="Calibri" w:hAnsi="Calibri" w:cs="Calibri"/>
                  <w:color w:val="000000"/>
                </w:rPr>
                <w:t>1,527</w:t>
              </w:r>
            </w:ins>
          </w:p>
        </w:tc>
        <w:tc>
          <w:tcPr>
            <w:tcW w:w="547" w:type="pct"/>
            <w:tcBorders>
              <w:top w:val="single" w:sz="4" w:space="0" w:color="auto"/>
              <w:left w:val="single" w:sz="4" w:space="0" w:color="auto"/>
              <w:bottom w:val="single" w:sz="4" w:space="0" w:color="auto"/>
              <w:right w:val="single" w:sz="4" w:space="0" w:color="auto"/>
            </w:tcBorders>
            <w:hideMark/>
          </w:tcPr>
          <w:p w14:paraId="5B70A849" w14:textId="77777777" w:rsidR="00703362" w:rsidRDefault="00703362" w:rsidP="009E396A">
            <w:pPr>
              <w:rPr>
                <w:ins w:id="2503" w:author="Alotaibi, Raed" w:date="2019-05-22T16:09:00Z"/>
                <w:rFonts w:ascii="Calibri" w:hAnsi="Calibri" w:cs="Calibri"/>
                <w:color w:val="000000"/>
              </w:rPr>
            </w:pPr>
            <w:ins w:id="2504" w:author="Alotaibi, Raed" w:date="2019-05-22T16:09:00Z">
              <w:r>
                <w:t>208</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BF4E6AB" w14:textId="77777777" w:rsidR="00703362" w:rsidRDefault="00703362" w:rsidP="009E396A">
            <w:pPr>
              <w:rPr>
                <w:ins w:id="2505" w:author="Alotaibi, Raed" w:date="2019-05-22T16:09:00Z"/>
              </w:rPr>
            </w:pPr>
            <w:ins w:id="2506" w:author="Alotaibi, Raed" w:date="2019-05-22T16:09:00Z">
              <w:r>
                <w:rPr>
                  <w:rFonts w:ascii="Calibri" w:hAnsi="Calibri" w:cs="Calibri"/>
                  <w:color w:val="000000"/>
                </w:rPr>
                <w:t>14</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4D41E20C" w14:textId="77777777" w:rsidR="00703362" w:rsidRDefault="00703362" w:rsidP="009E396A">
            <w:pPr>
              <w:rPr>
                <w:ins w:id="2507" w:author="Alotaibi, Raed" w:date="2019-05-22T16:09:00Z"/>
              </w:rPr>
            </w:pPr>
            <w:ins w:id="2508" w:author="Alotaibi, Raed" w:date="2019-05-22T16:09:00Z">
              <w:r>
                <w:rPr>
                  <w:rFonts w:ascii="Calibri" w:hAnsi="Calibri" w:cs="Calibri"/>
                  <w:color w:val="000000"/>
                </w:rPr>
                <w:t>9,303</w:t>
              </w:r>
            </w:ins>
          </w:p>
        </w:tc>
        <w:tc>
          <w:tcPr>
            <w:tcW w:w="555" w:type="pct"/>
            <w:tcBorders>
              <w:top w:val="single" w:sz="4" w:space="0" w:color="auto"/>
              <w:left w:val="single" w:sz="4" w:space="0" w:color="auto"/>
              <w:bottom w:val="single" w:sz="4" w:space="0" w:color="auto"/>
              <w:right w:val="single" w:sz="4" w:space="0" w:color="auto"/>
            </w:tcBorders>
          </w:tcPr>
          <w:p w14:paraId="7389BB7A" w14:textId="77777777" w:rsidR="00703362" w:rsidRDefault="00703362" w:rsidP="009E396A">
            <w:pPr>
              <w:rPr>
                <w:ins w:id="2509" w:author="Alotaibi, Raed" w:date="2019-05-22T16:09:00Z"/>
                <w:rFonts w:ascii="Calibri" w:hAnsi="Calibri" w:cs="Calibri"/>
                <w:color w:val="000000"/>
              </w:rPr>
            </w:pPr>
          </w:p>
        </w:tc>
      </w:tr>
      <w:tr w:rsidR="00703362" w14:paraId="4E7D28A3" w14:textId="77777777" w:rsidTr="009E396A">
        <w:trPr>
          <w:trHeight w:val="288"/>
          <w:ins w:id="2510"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019B0CE2" w14:textId="77777777" w:rsidR="00703362" w:rsidRDefault="00703362" w:rsidP="009E396A">
            <w:pPr>
              <w:rPr>
                <w:ins w:id="2511" w:author="Alotaibi, Raed" w:date="2019-05-22T16:09:00Z"/>
              </w:rPr>
            </w:pPr>
            <w:ins w:id="2512" w:author="Alotaibi, Raed" w:date="2019-05-22T16:09:00Z">
              <w:r>
                <w:t>Missouri</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449F7B2" w14:textId="77777777" w:rsidR="00703362" w:rsidRDefault="00703362" w:rsidP="009E396A">
            <w:pPr>
              <w:rPr>
                <w:ins w:id="2513" w:author="Alotaibi, Raed" w:date="2019-05-22T16:09:00Z"/>
              </w:rPr>
            </w:pPr>
            <w:ins w:id="2514" w:author="Alotaibi, Raed" w:date="2019-05-22T16:09:00Z">
              <w:r>
                <w:rPr>
                  <w:rFonts w:ascii="Calibri" w:hAnsi="Calibri" w:cs="Calibri"/>
                  <w:color w:val="000000"/>
                </w:rPr>
                <w:t>5,646</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14B026FC" w14:textId="77777777" w:rsidR="00703362" w:rsidRDefault="00703362" w:rsidP="009E396A">
            <w:pPr>
              <w:rPr>
                <w:ins w:id="2515" w:author="Alotaibi, Raed" w:date="2019-05-22T16:09:00Z"/>
              </w:rPr>
            </w:pPr>
            <w:ins w:id="2516" w:author="Alotaibi, Raed" w:date="2019-05-22T16:09:00Z">
              <w:r>
                <w:rPr>
                  <w:rFonts w:ascii="Calibri" w:hAnsi="Calibri" w:cs="Calibri"/>
                  <w:color w:val="000000"/>
                </w:rPr>
                <w:t>814</w:t>
              </w:r>
            </w:ins>
          </w:p>
        </w:tc>
        <w:tc>
          <w:tcPr>
            <w:tcW w:w="547" w:type="pct"/>
            <w:tcBorders>
              <w:top w:val="single" w:sz="4" w:space="0" w:color="auto"/>
              <w:left w:val="single" w:sz="4" w:space="0" w:color="auto"/>
              <w:bottom w:val="single" w:sz="4" w:space="0" w:color="auto"/>
              <w:right w:val="single" w:sz="4" w:space="0" w:color="auto"/>
            </w:tcBorders>
            <w:hideMark/>
          </w:tcPr>
          <w:p w14:paraId="44D43CD1" w14:textId="77777777" w:rsidR="00703362" w:rsidRDefault="00703362" w:rsidP="009E396A">
            <w:pPr>
              <w:rPr>
                <w:ins w:id="2517" w:author="Alotaibi, Raed" w:date="2019-05-22T16:09:00Z"/>
                <w:rFonts w:ascii="Calibri" w:hAnsi="Calibri" w:cs="Calibri"/>
                <w:color w:val="000000"/>
              </w:rPr>
            </w:pPr>
            <w:ins w:id="2518" w:author="Alotaibi, Raed" w:date="2019-05-22T16:09:00Z">
              <w:r>
                <w:t>262</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D2E0704" w14:textId="77777777" w:rsidR="00703362" w:rsidRDefault="00703362" w:rsidP="009E396A">
            <w:pPr>
              <w:rPr>
                <w:ins w:id="2519" w:author="Alotaibi, Raed" w:date="2019-05-22T16:09:00Z"/>
              </w:rPr>
            </w:pPr>
            <w:ins w:id="2520" w:author="Alotaibi, Raed" w:date="2019-05-22T16:09:00Z">
              <w:r>
                <w:rPr>
                  <w:rFonts w:ascii="Calibri" w:hAnsi="Calibri" w:cs="Calibri"/>
                  <w:color w:val="000000"/>
                </w:rPr>
                <w:t>20</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09CFE199" w14:textId="77777777" w:rsidR="00703362" w:rsidRDefault="00703362" w:rsidP="009E396A">
            <w:pPr>
              <w:rPr>
                <w:ins w:id="2521" w:author="Alotaibi, Raed" w:date="2019-05-22T16:09:00Z"/>
              </w:rPr>
            </w:pPr>
            <w:ins w:id="2522" w:author="Alotaibi, Raed" w:date="2019-05-22T16:09:00Z">
              <w:r>
                <w:rPr>
                  <w:rFonts w:ascii="Calibri" w:hAnsi="Calibri" w:cs="Calibri"/>
                  <w:color w:val="000000"/>
                </w:rPr>
                <w:t>4,852</w:t>
              </w:r>
            </w:ins>
          </w:p>
        </w:tc>
        <w:tc>
          <w:tcPr>
            <w:tcW w:w="555" w:type="pct"/>
            <w:tcBorders>
              <w:top w:val="single" w:sz="4" w:space="0" w:color="auto"/>
              <w:left w:val="single" w:sz="4" w:space="0" w:color="auto"/>
              <w:bottom w:val="single" w:sz="4" w:space="0" w:color="auto"/>
              <w:right w:val="single" w:sz="4" w:space="0" w:color="auto"/>
            </w:tcBorders>
          </w:tcPr>
          <w:p w14:paraId="070E6674" w14:textId="77777777" w:rsidR="00703362" w:rsidRDefault="00703362" w:rsidP="009E396A">
            <w:pPr>
              <w:rPr>
                <w:ins w:id="2523" w:author="Alotaibi, Raed" w:date="2019-05-22T16:09:00Z"/>
                <w:rFonts w:ascii="Calibri" w:hAnsi="Calibri" w:cs="Calibri"/>
                <w:color w:val="000000"/>
              </w:rPr>
            </w:pPr>
          </w:p>
        </w:tc>
      </w:tr>
      <w:tr w:rsidR="00703362" w14:paraId="45099F3F" w14:textId="77777777" w:rsidTr="009E396A">
        <w:trPr>
          <w:trHeight w:val="288"/>
          <w:ins w:id="2524"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328CCD68" w14:textId="77777777" w:rsidR="00703362" w:rsidRDefault="00703362" w:rsidP="009E396A">
            <w:pPr>
              <w:rPr>
                <w:ins w:id="2525" w:author="Alotaibi, Raed" w:date="2019-05-22T16:09:00Z"/>
              </w:rPr>
            </w:pPr>
            <w:ins w:id="2526" w:author="Alotaibi, Raed" w:date="2019-05-22T16:09:00Z">
              <w:r>
                <w:t>Montan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EB0E09A" w14:textId="77777777" w:rsidR="00703362" w:rsidRDefault="00703362" w:rsidP="009E396A">
            <w:pPr>
              <w:rPr>
                <w:ins w:id="2527" w:author="Alotaibi, Raed" w:date="2019-05-22T16:09:00Z"/>
              </w:rPr>
            </w:pPr>
            <w:ins w:id="2528" w:author="Alotaibi, Raed" w:date="2019-05-22T16:09:00Z">
              <w:r>
                <w:rPr>
                  <w:rFonts w:ascii="Calibri" w:hAnsi="Calibri" w:cs="Calibri"/>
                  <w:color w:val="000000"/>
                </w:rPr>
                <w:t>8,609</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2A55B46" w14:textId="77777777" w:rsidR="00703362" w:rsidRDefault="00703362" w:rsidP="009E396A">
            <w:pPr>
              <w:rPr>
                <w:ins w:id="2529" w:author="Alotaibi, Raed" w:date="2019-05-22T16:09:00Z"/>
              </w:rPr>
            </w:pPr>
            <w:ins w:id="2530" w:author="Alotaibi, Raed" w:date="2019-05-22T16:09:00Z">
              <w:r>
                <w:rPr>
                  <w:rFonts w:ascii="Calibri" w:hAnsi="Calibri" w:cs="Calibri"/>
                  <w:color w:val="000000"/>
                </w:rPr>
                <w:t>909</w:t>
              </w:r>
            </w:ins>
          </w:p>
        </w:tc>
        <w:tc>
          <w:tcPr>
            <w:tcW w:w="547" w:type="pct"/>
            <w:tcBorders>
              <w:top w:val="single" w:sz="4" w:space="0" w:color="auto"/>
              <w:left w:val="single" w:sz="4" w:space="0" w:color="auto"/>
              <w:bottom w:val="single" w:sz="4" w:space="0" w:color="auto"/>
              <w:right w:val="single" w:sz="4" w:space="0" w:color="auto"/>
            </w:tcBorders>
            <w:hideMark/>
          </w:tcPr>
          <w:p w14:paraId="5CAB5269" w14:textId="77777777" w:rsidR="00703362" w:rsidRDefault="00703362" w:rsidP="009E396A">
            <w:pPr>
              <w:rPr>
                <w:ins w:id="2531" w:author="Alotaibi, Raed" w:date="2019-05-22T16:09:00Z"/>
                <w:rFonts w:ascii="Calibri" w:hAnsi="Calibri" w:cs="Calibri"/>
                <w:color w:val="000000"/>
              </w:rPr>
            </w:pPr>
            <w:ins w:id="2532" w:author="Alotaibi, Raed" w:date="2019-05-22T16:09:00Z">
              <w:r>
                <w:t>286</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3857903" w14:textId="77777777" w:rsidR="00703362" w:rsidRDefault="00703362" w:rsidP="009E396A">
            <w:pPr>
              <w:rPr>
                <w:ins w:id="2533" w:author="Alotaibi, Raed" w:date="2019-05-22T16:09:00Z"/>
              </w:rPr>
            </w:pPr>
            <w:ins w:id="2534" w:author="Alotaibi, Raed" w:date="2019-05-22T16:09:00Z">
              <w:r>
                <w:rPr>
                  <w:rFonts w:ascii="Calibri" w:hAnsi="Calibri" w:cs="Calibri"/>
                  <w:color w:val="000000"/>
                </w:rPr>
                <w:t>17</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22802D07" w14:textId="77777777" w:rsidR="00703362" w:rsidRDefault="00703362" w:rsidP="009E396A">
            <w:pPr>
              <w:rPr>
                <w:ins w:id="2535" w:author="Alotaibi, Raed" w:date="2019-05-22T16:09:00Z"/>
              </w:rPr>
            </w:pPr>
            <w:ins w:id="2536" w:author="Alotaibi, Raed" w:date="2019-05-22T16:09:00Z">
              <w:r>
                <w:rPr>
                  <w:rFonts w:ascii="Calibri" w:hAnsi="Calibri" w:cs="Calibri"/>
                  <w:color w:val="000000"/>
                </w:rPr>
                <w:t>7,717</w:t>
              </w:r>
            </w:ins>
          </w:p>
        </w:tc>
        <w:tc>
          <w:tcPr>
            <w:tcW w:w="555" w:type="pct"/>
            <w:tcBorders>
              <w:top w:val="single" w:sz="4" w:space="0" w:color="auto"/>
              <w:left w:val="single" w:sz="4" w:space="0" w:color="auto"/>
              <w:bottom w:val="single" w:sz="4" w:space="0" w:color="auto"/>
              <w:right w:val="single" w:sz="4" w:space="0" w:color="auto"/>
            </w:tcBorders>
          </w:tcPr>
          <w:p w14:paraId="2A4C1D37" w14:textId="77777777" w:rsidR="00703362" w:rsidRDefault="00703362" w:rsidP="009E396A">
            <w:pPr>
              <w:rPr>
                <w:ins w:id="2537" w:author="Alotaibi, Raed" w:date="2019-05-22T16:09:00Z"/>
                <w:rFonts w:ascii="Calibri" w:hAnsi="Calibri" w:cs="Calibri"/>
                <w:color w:val="000000"/>
              </w:rPr>
            </w:pPr>
          </w:p>
        </w:tc>
      </w:tr>
      <w:tr w:rsidR="00703362" w14:paraId="502D3EBD" w14:textId="77777777" w:rsidTr="009E396A">
        <w:trPr>
          <w:trHeight w:val="288"/>
          <w:ins w:id="2538"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1D2F0CAE" w14:textId="77777777" w:rsidR="00703362" w:rsidRDefault="00703362" w:rsidP="009E396A">
            <w:pPr>
              <w:rPr>
                <w:ins w:id="2539" w:author="Alotaibi, Raed" w:date="2019-05-22T16:09:00Z"/>
              </w:rPr>
            </w:pPr>
            <w:ins w:id="2540" w:author="Alotaibi, Raed" w:date="2019-05-22T16:09:00Z">
              <w:r>
                <w:t>Nebrask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1062C0E" w14:textId="77777777" w:rsidR="00703362" w:rsidRDefault="00703362" w:rsidP="009E396A">
            <w:pPr>
              <w:rPr>
                <w:ins w:id="2541" w:author="Alotaibi, Raed" w:date="2019-05-22T16:09:00Z"/>
              </w:rPr>
            </w:pPr>
            <w:ins w:id="2542" w:author="Alotaibi, Raed" w:date="2019-05-22T16:09:00Z">
              <w:r>
                <w:rPr>
                  <w:rFonts w:ascii="Calibri" w:hAnsi="Calibri" w:cs="Calibri"/>
                  <w:color w:val="000000"/>
                </w:rPr>
                <w:t>17,883</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4D4DB71" w14:textId="77777777" w:rsidR="00703362" w:rsidRDefault="00703362" w:rsidP="009E396A">
            <w:pPr>
              <w:rPr>
                <w:ins w:id="2543" w:author="Alotaibi, Raed" w:date="2019-05-22T16:09:00Z"/>
              </w:rPr>
            </w:pPr>
            <w:ins w:id="2544" w:author="Alotaibi, Raed" w:date="2019-05-22T16:09:00Z">
              <w:r>
                <w:rPr>
                  <w:rFonts w:ascii="Calibri" w:hAnsi="Calibri" w:cs="Calibri"/>
                  <w:color w:val="000000"/>
                </w:rPr>
                <w:t>1,644</w:t>
              </w:r>
            </w:ins>
          </w:p>
        </w:tc>
        <w:tc>
          <w:tcPr>
            <w:tcW w:w="547" w:type="pct"/>
            <w:tcBorders>
              <w:top w:val="single" w:sz="4" w:space="0" w:color="auto"/>
              <w:left w:val="single" w:sz="4" w:space="0" w:color="auto"/>
              <w:bottom w:val="single" w:sz="4" w:space="0" w:color="auto"/>
              <w:right w:val="single" w:sz="4" w:space="0" w:color="auto"/>
            </w:tcBorders>
            <w:hideMark/>
          </w:tcPr>
          <w:p w14:paraId="04F36D66" w14:textId="77777777" w:rsidR="00703362" w:rsidRDefault="00703362" w:rsidP="009E396A">
            <w:pPr>
              <w:rPr>
                <w:ins w:id="2545" w:author="Alotaibi, Raed" w:date="2019-05-22T16:09:00Z"/>
                <w:rFonts w:ascii="Calibri" w:hAnsi="Calibri" w:cs="Calibri"/>
                <w:color w:val="000000"/>
              </w:rPr>
            </w:pPr>
            <w:ins w:id="2546" w:author="Alotaibi, Raed" w:date="2019-05-22T16:09:00Z">
              <w:r>
                <w:t>717</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9B89263" w14:textId="77777777" w:rsidR="00703362" w:rsidRDefault="00703362" w:rsidP="009E396A">
            <w:pPr>
              <w:rPr>
                <w:ins w:id="2547" w:author="Alotaibi, Raed" w:date="2019-05-22T16:09:00Z"/>
              </w:rPr>
            </w:pPr>
            <w:ins w:id="2548" w:author="Alotaibi, Raed" w:date="2019-05-22T16:09:00Z">
              <w:r>
                <w:rPr>
                  <w:rFonts w:ascii="Calibri" w:hAnsi="Calibri" w:cs="Calibri"/>
                  <w:color w:val="000000"/>
                </w:rPr>
                <w:t>53</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08D49983" w14:textId="77777777" w:rsidR="00703362" w:rsidRDefault="00703362" w:rsidP="009E396A">
            <w:pPr>
              <w:rPr>
                <w:ins w:id="2549" w:author="Alotaibi, Raed" w:date="2019-05-22T16:09:00Z"/>
              </w:rPr>
            </w:pPr>
            <w:ins w:id="2550" w:author="Alotaibi, Raed" w:date="2019-05-22T16:09:00Z">
              <w:r>
                <w:rPr>
                  <w:rFonts w:ascii="Calibri" w:hAnsi="Calibri" w:cs="Calibri"/>
                  <w:color w:val="000000"/>
                </w:rPr>
                <w:t>16,292</w:t>
              </w:r>
            </w:ins>
          </w:p>
        </w:tc>
        <w:tc>
          <w:tcPr>
            <w:tcW w:w="555" w:type="pct"/>
            <w:tcBorders>
              <w:top w:val="single" w:sz="4" w:space="0" w:color="auto"/>
              <w:left w:val="single" w:sz="4" w:space="0" w:color="auto"/>
              <w:bottom w:val="single" w:sz="4" w:space="0" w:color="auto"/>
              <w:right w:val="single" w:sz="4" w:space="0" w:color="auto"/>
            </w:tcBorders>
          </w:tcPr>
          <w:p w14:paraId="5F11FD3F" w14:textId="77777777" w:rsidR="00703362" w:rsidRDefault="00703362" w:rsidP="009E396A">
            <w:pPr>
              <w:rPr>
                <w:ins w:id="2551" w:author="Alotaibi, Raed" w:date="2019-05-22T16:09:00Z"/>
                <w:rFonts w:ascii="Calibri" w:hAnsi="Calibri" w:cs="Calibri"/>
                <w:color w:val="000000"/>
              </w:rPr>
            </w:pPr>
          </w:p>
        </w:tc>
      </w:tr>
      <w:tr w:rsidR="00703362" w14:paraId="03B7D12B" w14:textId="77777777" w:rsidTr="009E396A">
        <w:trPr>
          <w:trHeight w:val="288"/>
          <w:ins w:id="2552"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72CCC53A" w14:textId="77777777" w:rsidR="00703362" w:rsidRDefault="00703362" w:rsidP="009E396A">
            <w:pPr>
              <w:rPr>
                <w:ins w:id="2553" w:author="Alotaibi, Raed" w:date="2019-05-22T16:09:00Z"/>
              </w:rPr>
            </w:pPr>
            <w:ins w:id="2554" w:author="Alotaibi, Raed" w:date="2019-05-22T16:09:00Z">
              <w:r>
                <w:t>New Hampshire</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4B749D7" w14:textId="77777777" w:rsidR="00703362" w:rsidRDefault="00703362" w:rsidP="009E396A">
            <w:pPr>
              <w:rPr>
                <w:ins w:id="2555" w:author="Alotaibi, Raed" w:date="2019-05-22T16:09:00Z"/>
              </w:rPr>
            </w:pPr>
            <w:ins w:id="2556" w:author="Alotaibi, Raed" w:date="2019-05-22T16:09:00Z">
              <w:r>
                <w:rPr>
                  <w:rFonts w:ascii="Calibri" w:hAnsi="Calibri" w:cs="Calibri"/>
                  <w:color w:val="000000"/>
                </w:rPr>
                <w:t>5,285</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6989C09" w14:textId="77777777" w:rsidR="00703362" w:rsidRDefault="00703362" w:rsidP="009E396A">
            <w:pPr>
              <w:rPr>
                <w:ins w:id="2557" w:author="Alotaibi, Raed" w:date="2019-05-22T16:09:00Z"/>
              </w:rPr>
            </w:pPr>
            <w:ins w:id="2558" w:author="Alotaibi, Raed" w:date="2019-05-22T16:09:00Z">
              <w:r>
                <w:rPr>
                  <w:rFonts w:ascii="Calibri" w:hAnsi="Calibri" w:cs="Calibri"/>
                  <w:color w:val="000000"/>
                </w:rPr>
                <w:t>664</w:t>
              </w:r>
            </w:ins>
          </w:p>
        </w:tc>
        <w:tc>
          <w:tcPr>
            <w:tcW w:w="547" w:type="pct"/>
            <w:tcBorders>
              <w:top w:val="single" w:sz="4" w:space="0" w:color="auto"/>
              <w:left w:val="single" w:sz="4" w:space="0" w:color="auto"/>
              <w:bottom w:val="single" w:sz="4" w:space="0" w:color="auto"/>
              <w:right w:val="single" w:sz="4" w:space="0" w:color="auto"/>
            </w:tcBorders>
            <w:hideMark/>
          </w:tcPr>
          <w:p w14:paraId="57A70ACA" w14:textId="77777777" w:rsidR="00703362" w:rsidRDefault="00703362" w:rsidP="009E396A">
            <w:pPr>
              <w:rPr>
                <w:ins w:id="2559" w:author="Alotaibi, Raed" w:date="2019-05-22T16:09:00Z"/>
                <w:rFonts w:ascii="Calibri" w:hAnsi="Calibri" w:cs="Calibri"/>
                <w:color w:val="000000"/>
              </w:rPr>
            </w:pPr>
            <w:ins w:id="2560" w:author="Alotaibi, Raed" w:date="2019-05-22T16:09:00Z">
              <w:r>
                <w:t>232</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E55DB99" w14:textId="77777777" w:rsidR="00703362" w:rsidRDefault="00703362" w:rsidP="009E396A">
            <w:pPr>
              <w:rPr>
                <w:ins w:id="2561" w:author="Alotaibi, Raed" w:date="2019-05-22T16:09:00Z"/>
              </w:rPr>
            </w:pPr>
            <w:ins w:id="2562" w:author="Alotaibi, Raed" w:date="2019-05-22T16:09:00Z">
              <w:r>
                <w:rPr>
                  <w:rFonts w:ascii="Calibri" w:hAnsi="Calibri" w:cs="Calibri"/>
                  <w:color w:val="000000"/>
                </w:rPr>
                <w:t>19</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7ED64BDA" w14:textId="77777777" w:rsidR="00703362" w:rsidRDefault="00703362" w:rsidP="009E396A">
            <w:pPr>
              <w:rPr>
                <w:ins w:id="2563" w:author="Alotaibi, Raed" w:date="2019-05-22T16:09:00Z"/>
              </w:rPr>
            </w:pPr>
            <w:ins w:id="2564" w:author="Alotaibi, Raed" w:date="2019-05-22T16:09:00Z">
              <w:r>
                <w:rPr>
                  <w:rFonts w:ascii="Calibri" w:hAnsi="Calibri" w:cs="Calibri"/>
                  <w:color w:val="000000"/>
                </w:rPr>
                <w:t>4,640</w:t>
              </w:r>
            </w:ins>
          </w:p>
        </w:tc>
        <w:tc>
          <w:tcPr>
            <w:tcW w:w="555" w:type="pct"/>
            <w:tcBorders>
              <w:top w:val="single" w:sz="4" w:space="0" w:color="auto"/>
              <w:left w:val="single" w:sz="4" w:space="0" w:color="auto"/>
              <w:bottom w:val="single" w:sz="4" w:space="0" w:color="auto"/>
              <w:right w:val="single" w:sz="4" w:space="0" w:color="auto"/>
            </w:tcBorders>
          </w:tcPr>
          <w:p w14:paraId="7E28F123" w14:textId="77777777" w:rsidR="00703362" w:rsidRDefault="00703362" w:rsidP="009E396A">
            <w:pPr>
              <w:rPr>
                <w:ins w:id="2565" w:author="Alotaibi, Raed" w:date="2019-05-22T16:09:00Z"/>
                <w:rFonts w:ascii="Calibri" w:hAnsi="Calibri" w:cs="Calibri"/>
                <w:color w:val="000000"/>
              </w:rPr>
            </w:pPr>
          </w:p>
        </w:tc>
      </w:tr>
      <w:tr w:rsidR="00703362" w14:paraId="2D726E65" w14:textId="77777777" w:rsidTr="009E396A">
        <w:trPr>
          <w:trHeight w:val="288"/>
          <w:ins w:id="2566"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3DDFFF11" w14:textId="77777777" w:rsidR="00703362" w:rsidRDefault="00703362" w:rsidP="009E396A">
            <w:pPr>
              <w:rPr>
                <w:ins w:id="2567" w:author="Alotaibi, Raed" w:date="2019-05-22T16:09:00Z"/>
              </w:rPr>
            </w:pPr>
            <w:ins w:id="2568" w:author="Alotaibi, Raed" w:date="2019-05-22T16:09:00Z">
              <w:r>
                <w:t>New Jersey</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548FB9A" w14:textId="77777777" w:rsidR="00703362" w:rsidRDefault="00703362" w:rsidP="009E396A">
            <w:pPr>
              <w:rPr>
                <w:ins w:id="2569" w:author="Alotaibi, Raed" w:date="2019-05-22T16:09:00Z"/>
              </w:rPr>
            </w:pPr>
            <w:ins w:id="2570" w:author="Alotaibi, Raed" w:date="2019-05-22T16:09:00Z">
              <w:r>
                <w:rPr>
                  <w:rFonts w:ascii="Calibri" w:hAnsi="Calibri" w:cs="Calibri"/>
                  <w:color w:val="000000"/>
                </w:rPr>
                <w:t>15,410</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6BE92746" w14:textId="77777777" w:rsidR="00703362" w:rsidRDefault="00703362" w:rsidP="009E396A">
            <w:pPr>
              <w:rPr>
                <w:ins w:id="2571" w:author="Alotaibi, Raed" w:date="2019-05-22T16:09:00Z"/>
              </w:rPr>
            </w:pPr>
            <w:ins w:id="2572" w:author="Alotaibi, Raed" w:date="2019-05-22T16:09:00Z">
              <w:r>
                <w:rPr>
                  <w:rFonts w:ascii="Calibri" w:hAnsi="Calibri" w:cs="Calibri"/>
                  <w:color w:val="000000"/>
                </w:rPr>
                <w:t>2,230</w:t>
              </w:r>
            </w:ins>
          </w:p>
        </w:tc>
        <w:tc>
          <w:tcPr>
            <w:tcW w:w="547" w:type="pct"/>
            <w:tcBorders>
              <w:top w:val="single" w:sz="4" w:space="0" w:color="auto"/>
              <w:left w:val="single" w:sz="4" w:space="0" w:color="auto"/>
              <w:bottom w:val="single" w:sz="4" w:space="0" w:color="auto"/>
              <w:right w:val="single" w:sz="4" w:space="0" w:color="auto"/>
            </w:tcBorders>
            <w:hideMark/>
          </w:tcPr>
          <w:p w14:paraId="6A948A95" w14:textId="77777777" w:rsidR="00703362" w:rsidRDefault="00703362" w:rsidP="009E396A">
            <w:pPr>
              <w:rPr>
                <w:ins w:id="2573" w:author="Alotaibi, Raed" w:date="2019-05-22T16:09:00Z"/>
                <w:rFonts w:ascii="Calibri" w:hAnsi="Calibri" w:cs="Calibri"/>
                <w:color w:val="000000"/>
              </w:rPr>
            </w:pPr>
            <w:ins w:id="2574" w:author="Alotaibi, Raed" w:date="2019-05-22T16:09:00Z">
              <w:r>
                <w:t>458</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F957488" w14:textId="77777777" w:rsidR="00703362" w:rsidRDefault="00703362" w:rsidP="009E396A">
            <w:pPr>
              <w:rPr>
                <w:ins w:id="2575" w:author="Alotaibi, Raed" w:date="2019-05-22T16:09:00Z"/>
              </w:rPr>
            </w:pPr>
            <w:ins w:id="2576" w:author="Alotaibi, Raed" w:date="2019-05-22T16:09:00Z">
              <w:r>
                <w:rPr>
                  <w:rFonts w:ascii="Calibri" w:hAnsi="Calibri" w:cs="Calibri"/>
                  <w:color w:val="000000"/>
                </w:rPr>
                <w:t>32</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03A46FA9" w14:textId="77777777" w:rsidR="00703362" w:rsidRDefault="00703362" w:rsidP="009E396A">
            <w:pPr>
              <w:rPr>
                <w:ins w:id="2577" w:author="Alotaibi, Raed" w:date="2019-05-22T16:09:00Z"/>
              </w:rPr>
            </w:pPr>
            <w:ins w:id="2578" w:author="Alotaibi, Raed" w:date="2019-05-22T16:09:00Z">
              <w:r>
                <w:rPr>
                  <w:rFonts w:ascii="Calibri" w:hAnsi="Calibri" w:cs="Calibri"/>
                  <w:color w:val="000000"/>
                </w:rPr>
                <w:t>13,212</w:t>
              </w:r>
            </w:ins>
          </w:p>
        </w:tc>
        <w:tc>
          <w:tcPr>
            <w:tcW w:w="555" w:type="pct"/>
            <w:tcBorders>
              <w:top w:val="single" w:sz="4" w:space="0" w:color="auto"/>
              <w:left w:val="single" w:sz="4" w:space="0" w:color="auto"/>
              <w:bottom w:val="single" w:sz="4" w:space="0" w:color="auto"/>
              <w:right w:val="single" w:sz="4" w:space="0" w:color="auto"/>
            </w:tcBorders>
          </w:tcPr>
          <w:p w14:paraId="565C493C" w14:textId="77777777" w:rsidR="00703362" w:rsidRDefault="00703362" w:rsidP="009E396A">
            <w:pPr>
              <w:rPr>
                <w:ins w:id="2579" w:author="Alotaibi, Raed" w:date="2019-05-22T16:09:00Z"/>
                <w:rFonts w:ascii="Calibri" w:hAnsi="Calibri" w:cs="Calibri"/>
                <w:color w:val="000000"/>
              </w:rPr>
            </w:pPr>
          </w:p>
        </w:tc>
      </w:tr>
      <w:tr w:rsidR="00703362" w14:paraId="00CC4D1A" w14:textId="77777777" w:rsidTr="009E396A">
        <w:trPr>
          <w:trHeight w:val="288"/>
          <w:ins w:id="2580"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1A01EC3D" w14:textId="77777777" w:rsidR="00703362" w:rsidRDefault="00703362" w:rsidP="009E396A">
            <w:pPr>
              <w:rPr>
                <w:ins w:id="2581" w:author="Alotaibi, Raed" w:date="2019-05-22T16:09:00Z"/>
              </w:rPr>
            </w:pPr>
            <w:ins w:id="2582" w:author="Alotaibi, Raed" w:date="2019-05-22T16:09:00Z">
              <w:r>
                <w:t>New Mexico</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6D0A7F1" w14:textId="77777777" w:rsidR="00703362" w:rsidRDefault="00703362" w:rsidP="009E396A">
            <w:pPr>
              <w:rPr>
                <w:ins w:id="2583" w:author="Alotaibi, Raed" w:date="2019-05-22T16:09:00Z"/>
              </w:rPr>
            </w:pPr>
            <w:ins w:id="2584" w:author="Alotaibi, Raed" w:date="2019-05-22T16:09:00Z">
              <w:r>
                <w:rPr>
                  <w:rFonts w:ascii="Calibri" w:hAnsi="Calibri" w:cs="Calibri"/>
                  <w:color w:val="000000"/>
                </w:rPr>
                <w:t>5,554</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1DC7A2D7" w14:textId="77777777" w:rsidR="00703362" w:rsidRDefault="00703362" w:rsidP="009E396A">
            <w:pPr>
              <w:rPr>
                <w:ins w:id="2585" w:author="Alotaibi, Raed" w:date="2019-05-22T16:09:00Z"/>
              </w:rPr>
            </w:pPr>
            <w:ins w:id="2586" w:author="Alotaibi, Raed" w:date="2019-05-22T16:09:00Z">
              <w:r>
                <w:rPr>
                  <w:rFonts w:ascii="Calibri" w:hAnsi="Calibri" w:cs="Calibri"/>
                  <w:color w:val="000000"/>
                </w:rPr>
                <w:t>765</w:t>
              </w:r>
            </w:ins>
          </w:p>
        </w:tc>
        <w:tc>
          <w:tcPr>
            <w:tcW w:w="547" w:type="pct"/>
            <w:tcBorders>
              <w:top w:val="single" w:sz="4" w:space="0" w:color="auto"/>
              <w:left w:val="single" w:sz="4" w:space="0" w:color="auto"/>
              <w:bottom w:val="single" w:sz="4" w:space="0" w:color="auto"/>
              <w:right w:val="single" w:sz="4" w:space="0" w:color="auto"/>
            </w:tcBorders>
            <w:hideMark/>
          </w:tcPr>
          <w:p w14:paraId="0EBEE73A" w14:textId="77777777" w:rsidR="00703362" w:rsidRDefault="00703362" w:rsidP="009E396A">
            <w:pPr>
              <w:rPr>
                <w:ins w:id="2587" w:author="Alotaibi, Raed" w:date="2019-05-22T16:09:00Z"/>
                <w:rFonts w:ascii="Calibri" w:hAnsi="Calibri" w:cs="Calibri"/>
                <w:color w:val="000000"/>
              </w:rPr>
            </w:pPr>
            <w:ins w:id="2588" w:author="Alotaibi, Raed" w:date="2019-05-22T16:09:00Z">
              <w:r>
                <w:t>287</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CB95CBC" w14:textId="77777777" w:rsidR="00703362" w:rsidRDefault="00703362" w:rsidP="009E396A">
            <w:pPr>
              <w:rPr>
                <w:ins w:id="2589" w:author="Alotaibi, Raed" w:date="2019-05-22T16:09:00Z"/>
              </w:rPr>
            </w:pPr>
            <w:ins w:id="2590" w:author="Alotaibi, Raed" w:date="2019-05-22T16:09:00Z">
              <w:r>
                <w:rPr>
                  <w:rFonts w:ascii="Calibri" w:hAnsi="Calibri" w:cs="Calibri"/>
                  <w:color w:val="000000"/>
                </w:rPr>
                <w:t>17</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7E2768C4" w14:textId="77777777" w:rsidR="00703362" w:rsidRDefault="00703362" w:rsidP="009E396A">
            <w:pPr>
              <w:rPr>
                <w:ins w:id="2591" w:author="Alotaibi, Raed" w:date="2019-05-22T16:09:00Z"/>
              </w:rPr>
            </w:pPr>
            <w:ins w:id="2592" w:author="Alotaibi, Raed" w:date="2019-05-22T16:09:00Z">
              <w:r>
                <w:rPr>
                  <w:rFonts w:ascii="Calibri" w:hAnsi="Calibri" w:cs="Calibri"/>
                  <w:color w:val="000000"/>
                </w:rPr>
                <w:t>4,806</w:t>
              </w:r>
            </w:ins>
          </w:p>
        </w:tc>
        <w:tc>
          <w:tcPr>
            <w:tcW w:w="555" w:type="pct"/>
            <w:tcBorders>
              <w:top w:val="single" w:sz="4" w:space="0" w:color="auto"/>
              <w:left w:val="single" w:sz="4" w:space="0" w:color="auto"/>
              <w:bottom w:val="single" w:sz="4" w:space="0" w:color="auto"/>
              <w:right w:val="single" w:sz="4" w:space="0" w:color="auto"/>
            </w:tcBorders>
          </w:tcPr>
          <w:p w14:paraId="48EB2A8D" w14:textId="77777777" w:rsidR="00703362" w:rsidRDefault="00703362" w:rsidP="009E396A">
            <w:pPr>
              <w:rPr>
                <w:ins w:id="2593" w:author="Alotaibi, Raed" w:date="2019-05-22T16:09:00Z"/>
                <w:rFonts w:ascii="Calibri" w:hAnsi="Calibri" w:cs="Calibri"/>
                <w:color w:val="000000"/>
              </w:rPr>
            </w:pPr>
          </w:p>
        </w:tc>
      </w:tr>
      <w:tr w:rsidR="00703362" w14:paraId="0F58C0E9" w14:textId="77777777" w:rsidTr="009E396A">
        <w:trPr>
          <w:trHeight w:val="288"/>
          <w:ins w:id="2594"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38B684CF" w14:textId="77777777" w:rsidR="00703362" w:rsidRDefault="00703362" w:rsidP="009E396A">
            <w:pPr>
              <w:rPr>
                <w:ins w:id="2595" w:author="Alotaibi, Raed" w:date="2019-05-22T16:09:00Z"/>
              </w:rPr>
            </w:pPr>
            <w:ins w:id="2596" w:author="Alotaibi, Raed" w:date="2019-05-22T16:09:00Z">
              <w:r>
                <w:t>New York</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D11D30A" w14:textId="77777777" w:rsidR="00703362" w:rsidRDefault="00703362" w:rsidP="009E396A">
            <w:pPr>
              <w:rPr>
                <w:ins w:id="2597" w:author="Alotaibi, Raed" w:date="2019-05-22T16:09:00Z"/>
              </w:rPr>
            </w:pPr>
            <w:ins w:id="2598" w:author="Alotaibi, Raed" w:date="2019-05-22T16:09:00Z">
              <w:r>
                <w:rPr>
                  <w:rFonts w:ascii="Calibri" w:hAnsi="Calibri" w:cs="Calibri"/>
                  <w:color w:val="000000"/>
                </w:rPr>
                <w:t>7,083</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FDA03C5" w14:textId="77777777" w:rsidR="00703362" w:rsidRDefault="00703362" w:rsidP="009E396A">
            <w:pPr>
              <w:rPr>
                <w:ins w:id="2599" w:author="Alotaibi, Raed" w:date="2019-05-22T16:09:00Z"/>
              </w:rPr>
            </w:pPr>
            <w:ins w:id="2600" w:author="Alotaibi, Raed" w:date="2019-05-22T16:09:00Z">
              <w:r>
                <w:rPr>
                  <w:rFonts w:ascii="Calibri" w:hAnsi="Calibri" w:cs="Calibri"/>
                  <w:color w:val="000000"/>
                </w:rPr>
                <w:t>1,079</w:t>
              </w:r>
            </w:ins>
          </w:p>
        </w:tc>
        <w:tc>
          <w:tcPr>
            <w:tcW w:w="547" w:type="pct"/>
            <w:tcBorders>
              <w:top w:val="single" w:sz="4" w:space="0" w:color="auto"/>
              <w:left w:val="single" w:sz="4" w:space="0" w:color="auto"/>
              <w:bottom w:val="single" w:sz="4" w:space="0" w:color="auto"/>
              <w:right w:val="single" w:sz="4" w:space="0" w:color="auto"/>
            </w:tcBorders>
            <w:hideMark/>
          </w:tcPr>
          <w:p w14:paraId="29CF6DF1" w14:textId="77777777" w:rsidR="00703362" w:rsidRDefault="00703362" w:rsidP="009E396A">
            <w:pPr>
              <w:rPr>
                <w:ins w:id="2601" w:author="Alotaibi, Raed" w:date="2019-05-22T16:09:00Z"/>
                <w:rFonts w:ascii="Calibri" w:hAnsi="Calibri" w:cs="Calibri"/>
                <w:color w:val="000000"/>
              </w:rPr>
            </w:pPr>
            <w:ins w:id="2602" w:author="Alotaibi, Raed" w:date="2019-05-22T16:09:00Z">
              <w:r>
                <w:t>404</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5B97412" w14:textId="77777777" w:rsidR="00703362" w:rsidRDefault="00703362" w:rsidP="009E396A">
            <w:pPr>
              <w:rPr>
                <w:ins w:id="2603" w:author="Alotaibi, Raed" w:date="2019-05-22T16:09:00Z"/>
              </w:rPr>
            </w:pPr>
            <w:ins w:id="2604" w:author="Alotaibi, Raed" w:date="2019-05-22T16:09:00Z">
              <w:r>
                <w:rPr>
                  <w:rFonts w:ascii="Calibri" w:hAnsi="Calibri" w:cs="Calibri"/>
                  <w:color w:val="000000"/>
                </w:rPr>
                <w:t>28</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06A68EE4" w14:textId="77777777" w:rsidR="00703362" w:rsidRDefault="00703362" w:rsidP="009E396A">
            <w:pPr>
              <w:rPr>
                <w:ins w:id="2605" w:author="Alotaibi, Raed" w:date="2019-05-22T16:09:00Z"/>
              </w:rPr>
            </w:pPr>
            <w:ins w:id="2606" w:author="Alotaibi, Raed" w:date="2019-05-22T16:09:00Z">
              <w:r>
                <w:rPr>
                  <w:rFonts w:ascii="Calibri" w:hAnsi="Calibri" w:cs="Calibri"/>
                  <w:color w:val="000000"/>
                </w:rPr>
                <w:t>6,032</w:t>
              </w:r>
            </w:ins>
          </w:p>
        </w:tc>
        <w:tc>
          <w:tcPr>
            <w:tcW w:w="555" w:type="pct"/>
            <w:tcBorders>
              <w:top w:val="single" w:sz="4" w:space="0" w:color="auto"/>
              <w:left w:val="single" w:sz="4" w:space="0" w:color="auto"/>
              <w:bottom w:val="single" w:sz="4" w:space="0" w:color="auto"/>
              <w:right w:val="single" w:sz="4" w:space="0" w:color="auto"/>
            </w:tcBorders>
          </w:tcPr>
          <w:p w14:paraId="3EC464B8" w14:textId="77777777" w:rsidR="00703362" w:rsidRDefault="00703362" w:rsidP="009E396A">
            <w:pPr>
              <w:rPr>
                <w:ins w:id="2607" w:author="Alotaibi, Raed" w:date="2019-05-22T16:09:00Z"/>
                <w:rFonts w:ascii="Calibri" w:hAnsi="Calibri" w:cs="Calibri"/>
                <w:color w:val="000000"/>
              </w:rPr>
            </w:pPr>
          </w:p>
        </w:tc>
      </w:tr>
      <w:tr w:rsidR="00703362" w14:paraId="6E5D4BE0" w14:textId="77777777" w:rsidTr="009E396A">
        <w:trPr>
          <w:trHeight w:val="288"/>
          <w:ins w:id="2608"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5AED6ADB" w14:textId="77777777" w:rsidR="00703362" w:rsidRDefault="00703362" w:rsidP="009E396A">
            <w:pPr>
              <w:rPr>
                <w:ins w:id="2609" w:author="Alotaibi, Raed" w:date="2019-05-22T16:09:00Z"/>
              </w:rPr>
            </w:pPr>
            <w:ins w:id="2610" w:author="Alotaibi, Raed" w:date="2019-05-22T16:09:00Z">
              <w:r>
                <w:t>Ohio</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12946F2" w14:textId="77777777" w:rsidR="00703362" w:rsidRDefault="00703362" w:rsidP="009E396A">
            <w:pPr>
              <w:rPr>
                <w:ins w:id="2611" w:author="Alotaibi, Raed" w:date="2019-05-22T16:09:00Z"/>
              </w:rPr>
            </w:pPr>
            <w:ins w:id="2612" w:author="Alotaibi, Raed" w:date="2019-05-22T16:09:00Z">
              <w:r>
                <w:rPr>
                  <w:rFonts w:ascii="Calibri" w:hAnsi="Calibri" w:cs="Calibri"/>
                  <w:color w:val="000000"/>
                </w:rPr>
                <w:t>7,989</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793A7A1" w14:textId="77777777" w:rsidR="00703362" w:rsidRDefault="00703362" w:rsidP="009E396A">
            <w:pPr>
              <w:rPr>
                <w:ins w:id="2613" w:author="Alotaibi, Raed" w:date="2019-05-22T16:09:00Z"/>
              </w:rPr>
            </w:pPr>
            <w:ins w:id="2614" w:author="Alotaibi, Raed" w:date="2019-05-22T16:09:00Z">
              <w:r>
                <w:rPr>
                  <w:rFonts w:ascii="Calibri" w:hAnsi="Calibri" w:cs="Calibri"/>
                  <w:color w:val="000000"/>
                </w:rPr>
                <w:t>1,138</w:t>
              </w:r>
            </w:ins>
          </w:p>
        </w:tc>
        <w:tc>
          <w:tcPr>
            <w:tcW w:w="547" w:type="pct"/>
            <w:tcBorders>
              <w:top w:val="single" w:sz="4" w:space="0" w:color="auto"/>
              <w:left w:val="single" w:sz="4" w:space="0" w:color="auto"/>
              <w:bottom w:val="single" w:sz="4" w:space="0" w:color="auto"/>
              <w:right w:val="single" w:sz="4" w:space="0" w:color="auto"/>
            </w:tcBorders>
            <w:hideMark/>
          </w:tcPr>
          <w:p w14:paraId="46928CAD" w14:textId="77777777" w:rsidR="00703362" w:rsidRDefault="00703362" w:rsidP="009E396A">
            <w:pPr>
              <w:rPr>
                <w:ins w:id="2615" w:author="Alotaibi, Raed" w:date="2019-05-22T16:09:00Z"/>
                <w:rFonts w:ascii="Calibri" w:hAnsi="Calibri" w:cs="Calibri"/>
                <w:color w:val="000000"/>
              </w:rPr>
            </w:pPr>
            <w:ins w:id="2616" w:author="Alotaibi, Raed" w:date="2019-05-22T16:09:00Z">
              <w:r>
                <w:t>351</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F2BA3BB" w14:textId="77777777" w:rsidR="00703362" w:rsidRDefault="00703362" w:rsidP="009E396A">
            <w:pPr>
              <w:rPr>
                <w:ins w:id="2617" w:author="Alotaibi, Raed" w:date="2019-05-22T16:09:00Z"/>
              </w:rPr>
            </w:pPr>
            <w:ins w:id="2618" w:author="Alotaibi, Raed" w:date="2019-05-22T16:09:00Z">
              <w:r>
                <w:rPr>
                  <w:rFonts w:ascii="Calibri" w:hAnsi="Calibri" w:cs="Calibri"/>
                  <w:color w:val="000000"/>
                </w:rPr>
                <w:t>32</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483549CC" w14:textId="77777777" w:rsidR="00703362" w:rsidRDefault="00703362" w:rsidP="009E396A">
            <w:pPr>
              <w:rPr>
                <w:ins w:id="2619" w:author="Alotaibi, Raed" w:date="2019-05-22T16:09:00Z"/>
              </w:rPr>
            </w:pPr>
            <w:ins w:id="2620" w:author="Alotaibi, Raed" w:date="2019-05-22T16:09:00Z">
              <w:r>
                <w:rPr>
                  <w:rFonts w:ascii="Calibri" w:hAnsi="Calibri" w:cs="Calibri"/>
                  <w:color w:val="000000"/>
                </w:rPr>
                <w:t>6,883</w:t>
              </w:r>
            </w:ins>
          </w:p>
        </w:tc>
        <w:tc>
          <w:tcPr>
            <w:tcW w:w="555" w:type="pct"/>
            <w:tcBorders>
              <w:top w:val="single" w:sz="4" w:space="0" w:color="auto"/>
              <w:left w:val="single" w:sz="4" w:space="0" w:color="auto"/>
              <w:bottom w:val="single" w:sz="4" w:space="0" w:color="auto"/>
              <w:right w:val="single" w:sz="4" w:space="0" w:color="auto"/>
            </w:tcBorders>
          </w:tcPr>
          <w:p w14:paraId="3F5D0388" w14:textId="77777777" w:rsidR="00703362" w:rsidRDefault="00703362" w:rsidP="009E396A">
            <w:pPr>
              <w:rPr>
                <w:ins w:id="2621" w:author="Alotaibi, Raed" w:date="2019-05-22T16:09:00Z"/>
                <w:rFonts w:ascii="Calibri" w:hAnsi="Calibri" w:cs="Calibri"/>
                <w:color w:val="000000"/>
              </w:rPr>
            </w:pPr>
          </w:p>
        </w:tc>
      </w:tr>
      <w:tr w:rsidR="00703362" w14:paraId="3146F942" w14:textId="77777777" w:rsidTr="009E396A">
        <w:trPr>
          <w:trHeight w:val="288"/>
          <w:ins w:id="2622"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0C34B78E" w14:textId="77777777" w:rsidR="00703362" w:rsidRDefault="00703362" w:rsidP="009E396A">
            <w:pPr>
              <w:rPr>
                <w:ins w:id="2623" w:author="Alotaibi, Raed" w:date="2019-05-22T16:09:00Z"/>
              </w:rPr>
            </w:pPr>
            <w:ins w:id="2624" w:author="Alotaibi, Raed" w:date="2019-05-22T16:09:00Z">
              <w:r>
                <w:t>Oklahom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D727AB5" w14:textId="77777777" w:rsidR="00703362" w:rsidRDefault="00703362" w:rsidP="009E396A">
            <w:pPr>
              <w:rPr>
                <w:ins w:id="2625" w:author="Alotaibi, Raed" w:date="2019-05-22T16:09:00Z"/>
              </w:rPr>
            </w:pPr>
            <w:ins w:id="2626" w:author="Alotaibi, Raed" w:date="2019-05-22T16:09:00Z">
              <w:r>
                <w:rPr>
                  <w:rFonts w:ascii="Calibri" w:hAnsi="Calibri" w:cs="Calibri"/>
                  <w:color w:val="000000"/>
                </w:rPr>
                <w:t>8,611</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BDA4D78" w14:textId="77777777" w:rsidR="00703362" w:rsidRDefault="00703362" w:rsidP="009E396A">
            <w:pPr>
              <w:rPr>
                <w:ins w:id="2627" w:author="Alotaibi, Raed" w:date="2019-05-22T16:09:00Z"/>
              </w:rPr>
            </w:pPr>
            <w:ins w:id="2628" w:author="Alotaibi, Raed" w:date="2019-05-22T16:09:00Z">
              <w:r>
                <w:rPr>
                  <w:rFonts w:ascii="Calibri" w:hAnsi="Calibri" w:cs="Calibri"/>
                  <w:color w:val="000000"/>
                </w:rPr>
                <w:t>1,291</w:t>
              </w:r>
            </w:ins>
          </w:p>
        </w:tc>
        <w:tc>
          <w:tcPr>
            <w:tcW w:w="547" w:type="pct"/>
            <w:tcBorders>
              <w:top w:val="single" w:sz="4" w:space="0" w:color="auto"/>
              <w:left w:val="single" w:sz="4" w:space="0" w:color="auto"/>
              <w:bottom w:val="single" w:sz="4" w:space="0" w:color="auto"/>
              <w:right w:val="single" w:sz="4" w:space="0" w:color="auto"/>
            </w:tcBorders>
            <w:hideMark/>
          </w:tcPr>
          <w:p w14:paraId="50DAB4A8" w14:textId="77777777" w:rsidR="00703362" w:rsidRDefault="00703362" w:rsidP="009E396A">
            <w:pPr>
              <w:rPr>
                <w:ins w:id="2629" w:author="Alotaibi, Raed" w:date="2019-05-22T16:09:00Z"/>
                <w:rFonts w:ascii="Calibri" w:hAnsi="Calibri" w:cs="Calibri"/>
                <w:color w:val="000000"/>
              </w:rPr>
            </w:pPr>
            <w:ins w:id="2630" w:author="Alotaibi, Raed" w:date="2019-05-22T16:09:00Z">
              <w:r>
                <w:t>299</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151767B" w14:textId="77777777" w:rsidR="00703362" w:rsidRDefault="00703362" w:rsidP="009E396A">
            <w:pPr>
              <w:rPr>
                <w:ins w:id="2631" w:author="Alotaibi, Raed" w:date="2019-05-22T16:09:00Z"/>
              </w:rPr>
            </w:pPr>
            <w:ins w:id="2632" w:author="Alotaibi, Raed" w:date="2019-05-22T16:09:00Z">
              <w:r>
                <w:rPr>
                  <w:rFonts w:ascii="Calibri" w:hAnsi="Calibri" w:cs="Calibri"/>
                  <w:color w:val="000000"/>
                </w:rPr>
                <w:t>21</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5D3B4AA3" w14:textId="77777777" w:rsidR="00703362" w:rsidRDefault="00703362" w:rsidP="009E396A">
            <w:pPr>
              <w:rPr>
                <w:ins w:id="2633" w:author="Alotaibi, Raed" w:date="2019-05-22T16:09:00Z"/>
              </w:rPr>
            </w:pPr>
            <w:ins w:id="2634" w:author="Alotaibi, Raed" w:date="2019-05-22T16:09:00Z">
              <w:r>
                <w:rPr>
                  <w:rFonts w:ascii="Calibri" w:hAnsi="Calibri" w:cs="Calibri"/>
                  <w:color w:val="000000"/>
                </w:rPr>
                <w:t>7,341</w:t>
              </w:r>
            </w:ins>
          </w:p>
        </w:tc>
        <w:tc>
          <w:tcPr>
            <w:tcW w:w="555" w:type="pct"/>
            <w:tcBorders>
              <w:top w:val="single" w:sz="4" w:space="0" w:color="auto"/>
              <w:left w:val="single" w:sz="4" w:space="0" w:color="auto"/>
              <w:bottom w:val="single" w:sz="4" w:space="0" w:color="auto"/>
              <w:right w:val="single" w:sz="4" w:space="0" w:color="auto"/>
            </w:tcBorders>
          </w:tcPr>
          <w:p w14:paraId="46AB3617" w14:textId="77777777" w:rsidR="00703362" w:rsidRDefault="00703362" w:rsidP="009E396A">
            <w:pPr>
              <w:rPr>
                <w:ins w:id="2635" w:author="Alotaibi, Raed" w:date="2019-05-22T16:09:00Z"/>
                <w:rFonts w:ascii="Calibri" w:hAnsi="Calibri" w:cs="Calibri"/>
                <w:color w:val="000000"/>
              </w:rPr>
            </w:pPr>
          </w:p>
        </w:tc>
      </w:tr>
      <w:tr w:rsidR="00703362" w14:paraId="5B90AB3B" w14:textId="77777777" w:rsidTr="009E396A">
        <w:trPr>
          <w:trHeight w:val="288"/>
          <w:ins w:id="2636"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0AD517D8" w14:textId="77777777" w:rsidR="00703362" w:rsidRDefault="00703362" w:rsidP="009E396A">
            <w:pPr>
              <w:rPr>
                <w:ins w:id="2637" w:author="Alotaibi, Raed" w:date="2019-05-22T16:09:00Z"/>
              </w:rPr>
            </w:pPr>
            <w:ins w:id="2638" w:author="Alotaibi, Raed" w:date="2019-05-22T16:09:00Z">
              <w:r>
                <w:t>Oregon</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2C007C28" w14:textId="77777777" w:rsidR="00703362" w:rsidRDefault="00703362" w:rsidP="009E396A">
            <w:pPr>
              <w:rPr>
                <w:ins w:id="2639" w:author="Alotaibi, Raed" w:date="2019-05-22T16:09:00Z"/>
              </w:rPr>
            </w:pPr>
            <w:ins w:id="2640" w:author="Alotaibi, Raed" w:date="2019-05-22T16:09:00Z">
              <w:r>
                <w:rPr>
                  <w:rFonts w:ascii="Calibri" w:hAnsi="Calibri" w:cs="Calibri"/>
                  <w:color w:val="000000"/>
                </w:rPr>
                <w:t>4,793</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29A7D756" w14:textId="77777777" w:rsidR="00703362" w:rsidRDefault="00703362" w:rsidP="009E396A">
            <w:pPr>
              <w:rPr>
                <w:ins w:id="2641" w:author="Alotaibi, Raed" w:date="2019-05-22T16:09:00Z"/>
              </w:rPr>
            </w:pPr>
            <w:ins w:id="2642" w:author="Alotaibi, Raed" w:date="2019-05-22T16:09:00Z">
              <w:r>
                <w:rPr>
                  <w:rFonts w:ascii="Calibri" w:hAnsi="Calibri" w:cs="Calibri"/>
                  <w:color w:val="000000"/>
                </w:rPr>
                <w:t>579</w:t>
              </w:r>
            </w:ins>
          </w:p>
        </w:tc>
        <w:tc>
          <w:tcPr>
            <w:tcW w:w="547" w:type="pct"/>
            <w:tcBorders>
              <w:top w:val="single" w:sz="4" w:space="0" w:color="auto"/>
              <w:left w:val="single" w:sz="4" w:space="0" w:color="auto"/>
              <w:bottom w:val="single" w:sz="4" w:space="0" w:color="auto"/>
              <w:right w:val="single" w:sz="4" w:space="0" w:color="auto"/>
            </w:tcBorders>
            <w:hideMark/>
          </w:tcPr>
          <w:p w14:paraId="26FCB8B0" w14:textId="77777777" w:rsidR="00703362" w:rsidRDefault="00703362" w:rsidP="009E396A">
            <w:pPr>
              <w:rPr>
                <w:ins w:id="2643" w:author="Alotaibi, Raed" w:date="2019-05-22T16:09:00Z"/>
                <w:rFonts w:ascii="Calibri" w:hAnsi="Calibri" w:cs="Calibri"/>
                <w:color w:val="000000"/>
              </w:rPr>
            </w:pPr>
            <w:ins w:id="2644" w:author="Alotaibi, Raed" w:date="2019-05-22T16:09:00Z">
              <w:r>
                <w:t>165</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846057D" w14:textId="77777777" w:rsidR="00703362" w:rsidRDefault="00703362" w:rsidP="009E396A">
            <w:pPr>
              <w:rPr>
                <w:ins w:id="2645" w:author="Alotaibi, Raed" w:date="2019-05-22T16:09:00Z"/>
              </w:rPr>
            </w:pPr>
            <w:ins w:id="2646" w:author="Alotaibi, Raed" w:date="2019-05-22T16:09:00Z">
              <w:r>
                <w:rPr>
                  <w:rFonts w:ascii="Calibri" w:hAnsi="Calibri" w:cs="Calibri"/>
                  <w:color w:val="000000"/>
                </w:rPr>
                <w:t>13</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414D662D" w14:textId="77777777" w:rsidR="00703362" w:rsidRDefault="00703362" w:rsidP="009E396A">
            <w:pPr>
              <w:rPr>
                <w:ins w:id="2647" w:author="Alotaibi, Raed" w:date="2019-05-22T16:09:00Z"/>
              </w:rPr>
            </w:pPr>
            <w:ins w:id="2648" w:author="Alotaibi, Raed" w:date="2019-05-22T16:09:00Z">
              <w:r>
                <w:rPr>
                  <w:rFonts w:ascii="Calibri" w:hAnsi="Calibri" w:cs="Calibri"/>
                  <w:color w:val="000000"/>
                </w:rPr>
                <w:t>4,227</w:t>
              </w:r>
            </w:ins>
          </w:p>
        </w:tc>
        <w:tc>
          <w:tcPr>
            <w:tcW w:w="555" w:type="pct"/>
            <w:tcBorders>
              <w:top w:val="single" w:sz="4" w:space="0" w:color="auto"/>
              <w:left w:val="single" w:sz="4" w:space="0" w:color="auto"/>
              <w:bottom w:val="single" w:sz="4" w:space="0" w:color="auto"/>
              <w:right w:val="single" w:sz="4" w:space="0" w:color="auto"/>
            </w:tcBorders>
          </w:tcPr>
          <w:p w14:paraId="5155970D" w14:textId="77777777" w:rsidR="00703362" w:rsidRDefault="00703362" w:rsidP="009E396A">
            <w:pPr>
              <w:rPr>
                <w:ins w:id="2649" w:author="Alotaibi, Raed" w:date="2019-05-22T16:09:00Z"/>
                <w:rFonts w:ascii="Calibri" w:hAnsi="Calibri" w:cs="Calibri"/>
                <w:color w:val="000000"/>
              </w:rPr>
            </w:pPr>
          </w:p>
        </w:tc>
      </w:tr>
      <w:tr w:rsidR="00703362" w14:paraId="72DE7999" w14:textId="77777777" w:rsidTr="009E396A">
        <w:trPr>
          <w:trHeight w:val="288"/>
          <w:ins w:id="2650"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5805EAA5" w14:textId="77777777" w:rsidR="00703362" w:rsidRDefault="00703362" w:rsidP="009E396A">
            <w:pPr>
              <w:rPr>
                <w:ins w:id="2651" w:author="Alotaibi, Raed" w:date="2019-05-22T16:09:00Z"/>
              </w:rPr>
            </w:pPr>
            <w:ins w:id="2652" w:author="Alotaibi, Raed" w:date="2019-05-22T16:09:00Z">
              <w:r>
                <w:t>Pennsylvani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607B193" w14:textId="77777777" w:rsidR="00703362" w:rsidRDefault="00703362" w:rsidP="009E396A">
            <w:pPr>
              <w:rPr>
                <w:ins w:id="2653" w:author="Alotaibi, Raed" w:date="2019-05-22T16:09:00Z"/>
              </w:rPr>
            </w:pPr>
            <w:ins w:id="2654" w:author="Alotaibi, Raed" w:date="2019-05-22T16:09:00Z">
              <w:r>
                <w:rPr>
                  <w:rFonts w:ascii="Calibri" w:hAnsi="Calibri" w:cs="Calibri"/>
                  <w:color w:val="000000"/>
                </w:rPr>
                <w:t>14,760</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20345B5A" w14:textId="77777777" w:rsidR="00703362" w:rsidRDefault="00703362" w:rsidP="009E396A">
            <w:pPr>
              <w:rPr>
                <w:ins w:id="2655" w:author="Alotaibi, Raed" w:date="2019-05-22T16:09:00Z"/>
              </w:rPr>
            </w:pPr>
            <w:ins w:id="2656" w:author="Alotaibi, Raed" w:date="2019-05-22T16:09:00Z">
              <w:r>
                <w:rPr>
                  <w:rFonts w:ascii="Calibri" w:hAnsi="Calibri" w:cs="Calibri"/>
                  <w:color w:val="000000"/>
                </w:rPr>
                <w:t>2,090</w:t>
              </w:r>
            </w:ins>
          </w:p>
        </w:tc>
        <w:tc>
          <w:tcPr>
            <w:tcW w:w="547" w:type="pct"/>
            <w:tcBorders>
              <w:top w:val="single" w:sz="4" w:space="0" w:color="auto"/>
              <w:left w:val="single" w:sz="4" w:space="0" w:color="auto"/>
              <w:bottom w:val="single" w:sz="4" w:space="0" w:color="auto"/>
              <w:right w:val="single" w:sz="4" w:space="0" w:color="auto"/>
            </w:tcBorders>
            <w:hideMark/>
          </w:tcPr>
          <w:p w14:paraId="13A1446B" w14:textId="77777777" w:rsidR="00703362" w:rsidRDefault="00703362" w:rsidP="009E396A">
            <w:pPr>
              <w:rPr>
                <w:ins w:id="2657" w:author="Alotaibi, Raed" w:date="2019-05-22T16:09:00Z"/>
                <w:rFonts w:ascii="Calibri" w:hAnsi="Calibri" w:cs="Calibri"/>
                <w:color w:val="000000"/>
              </w:rPr>
            </w:pPr>
            <w:ins w:id="2658" w:author="Alotaibi, Raed" w:date="2019-05-22T16:09:00Z">
              <w:r>
                <w:t>209</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CCA839B" w14:textId="77777777" w:rsidR="00703362" w:rsidRDefault="00703362" w:rsidP="009E396A">
            <w:pPr>
              <w:rPr>
                <w:ins w:id="2659" w:author="Alotaibi, Raed" w:date="2019-05-22T16:09:00Z"/>
              </w:rPr>
            </w:pPr>
            <w:ins w:id="2660" w:author="Alotaibi, Raed" w:date="2019-05-22T16:09:00Z">
              <w:r>
                <w:rPr>
                  <w:rFonts w:ascii="Calibri" w:hAnsi="Calibri" w:cs="Calibri"/>
                  <w:color w:val="000000"/>
                </w:rPr>
                <w:t>12</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702796C4" w14:textId="77777777" w:rsidR="00703362" w:rsidRDefault="00703362" w:rsidP="009E396A">
            <w:pPr>
              <w:rPr>
                <w:ins w:id="2661" w:author="Alotaibi, Raed" w:date="2019-05-22T16:09:00Z"/>
              </w:rPr>
            </w:pPr>
            <w:ins w:id="2662" w:author="Alotaibi, Raed" w:date="2019-05-22T16:09:00Z">
              <w:r>
                <w:rPr>
                  <w:rFonts w:ascii="Calibri" w:hAnsi="Calibri" w:cs="Calibri"/>
                  <w:color w:val="000000"/>
                </w:rPr>
                <w:t>12,682</w:t>
              </w:r>
            </w:ins>
          </w:p>
        </w:tc>
        <w:tc>
          <w:tcPr>
            <w:tcW w:w="555" w:type="pct"/>
            <w:tcBorders>
              <w:top w:val="single" w:sz="4" w:space="0" w:color="auto"/>
              <w:left w:val="single" w:sz="4" w:space="0" w:color="auto"/>
              <w:bottom w:val="single" w:sz="4" w:space="0" w:color="auto"/>
              <w:right w:val="single" w:sz="4" w:space="0" w:color="auto"/>
            </w:tcBorders>
          </w:tcPr>
          <w:p w14:paraId="39CFC5A7" w14:textId="77777777" w:rsidR="00703362" w:rsidRDefault="00703362" w:rsidP="009E396A">
            <w:pPr>
              <w:rPr>
                <w:ins w:id="2663" w:author="Alotaibi, Raed" w:date="2019-05-22T16:09:00Z"/>
                <w:rFonts w:ascii="Calibri" w:hAnsi="Calibri" w:cs="Calibri"/>
                <w:color w:val="000000"/>
              </w:rPr>
            </w:pPr>
          </w:p>
        </w:tc>
      </w:tr>
      <w:tr w:rsidR="00703362" w14:paraId="5A83F865" w14:textId="77777777" w:rsidTr="009E396A">
        <w:trPr>
          <w:trHeight w:val="288"/>
          <w:ins w:id="2664"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5BEBCBEE" w14:textId="77777777" w:rsidR="00703362" w:rsidRDefault="00703362" w:rsidP="009E396A">
            <w:pPr>
              <w:rPr>
                <w:ins w:id="2665" w:author="Alotaibi, Raed" w:date="2019-05-22T16:09:00Z"/>
              </w:rPr>
            </w:pPr>
            <w:ins w:id="2666" w:author="Alotaibi, Raed" w:date="2019-05-22T16:09:00Z">
              <w:r>
                <w:t>Rhode Island</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FFB5248" w14:textId="77777777" w:rsidR="00703362" w:rsidRDefault="00703362" w:rsidP="009E396A">
            <w:pPr>
              <w:rPr>
                <w:ins w:id="2667" w:author="Alotaibi, Raed" w:date="2019-05-22T16:09:00Z"/>
              </w:rPr>
            </w:pPr>
            <w:ins w:id="2668" w:author="Alotaibi, Raed" w:date="2019-05-22T16:09:00Z">
              <w:r>
                <w:rPr>
                  <w:rFonts w:ascii="Calibri" w:hAnsi="Calibri" w:cs="Calibri"/>
                  <w:color w:val="000000"/>
                </w:rPr>
                <w:t>7,127</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679098C7" w14:textId="77777777" w:rsidR="00703362" w:rsidRDefault="00703362" w:rsidP="009E396A">
            <w:pPr>
              <w:rPr>
                <w:ins w:id="2669" w:author="Alotaibi, Raed" w:date="2019-05-22T16:09:00Z"/>
              </w:rPr>
            </w:pPr>
            <w:ins w:id="2670" w:author="Alotaibi, Raed" w:date="2019-05-22T16:09:00Z">
              <w:r>
                <w:rPr>
                  <w:rFonts w:ascii="Calibri" w:hAnsi="Calibri" w:cs="Calibri"/>
                  <w:color w:val="000000"/>
                </w:rPr>
                <w:t>1,209</w:t>
              </w:r>
            </w:ins>
          </w:p>
        </w:tc>
        <w:tc>
          <w:tcPr>
            <w:tcW w:w="547" w:type="pct"/>
            <w:tcBorders>
              <w:top w:val="single" w:sz="4" w:space="0" w:color="auto"/>
              <w:left w:val="single" w:sz="4" w:space="0" w:color="auto"/>
              <w:bottom w:val="single" w:sz="4" w:space="0" w:color="auto"/>
              <w:right w:val="single" w:sz="4" w:space="0" w:color="auto"/>
            </w:tcBorders>
            <w:hideMark/>
          </w:tcPr>
          <w:p w14:paraId="3141F79D" w14:textId="77777777" w:rsidR="00703362" w:rsidRDefault="00703362" w:rsidP="009E396A">
            <w:pPr>
              <w:rPr>
                <w:ins w:id="2671" w:author="Alotaibi, Raed" w:date="2019-05-22T16:09:00Z"/>
                <w:rFonts w:ascii="Calibri" w:hAnsi="Calibri" w:cs="Calibri"/>
                <w:color w:val="000000"/>
              </w:rPr>
            </w:pPr>
            <w:ins w:id="2672" w:author="Alotaibi, Raed" w:date="2019-05-22T16:09:00Z">
              <w:r>
                <w:t>169</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AC51C66" w14:textId="77777777" w:rsidR="00703362" w:rsidRDefault="00703362" w:rsidP="009E396A">
            <w:pPr>
              <w:rPr>
                <w:ins w:id="2673" w:author="Alotaibi, Raed" w:date="2019-05-22T16:09:00Z"/>
              </w:rPr>
            </w:pPr>
            <w:ins w:id="2674" w:author="Alotaibi, Raed" w:date="2019-05-22T16:09:00Z">
              <w:r>
                <w:rPr>
                  <w:rFonts w:ascii="Calibri" w:hAnsi="Calibri" w:cs="Calibri"/>
                  <w:color w:val="000000"/>
                </w:rPr>
                <w:t>11</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06DF5125" w14:textId="77777777" w:rsidR="00703362" w:rsidRDefault="00703362" w:rsidP="009E396A">
            <w:pPr>
              <w:rPr>
                <w:ins w:id="2675" w:author="Alotaibi, Raed" w:date="2019-05-22T16:09:00Z"/>
              </w:rPr>
            </w:pPr>
            <w:ins w:id="2676" w:author="Alotaibi, Raed" w:date="2019-05-22T16:09:00Z">
              <w:r>
                <w:rPr>
                  <w:rFonts w:ascii="Calibri" w:hAnsi="Calibri" w:cs="Calibri"/>
                  <w:color w:val="000000"/>
                </w:rPr>
                <w:t>5,929</w:t>
              </w:r>
            </w:ins>
          </w:p>
        </w:tc>
        <w:tc>
          <w:tcPr>
            <w:tcW w:w="555" w:type="pct"/>
            <w:tcBorders>
              <w:top w:val="single" w:sz="4" w:space="0" w:color="auto"/>
              <w:left w:val="single" w:sz="4" w:space="0" w:color="auto"/>
              <w:bottom w:val="single" w:sz="4" w:space="0" w:color="auto"/>
              <w:right w:val="single" w:sz="4" w:space="0" w:color="auto"/>
            </w:tcBorders>
          </w:tcPr>
          <w:p w14:paraId="4038B4FC" w14:textId="77777777" w:rsidR="00703362" w:rsidRDefault="00703362" w:rsidP="009E396A">
            <w:pPr>
              <w:rPr>
                <w:ins w:id="2677" w:author="Alotaibi, Raed" w:date="2019-05-22T16:09:00Z"/>
                <w:rFonts w:ascii="Calibri" w:hAnsi="Calibri" w:cs="Calibri"/>
                <w:color w:val="000000"/>
              </w:rPr>
            </w:pPr>
          </w:p>
        </w:tc>
      </w:tr>
      <w:tr w:rsidR="00703362" w14:paraId="4C66C426" w14:textId="77777777" w:rsidTr="009E396A">
        <w:trPr>
          <w:trHeight w:val="288"/>
          <w:ins w:id="2678"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13DD1429" w14:textId="77777777" w:rsidR="00703362" w:rsidRDefault="00703362" w:rsidP="009E396A">
            <w:pPr>
              <w:rPr>
                <w:ins w:id="2679" w:author="Alotaibi, Raed" w:date="2019-05-22T16:09:00Z"/>
              </w:rPr>
            </w:pPr>
            <w:ins w:id="2680" w:author="Alotaibi, Raed" w:date="2019-05-22T16:09:00Z">
              <w:r>
                <w:t>Texas</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235B17BA" w14:textId="77777777" w:rsidR="00703362" w:rsidRDefault="00703362" w:rsidP="009E396A">
            <w:pPr>
              <w:rPr>
                <w:ins w:id="2681" w:author="Alotaibi, Raed" w:date="2019-05-22T16:09:00Z"/>
              </w:rPr>
            </w:pPr>
            <w:ins w:id="2682" w:author="Alotaibi, Raed" w:date="2019-05-22T16:09:00Z">
              <w:r>
                <w:rPr>
                  <w:rFonts w:ascii="Calibri" w:hAnsi="Calibri" w:cs="Calibri"/>
                  <w:color w:val="000000"/>
                </w:rPr>
                <w:t>16,749</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8AA0233" w14:textId="77777777" w:rsidR="00703362" w:rsidRDefault="00703362" w:rsidP="009E396A">
            <w:pPr>
              <w:rPr>
                <w:ins w:id="2683" w:author="Alotaibi, Raed" w:date="2019-05-22T16:09:00Z"/>
              </w:rPr>
            </w:pPr>
            <w:ins w:id="2684" w:author="Alotaibi, Raed" w:date="2019-05-22T16:09:00Z">
              <w:r>
                <w:rPr>
                  <w:rFonts w:ascii="Calibri" w:hAnsi="Calibri" w:cs="Calibri"/>
                  <w:color w:val="000000"/>
                </w:rPr>
                <w:t>2,293</w:t>
              </w:r>
            </w:ins>
          </w:p>
        </w:tc>
        <w:tc>
          <w:tcPr>
            <w:tcW w:w="547" w:type="pct"/>
            <w:tcBorders>
              <w:top w:val="single" w:sz="4" w:space="0" w:color="auto"/>
              <w:left w:val="single" w:sz="4" w:space="0" w:color="auto"/>
              <w:bottom w:val="single" w:sz="4" w:space="0" w:color="auto"/>
              <w:right w:val="single" w:sz="4" w:space="0" w:color="auto"/>
            </w:tcBorders>
            <w:hideMark/>
          </w:tcPr>
          <w:p w14:paraId="2D23513E" w14:textId="77777777" w:rsidR="00703362" w:rsidRDefault="00703362" w:rsidP="009E396A">
            <w:pPr>
              <w:rPr>
                <w:ins w:id="2685" w:author="Alotaibi, Raed" w:date="2019-05-22T16:09:00Z"/>
                <w:rFonts w:ascii="Calibri" w:hAnsi="Calibri" w:cs="Calibri"/>
                <w:color w:val="000000"/>
              </w:rPr>
            </w:pPr>
            <w:ins w:id="2686" w:author="Alotaibi, Raed" w:date="2019-05-22T16:09:00Z">
              <w:r>
                <w:t>780</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EF094F6" w14:textId="77777777" w:rsidR="00703362" w:rsidRDefault="00703362" w:rsidP="009E396A">
            <w:pPr>
              <w:rPr>
                <w:ins w:id="2687" w:author="Alotaibi, Raed" w:date="2019-05-22T16:09:00Z"/>
              </w:rPr>
            </w:pPr>
            <w:ins w:id="2688" w:author="Alotaibi, Raed" w:date="2019-05-22T16:09:00Z">
              <w:r>
                <w:rPr>
                  <w:rFonts w:ascii="Calibri" w:hAnsi="Calibri" w:cs="Calibri"/>
                  <w:color w:val="000000"/>
                </w:rPr>
                <w:t>55</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2E8F6840" w14:textId="77777777" w:rsidR="00703362" w:rsidRDefault="00703362" w:rsidP="009E396A">
            <w:pPr>
              <w:rPr>
                <w:ins w:id="2689" w:author="Alotaibi, Raed" w:date="2019-05-22T16:09:00Z"/>
              </w:rPr>
            </w:pPr>
            <w:ins w:id="2690" w:author="Alotaibi, Raed" w:date="2019-05-22T16:09:00Z">
              <w:r>
                <w:rPr>
                  <w:rFonts w:ascii="Calibri" w:hAnsi="Calibri" w:cs="Calibri"/>
                  <w:color w:val="000000"/>
                </w:rPr>
                <w:t>14,511</w:t>
              </w:r>
            </w:ins>
          </w:p>
        </w:tc>
        <w:tc>
          <w:tcPr>
            <w:tcW w:w="555" w:type="pct"/>
            <w:tcBorders>
              <w:top w:val="single" w:sz="4" w:space="0" w:color="auto"/>
              <w:left w:val="single" w:sz="4" w:space="0" w:color="auto"/>
              <w:bottom w:val="single" w:sz="4" w:space="0" w:color="auto"/>
              <w:right w:val="single" w:sz="4" w:space="0" w:color="auto"/>
            </w:tcBorders>
          </w:tcPr>
          <w:p w14:paraId="4E9F32A5" w14:textId="77777777" w:rsidR="00703362" w:rsidRDefault="00703362" w:rsidP="009E396A">
            <w:pPr>
              <w:rPr>
                <w:ins w:id="2691" w:author="Alotaibi, Raed" w:date="2019-05-22T16:09:00Z"/>
                <w:rFonts w:ascii="Calibri" w:hAnsi="Calibri" w:cs="Calibri"/>
                <w:color w:val="000000"/>
              </w:rPr>
            </w:pPr>
          </w:p>
        </w:tc>
      </w:tr>
      <w:tr w:rsidR="00703362" w14:paraId="74292C18" w14:textId="77777777" w:rsidTr="009E396A">
        <w:trPr>
          <w:trHeight w:val="288"/>
          <w:ins w:id="2692"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1D7FC856" w14:textId="77777777" w:rsidR="00703362" w:rsidRDefault="00703362" w:rsidP="009E396A">
            <w:pPr>
              <w:rPr>
                <w:ins w:id="2693" w:author="Alotaibi, Raed" w:date="2019-05-22T16:09:00Z"/>
              </w:rPr>
            </w:pPr>
            <w:ins w:id="2694" w:author="Alotaibi, Raed" w:date="2019-05-22T16:09:00Z">
              <w:r>
                <w:t>Utah</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A355F9C" w14:textId="77777777" w:rsidR="00703362" w:rsidRDefault="00703362" w:rsidP="009E396A">
            <w:pPr>
              <w:rPr>
                <w:ins w:id="2695" w:author="Alotaibi, Raed" w:date="2019-05-22T16:09:00Z"/>
              </w:rPr>
            </w:pPr>
            <w:ins w:id="2696" w:author="Alotaibi, Raed" w:date="2019-05-22T16:09:00Z">
              <w:r>
                <w:rPr>
                  <w:rFonts w:ascii="Calibri" w:hAnsi="Calibri" w:cs="Calibri"/>
                  <w:color w:val="000000"/>
                </w:rPr>
                <w:t>14,417</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CA1D1BD" w14:textId="77777777" w:rsidR="00703362" w:rsidRDefault="00703362" w:rsidP="009E396A">
            <w:pPr>
              <w:rPr>
                <w:ins w:id="2697" w:author="Alotaibi, Raed" w:date="2019-05-22T16:09:00Z"/>
              </w:rPr>
            </w:pPr>
            <w:ins w:id="2698" w:author="Alotaibi, Raed" w:date="2019-05-22T16:09:00Z">
              <w:r>
                <w:rPr>
                  <w:rFonts w:ascii="Calibri" w:hAnsi="Calibri" w:cs="Calibri"/>
                  <w:color w:val="000000"/>
                </w:rPr>
                <w:t>1,617</w:t>
              </w:r>
            </w:ins>
          </w:p>
        </w:tc>
        <w:tc>
          <w:tcPr>
            <w:tcW w:w="547" w:type="pct"/>
            <w:tcBorders>
              <w:top w:val="single" w:sz="4" w:space="0" w:color="auto"/>
              <w:left w:val="single" w:sz="4" w:space="0" w:color="auto"/>
              <w:bottom w:val="single" w:sz="4" w:space="0" w:color="auto"/>
              <w:right w:val="single" w:sz="4" w:space="0" w:color="auto"/>
            </w:tcBorders>
            <w:hideMark/>
          </w:tcPr>
          <w:p w14:paraId="66F83957" w14:textId="77777777" w:rsidR="00703362" w:rsidRDefault="00703362" w:rsidP="009E396A">
            <w:pPr>
              <w:rPr>
                <w:ins w:id="2699" w:author="Alotaibi, Raed" w:date="2019-05-22T16:09:00Z"/>
                <w:rFonts w:ascii="Calibri" w:hAnsi="Calibri" w:cs="Calibri"/>
                <w:color w:val="000000"/>
              </w:rPr>
            </w:pPr>
            <w:ins w:id="2700" w:author="Alotaibi, Raed" w:date="2019-05-22T16:09:00Z">
              <w:r>
                <w:t>573</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BBCBE35" w14:textId="77777777" w:rsidR="00703362" w:rsidRDefault="00703362" w:rsidP="009E396A">
            <w:pPr>
              <w:rPr>
                <w:ins w:id="2701" w:author="Alotaibi, Raed" w:date="2019-05-22T16:09:00Z"/>
              </w:rPr>
            </w:pPr>
            <w:ins w:id="2702" w:author="Alotaibi, Raed" w:date="2019-05-22T16:09:00Z">
              <w:r>
                <w:rPr>
                  <w:rFonts w:ascii="Calibri" w:hAnsi="Calibri" w:cs="Calibri"/>
                  <w:color w:val="000000"/>
                </w:rPr>
                <w:t>45</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72D9DDE7" w14:textId="77777777" w:rsidR="00703362" w:rsidRDefault="00703362" w:rsidP="009E396A">
            <w:pPr>
              <w:rPr>
                <w:ins w:id="2703" w:author="Alotaibi, Raed" w:date="2019-05-22T16:09:00Z"/>
              </w:rPr>
            </w:pPr>
            <w:ins w:id="2704" w:author="Alotaibi, Raed" w:date="2019-05-22T16:09:00Z">
              <w:r>
                <w:rPr>
                  <w:rFonts w:ascii="Calibri" w:hAnsi="Calibri" w:cs="Calibri"/>
                  <w:color w:val="000000"/>
                </w:rPr>
                <w:t>12,845</w:t>
              </w:r>
            </w:ins>
          </w:p>
        </w:tc>
        <w:tc>
          <w:tcPr>
            <w:tcW w:w="555" w:type="pct"/>
            <w:tcBorders>
              <w:top w:val="single" w:sz="4" w:space="0" w:color="auto"/>
              <w:left w:val="single" w:sz="4" w:space="0" w:color="auto"/>
              <w:bottom w:val="single" w:sz="4" w:space="0" w:color="auto"/>
              <w:right w:val="single" w:sz="4" w:space="0" w:color="auto"/>
            </w:tcBorders>
          </w:tcPr>
          <w:p w14:paraId="2B22E147" w14:textId="77777777" w:rsidR="00703362" w:rsidRDefault="00703362" w:rsidP="009E396A">
            <w:pPr>
              <w:rPr>
                <w:ins w:id="2705" w:author="Alotaibi, Raed" w:date="2019-05-22T16:09:00Z"/>
                <w:rFonts w:ascii="Calibri" w:hAnsi="Calibri" w:cs="Calibri"/>
                <w:color w:val="000000"/>
              </w:rPr>
            </w:pPr>
          </w:p>
        </w:tc>
      </w:tr>
      <w:tr w:rsidR="00703362" w14:paraId="4F5D2F87" w14:textId="77777777" w:rsidTr="009E396A">
        <w:trPr>
          <w:trHeight w:val="288"/>
          <w:ins w:id="2706"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6A8D839C" w14:textId="77777777" w:rsidR="00703362" w:rsidRDefault="00703362" w:rsidP="009E396A">
            <w:pPr>
              <w:rPr>
                <w:ins w:id="2707" w:author="Alotaibi, Raed" w:date="2019-05-22T16:09:00Z"/>
              </w:rPr>
            </w:pPr>
            <w:ins w:id="2708" w:author="Alotaibi, Raed" w:date="2019-05-22T16:09:00Z">
              <w:r>
                <w:lastRenderedPageBreak/>
                <w:t>Vermont</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1FEF148" w14:textId="77777777" w:rsidR="00703362" w:rsidRDefault="00703362" w:rsidP="009E396A">
            <w:pPr>
              <w:rPr>
                <w:ins w:id="2709" w:author="Alotaibi, Raed" w:date="2019-05-22T16:09:00Z"/>
              </w:rPr>
            </w:pPr>
            <w:ins w:id="2710" w:author="Alotaibi, Raed" w:date="2019-05-22T16:09:00Z">
              <w:r>
                <w:rPr>
                  <w:rFonts w:ascii="Calibri" w:hAnsi="Calibri" w:cs="Calibri"/>
                  <w:color w:val="000000"/>
                </w:rPr>
                <w:t>8,784</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C7B296E" w14:textId="77777777" w:rsidR="00703362" w:rsidRDefault="00703362" w:rsidP="009E396A">
            <w:pPr>
              <w:rPr>
                <w:ins w:id="2711" w:author="Alotaibi, Raed" w:date="2019-05-22T16:09:00Z"/>
              </w:rPr>
            </w:pPr>
            <w:ins w:id="2712" w:author="Alotaibi, Raed" w:date="2019-05-22T16:09:00Z">
              <w:r>
                <w:rPr>
                  <w:rFonts w:ascii="Calibri" w:hAnsi="Calibri" w:cs="Calibri"/>
                  <w:color w:val="000000"/>
                </w:rPr>
                <w:t>1,220</w:t>
              </w:r>
            </w:ins>
          </w:p>
        </w:tc>
        <w:tc>
          <w:tcPr>
            <w:tcW w:w="547" w:type="pct"/>
            <w:tcBorders>
              <w:top w:val="single" w:sz="4" w:space="0" w:color="auto"/>
              <w:left w:val="single" w:sz="4" w:space="0" w:color="auto"/>
              <w:bottom w:val="single" w:sz="4" w:space="0" w:color="auto"/>
              <w:right w:val="single" w:sz="4" w:space="0" w:color="auto"/>
            </w:tcBorders>
            <w:hideMark/>
          </w:tcPr>
          <w:p w14:paraId="5BF1255E" w14:textId="77777777" w:rsidR="00703362" w:rsidRDefault="00703362" w:rsidP="009E396A">
            <w:pPr>
              <w:rPr>
                <w:ins w:id="2713" w:author="Alotaibi, Raed" w:date="2019-05-22T16:09:00Z"/>
                <w:rFonts w:ascii="Calibri" w:hAnsi="Calibri" w:cs="Calibri"/>
                <w:color w:val="000000"/>
              </w:rPr>
            </w:pPr>
            <w:ins w:id="2714" w:author="Alotaibi, Raed" w:date="2019-05-22T16:09:00Z">
              <w:r>
                <w:t>597</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D338122" w14:textId="77777777" w:rsidR="00703362" w:rsidRDefault="00703362" w:rsidP="009E396A">
            <w:pPr>
              <w:rPr>
                <w:ins w:id="2715" w:author="Alotaibi, Raed" w:date="2019-05-22T16:09:00Z"/>
              </w:rPr>
            </w:pPr>
            <w:ins w:id="2716" w:author="Alotaibi, Raed" w:date="2019-05-22T16:09:00Z">
              <w:r>
                <w:rPr>
                  <w:rFonts w:ascii="Calibri" w:hAnsi="Calibri" w:cs="Calibri"/>
                  <w:color w:val="000000"/>
                </w:rPr>
                <w:t>40</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4BEDC41A" w14:textId="77777777" w:rsidR="00703362" w:rsidRDefault="00703362" w:rsidP="009E396A">
            <w:pPr>
              <w:rPr>
                <w:ins w:id="2717" w:author="Alotaibi, Raed" w:date="2019-05-22T16:09:00Z"/>
              </w:rPr>
            </w:pPr>
            <w:ins w:id="2718" w:author="Alotaibi, Raed" w:date="2019-05-22T16:09:00Z">
              <w:r>
                <w:rPr>
                  <w:rFonts w:ascii="Calibri" w:hAnsi="Calibri" w:cs="Calibri"/>
                  <w:color w:val="000000"/>
                </w:rPr>
                <w:t>7,604</w:t>
              </w:r>
            </w:ins>
          </w:p>
        </w:tc>
        <w:tc>
          <w:tcPr>
            <w:tcW w:w="555" w:type="pct"/>
            <w:tcBorders>
              <w:top w:val="single" w:sz="4" w:space="0" w:color="auto"/>
              <w:left w:val="single" w:sz="4" w:space="0" w:color="auto"/>
              <w:bottom w:val="single" w:sz="4" w:space="0" w:color="auto"/>
              <w:right w:val="single" w:sz="4" w:space="0" w:color="auto"/>
            </w:tcBorders>
          </w:tcPr>
          <w:p w14:paraId="7B88EF9C" w14:textId="77777777" w:rsidR="00703362" w:rsidRDefault="00703362" w:rsidP="009E396A">
            <w:pPr>
              <w:rPr>
                <w:ins w:id="2719" w:author="Alotaibi, Raed" w:date="2019-05-22T16:09:00Z"/>
                <w:rFonts w:ascii="Calibri" w:hAnsi="Calibri" w:cs="Calibri"/>
                <w:color w:val="000000"/>
              </w:rPr>
            </w:pPr>
          </w:p>
        </w:tc>
      </w:tr>
      <w:tr w:rsidR="00703362" w14:paraId="6A510105" w14:textId="77777777" w:rsidTr="009E396A">
        <w:trPr>
          <w:trHeight w:val="288"/>
          <w:ins w:id="2720"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44F5319F" w14:textId="77777777" w:rsidR="00703362" w:rsidRDefault="00703362" w:rsidP="009E396A">
            <w:pPr>
              <w:rPr>
                <w:ins w:id="2721" w:author="Alotaibi, Raed" w:date="2019-05-22T16:09:00Z"/>
              </w:rPr>
            </w:pPr>
            <w:ins w:id="2722" w:author="Alotaibi, Raed" w:date="2019-05-22T16:09:00Z">
              <w:r>
                <w:t>Washington</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D7D89F7" w14:textId="77777777" w:rsidR="00703362" w:rsidRDefault="00703362" w:rsidP="009E396A">
            <w:pPr>
              <w:rPr>
                <w:ins w:id="2723" w:author="Alotaibi, Raed" w:date="2019-05-22T16:09:00Z"/>
              </w:rPr>
            </w:pPr>
            <w:ins w:id="2724" w:author="Alotaibi, Raed" w:date="2019-05-22T16:09:00Z">
              <w:r>
                <w:rPr>
                  <w:rFonts w:ascii="Calibri" w:hAnsi="Calibri" w:cs="Calibri"/>
                  <w:color w:val="000000"/>
                </w:rPr>
                <w:t>9,706</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24227D1B" w14:textId="77777777" w:rsidR="00703362" w:rsidRDefault="00703362" w:rsidP="009E396A">
            <w:pPr>
              <w:rPr>
                <w:ins w:id="2725" w:author="Alotaibi, Raed" w:date="2019-05-22T16:09:00Z"/>
              </w:rPr>
            </w:pPr>
            <w:ins w:id="2726" w:author="Alotaibi, Raed" w:date="2019-05-22T16:09:00Z">
              <w:r>
                <w:rPr>
                  <w:rFonts w:ascii="Calibri" w:hAnsi="Calibri" w:cs="Calibri"/>
                  <w:color w:val="000000"/>
                </w:rPr>
                <w:t>1,165</w:t>
              </w:r>
            </w:ins>
          </w:p>
        </w:tc>
        <w:tc>
          <w:tcPr>
            <w:tcW w:w="547" w:type="pct"/>
            <w:tcBorders>
              <w:top w:val="single" w:sz="4" w:space="0" w:color="auto"/>
              <w:left w:val="single" w:sz="4" w:space="0" w:color="auto"/>
              <w:bottom w:val="single" w:sz="4" w:space="0" w:color="auto"/>
              <w:right w:val="single" w:sz="4" w:space="0" w:color="auto"/>
            </w:tcBorders>
            <w:hideMark/>
          </w:tcPr>
          <w:p w14:paraId="5A264D5F" w14:textId="77777777" w:rsidR="00703362" w:rsidRDefault="00703362" w:rsidP="009E396A">
            <w:pPr>
              <w:rPr>
                <w:ins w:id="2727" w:author="Alotaibi, Raed" w:date="2019-05-22T16:09:00Z"/>
                <w:rFonts w:ascii="Calibri" w:hAnsi="Calibri" w:cs="Calibri"/>
                <w:color w:val="000000"/>
              </w:rPr>
            </w:pPr>
            <w:ins w:id="2728" w:author="Alotaibi, Raed" w:date="2019-05-22T16:09:00Z">
              <w:r>
                <w:t>594</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A732A2E" w14:textId="77777777" w:rsidR="00703362" w:rsidRDefault="00703362" w:rsidP="009E396A">
            <w:pPr>
              <w:rPr>
                <w:ins w:id="2729" w:author="Alotaibi, Raed" w:date="2019-05-22T16:09:00Z"/>
              </w:rPr>
            </w:pPr>
            <w:ins w:id="2730" w:author="Alotaibi, Raed" w:date="2019-05-22T16:09:00Z">
              <w:r>
                <w:rPr>
                  <w:rFonts w:ascii="Calibri" w:hAnsi="Calibri" w:cs="Calibri"/>
                  <w:color w:val="000000"/>
                </w:rPr>
                <w:t>33</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7F25D311" w14:textId="77777777" w:rsidR="00703362" w:rsidRDefault="00703362" w:rsidP="009E396A">
            <w:pPr>
              <w:rPr>
                <w:ins w:id="2731" w:author="Alotaibi, Raed" w:date="2019-05-22T16:09:00Z"/>
              </w:rPr>
            </w:pPr>
            <w:ins w:id="2732" w:author="Alotaibi, Raed" w:date="2019-05-22T16:09:00Z">
              <w:r>
                <w:rPr>
                  <w:rFonts w:ascii="Calibri" w:hAnsi="Calibri" w:cs="Calibri"/>
                  <w:color w:val="000000"/>
                </w:rPr>
                <w:t>8,574</w:t>
              </w:r>
            </w:ins>
          </w:p>
        </w:tc>
        <w:tc>
          <w:tcPr>
            <w:tcW w:w="555" w:type="pct"/>
            <w:tcBorders>
              <w:top w:val="single" w:sz="4" w:space="0" w:color="auto"/>
              <w:left w:val="single" w:sz="4" w:space="0" w:color="auto"/>
              <w:bottom w:val="single" w:sz="4" w:space="0" w:color="auto"/>
              <w:right w:val="single" w:sz="4" w:space="0" w:color="auto"/>
            </w:tcBorders>
          </w:tcPr>
          <w:p w14:paraId="691F2165" w14:textId="77777777" w:rsidR="00703362" w:rsidRDefault="00703362" w:rsidP="009E396A">
            <w:pPr>
              <w:rPr>
                <w:ins w:id="2733" w:author="Alotaibi, Raed" w:date="2019-05-22T16:09:00Z"/>
                <w:rFonts w:ascii="Calibri" w:hAnsi="Calibri" w:cs="Calibri"/>
                <w:color w:val="000000"/>
              </w:rPr>
            </w:pPr>
          </w:p>
        </w:tc>
      </w:tr>
      <w:tr w:rsidR="00703362" w14:paraId="42298016" w14:textId="77777777" w:rsidTr="009E396A">
        <w:trPr>
          <w:trHeight w:val="288"/>
          <w:ins w:id="2734"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40A11B25" w14:textId="77777777" w:rsidR="00703362" w:rsidRDefault="00703362" w:rsidP="009E396A">
            <w:pPr>
              <w:rPr>
                <w:ins w:id="2735" w:author="Alotaibi, Raed" w:date="2019-05-22T16:09:00Z"/>
              </w:rPr>
            </w:pPr>
            <w:ins w:id="2736" w:author="Alotaibi, Raed" w:date="2019-05-22T16:09:00Z">
              <w:r>
                <w:t>West Virginia</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F9B3DB8" w14:textId="77777777" w:rsidR="00703362" w:rsidRDefault="00703362" w:rsidP="009E396A">
            <w:pPr>
              <w:rPr>
                <w:ins w:id="2737" w:author="Alotaibi, Raed" w:date="2019-05-22T16:09:00Z"/>
              </w:rPr>
            </w:pPr>
            <w:ins w:id="2738" w:author="Alotaibi, Raed" w:date="2019-05-22T16:09:00Z">
              <w:r>
                <w:rPr>
                  <w:rFonts w:ascii="Calibri" w:hAnsi="Calibri" w:cs="Calibri"/>
                  <w:color w:val="000000"/>
                </w:rPr>
                <w:t>5,089</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19BAF8A" w14:textId="77777777" w:rsidR="00703362" w:rsidRDefault="00703362" w:rsidP="009E396A">
            <w:pPr>
              <w:rPr>
                <w:ins w:id="2739" w:author="Alotaibi, Raed" w:date="2019-05-22T16:09:00Z"/>
              </w:rPr>
            </w:pPr>
            <w:ins w:id="2740" w:author="Alotaibi, Raed" w:date="2019-05-22T16:09:00Z">
              <w:r>
                <w:rPr>
                  <w:rFonts w:ascii="Calibri" w:hAnsi="Calibri" w:cs="Calibri"/>
                  <w:color w:val="000000"/>
                </w:rPr>
                <w:t>663</w:t>
              </w:r>
            </w:ins>
          </w:p>
        </w:tc>
        <w:tc>
          <w:tcPr>
            <w:tcW w:w="547" w:type="pct"/>
            <w:tcBorders>
              <w:top w:val="single" w:sz="4" w:space="0" w:color="auto"/>
              <w:left w:val="single" w:sz="4" w:space="0" w:color="auto"/>
              <w:bottom w:val="single" w:sz="4" w:space="0" w:color="auto"/>
              <w:right w:val="single" w:sz="4" w:space="0" w:color="auto"/>
            </w:tcBorders>
            <w:hideMark/>
          </w:tcPr>
          <w:p w14:paraId="4CA9DFA1" w14:textId="77777777" w:rsidR="00703362" w:rsidRDefault="00703362" w:rsidP="009E396A">
            <w:pPr>
              <w:rPr>
                <w:ins w:id="2741" w:author="Alotaibi, Raed" w:date="2019-05-22T16:09:00Z"/>
                <w:rFonts w:ascii="Calibri" w:hAnsi="Calibri" w:cs="Calibri"/>
                <w:color w:val="000000"/>
              </w:rPr>
            </w:pPr>
            <w:ins w:id="2742" w:author="Alotaibi, Raed" w:date="2019-05-22T16:09:00Z">
              <w:r>
                <w:t>85</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BF4FA8F" w14:textId="77777777" w:rsidR="00703362" w:rsidRDefault="00703362" w:rsidP="009E396A">
            <w:pPr>
              <w:rPr>
                <w:ins w:id="2743" w:author="Alotaibi, Raed" w:date="2019-05-22T16:09:00Z"/>
              </w:rPr>
            </w:pPr>
            <w:ins w:id="2744" w:author="Alotaibi, Raed" w:date="2019-05-22T16:09:00Z">
              <w:r>
                <w:rPr>
                  <w:rFonts w:ascii="Calibri" w:hAnsi="Calibri" w:cs="Calibri"/>
                  <w:color w:val="000000"/>
                </w:rPr>
                <w:t>5</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703D016F" w14:textId="77777777" w:rsidR="00703362" w:rsidRDefault="00703362" w:rsidP="009E396A">
            <w:pPr>
              <w:rPr>
                <w:ins w:id="2745" w:author="Alotaibi, Raed" w:date="2019-05-22T16:09:00Z"/>
              </w:rPr>
            </w:pPr>
            <w:ins w:id="2746" w:author="Alotaibi, Raed" w:date="2019-05-22T16:09:00Z">
              <w:r>
                <w:rPr>
                  <w:rFonts w:ascii="Calibri" w:hAnsi="Calibri" w:cs="Calibri"/>
                  <w:color w:val="000000"/>
                </w:rPr>
                <w:t>4,431</w:t>
              </w:r>
            </w:ins>
          </w:p>
        </w:tc>
        <w:tc>
          <w:tcPr>
            <w:tcW w:w="555" w:type="pct"/>
            <w:tcBorders>
              <w:top w:val="single" w:sz="4" w:space="0" w:color="auto"/>
              <w:left w:val="single" w:sz="4" w:space="0" w:color="auto"/>
              <w:bottom w:val="single" w:sz="4" w:space="0" w:color="auto"/>
              <w:right w:val="single" w:sz="4" w:space="0" w:color="auto"/>
            </w:tcBorders>
          </w:tcPr>
          <w:p w14:paraId="6F6CF615" w14:textId="77777777" w:rsidR="00703362" w:rsidRDefault="00703362" w:rsidP="009E396A">
            <w:pPr>
              <w:rPr>
                <w:ins w:id="2747" w:author="Alotaibi, Raed" w:date="2019-05-22T16:09:00Z"/>
                <w:rFonts w:ascii="Calibri" w:hAnsi="Calibri" w:cs="Calibri"/>
                <w:color w:val="000000"/>
              </w:rPr>
            </w:pPr>
          </w:p>
        </w:tc>
      </w:tr>
      <w:tr w:rsidR="00703362" w14:paraId="2F393AB6" w14:textId="77777777" w:rsidTr="009E396A">
        <w:trPr>
          <w:trHeight w:val="288"/>
          <w:ins w:id="2748" w:author="Alotaibi, Raed" w:date="2019-05-22T16:09:00Z"/>
        </w:trPr>
        <w:tc>
          <w:tcPr>
            <w:tcW w:w="1089" w:type="pct"/>
            <w:tcBorders>
              <w:top w:val="single" w:sz="4" w:space="0" w:color="auto"/>
              <w:left w:val="single" w:sz="4" w:space="0" w:color="auto"/>
              <w:bottom w:val="single" w:sz="4" w:space="0" w:color="auto"/>
              <w:right w:val="single" w:sz="4" w:space="0" w:color="auto"/>
            </w:tcBorders>
            <w:noWrap/>
            <w:hideMark/>
          </w:tcPr>
          <w:p w14:paraId="4D239A97" w14:textId="77777777" w:rsidR="00703362" w:rsidRDefault="00703362" w:rsidP="009E396A">
            <w:pPr>
              <w:rPr>
                <w:ins w:id="2749" w:author="Alotaibi, Raed" w:date="2019-05-22T16:09:00Z"/>
              </w:rPr>
            </w:pPr>
            <w:ins w:id="2750" w:author="Alotaibi, Raed" w:date="2019-05-22T16:09:00Z">
              <w:r>
                <w:t>Wisconsin</w:t>
              </w:r>
            </w:ins>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9EE8173" w14:textId="77777777" w:rsidR="00703362" w:rsidRDefault="00703362" w:rsidP="009E396A">
            <w:pPr>
              <w:rPr>
                <w:ins w:id="2751" w:author="Alotaibi, Raed" w:date="2019-05-22T16:09:00Z"/>
              </w:rPr>
            </w:pPr>
            <w:ins w:id="2752" w:author="Alotaibi, Raed" w:date="2019-05-22T16:09:00Z">
              <w:r>
                <w:rPr>
                  <w:rFonts w:ascii="Calibri" w:hAnsi="Calibri" w:cs="Calibri"/>
                  <w:color w:val="000000"/>
                </w:rPr>
                <w:t>5,170</w:t>
              </w:r>
            </w:ins>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DE8F682" w14:textId="77777777" w:rsidR="00703362" w:rsidRDefault="00703362" w:rsidP="009E396A">
            <w:pPr>
              <w:rPr>
                <w:ins w:id="2753" w:author="Alotaibi, Raed" w:date="2019-05-22T16:09:00Z"/>
              </w:rPr>
            </w:pPr>
            <w:ins w:id="2754" w:author="Alotaibi, Raed" w:date="2019-05-22T16:09:00Z">
              <w:r>
                <w:rPr>
                  <w:rFonts w:ascii="Calibri" w:hAnsi="Calibri" w:cs="Calibri"/>
                  <w:color w:val="000000"/>
                </w:rPr>
                <w:t>611</w:t>
              </w:r>
            </w:ins>
          </w:p>
        </w:tc>
        <w:tc>
          <w:tcPr>
            <w:tcW w:w="547" w:type="pct"/>
            <w:tcBorders>
              <w:top w:val="single" w:sz="4" w:space="0" w:color="auto"/>
              <w:left w:val="single" w:sz="4" w:space="0" w:color="auto"/>
              <w:bottom w:val="single" w:sz="4" w:space="0" w:color="auto"/>
              <w:right w:val="single" w:sz="4" w:space="0" w:color="auto"/>
            </w:tcBorders>
            <w:hideMark/>
          </w:tcPr>
          <w:p w14:paraId="6D45E258" w14:textId="77777777" w:rsidR="00703362" w:rsidRDefault="00703362" w:rsidP="009E396A">
            <w:pPr>
              <w:rPr>
                <w:ins w:id="2755" w:author="Alotaibi, Raed" w:date="2019-05-22T16:09:00Z"/>
                <w:rFonts w:ascii="Calibri" w:hAnsi="Calibri" w:cs="Calibri"/>
                <w:color w:val="000000"/>
              </w:rPr>
            </w:pPr>
            <w:ins w:id="2756" w:author="Alotaibi, Raed" w:date="2019-05-22T16:09:00Z">
              <w:r>
                <w:t>140</w:t>
              </w:r>
            </w:ins>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D093365" w14:textId="77777777" w:rsidR="00703362" w:rsidRDefault="00703362" w:rsidP="009E396A">
            <w:pPr>
              <w:rPr>
                <w:ins w:id="2757" w:author="Alotaibi, Raed" w:date="2019-05-22T16:09:00Z"/>
              </w:rPr>
            </w:pPr>
            <w:ins w:id="2758" w:author="Alotaibi, Raed" w:date="2019-05-22T16:09:00Z">
              <w:r>
                <w:rPr>
                  <w:rFonts w:ascii="Calibri" w:hAnsi="Calibri" w:cs="Calibri"/>
                  <w:color w:val="000000"/>
                </w:rPr>
                <w:t>10</w:t>
              </w:r>
            </w:ins>
          </w:p>
        </w:tc>
        <w:tc>
          <w:tcPr>
            <w:tcW w:w="543" w:type="pct"/>
            <w:tcBorders>
              <w:top w:val="single" w:sz="4" w:space="0" w:color="auto"/>
              <w:left w:val="single" w:sz="4" w:space="0" w:color="auto"/>
              <w:bottom w:val="single" w:sz="4" w:space="0" w:color="auto"/>
              <w:right w:val="single" w:sz="4" w:space="0" w:color="auto"/>
            </w:tcBorders>
            <w:noWrap/>
            <w:vAlign w:val="bottom"/>
            <w:hideMark/>
          </w:tcPr>
          <w:p w14:paraId="5505730C" w14:textId="77777777" w:rsidR="00703362" w:rsidRDefault="00703362" w:rsidP="009E396A">
            <w:pPr>
              <w:rPr>
                <w:ins w:id="2759" w:author="Alotaibi, Raed" w:date="2019-05-22T16:09:00Z"/>
              </w:rPr>
            </w:pPr>
            <w:ins w:id="2760" w:author="Alotaibi, Raed" w:date="2019-05-22T16:09:00Z">
              <w:r>
                <w:rPr>
                  <w:rFonts w:ascii="Calibri" w:hAnsi="Calibri" w:cs="Calibri"/>
                  <w:color w:val="000000"/>
                </w:rPr>
                <w:t>4,569</w:t>
              </w:r>
            </w:ins>
          </w:p>
        </w:tc>
        <w:tc>
          <w:tcPr>
            <w:tcW w:w="555" w:type="pct"/>
            <w:tcBorders>
              <w:top w:val="single" w:sz="4" w:space="0" w:color="auto"/>
              <w:left w:val="single" w:sz="4" w:space="0" w:color="auto"/>
              <w:bottom w:val="single" w:sz="4" w:space="0" w:color="auto"/>
              <w:right w:val="single" w:sz="4" w:space="0" w:color="auto"/>
            </w:tcBorders>
          </w:tcPr>
          <w:p w14:paraId="4D1B6688" w14:textId="77777777" w:rsidR="00703362" w:rsidRDefault="00703362" w:rsidP="009E396A">
            <w:pPr>
              <w:rPr>
                <w:ins w:id="2761" w:author="Alotaibi, Raed" w:date="2019-05-22T16:09:00Z"/>
                <w:rFonts w:ascii="Calibri" w:hAnsi="Calibri" w:cs="Calibri"/>
                <w:color w:val="000000"/>
              </w:rPr>
            </w:pPr>
          </w:p>
        </w:tc>
      </w:tr>
    </w:tbl>
    <w:p w14:paraId="418E20A6" w14:textId="77777777" w:rsidR="00703362" w:rsidRDefault="00703362" w:rsidP="00703362">
      <w:pPr>
        <w:rPr>
          <w:ins w:id="2762" w:author="Alotaibi, Raed" w:date="2019-05-22T16:09:00Z"/>
          <w:b/>
          <w:bCs/>
        </w:rPr>
      </w:pPr>
    </w:p>
    <w:p w14:paraId="0487538E" w14:textId="77777777" w:rsidR="00703362" w:rsidRDefault="00703362" w:rsidP="00703362">
      <w:pPr>
        <w:pStyle w:val="Caption"/>
        <w:keepNext/>
        <w:rPr>
          <w:ins w:id="2763" w:author="Alotaibi, Raed" w:date="2019-05-22T16:09:00Z"/>
        </w:rPr>
      </w:pPr>
      <w:bookmarkStart w:id="2764" w:name="_Toc9433898"/>
      <w:ins w:id="2765" w:author="Alotaibi, Raed" w:date="2019-05-22T16:09:00Z">
        <w:r>
          <w:t>Table S</w:t>
        </w:r>
        <w:r>
          <w:fldChar w:fldCharType="begin"/>
        </w:r>
        <w:r>
          <w:instrText xml:space="preserve"> SEQ Table_S \* ARABIC </w:instrText>
        </w:r>
        <w:r>
          <w:fldChar w:fldCharType="separate"/>
        </w:r>
        <w:r>
          <w:rPr>
            <w:noProof/>
          </w:rPr>
          <w:t>3</w:t>
        </w:r>
        <w:r>
          <w:fldChar w:fldCharType="end"/>
        </w:r>
        <w:r w:rsidRPr="00E85BCF">
          <w:t>: Childhood asthma survey weighted summary by state (Total of 2006-2010)</w:t>
        </w:r>
        <w:bookmarkEnd w:id="2764"/>
      </w:ins>
    </w:p>
    <w:tbl>
      <w:tblPr>
        <w:tblStyle w:val="TableGrid"/>
        <w:tblW w:w="5000" w:type="pct"/>
        <w:tblLayout w:type="fixed"/>
        <w:tblLook w:val="04A0" w:firstRow="1" w:lastRow="0" w:firstColumn="1" w:lastColumn="0" w:noHBand="0" w:noVBand="1"/>
      </w:tblPr>
      <w:tblGrid>
        <w:gridCol w:w="1526"/>
        <w:gridCol w:w="1561"/>
        <w:gridCol w:w="1204"/>
        <w:gridCol w:w="1262"/>
        <w:gridCol w:w="1281"/>
        <w:gridCol w:w="1171"/>
        <w:gridCol w:w="1345"/>
      </w:tblGrid>
      <w:tr w:rsidR="00703362" w14:paraId="6D27AF7C" w14:textId="77777777" w:rsidTr="009E396A">
        <w:trPr>
          <w:trHeight w:val="288"/>
          <w:ins w:id="276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569D1A7E" w14:textId="77777777" w:rsidR="00703362" w:rsidRDefault="00703362" w:rsidP="009E396A">
            <w:pPr>
              <w:jc w:val="center"/>
              <w:rPr>
                <w:ins w:id="2767" w:author="Alotaibi, Raed" w:date="2019-05-22T16:09:00Z"/>
                <w:b/>
                <w:bCs/>
              </w:rPr>
            </w:pPr>
            <w:ins w:id="2768" w:author="Alotaibi, Raed" w:date="2019-05-22T16:09:00Z">
              <w:r>
                <w:rPr>
                  <w:b/>
                  <w:bCs/>
                </w:rPr>
                <w:t>State</w:t>
              </w:r>
            </w:ins>
          </w:p>
        </w:tc>
        <w:tc>
          <w:tcPr>
            <w:tcW w:w="835" w:type="pct"/>
            <w:tcBorders>
              <w:top w:val="single" w:sz="4" w:space="0" w:color="auto"/>
              <w:left w:val="single" w:sz="4" w:space="0" w:color="auto"/>
              <w:bottom w:val="single" w:sz="4" w:space="0" w:color="auto"/>
              <w:right w:val="single" w:sz="4" w:space="0" w:color="auto"/>
            </w:tcBorders>
            <w:noWrap/>
            <w:hideMark/>
          </w:tcPr>
          <w:p w14:paraId="640E3E8B" w14:textId="77777777" w:rsidR="00703362" w:rsidRDefault="00703362" w:rsidP="009E396A">
            <w:pPr>
              <w:jc w:val="center"/>
              <w:rPr>
                <w:ins w:id="2769" w:author="Alotaibi, Raed" w:date="2019-05-22T16:09:00Z"/>
                <w:b/>
                <w:bCs/>
              </w:rPr>
            </w:pPr>
            <w:ins w:id="2770" w:author="Alotaibi, Raed" w:date="2019-05-22T16:09:00Z">
              <w:r>
                <w:rPr>
                  <w:b/>
                  <w:bCs/>
                </w:rPr>
                <w:t>Weighted sample</w:t>
              </w:r>
            </w:ins>
          </w:p>
        </w:tc>
        <w:tc>
          <w:tcPr>
            <w:tcW w:w="644" w:type="pct"/>
            <w:tcBorders>
              <w:top w:val="single" w:sz="4" w:space="0" w:color="auto"/>
              <w:left w:val="single" w:sz="4" w:space="0" w:color="auto"/>
              <w:bottom w:val="single" w:sz="4" w:space="0" w:color="auto"/>
              <w:right w:val="single" w:sz="4" w:space="0" w:color="auto"/>
            </w:tcBorders>
            <w:noWrap/>
            <w:hideMark/>
          </w:tcPr>
          <w:p w14:paraId="1182547C" w14:textId="77777777" w:rsidR="00703362" w:rsidRDefault="00703362" w:rsidP="009E396A">
            <w:pPr>
              <w:jc w:val="center"/>
              <w:rPr>
                <w:ins w:id="2771" w:author="Alotaibi, Raed" w:date="2019-05-22T16:09:00Z"/>
                <w:b/>
                <w:bCs/>
              </w:rPr>
            </w:pPr>
            <w:ins w:id="2772" w:author="Alotaibi, Raed" w:date="2019-05-22T16:09:00Z">
              <w:r>
                <w:rPr>
                  <w:b/>
                  <w:bCs/>
                </w:rPr>
                <w:t>Ever asthma</w:t>
              </w:r>
            </w:ins>
          </w:p>
        </w:tc>
        <w:tc>
          <w:tcPr>
            <w:tcW w:w="675" w:type="pct"/>
            <w:tcBorders>
              <w:top w:val="single" w:sz="4" w:space="0" w:color="auto"/>
              <w:left w:val="single" w:sz="4" w:space="0" w:color="auto"/>
              <w:bottom w:val="single" w:sz="4" w:space="0" w:color="auto"/>
              <w:right w:val="single" w:sz="4" w:space="0" w:color="auto"/>
            </w:tcBorders>
            <w:noWrap/>
            <w:hideMark/>
          </w:tcPr>
          <w:p w14:paraId="4FEFC16F" w14:textId="77777777" w:rsidR="00703362" w:rsidRDefault="00703362" w:rsidP="009E396A">
            <w:pPr>
              <w:jc w:val="center"/>
              <w:rPr>
                <w:ins w:id="2773" w:author="Alotaibi, Raed" w:date="2019-05-22T16:09:00Z"/>
                <w:b/>
                <w:bCs/>
              </w:rPr>
            </w:pPr>
            <w:ins w:id="2774" w:author="Alotaibi, Raed" w:date="2019-05-22T16:09:00Z">
              <w:r>
                <w:rPr>
                  <w:b/>
                  <w:bCs/>
                </w:rPr>
                <w:t>Incident case</w:t>
              </w:r>
            </w:ins>
          </w:p>
        </w:tc>
        <w:tc>
          <w:tcPr>
            <w:tcW w:w="685" w:type="pct"/>
            <w:tcBorders>
              <w:top w:val="single" w:sz="4" w:space="0" w:color="auto"/>
              <w:left w:val="single" w:sz="4" w:space="0" w:color="auto"/>
              <w:bottom w:val="single" w:sz="4" w:space="0" w:color="auto"/>
              <w:right w:val="single" w:sz="4" w:space="0" w:color="auto"/>
            </w:tcBorders>
            <w:noWrap/>
            <w:hideMark/>
          </w:tcPr>
          <w:p w14:paraId="3BDC957E" w14:textId="77777777" w:rsidR="00703362" w:rsidRDefault="00703362" w:rsidP="009E396A">
            <w:pPr>
              <w:jc w:val="center"/>
              <w:rPr>
                <w:ins w:id="2775" w:author="Alotaibi, Raed" w:date="2019-05-22T16:09:00Z"/>
                <w:b/>
                <w:bCs/>
              </w:rPr>
            </w:pPr>
            <w:ins w:id="2776" w:author="Alotaibi, Raed" w:date="2019-05-22T16:09:00Z">
              <w:r>
                <w:rPr>
                  <w:b/>
                  <w:bCs/>
                </w:rPr>
                <w:t>At-risk</w:t>
              </w:r>
            </w:ins>
          </w:p>
        </w:tc>
        <w:tc>
          <w:tcPr>
            <w:tcW w:w="626" w:type="pct"/>
            <w:tcBorders>
              <w:top w:val="single" w:sz="4" w:space="0" w:color="auto"/>
              <w:left w:val="single" w:sz="4" w:space="0" w:color="auto"/>
              <w:bottom w:val="single" w:sz="4" w:space="0" w:color="auto"/>
              <w:right w:val="single" w:sz="4" w:space="0" w:color="auto"/>
            </w:tcBorders>
            <w:noWrap/>
            <w:hideMark/>
          </w:tcPr>
          <w:p w14:paraId="185FD845" w14:textId="77777777" w:rsidR="00703362" w:rsidRDefault="00703362" w:rsidP="009E396A">
            <w:pPr>
              <w:jc w:val="center"/>
              <w:rPr>
                <w:ins w:id="2777" w:author="Alotaibi, Raed" w:date="2019-05-22T16:09:00Z"/>
                <w:b/>
                <w:bCs/>
              </w:rPr>
            </w:pPr>
            <w:ins w:id="2778" w:author="Alotaibi, Raed" w:date="2019-05-22T16:09:00Z">
              <w:r>
                <w:rPr>
                  <w:b/>
                  <w:bCs/>
                </w:rPr>
                <w:t>Incidence rate</w:t>
              </w:r>
            </w:ins>
          </w:p>
        </w:tc>
        <w:tc>
          <w:tcPr>
            <w:tcW w:w="719" w:type="pct"/>
            <w:tcBorders>
              <w:top w:val="single" w:sz="4" w:space="0" w:color="auto"/>
              <w:left w:val="single" w:sz="4" w:space="0" w:color="auto"/>
              <w:bottom w:val="single" w:sz="4" w:space="0" w:color="auto"/>
              <w:right w:val="single" w:sz="4" w:space="0" w:color="auto"/>
            </w:tcBorders>
            <w:noWrap/>
            <w:hideMark/>
          </w:tcPr>
          <w:p w14:paraId="2FF88C36" w14:textId="77777777" w:rsidR="00703362" w:rsidRDefault="00703362" w:rsidP="009E396A">
            <w:pPr>
              <w:jc w:val="center"/>
              <w:rPr>
                <w:ins w:id="2779" w:author="Alotaibi, Raed" w:date="2019-05-22T16:09:00Z"/>
                <w:b/>
                <w:bCs/>
              </w:rPr>
            </w:pPr>
            <w:ins w:id="2780" w:author="Alotaibi, Raed" w:date="2019-05-22T16:09:00Z">
              <w:r>
                <w:rPr>
                  <w:b/>
                  <w:bCs/>
                </w:rPr>
                <w:t>Prevalence rate</w:t>
              </w:r>
            </w:ins>
          </w:p>
        </w:tc>
      </w:tr>
      <w:tr w:rsidR="00703362" w14:paraId="271D2430" w14:textId="77777777" w:rsidTr="009E396A">
        <w:trPr>
          <w:trHeight w:val="288"/>
          <w:ins w:id="278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268406E8" w14:textId="77777777" w:rsidR="00703362" w:rsidRDefault="00703362" w:rsidP="009E396A">
            <w:pPr>
              <w:rPr>
                <w:ins w:id="2782" w:author="Alotaibi, Raed" w:date="2019-05-22T16:09:00Z"/>
              </w:rPr>
            </w:pPr>
            <w:ins w:id="2783" w:author="Alotaibi, Raed" w:date="2019-05-22T16:09:00Z">
              <w:r>
                <w:t>Arizona</w:t>
              </w:r>
            </w:ins>
          </w:p>
        </w:tc>
        <w:tc>
          <w:tcPr>
            <w:tcW w:w="835" w:type="pct"/>
            <w:tcBorders>
              <w:top w:val="single" w:sz="4" w:space="0" w:color="auto"/>
              <w:left w:val="single" w:sz="4" w:space="0" w:color="auto"/>
              <w:bottom w:val="single" w:sz="4" w:space="0" w:color="auto"/>
              <w:right w:val="single" w:sz="4" w:space="0" w:color="auto"/>
            </w:tcBorders>
            <w:noWrap/>
            <w:hideMark/>
          </w:tcPr>
          <w:p w14:paraId="3209CA9F" w14:textId="77777777" w:rsidR="00703362" w:rsidRDefault="00703362" w:rsidP="009E396A">
            <w:pPr>
              <w:jc w:val="center"/>
              <w:rPr>
                <w:ins w:id="2784" w:author="Alotaibi, Raed" w:date="2019-05-22T16:09:00Z"/>
              </w:rPr>
            </w:pPr>
            <w:ins w:id="2785" w:author="Alotaibi, Raed" w:date="2019-05-22T16:09:00Z">
              <w:r>
                <w:t>6,631,643</w:t>
              </w:r>
            </w:ins>
          </w:p>
        </w:tc>
        <w:tc>
          <w:tcPr>
            <w:tcW w:w="644" w:type="pct"/>
            <w:tcBorders>
              <w:top w:val="single" w:sz="4" w:space="0" w:color="auto"/>
              <w:left w:val="single" w:sz="4" w:space="0" w:color="auto"/>
              <w:bottom w:val="single" w:sz="4" w:space="0" w:color="auto"/>
              <w:right w:val="single" w:sz="4" w:space="0" w:color="auto"/>
            </w:tcBorders>
            <w:noWrap/>
            <w:hideMark/>
          </w:tcPr>
          <w:p w14:paraId="3CAF1585" w14:textId="77777777" w:rsidR="00703362" w:rsidRDefault="00703362" w:rsidP="009E396A">
            <w:pPr>
              <w:jc w:val="center"/>
              <w:rPr>
                <w:ins w:id="2786" w:author="Alotaibi, Raed" w:date="2019-05-22T16:09:00Z"/>
              </w:rPr>
            </w:pPr>
            <w:ins w:id="2787" w:author="Alotaibi, Raed" w:date="2019-05-22T16:09:00Z">
              <w:r>
                <w:t>866,487</w:t>
              </w:r>
            </w:ins>
          </w:p>
        </w:tc>
        <w:tc>
          <w:tcPr>
            <w:tcW w:w="675" w:type="pct"/>
            <w:tcBorders>
              <w:top w:val="single" w:sz="4" w:space="0" w:color="auto"/>
              <w:left w:val="single" w:sz="4" w:space="0" w:color="auto"/>
              <w:bottom w:val="single" w:sz="4" w:space="0" w:color="auto"/>
              <w:right w:val="single" w:sz="4" w:space="0" w:color="auto"/>
            </w:tcBorders>
            <w:noWrap/>
            <w:hideMark/>
          </w:tcPr>
          <w:p w14:paraId="23D96E67" w14:textId="77777777" w:rsidR="00703362" w:rsidRDefault="00703362" w:rsidP="009E396A">
            <w:pPr>
              <w:jc w:val="center"/>
              <w:rPr>
                <w:ins w:id="2788" w:author="Alotaibi, Raed" w:date="2019-05-22T16:09:00Z"/>
              </w:rPr>
            </w:pPr>
            <w:ins w:id="2789" w:author="Alotaibi, Raed" w:date="2019-05-22T16:09:00Z">
              <w:r>
                <w:t>42,622</w:t>
              </w:r>
            </w:ins>
          </w:p>
        </w:tc>
        <w:tc>
          <w:tcPr>
            <w:tcW w:w="685" w:type="pct"/>
            <w:tcBorders>
              <w:top w:val="single" w:sz="4" w:space="0" w:color="auto"/>
              <w:left w:val="single" w:sz="4" w:space="0" w:color="auto"/>
              <w:bottom w:val="single" w:sz="4" w:space="0" w:color="auto"/>
              <w:right w:val="single" w:sz="4" w:space="0" w:color="auto"/>
            </w:tcBorders>
            <w:noWrap/>
            <w:hideMark/>
          </w:tcPr>
          <w:p w14:paraId="676D2C26" w14:textId="77777777" w:rsidR="00703362" w:rsidRDefault="00703362" w:rsidP="009E396A">
            <w:pPr>
              <w:jc w:val="center"/>
              <w:rPr>
                <w:ins w:id="2790" w:author="Alotaibi, Raed" w:date="2019-05-22T16:09:00Z"/>
              </w:rPr>
            </w:pPr>
            <w:ins w:id="2791" w:author="Alotaibi, Raed" w:date="2019-05-22T16:09:00Z">
              <w:r>
                <w:t>2,802,422</w:t>
              </w:r>
            </w:ins>
          </w:p>
        </w:tc>
        <w:tc>
          <w:tcPr>
            <w:tcW w:w="626" w:type="pct"/>
            <w:tcBorders>
              <w:top w:val="single" w:sz="4" w:space="0" w:color="auto"/>
              <w:left w:val="single" w:sz="4" w:space="0" w:color="auto"/>
              <w:bottom w:val="single" w:sz="4" w:space="0" w:color="auto"/>
              <w:right w:val="single" w:sz="4" w:space="0" w:color="auto"/>
            </w:tcBorders>
            <w:noWrap/>
            <w:hideMark/>
          </w:tcPr>
          <w:p w14:paraId="624399A0" w14:textId="77777777" w:rsidR="00703362" w:rsidRDefault="00703362" w:rsidP="009E396A">
            <w:pPr>
              <w:jc w:val="center"/>
              <w:rPr>
                <w:ins w:id="2792" w:author="Alotaibi, Raed" w:date="2019-05-22T16:09:00Z"/>
              </w:rPr>
            </w:pPr>
            <w:ins w:id="2793" w:author="Alotaibi, Raed" w:date="2019-05-22T16:09:00Z">
              <w:r>
                <w:t>15.2</w:t>
              </w:r>
            </w:ins>
          </w:p>
        </w:tc>
        <w:tc>
          <w:tcPr>
            <w:tcW w:w="719" w:type="pct"/>
            <w:tcBorders>
              <w:top w:val="single" w:sz="4" w:space="0" w:color="auto"/>
              <w:left w:val="single" w:sz="4" w:space="0" w:color="auto"/>
              <w:bottom w:val="single" w:sz="4" w:space="0" w:color="auto"/>
              <w:right w:val="single" w:sz="4" w:space="0" w:color="auto"/>
            </w:tcBorders>
            <w:noWrap/>
            <w:hideMark/>
          </w:tcPr>
          <w:p w14:paraId="56697793" w14:textId="77777777" w:rsidR="00703362" w:rsidRDefault="00703362" w:rsidP="009E396A">
            <w:pPr>
              <w:jc w:val="center"/>
              <w:rPr>
                <w:ins w:id="2794" w:author="Alotaibi, Raed" w:date="2019-05-22T16:09:00Z"/>
              </w:rPr>
            </w:pPr>
            <w:ins w:id="2795" w:author="Alotaibi, Raed" w:date="2019-05-22T16:09:00Z">
              <w:r>
                <w:t>13.1</w:t>
              </w:r>
            </w:ins>
          </w:p>
        </w:tc>
      </w:tr>
      <w:tr w:rsidR="00703362" w14:paraId="6B018081" w14:textId="77777777" w:rsidTr="009E396A">
        <w:trPr>
          <w:trHeight w:val="288"/>
          <w:ins w:id="279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2401FA7D" w14:textId="77777777" w:rsidR="00703362" w:rsidRDefault="00703362" w:rsidP="009E396A">
            <w:pPr>
              <w:rPr>
                <w:ins w:id="2797" w:author="Alotaibi, Raed" w:date="2019-05-22T16:09:00Z"/>
              </w:rPr>
            </w:pPr>
            <w:ins w:id="2798" w:author="Alotaibi, Raed" w:date="2019-05-22T16:09:00Z">
              <w:r>
                <w:t>California</w:t>
              </w:r>
            </w:ins>
          </w:p>
        </w:tc>
        <w:tc>
          <w:tcPr>
            <w:tcW w:w="835" w:type="pct"/>
            <w:tcBorders>
              <w:top w:val="single" w:sz="4" w:space="0" w:color="auto"/>
              <w:left w:val="single" w:sz="4" w:space="0" w:color="auto"/>
              <w:bottom w:val="single" w:sz="4" w:space="0" w:color="auto"/>
              <w:right w:val="single" w:sz="4" w:space="0" w:color="auto"/>
            </w:tcBorders>
            <w:noWrap/>
            <w:hideMark/>
          </w:tcPr>
          <w:p w14:paraId="7AF357F6" w14:textId="77777777" w:rsidR="00703362" w:rsidRDefault="00703362" w:rsidP="009E396A">
            <w:pPr>
              <w:jc w:val="center"/>
              <w:rPr>
                <w:ins w:id="2799" w:author="Alotaibi, Raed" w:date="2019-05-22T16:09:00Z"/>
              </w:rPr>
            </w:pPr>
            <w:ins w:id="2800" w:author="Alotaibi, Raed" w:date="2019-05-22T16:09:00Z">
              <w:r>
                <w:t>36,944,762</w:t>
              </w:r>
            </w:ins>
          </w:p>
        </w:tc>
        <w:tc>
          <w:tcPr>
            <w:tcW w:w="644" w:type="pct"/>
            <w:tcBorders>
              <w:top w:val="single" w:sz="4" w:space="0" w:color="auto"/>
              <w:left w:val="single" w:sz="4" w:space="0" w:color="auto"/>
              <w:bottom w:val="single" w:sz="4" w:space="0" w:color="auto"/>
              <w:right w:val="single" w:sz="4" w:space="0" w:color="auto"/>
            </w:tcBorders>
            <w:noWrap/>
            <w:hideMark/>
          </w:tcPr>
          <w:p w14:paraId="64826E4D" w14:textId="77777777" w:rsidR="00703362" w:rsidRDefault="00703362" w:rsidP="009E396A">
            <w:pPr>
              <w:jc w:val="center"/>
              <w:rPr>
                <w:ins w:id="2801" w:author="Alotaibi, Raed" w:date="2019-05-22T16:09:00Z"/>
              </w:rPr>
            </w:pPr>
            <w:ins w:id="2802" w:author="Alotaibi, Raed" w:date="2019-05-22T16:09:00Z">
              <w:r>
                <w:t>4,513,981</w:t>
              </w:r>
            </w:ins>
          </w:p>
        </w:tc>
        <w:tc>
          <w:tcPr>
            <w:tcW w:w="675" w:type="pct"/>
            <w:tcBorders>
              <w:top w:val="single" w:sz="4" w:space="0" w:color="auto"/>
              <w:left w:val="single" w:sz="4" w:space="0" w:color="auto"/>
              <w:bottom w:val="single" w:sz="4" w:space="0" w:color="auto"/>
              <w:right w:val="single" w:sz="4" w:space="0" w:color="auto"/>
            </w:tcBorders>
            <w:noWrap/>
            <w:hideMark/>
          </w:tcPr>
          <w:p w14:paraId="7ACE7C93" w14:textId="77777777" w:rsidR="00703362" w:rsidRDefault="00703362" w:rsidP="009E396A">
            <w:pPr>
              <w:jc w:val="center"/>
              <w:rPr>
                <w:ins w:id="2803" w:author="Alotaibi, Raed" w:date="2019-05-22T16:09:00Z"/>
              </w:rPr>
            </w:pPr>
            <w:ins w:id="2804" w:author="Alotaibi, Raed" w:date="2019-05-22T16:09:00Z">
              <w:r>
                <w:t>156,599</w:t>
              </w:r>
            </w:ins>
          </w:p>
        </w:tc>
        <w:tc>
          <w:tcPr>
            <w:tcW w:w="685" w:type="pct"/>
            <w:tcBorders>
              <w:top w:val="single" w:sz="4" w:space="0" w:color="auto"/>
              <w:left w:val="single" w:sz="4" w:space="0" w:color="auto"/>
              <w:bottom w:val="single" w:sz="4" w:space="0" w:color="auto"/>
              <w:right w:val="single" w:sz="4" w:space="0" w:color="auto"/>
            </w:tcBorders>
            <w:noWrap/>
            <w:hideMark/>
          </w:tcPr>
          <w:p w14:paraId="5E8E163A" w14:textId="77777777" w:rsidR="00703362" w:rsidRDefault="00703362" w:rsidP="009E396A">
            <w:pPr>
              <w:jc w:val="center"/>
              <w:rPr>
                <w:ins w:id="2805" w:author="Alotaibi, Raed" w:date="2019-05-22T16:09:00Z"/>
              </w:rPr>
            </w:pPr>
            <w:ins w:id="2806" w:author="Alotaibi, Raed" w:date="2019-05-22T16:09:00Z">
              <w:r>
                <w:t>16,850,453</w:t>
              </w:r>
            </w:ins>
          </w:p>
        </w:tc>
        <w:tc>
          <w:tcPr>
            <w:tcW w:w="626" w:type="pct"/>
            <w:tcBorders>
              <w:top w:val="single" w:sz="4" w:space="0" w:color="auto"/>
              <w:left w:val="single" w:sz="4" w:space="0" w:color="auto"/>
              <w:bottom w:val="single" w:sz="4" w:space="0" w:color="auto"/>
              <w:right w:val="single" w:sz="4" w:space="0" w:color="auto"/>
            </w:tcBorders>
            <w:noWrap/>
            <w:hideMark/>
          </w:tcPr>
          <w:p w14:paraId="0BF78E9B" w14:textId="77777777" w:rsidR="00703362" w:rsidRDefault="00703362" w:rsidP="009E396A">
            <w:pPr>
              <w:jc w:val="center"/>
              <w:rPr>
                <w:ins w:id="2807" w:author="Alotaibi, Raed" w:date="2019-05-22T16:09:00Z"/>
              </w:rPr>
            </w:pPr>
            <w:ins w:id="2808" w:author="Alotaibi, Raed" w:date="2019-05-22T16:09:00Z">
              <w:r>
                <w:t>9.3</w:t>
              </w:r>
            </w:ins>
          </w:p>
        </w:tc>
        <w:tc>
          <w:tcPr>
            <w:tcW w:w="719" w:type="pct"/>
            <w:tcBorders>
              <w:top w:val="single" w:sz="4" w:space="0" w:color="auto"/>
              <w:left w:val="single" w:sz="4" w:space="0" w:color="auto"/>
              <w:bottom w:val="single" w:sz="4" w:space="0" w:color="auto"/>
              <w:right w:val="single" w:sz="4" w:space="0" w:color="auto"/>
            </w:tcBorders>
            <w:noWrap/>
            <w:hideMark/>
          </w:tcPr>
          <w:p w14:paraId="33269A7D" w14:textId="77777777" w:rsidR="00703362" w:rsidRDefault="00703362" w:rsidP="009E396A">
            <w:pPr>
              <w:jc w:val="center"/>
              <w:rPr>
                <w:ins w:id="2809" w:author="Alotaibi, Raed" w:date="2019-05-22T16:09:00Z"/>
              </w:rPr>
            </w:pPr>
            <w:ins w:id="2810" w:author="Alotaibi, Raed" w:date="2019-05-22T16:09:00Z">
              <w:r>
                <w:t>12.2</w:t>
              </w:r>
            </w:ins>
          </w:p>
        </w:tc>
      </w:tr>
      <w:tr w:rsidR="00703362" w14:paraId="3C025A13" w14:textId="77777777" w:rsidTr="009E396A">
        <w:trPr>
          <w:trHeight w:val="288"/>
          <w:ins w:id="281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33ABBF90" w14:textId="77777777" w:rsidR="00703362" w:rsidRDefault="00703362" w:rsidP="009E396A">
            <w:pPr>
              <w:rPr>
                <w:ins w:id="2812" w:author="Alotaibi, Raed" w:date="2019-05-22T16:09:00Z"/>
              </w:rPr>
            </w:pPr>
            <w:ins w:id="2813" w:author="Alotaibi, Raed" w:date="2019-05-22T16:09:00Z">
              <w:r>
                <w:t>Connecticut</w:t>
              </w:r>
            </w:ins>
          </w:p>
        </w:tc>
        <w:tc>
          <w:tcPr>
            <w:tcW w:w="835" w:type="pct"/>
            <w:tcBorders>
              <w:top w:val="single" w:sz="4" w:space="0" w:color="auto"/>
              <w:left w:val="single" w:sz="4" w:space="0" w:color="auto"/>
              <w:bottom w:val="single" w:sz="4" w:space="0" w:color="auto"/>
              <w:right w:val="single" w:sz="4" w:space="0" w:color="auto"/>
            </w:tcBorders>
            <w:noWrap/>
            <w:hideMark/>
          </w:tcPr>
          <w:p w14:paraId="5EE0C3F6" w14:textId="77777777" w:rsidR="00703362" w:rsidRDefault="00703362" w:rsidP="009E396A">
            <w:pPr>
              <w:jc w:val="center"/>
              <w:rPr>
                <w:ins w:id="2814" w:author="Alotaibi, Raed" w:date="2019-05-22T16:09:00Z"/>
              </w:rPr>
            </w:pPr>
            <w:ins w:id="2815" w:author="Alotaibi, Raed" w:date="2019-05-22T16:09:00Z">
              <w:r>
                <w:t>3,216,911</w:t>
              </w:r>
            </w:ins>
          </w:p>
        </w:tc>
        <w:tc>
          <w:tcPr>
            <w:tcW w:w="644" w:type="pct"/>
            <w:tcBorders>
              <w:top w:val="single" w:sz="4" w:space="0" w:color="auto"/>
              <w:left w:val="single" w:sz="4" w:space="0" w:color="auto"/>
              <w:bottom w:val="single" w:sz="4" w:space="0" w:color="auto"/>
              <w:right w:val="single" w:sz="4" w:space="0" w:color="auto"/>
            </w:tcBorders>
            <w:noWrap/>
            <w:hideMark/>
          </w:tcPr>
          <w:p w14:paraId="6FCAAD99" w14:textId="77777777" w:rsidR="00703362" w:rsidRDefault="00703362" w:rsidP="009E396A">
            <w:pPr>
              <w:jc w:val="center"/>
              <w:rPr>
                <w:ins w:id="2816" w:author="Alotaibi, Raed" w:date="2019-05-22T16:09:00Z"/>
              </w:rPr>
            </w:pPr>
            <w:ins w:id="2817" w:author="Alotaibi, Raed" w:date="2019-05-22T16:09:00Z">
              <w:r>
                <w:t>515,372</w:t>
              </w:r>
            </w:ins>
          </w:p>
        </w:tc>
        <w:tc>
          <w:tcPr>
            <w:tcW w:w="675" w:type="pct"/>
            <w:tcBorders>
              <w:top w:val="single" w:sz="4" w:space="0" w:color="auto"/>
              <w:left w:val="single" w:sz="4" w:space="0" w:color="auto"/>
              <w:bottom w:val="single" w:sz="4" w:space="0" w:color="auto"/>
              <w:right w:val="single" w:sz="4" w:space="0" w:color="auto"/>
            </w:tcBorders>
            <w:noWrap/>
            <w:hideMark/>
          </w:tcPr>
          <w:p w14:paraId="4D72C2BD" w14:textId="77777777" w:rsidR="00703362" w:rsidRDefault="00703362" w:rsidP="009E396A">
            <w:pPr>
              <w:jc w:val="center"/>
              <w:rPr>
                <w:ins w:id="2818" w:author="Alotaibi, Raed" w:date="2019-05-22T16:09:00Z"/>
              </w:rPr>
            </w:pPr>
            <w:ins w:id="2819" w:author="Alotaibi, Raed" w:date="2019-05-22T16:09:00Z">
              <w:r>
                <w:t>32,939</w:t>
              </w:r>
            </w:ins>
          </w:p>
        </w:tc>
        <w:tc>
          <w:tcPr>
            <w:tcW w:w="685" w:type="pct"/>
            <w:tcBorders>
              <w:top w:val="single" w:sz="4" w:space="0" w:color="auto"/>
              <w:left w:val="single" w:sz="4" w:space="0" w:color="auto"/>
              <w:bottom w:val="single" w:sz="4" w:space="0" w:color="auto"/>
              <w:right w:val="single" w:sz="4" w:space="0" w:color="auto"/>
            </w:tcBorders>
            <w:noWrap/>
            <w:hideMark/>
          </w:tcPr>
          <w:p w14:paraId="46A5A5C0" w14:textId="77777777" w:rsidR="00703362" w:rsidRDefault="00703362" w:rsidP="009E396A">
            <w:pPr>
              <w:jc w:val="center"/>
              <w:rPr>
                <w:ins w:id="2820" w:author="Alotaibi, Raed" w:date="2019-05-22T16:09:00Z"/>
              </w:rPr>
            </w:pPr>
            <w:ins w:id="2821" w:author="Alotaibi, Raed" w:date="2019-05-22T16:09:00Z">
              <w:r>
                <w:t>2,734,478</w:t>
              </w:r>
            </w:ins>
          </w:p>
        </w:tc>
        <w:tc>
          <w:tcPr>
            <w:tcW w:w="626" w:type="pct"/>
            <w:tcBorders>
              <w:top w:val="single" w:sz="4" w:space="0" w:color="auto"/>
              <w:left w:val="single" w:sz="4" w:space="0" w:color="auto"/>
              <w:bottom w:val="single" w:sz="4" w:space="0" w:color="auto"/>
              <w:right w:val="single" w:sz="4" w:space="0" w:color="auto"/>
            </w:tcBorders>
            <w:noWrap/>
            <w:hideMark/>
          </w:tcPr>
          <w:p w14:paraId="5BD48F77" w14:textId="77777777" w:rsidR="00703362" w:rsidRDefault="00703362" w:rsidP="009E396A">
            <w:pPr>
              <w:jc w:val="center"/>
              <w:rPr>
                <w:ins w:id="2822" w:author="Alotaibi, Raed" w:date="2019-05-22T16:09:00Z"/>
              </w:rPr>
            </w:pPr>
            <w:ins w:id="2823" w:author="Alotaibi, Raed" w:date="2019-05-22T16:09:00Z">
              <w:r>
                <w:t>12.0</w:t>
              </w:r>
            </w:ins>
          </w:p>
        </w:tc>
        <w:tc>
          <w:tcPr>
            <w:tcW w:w="719" w:type="pct"/>
            <w:tcBorders>
              <w:top w:val="single" w:sz="4" w:space="0" w:color="auto"/>
              <w:left w:val="single" w:sz="4" w:space="0" w:color="auto"/>
              <w:bottom w:val="single" w:sz="4" w:space="0" w:color="auto"/>
              <w:right w:val="single" w:sz="4" w:space="0" w:color="auto"/>
            </w:tcBorders>
            <w:noWrap/>
            <w:hideMark/>
          </w:tcPr>
          <w:p w14:paraId="0490A479" w14:textId="77777777" w:rsidR="00703362" w:rsidRDefault="00703362" w:rsidP="009E396A">
            <w:pPr>
              <w:jc w:val="center"/>
              <w:rPr>
                <w:ins w:id="2824" w:author="Alotaibi, Raed" w:date="2019-05-22T16:09:00Z"/>
              </w:rPr>
            </w:pPr>
            <w:ins w:id="2825" w:author="Alotaibi, Raed" w:date="2019-05-22T16:09:00Z">
              <w:r>
                <w:t>16.0</w:t>
              </w:r>
            </w:ins>
          </w:p>
        </w:tc>
      </w:tr>
      <w:tr w:rsidR="00703362" w14:paraId="4AB7B6AD" w14:textId="77777777" w:rsidTr="009E396A">
        <w:trPr>
          <w:trHeight w:val="288"/>
          <w:ins w:id="282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41465382" w14:textId="77777777" w:rsidR="00703362" w:rsidRDefault="00703362" w:rsidP="009E396A">
            <w:pPr>
              <w:rPr>
                <w:ins w:id="2827" w:author="Alotaibi, Raed" w:date="2019-05-22T16:09:00Z"/>
              </w:rPr>
            </w:pPr>
            <w:ins w:id="2828" w:author="Alotaibi, Raed" w:date="2019-05-22T16:09:00Z">
              <w:r>
                <w:t>D.C.</w:t>
              </w:r>
            </w:ins>
          </w:p>
        </w:tc>
        <w:tc>
          <w:tcPr>
            <w:tcW w:w="835" w:type="pct"/>
            <w:tcBorders>
              <w:top w:val="single" w:sz="4" w:space="0" w:color="auto"/>
              <w:left w:val="single" w:sz="4" w:space="0" w:color="auto"/>
              <w:bottom w:val="single" w:sz="4" w:space="0" w:color="auto"/>
              <w:right w:val="single" w:sz="4" w:space="0" w:color="auto"/>
            </w:tcBorders>
            <w:noWrap/>
            <w:hideMark/>
          </w:tcPr>
          <w:p w14:paraId="41FE7C71" w14:textId="77777777" w:rsidR="00703362" w:rsidRDefault="00703362" w:rsidP="009E396A">
            <w:pPr>
              <w:jc w:val="center"/>
              <w:rPr>
                <w:ins w:id="2829" w:author="Alotaibi, Raed" w:date="2019-05-22T16:09:00Z"/>
              </w:rPr>
            </w:pPr>
            <w:ins w:id="2830" w:author="Alotaibi, Raed" w:date="2019-05-22T16:09:00Z">
              <w:r>
                <w:t>550,985</w:t>
              </w:r>
            </w:ins>
          </w:p>
        </w:tc>
        <w:tc>
          <w:tcPr>
            <w:tcW w:w="644" w:type="pct"/>
            <w:tcBorders>
              <w:top w:val="single" w:sz="4" w:space="0" w:color="auto"/>
              <w:left w:val="single" w:sz="4" w:space="0" w:color="auto"/>
              <w:bottom w:val="single" w:sz="4" w:space="0" w:color="auto"/>
              <w:right w:val="single" w:sz="4" w:space="0" w:color="auto"/>
            </w:tcBorders>
            <w:noWrap/>
            <w:hideMark/>
          </w:tcPr>
          <w:p w14:paraId="5AF8C933" w14:textId="77777777" w:rsidR="00703362" w:rsidRDefault="00703362" w:rsidP="009E396A">
            <w:pPr>
              <w:jc w:val="center"/>
              <w:rPr>
                <w:ins w:id="2831" w:author="Alotaibi, Raed" w:date="2019-05-22T16:09:00Z"/>
              </w:rPr>
            </w:pPr>
            <w:ins w:id="2832" w:author="Alotaibi, Raed" w:date="2019-05-22T16:09:00Z">
              <w:r>
                <w:t>109,403</w:t>
              </w:r>
            </w:ins>
          </w:p>
        </w:tc>
        <w:tc>
          <w:tcPr>
            <w:tcW w:w="675" w:type="pct"/>
            <w:tcBorders>
              <w:top w:val="single" w:sz="4" w:space="0" w:color="auto"/>
              <w:left w:val="single" w:sz="4" w:space="0" w:color="auto"/>
              <w:bottom w:val="single" w:sz="4" w:space="0" w:color="auto"/>
              <w:right w:val="single" w:sz="4" w:space="0" w:color="auto"/>
            </w:tcBorders>
            <w:noWrap/>
            <w:hideMark/>
          </w:tcPr>
          <w:p w14:paraId="154B94AD" w14:textId="77777777" w:rsidR="00703362" w:rsidRDefault="00703362" w:rsidP="009E396A">
            <w:pPr>
              <w:jc w:val="center"/>
              <w:rPr>
                <w:ins w:id="2833" w:author="Alotaibi, Raed" w:date="2019-05-22T16:09:00Z"/>
              </w:rPr>
            </w:pPr>
            <w:ins w:id="2834" w:author="Alotaibi, Raed" w:date="2019-05-22T16:09:00Z">
              <w:r>
                <w:t>3,184</w:t>
              </w:r>
            </w:ins>
          </w:p>
        </w:tc>
        <w:tc>
          <w:tcPr>
            <w:tcW w:w="685" w:type="pct"/>
            <w:tcBorders>
              <w:top w:val="single" w:sz="4" w:space="0" w:color="auto"/>
              <w:left w:val="single" w:sz="4" w:space="0" w:color="auto"/>
              <w:bottom w:val="single" w:sz="4" w:space="0" w:color="auto"/>
              <w:right w:val="single" w:sz="4" w:space="0" w:color="auto"/>
            </w:tcBorders>
            <w:noWrap/>
            <w:hideMark/>
          </w:tcPr>
          <w:p w14:paraId="0F9380F3" w14:textId="77777777" w:rsidR="00703362" w:rsidRDefault="00703362" w:rsidP="009E396A">
            <w:pPr>
              <w:jc w:val="center"/>
              <w:rPr>
                <w:ins w:id="2835" w:author="Alotaibi, Raed" w:date="2019-05-22T16:09:00Z"/>
              </w:rPr>
            </w:pPr>
            <w:ins w:id="2836" w:author="Alotaibi, Raed" w:date="2019-05-22T16:09:00Z">
              <w:r>
                <w:t>179,493</w:t>
              </w:r>
            </w:ins>
          </w:p>
        </w:tc>
        <w:tc>
          <w:tcPr>
            <w:tcW w:w="626" w:type="pct"/>
            <w:tcBorders>
              <w:top w:val="single" w:sz="4" w:space="0" w:color="auto"/>
              <w:left w:val="single" w:sz="4" w:space="0" w:color="auto"/>
              <w:bottom w:val="single" w:sz="4" w:space="0" w:color="auto"/>
              <w:right w:val="single" w:sz="4" w:space="0" w:color="auto"/>
            </w:tcBorders>
            <w:noWrap/>
            <w:hideMark/>
          </w:tcPr>
          <w:p w14:paraId="28C6A46C" w14:textId="77777777" w:rsidR="00703362" w:rsidRDefault="00703362" w:rsidP="009E396A">
            <w:pPr>
              <w:jc w:val="center"/>
              <w:rPr>
                <w:ins w:id="2837" w:author="Alotaibi, Raed" w:date="2019-05-22T16:09:00Z"/>
              </w:rPr>
            </w:pPr>
            <w:ins w:id="2838" w:author="Alotaibi, Raed" w:date="2019-05-22T16:09:00Z">
              <w:r>
                <w:t>17.7</w:t>
              </w:r>
            </w:ins>
          </w:p>
        </w:tc>
        <w:tc>
          <w:tcPr>
            <w:tcW w:w="719" w:type="pct"/>
            <w:tcBorders>
              <w:top w:val="single" w:sz="4" w:space="0" w:color="auto"/>
              <w:left w:val="single" w:sz="4" w:space="0" w:color="auto"/>
              <w:bottom w:val="single" w:sz="4" w:space="0" w:color="auto"/>
              <w:right w:val="single" w:sz="4" w:space="0" w:color="auto"/>
            </w:tcBorders>
            <w:noWrap/>
            <w:hideMark/>
          </w:tcPr>
          <w:p w14:paraId="679E9B46" w14:textId="77777777" w:rsidR="00703362" w:rsidRDefault="00703362" w:rsidP="009E396A">
            <w:pPr>
              <w:jc w:val="center"/>
              <w:rPr>
                <w:ins w:id="2839" w:author="Alotaibi, Raed" w:date="2019-05-22T16:09:00Z"/>
              </w:rPr>
            </w:pPr>
            <w:ins w:id="2840" w:author="Alotaibi, Raed" w:date="2019-05-22T16:09:00Z">
              <w:r>
                <w:t>19.9</w:t>
              </w:r>
            </w:ins>
          </w:p>
        </w:tc>
      </w:tr>
      <w:tr w:rsidR="00703362" w14:paraId="604A238B" w14:textId="77777777" w:rsidTr="009E396A">
        <w:trPr>
          <w:trHeight w:val="288"/>
          <w:ins w:id="284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04E7FA6B" w14:textId="77777777" w:rsidR="00703362" w:rsidRDefault="00703362" w:rsidP="009E396A">
            <w:pPr>
              <w:rPr>
                <w:ins w:id="2842" w:author="Alotaibi, Raed" w:date="2019-05-22T16:09:00Z"/>
              </w:rPr>
            </w:pPr>
            <w:ins w:id="2843" w:author="Alotaibi, Raed" w:date="2019-05-22T16:09:00Z">
              <w:r>
                <w:t>Georgia</w:t>
              </w:r>
            </w:ins>
          </w:p>
        </w:tc>
        <w:tc>
          <w:tcPr>
            <w:tcW w:w="835" w:type="pct"/>
            <w:tcBorders>
              <w:top w:val="single" w:sz="4" w:space="0" w:color="auto"/>
              <w:left w:val="single" w:sz="4" w:space="0" w:color="auto"/>
              <w:bottom w:val="single" w:sz="4" w:space="0" w:color="auto"/>
              <w:right w:val="single" w:sz="4" w:space="0" w:color="auto"/>
            </w:tcBorders>
            <w:noWrap/>
            <w:hideMark/>
          </w:tcPr>
          <w:p w14:paraId="527EA01B" w14:textId="77777777" w:rsidR="00703362" w:rsidRDefault="00703362" w:rsidP="009E396A">
            <w:pPr>
              <w:jc w:val="center"/>
              <w:rPr>
                <w:ins w:id="2844" w:author="Alotaibi, Raed" w:date="2019-05-22T16:09:00Z"/>
              </w:rPr>
            </w:pPr>
            <w:ins w:id="2845" w:author="Alotaibi, Raed" w:date="2019-05-22T16:09:00Z">
              <w:r>
                <w:t>12,211,232</w:t>
              </w:r>
            </w:ins>
          </w:p>
        </w:tc>
        <w:tc>
          <w:tcPr>
            <w:tcW w:w="644" w:type="pct"/>
            <w:tcBorders>
              <w:top w:val="single" w:sz="4" w:space="0" w:color="auto"/>
              <w:left w:val="single" w:sz="4" w:space="0" w:color="auto"/>
              <w:bottom w:val="single" w:sz="4" w:space="0" w:color="auto"/>
              <w:right w:val="single" w:sz="4" w:space="0" w:color="auto"/>
            </w:tcBorders>
            <w:noWrap/>
            <w:hideMark/>
          </w:tcPr>
          <w:p w14:paraId="5ED0FF5A" w14:textId="77777777" w:rsidR="00703362" w:rsidRDefault="00703362" w:rsidP="009E396A">
            <w:pPr>
              <w:jc w:val="center"/>
              <w:rPr>
                <w:ins w:id="2846" w:author="Alotaibi, Raed" w:date="2019-05-22T16:09:00Z"/>
              </w:rPr>
            </w:pPr>
            <w:ins w:id="2847" w:author="Alotaibi, Raed" w:date="2019-05-22T16:09:00Z">
              <w:r>
                <w:t>1,847,944</w:t>
              </w:r>
            </w:ins>
          </w:p>
        </w:tc>
        <w:tc>
          <w:tcPr>
            <w:tcW w:w="675" w:type="pct"/>
            <w:tcBorders>
              <w:top w:val="single" w:sz="4" w:space="0" w:color="auto"/>
              <w:left w:val="single" w:sz="4" w:space="0" w:color="auto"/>
              <w:bottom w:val="single" w:sz="4" w:space="0" w:color="auto"/>
              <w:right w:val="single" w:sz="4" w:space="0" w:color="auto"/>
            </w:tcBorders>
            <w:noWrap/>
            <w:hideMark/>
          </w:tcPr>
          <w:p w14:paraId="12E10DD8" w14:textId="77777777" w:rsidR="00703362" w:rsidRDefault="00703362" w:rsidP="009E396A">
            <w:pPr>
              <w:jc w:val="center"/>
              <w:rPr>
                <w:ins w:id="2848" w:author="Alotaibi, Raed" w:date="2019-05-22T16:09:00Z"/>
              </w:rPr>
            </w:pPr>
            <w:ins w:id="2849" w:author="Alotaibi, Raed" w:date="2019-05-22T16:09:00Z">
              <w:r>
                <w:t>94,786</w:t>
              </w:r>
            </w:ins>
          </w:p>
        </w:tc>
        <w:tc>
          <w:tcPr>
            <w:tcW w:w="685" w:type="pct"/>
            <w:tcBorders>
              <w:top w:val="single" w:sz="4" w:space="0" w:color="auto"/>
              <w:left w:val="single" w:sz="4" w:space="0" w:color="auto"/>
              <w:bottom w:val="single" w:sz="4" w:space="0" w:color="auto"/>
              <w:right w:val="single" w:sz="4" w:space="0" w:color="auto"/>
            </w:tcBorders>
            <w:noWrap/>
            <w:hideMark/>
          </w:tcPr>
          <w:p w14:paraId="5EDCCB64" w14:textId="77777777" w:rsidR="00703362" w:rsidRDefault="00703362" w:rsidP="009E396A">
            <w:pPr>
              <w:jc w:val="center"/>
              <w:rPr>
                <w:ins w:id="2850" w:author="Alotaibi, Raed" w:date="2019-05-22T16:09:00Z"/>
              </w:rPr>
            </w:pPr>
            <w:ins w:id="2851" w:author="Alotaibi, Raed" w:date="2019-05-22T16:09:00Z">
              <w:r>
                <w:t>10,458,074</w:t>
              </w:r>
            </w:ins>
          </w:p>
        </w:tc>
        <w:tc>
          <w:tcPr>
            <w:tcW w:w="626" w:type="pct"/>
            <w:tcBorders>
              <w:top w:val="single" w:sz="4" w:space="0" w:color="auto"/>
              <w:left w:val="single" w:sz="4" w:space="0" w:color="auto"/>
              <w:bottom w:val="single" w:sz="4" w:space="0" w:color="auto"/>
              <w:right w:val="single" w:sz="4" w:space="0" w:color="auto"/>
            </w:tcBorders>
            <w:noWrap/>
            <w:hideMark/>
          </w:tcPr>
          <w:p w14:paraId="5773B6CF" w14:textId="77777777" w:rsidR="00703362" w:rsidRDefault="00703362" w:rsidP="009E396A">
            <w:pPr>
              <w:jc w:val="center"/>
              <w:rPr>
                <w:ins w:id="2852" w:author="Alotaibi, Raed" w:date="2019-05-22T16:09:00Z"/>
              </w:rPr>
            </w:pPr>
            <w:ins w:id="2853" w:author="Alotaibi, Raed" w:date="2019-05-22T16:09:00Z">
              <w:r>
                <w:t>9.1</w:t>
              </w:r>
            </w:ins>
          </w:p>
        </w:tc>
        <w:tc>
          <w:tcPr>
            <w:tcW w:w="719" w:type="pct"/>
            <w:tcBorders>
              <w:top w:val="single" w:sz="4" w:space="0" w:color="auto"/>
              <w:left w:val="single" w:sz="4" w:space="0" w:color="auto"/>
              <w:bottom w:val="single" w:sz="4" w:space="0" w:color="auto"/>
              <w:right w:val="single" w:sz="4" w:space="0" w:color="auto"/>
            </w:tcBorders>
            <w:noWrap/>
            <w:hideMark/>
          </w:tcPr>
          <w:p w14:paraId="0D390A3B" w14:textId="77777777" w:rsidR="00703362" w:rsidRDefault="00703362" w:rsidP="009E396A">
            <w:pPr>
              <w:jc w:val="center"/>
              <w:rPr>
                <w:ins w:id="2854" w:author="Alotaibi, Raed" w:date="2019-05-22T16:09:00Z"/>
              </w:rPr>
            </w:pPr>
            <w:ins w:id="2855" w:author="Alotaibi, Raed" w:date="2019-05-22T16:09:00Z">
              <w:r>
                <w:t>15.1</w:t>
              </w:r>
            </w:ins>
          </w:p>
        </w:tc>
      </w:tr>
      <w:tr w:rsidR="00703362" w14:paraId="07D306A4" w14:textId="77777777" w:rsidTr="009E396A">
        <w:trPr>
          <w:trHeight w:val="288"/>
          <w:ins w:id="285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1742687C" w14:textId="77777777" w:rsidR="00703362" w:rsidRDefault="00703362" w:rsidP="009E396A">
            <w:pPr>
              <w:rPr>
                <w:ins w:id="2857" w:author="Alotaibi, Raed" w:date="2019-05-22T16:09:00Z"/>
              </w:rPr>
            </w:pPr>
            <w:ins w:id="2858" w:author="Alotaibi, Raed" w:date="2019-05-22T16:09:00Z">
              <w:r>
                <w:t>Illinois</w:t>
              </w:r>
            </w:ins>
          </w:p>
        </w:tc>
        <w:tc>
          <w:tcPr>
            <w:tcW w:w="835" w:type="pct"/>
            <w:tcBorders>
              <w:top w:val="single" w:sz="4" w:space="0" w:color="auto"/>
              <w:left w:val="single" w:sz="4" w:space="0" w:color="auto"/>
              <w:bottom w:val="single" w:sz="4" w:space="0" w:color="auto"/>
              <w:right w:val="single" w:sz="4" w:space="0" w:color="auto"/>
            </w:tcBorders>
            <w:noWrap/>
            <w:hideMark/>
          </w:tcPr>
          <w:p w14:paraId="69AF207B" w14:textId="77777777" w:rsidR="00703362" w:rsidRDefault="00703362" w:rsidP="009E396A">
            <w:pPr>
              <w:jc w:val="center"/>
              <w:rPr>
                <w:ins w:id="2859" w:author="Alotaibi, Raed" w:date="2019-05-22T16:09:00Z"/>
              </w:rPr>
            </w:pPr>
            <w:ins w:id="2860" w:author="Alotaibi, Raed" w:date="2019-05-22T16:09:00Z">
              <w:r>
                <w:t>12,758,371</w:t>
              </w:r>
            </w:ins>
          </w:p>
        </w:tc>
        <w:tc>
          <w:tcPr>
            <w:tcW w:w="644" w:type="pct"/>
            <w:tcBorders>
              <w:top w:val="single" w:sz="4" w:space="0" w:color="auto"/>
              <w:left w:val="single" w:sz="4" w:space="0" w:color="auto"/>
              <w:bottom w:val="single" w:sz="4" w:space="0" w:color="auto"/>
              <w:right w:val="single" w:sz="4" w:space="0" w:color="auto"/>
            </w:tcBorders>
            <w:noWrap/>
            <w:hideMark/>
          </w:tcPr>
          <w:p w14:paraId="7E7DFACD" w14:textId="77777777" w:rsidR="00703362" w:rsidRDefault="00703362" w:rsidP="009E396A">
            <w:pPr>
              <w:jc w:val="center"/>
              <w:rPr>
                <w:ins w:id="2861" w:author="Alotaibi, Raed" w:date="2019-05-22T16:09:00Z"/>
              </w:rPr>
            </w:pPr>
            <w:ins w:id="2862" w:author="Alotaibi, Raed" w:date="2019-05-22T16:09:00Z">
              <w:r>
                <w:t>1,580,896</w:t>
              </w:r>
            </w:ins>
          </w:p>
        </w:tc>
        <w:tc>
          <w:tcPr>
            <w:tcW w:w="675" w:type="pct"/>
            <w:tcBorders>
              <w:top w:val="single" w:sz="4" w:space="0" w:color="auto"/>
              <w:left w:val="single" w:sz="4" w:space="0" w:color="auto"/>
              <w:bottom w:val="single" w:sz="4" w:space="0" w:color="auto"/>
              <w:right w:val="single" w:sz="4" w:space="0" w:color="auto"/>
            </w:tcBorders>
            <w:noWrap/>
            <w:hideMark/>
          </w:tcPr>
          <w:p w14:paraId="420B8ECC" w14:textId="77777777" w:rsidR="00703362" w:rsidRDefault="00703362" w:rsidP="009E396A">
            <w:pPr>
              <w:jc w:val="center"/>
              <w:rPr>
                <w:ins w:id="2863" w:author="Alotaibi, Raed" w:date="2019-05-22T16:09:00Z"/>
              </w:rPr>
            </w:pPr>
            <w:ins w:id="2864" w:author="Alotaibi, Raed" w:date="2019-05-22T16:09:00Z">
              <w:r>
                <w:t>37,799</w:t>
              </w:r>
            </w:ins>
          </w:p>
        </w:tc>
        <w:tc>
          <w:tcPr>
            <w:tcW w:w="685" w:type="pct"/>
            <w:tcBorders>
              <w:top w:val="single" w:sz="4" w:space="0" w:color="auto"/>
              <w:left w:val="single" w:sz="4" w:space="0" w:color="auto"/>
              <w:bottom w:val="single" w:sz="4" w:space="0" w:color="auto"/>
              <w:right w:val="single" w:sz="4" w:space="0" w:color="auto"/>
            </w:tcBorders>
            <w:noWrap/>
            <w:hideMark/>
          </w:tcPr>
          <w:p w14:paraId="5071F98E" w14:textId="77777777" w:rsidR="00703362" w:rsidRDefault="00703362" w:rsidP="009E396A">
            <w:pPr>
              <w:jc w:val="center"/>
              <w:rPr>
                <w:ins w:id="2865" w:author="Alotaibi, Raed" w:date="2019-05-22T16:09:00Z"/>
              </w:rPr>
            </w:pPr>
            <w:ins w:id="2866" w:author="Alotaibi, Raed" w:date="2019-05-22T16:09:00Z">
              <w:r>
                <w:t>5,673,571</w:t>
              </w:r>
            </w:ins>
          </w:p>
        </w:tc>
        <w:tc>
          <w:tcPr>
            <w:tcW w:w="626" w:type="pct"/>
            <w:tcBorders>
              <w:top w:val="single" w:sz="4" w:space="0" w:color="auto"/>
              <w:left w:val="single" w:sz="4" w:space="0" w:color="auto"/>
              <w:bottom w:val="single" w:sz="4" w:space="0" w:color="auto"/>
              <w:right w:val="single" w:sz="4" w:space="0" w:color="auto"/>
            </w:tcBorders>
            <w:noWrap/>
            <w:hideMark/>
          </w:tcPr>
          <w:p w14:paraId="3F7FA76F" w14:textId="77777777" w:rsidR="00703362" w:rsidRDefault="00703362" w:rsidP="009E396A">
            <w:pPr>
              <w:jc w:val="center"/>
              <w:rPr>
                <w:ins w:id="2867" w:author="Alotaibi, Raed" w:date="2019-05-22T16:09:00Z"/>
              </w:rPr>
            </w:pPr>
            <w:ins w:id="2868" w:author="Alotaibi, Raed" w:date="2019-05-22T16:09:00Z">
              <w:r>
                <w:t>6.7</w:t>
              </w:r>
            </w:ins>
          </w:p>
        </w:tc>
        <w:tc>
          <w:tcPr>
            <w:tcW w:w="719" w:type="pct"/>
            <w:tcBorders>
              <w:top w:val="single" w:sz="4" w:space="0" w:color="auto"/>
              <w:left w:val="single" w:sz="4" w:space="0" w:color="auto"/>
              <w:bottom w:val="single" w:sz="4" w:space="0" w:color="auto"/>
              <w:right w:val="single" w:sz="4" w:space="0" w:color="auto"/>
            </w:tcBorders>
            <w:noWrap/>
            <w:hideMark/>
          </w:tcPr>
          <w:p w14:paraId="1F4727EA" w14:textId="77777777" w:rsidR="00703362" w:rsidRDefault="00703362" w:rsidP="009E396A">
            <w:pPr>
              <w:jc w:val="center"/>
              <w:rPr>
                <w:ins w:id="2869" w:author="Alotaibi, Raed" w:date="2019-05-22T16:09:00Z"/>
              </w:rPr>
            </w:pPr>
            <w:ins w:id="2870" w:author="Alotaibi, Raed" w:date="2019-05-22T16:09:00Z">
              <w:r>
                <w:t>12.4</w:t>
              </w:r>
            </w:ins>
          </w:p>
        </w:tc>
      </w:tr>
      <w:tr w:rsidR="00703362" w14:paraId="020160F1" w14:textId="77777777" w:rsidTr="009E396A">
        <w:trPr>
          <w:trHeight w:val="288"/>
          <w:ins w:id="287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45B271C2" w14:textId="77777777" w:rsidR="00703362" w:rsidRDefault="00703362" w:rsidP="009E396A">
            <w:pPr>
              <w:rPr>
                <w:ins w:id="2872" w:author="Alotaibi, Raed" w:date="2019-05-22T16:09:00Z"/>
              </w:rPr>
            </w:pPr>
            <w:ins w:id="2873" w:author="Alotaibi, Raed" w:date="2019-05-22T16:09:00Z">
              <w:r>
                <w:t>Indiana</w:t>
              </w:r>
            </w:ins>
          </w:p>
        </w:tc>
        <w:tc>
          <w:tcPr>
            <w:tcW w:w="835" w:type="pct"/>
            <w:tcBorders>
              <w:top w:val="single" w:sz="4" w:space="0" w:color="auto"/>
              <w:left w:val="single" w:sz="4" w:space="0" w:color="auto"/>
              <w:bottom w:val="single" w:sz="4" w:space="0" w:color="auto"/>
              <w:right w:val="single" w:sz="4" w:space="0" w:color="auto"/>
            </w:tcBorders>
            <w:noWrap/>
            <w:hideMark/>
          </w:tcPr>
          <w:p w14:paraId="69C2F172" w14:textId="77777777" w:rsidR="00703362" w:rsidRDefault="00703362" w:rsidP="009E396A">
            <w:pPr>
              <w:jc w:val="center"/>
              <w:rPr>
                <w:ins w:id="2874" w:author="Alotaibi, Raed" w:date="2019-05-22T16:09:00Z"/>
              </w:rPr>
            </w:pPr>
            <w:ins w:id="2875" w:author="Alotaibi, Raed" w:date="2019-05-22T16:09:00Z">
              <w:r>
                <w:t>7,837,910</w:t>
              </w:r>
            </w:ins>
          </w:p>
        </w:tc>
        <w:tc>
          <w:tcPr>
            <w:tcW w:w="644" w:type="pct"/>
            <w:tcBorders>
              <w:top w:val="single" w:sz="4" w:space="0" w:color="auto"/>
              <w:left w:val="single" w:sz="4" w:space="0" w:color="auto"/>
              <w:bottom w:val="single" w:sz="4" w:space="0" w:color="auto"/>
              <w:right w:val="single" w:sz="4" w:space="0" w:color="auto"/>
            </w:tcBorders>
            <w:noWrap/>
            <w:hideMark/>
          </w:tcPr>
          <w:p w14:paraId="76B597AC" w14:textId="77777777" w:rsidR="00703362" w:rsidRDefault="00703362" w:rsidP="009E396A">
            <w:pPr>
              <w:jc w:val="center"/>
              <w:rPr>
                <w:ins w:id="2876" w:author="Alotaibi, Raed" w:date="2019-05-22T16:09:00Z"/>
              </w:rPr>
            </w:pPr>
            <w:ins w:id="2877" w:author="Alotaibi, Raed" w:date="2019-05-22T16:09:00Z">
              <w:r>
                <w:t>1,006,366</w:t>
              </w:r>
            </w:ins>
          </w:p>
        </w:tc>
        <w:tc>
          <w:tcPr>
            <w:tcW w:w="675" w:type="pct"/>
            <w:tcBorders>
              <w:top w:val="single" w:sz="4" w:space="0" w:color="auto"/>
              <w:left w:val="single" w:sz="4" w:space="0" w:color="auto"/>
              <w:bottom w:val="single" w:sz="4" w:space="0" w:color="auto"/>
              <w:right w:val="single" w:sz="4" w:space="0" w:color="auto"/>
            </w:tcBorders>
            <w:noWrap/>
            <w:hideMark/>
          </w:tcPr>
          <w:p w14:paraId="2F88ABF4" w14:textId="77777777" w:rsidR="00703362" w:rsidRDefault="00703362" w:rsidP="009E396A">
            <w:pPr>
              <w:jc w:val="center"/>
              <w:rPr>
                <w:ins w:id="2878" w:author="Alotaibi, Raed" w:date="2019-05-22T16:09:00Z"/>
              </w:rPr>
            </w:pPr>
            <w:ins w:id="2879" w:author="Alotaibi, Raed" w:date="2019-05-22T16:09:00Z">
              <w:r>
                <w:t>105,219</w:t>
              </w:r>
            </w:ins>
          </w:p>
        </w:tc>
        <w:tc>
          <w:tcPr>
            <w:tcW w:w="685" w:type="pct"/>
            <w:tcBorders>
              <w:top w:val="single" w:sz="4" w:space="0" w:color="auto"/>
              <w:left w:val="single" w:sz="4" w:space="0" w:color="auto"/>
              <w:bottom w:val="single" w:sz="4" w:space="0" w:color="auto"/>
              <w:right w:val="single" w:sz="4" w:space="0" w:color="auto"/>
            </w:tcBorders>
            <w:noWrap/>
            <w:hideMark/>
          </w:tcPr>
          <w:p w14:paraId="29397CE5" w14:textId="77777777" w:rsidR="00703362" w:rsidRDefault="00703362" w:rsidP="009E396A">
            <w:pPr>
              <w:jc w:val="center"/>
              <w:rPr>
                <w:ins w:id="2880" w:author="Alotaibi, Raed" w:date="2019-05-22T16:09:00Z"/>
              </w:rPr>
            </w:pPr>
            <w:ins w:id="2881" w:author="Alotaibi, Raed" w:date="2019-05-22T16:09:00Z">
              <w:r>
                <w:t>6,936,762</w:t>
              </w:r>
            </w:ins>
          </w:p>
        </w:tc>
        <w:tc>
          <w:tcPr>
            <w:tcW w:w="626" w:type="pct"/>
            <w:tcBorders>
              <w:top w:val="single" w:sz="4" w:space="0" w:color="auto"/>
              <w:left w:val="single" w:sz="4" w:space="0" w:color="auto"/>
              <w:bottom w:val="single" w:sz="4" w:space="0" w:color="auto"/>
              <w:right w:val="single" w:sz="4" w:space="0" w:color="auto"/>
            </w:tcBorders>
            <w:noWrap/>
            <w:hideMark/>
          </w:tcPr>
          <w:p w14:paraId="1D791B16" w14:textId="77777777" w:rsidR="00703362" w:rsidRDefault="00703362" w:rsidP="009E396A">
            <w:pPr>
              <w:jc w:val="center"/>
              <w:rPr>
                <w:ins w:id="2882" w:author="Alotaibi, Raed" w:date="2019-05-22T16:09:00Z"/>
              </w:rPr>
            </w:pPr>
            <w:ins w:id="2883" w:author="Alotaibi, Raed" w:date="2019-05-22T16:09:00Z">
              <w:r>
                <w:t>15.2</w:t>
              </w:r>
            </w:ins>
          </w:p>
        </w:tc>
        <w:tc>
          <w:tcPr>
            <w:tcW w:w="719" w:type="pct"/>
            <w:tcBorders>
              <w:top w:val="single" w:sz="4" w:space="0" w:color="auto"/>
              <w:left w:val="single" w:sz="4" w:space="0" w:color="auto"/>
              <w:bottom w:val="single" w:sz="4" w:space="0" w:color="auto"/>
              <w:right w:val="single" w:sz="4" w:space="0" w:color="auto"/>
            </w:tcBorders>
            <w:noWrap/>
            <w:hideMark/>
          </w:tcPr>
          <w:p w14:paraId="4A10CFD1" w14:textId="77777777" w:rsidR="00703362" w:rsidRDefault="00703362" w:rsidP="009E396A">
            <w:pPr>
              <w:jc w:val="center"/>
              <w:rPr>
                <w:ins w:id="2884" w:author="Alotaibi, Raed" w:date="2019-05-22T16:09:00Z"/>
              </w:rPr>
            </w:pPr>
            <w:ins w:id="2885" w:author="Alotaibi, Raed" w:date="2019-05-22T16:09:00Z">
              <w:r>
                <w:t>12.8</w:t>
              </w:r>
            </w:ins>
          </w:p>
        </w:tc>
      </w:tr>
      <w:tr w:rsidR="00703362" w14:paraId="5DE197B7" w14:textId="77777777" w:rsidTr="009E396A">
        <w:trPr>
          <w:trHeight w:val="288"/>
          <w:ins w:id="288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09F0B321" w14:textId="77777777" w:rsidR="00703362" w:rsidRDefault="00703362" w:rsidP="009E396A">
            <w:pPr>
              <w:rPr>
                <w:ins w:id="2887" w:author="Alotaibi, Raed" w:date="2019-05-22T16:09:00Z"/>
              </w:rPr>
            </w:pPr>
            <w:ins w:id="2888" w:author="Alotaibi, Raed" w:date="2019-05-22T16:09:00Z">
              <w:r>
                <w:t>Iowa</w:t>
              </w:r>
            </w:ins>
          </w:p>
        </w:tc>
        <w:tc>
          <w:tcPr>
            <w:tcW w:w="835" w:type="pct"/>
            <w:tcBorders>
              <w:top w:val="single" w:sz="4" w:space="0" w:color="auto"/>
              <w:left w:val="single" w:sz="4" w:space="0" w:color="auto"/>
              <w:bottom w:val="single" w:sz="4" w:space="0" w:color="auto"/>
              <w:right w:val="single" w:sz="4" w:space="0" w:color="auto"/>
            </w:tcBorders>
            <w:noWrap/>
            <w:hideMark/>
          </w:tcPr>
          <w:p w14:paraId="7214A798" w14:textId="77777777" w:rsidR="00703362" w:rsidRDefault="00703362" w:rsidP="009E396A">
            <w:pPr>
              <w:jc w:val="center"/>
              <w:rPr>
                <w:ins w:id="2889" w:author="Alotaibi, Raed" w:date="2019-05-22T16:09:00Z"/>
              </w:rPr>
            </w:pPr>
            <w:ins w:id="2890" w:author="Alotaibi, Raed" w:date="2019-05-22T16:09:00Z">
              <w:r>
                <w:t>3,410,014</w:t>
              </w:r>
            </w:ins>
          </w:p>
        </w:tc>
        <w:tc>
          <w:tcPr>
            <w:tcW w:w="644" w:type="pct"/>
            <w:tcBorders>
              <w:top w:val="single" w:sz="4" w:space="0" w:color="auto"/>
              <w:left w:val="single" w:sz="4" w:space="0" w:color="auto"/>
              <w:bottom w:val="single" w:sz="4" w:space="0" w:color="auto"/>
              <w:right w:val="single" w:sz="4" w:space="0" w:color="auto"/>
            </w:tcBorders>
            <w:noWrap/>
            <w:hideMark/>
          </w:tcPr>
          <w:p w14:paraId="1D6E624E" w14:textId="77777777" w:rsidR="00703362" w:rsidRDefault="00703362" w:rsidP="009E396A">
            <w:pPr>
              <w:jc w:val="center"/>
              <w:rPr>
                <w:ins w:id="2891" w:author="Alotaibi, Raed" w:date="2019-05-22T16:09:00Z"/>
              </w:rPr>
            </w:pPr>
            <w:ins w:id="2892" w:author="Alotaibi, Raed" w:date="2019-05-22T16:09:00Z">
              <w:r>
                <w:t>287,609</w:t>
              </w:r>
            </w:ins>
          </w:p>
        </w:tc>
        <w:tc>
          <w:tcPr>
            <w:tcW w:w="675" w:type="pct"/>
            <w:tcBorders>
              <w:top w:val="single" w:sz="4" w:space="0" w:color="auto"/>
              <w:left w:val="single" w:sz="4" w:space="0" w:color="auto"/>
              <w:bottom w:val="single" w:sz="4" w:space="0" w:color="auto"/>
              <w:right w:val="single" w:sz="4" w:space="0" w:color="auto"/>
            </w:tcBorders>
            <w:noWrap/>
            <w:hideMark/>
          </w:tcPr>
          <w:p w14:paraId="2EBE0ADA" w14:textId="77777777" w:rsidR="00703362" w:rsidRDefault="00703362" w:rsidP="009E396A">
            <w:pPr>
              <w:jc w:val="center"/>
              <w:rPr>
                <w:ins w:id="2893" w:author="Alotaibi, Raed" w:date="2019-05-22T16:09:00Z"/>
              </w:rPr>
            </w:pPr>
            <w:ins w:id="2894" w:author="Alotaibi, Raed" w:date="2019-05-22T16:09:00Z">
              <w:r>
                <w:t>11,510</w:t>
              </w:r>
            </w:ins>
          </w:p>
        </w:tc>
        <w:tc>
          <w:tcPr>
            <w:tcW w:w="685" w:type="pct"/>
            <w:tcBorders>
              <w:top w:val="single" w:sz="4" w:space="0" w:color="auto"/>
              <w:left w:val="single" w:sz="4" w:space="0" w:color="auto"/>
              <w:bottom w:val="single" w:sz="4" w:space="0" w:color="auto"/>
              <w:right w:val="single" w:sz="4" w:space="0" w:color="auto"/>
            </w:tcBorders>
            <w:noWrap/>
            <w:hideMark/>
          </w:tcPr>
          <w:p w14:paraId="4BB30FBB" w14:textId="77777777" w:rsidR="00703362" w:rsidRDefault="00703362" w:rsidP="009E396A">
            <w:pPr>
              <w:jc w:val="center"/>
              <w:rPr>
                <w:ins w:id="2895" w:author="Alotaibi, Raed" w:date="2019-05-22T16:09:00Z"/>
              </w:rPr>
            </w:pPr>
            <w:ins w:id="2896" w:author="Alotaibi, Raed" w:date="2019-05-22T16:09:00Z">
              <w:r>
                <w:t>1,829,734</w:t>
              </w:r>
            </w:ins>
          </w:p>
        </w:tc>
        <w:tc>
          <w:tcPr>
            <w:tcW w:w="626" w:type="pct"/>
            <w:tcBorders>
              <w:top w:val="single" w:sz="4" w:space="0" w:color="auto"/>
              <w:left w:val="single" w:sz="4" w:space="0" w:color="auto"/>
              <w:bottom w:val="single" w:sz="4" w:space="0" w:color="auto"/>
              <w:right w:val="single" w:sz="4" w:space="0" w:color="auto"/>
            </w:tcBorders>
            <w:noWrap/>
            <w:hideMark/>
          </w:tcPr>
          <w:p w14:paraId="2F6F5E2A" w14:textId="77777777" w:rsidR="00703362" w:rsidRDefault="00703362" w:rsidP="009E396A">
            <w:pPr>
              <w:jc w:val="center"/>
              <w:rPr>
                <w:ins w:id="2897" w:author="Alotaibi, Raed" w:date="2019-05-22T16:09:00Z"/>
              </w:rPr>
            </w:pPr>
            <w:ins w:id="2898" w:author="Alotaibi, Raed" w:date="2019-05-22T16:09:00Z">
              <w:r>
                <w:t>6.3</w:t>
              </w:r>
            </w:ins>
          </w:p>
        </w:tc>
        <w:tc>
          <w:tcPr>
            <w:tcW w:w="719" w:type="pct"/>
            <w:tcBorders>
              <w:top w:val="single" w:sz="4" w:space="0" w:color="auto"/>
              <w:left w:val="single" w:sz="4" w:space="0" w:color="auto"/>
              <w:bottom w:val="single" w:sz="4" w:space="0" w:color="auto"/>
              <w:right w:val="single" w:sz="4" w:space="0" w:color="auto"/>
            </w:tcBorders>
            <w:noWrap/>
            <w:hideMark/>
          </w:tcPr>
          <w:p w14:paraId="5E7C33F1" w14:textId="77777777" w:rsidR="00703362" w:rsidRDefault="00703362" w:rsidP="009E396A">
            <w:pPr>
              <w:jc w:val="center"/>
              <w:rPr>
                <w:ins w:id="2899" w:author="Alotaibi, Raed" w:date="2019-05-22T16:09:00Z"/>
              </w:rPr>
            </w:pPr>
            <w:ins w:id="2900" w:author="Alotaibi, Raed" w:date="2019-05-22T16:09:00Z">
              <w:r>
                <w:t>8.4</w:t>
              </w:r>
            </w:ins>
          </w:p>
        </w:tc>
      </w:tr>
      <w:tr w:rsidR="00703362" w14:paraId="72EB08FA" w14:textId="77777777" w:rsidTr="009E396A">
        <w:trPr>
          <w:trHeight w:val="288"/>
          <w:ins w:id="290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3286284A" w14:textId="77777777" w:rsidR="00703362" w:rsidRDefault="00703362" w:rsidP="009E396A">
            <w:pPr>
              <w:rPr>
                <w:ins w:id="2902" w:author="Alotaibi, Raed" w:date="2019-05-22T16:09:00Z"/>
              </w:rPr>
            </w:pPr>
            <w:ins w:id="2903" w:author="Alotaibi, Raed" w:date="2019-05-22T16:09:00Z">
              <w:r>
                <w:t>Kansas</w:t>
              </w:r>
            </w:ins>
          </w:p>
        </w:tc>
        <w:tc>
          <w:tcPr>
            <w:tcW w:w="835" w:type="pct"/>
            <w:tcBorders>
              <w:top w:val="single" w:sz="4" w:space="0" w:color="auto"/>
              <w:left w:val="single" w:sz="4" w:space="0" w:color="auto"/>
              <w:bottom w:val="single" w:sz="4" w:space="0" w:color="auto"/>
              <w:right w:val="single" w:sz="4" w:space="0" w:color="auto"/>
            </w:tcBorders>
            <w:noWrap/>
            <w:hideMark/>
          </w:tcPr>
          <w:p w14:paraId="5FC46C6F" w14:textId="77777777" w:rsidR="00703362" w:rsidRDefault="00703362" w:rsidP="009E396A">
            <w:pPr>
              <w:jc w:val="center"/>
              <w:rPr>
                <w:ins w:id="2904" w:author="Alotaibi, Raed" w:date="2019-05-22T16:09:00Z"/>
              </w:rPr>
            </w:pPr>
            <w:ins w:id="2905" w:author="Alotaibi, Raed" w:date="2019-05-22T16:09:00Z">
              <w:r>
                <w:t>3,428,398</w:t>
              </w:r>
            </w:ins>
          </w:p>
        </w:tc>
        <w:tc>
          <w:tcPr>
            <w:tcW w:w="644" w:type="pct"/>
            <w:tcBorders>
              <w:top w:val="single" w:sz="4" w:space="0" w:color="auto"/>
              <w:left w:val="single" w:sz="4" w:space="0" w:color="auto"/>
              <w:bottom w:val="single" w:sz="4" w:space="0" w:color="auto"/>
              <w:right w:val="single" w:sz="4" w:space="0" w:color="auto"/>
            </w:tcBorders>
            <w:noWrap/>
            <w:hideMark/>
          </w:tcPr>
          <w:p w14:paraId="0D80B817" w14:textId="77777777" w:rsidR="00703362" w:rsidRDefault="00703362" w:rsidP="009E396A">
            <w:pPr>
              <w:jc w:val="center"/>
              <w:rPr>
                <w:ins w:id="2906" w:author="Alotaibi, Raed" w:date="2019-05-22T16:09:00Z"/>
              </w:rPr>
            </w:pPr>
            <w:ins w:id="2907" w:author="Alotaibi, Raed" w:date="2019-05-22T16:09:00Z">
              <w:r>
                <w:t>396,147</w:t>
              </w:r>
            </w:ins>
          </w:p>
        </w:tc>
        <w:tc>
          <w:tcPr>
            <w:tcW w:w="675" w:type="pct"/>
            <w:tcBorders>
              <w:top w:val="single" w:sz="4" w:space="0" w:color="auto"/>
              <w:left w:val="single" w:sz="4" w:space="0" w:color="auto"/>
              <w:bottom w:val="single" w:sz="4" w:space="0" w:color="auto"/>
              <w:right w:val="single" w:sz="4" w:space="0" w:color="auto"/>
            </w:tcBorders>
            <w:noWrap/>
            <w:hideMark/>
          </w:tcPr>
          <w:p w14:paraId="1E231510" w14:textId="77777777" w:rsidR="00703362" w:rsidRDefault="00703362" w:rsidP="009E396A">
            <w:pPr>
              <w:jc w:val="center"/>
              <w:rPr>
                <w:ins w:id="2908" w:author="Alotaibi, Raed" w:date="2019-05-22T16:09:00Z"/>
              </w:rPr>
            </w:pPr>
            <w:ins w:id="2909" w:author="Alotaibi, Raed" w:date="2019-05-22T16:09:00Z">
              <w:r>
                <w:t>27,509</w:t>
              </w:r>
            </w:ins>
          </w:p>
        </w:tc>
        <w:tc>
          <w:tcPr>
            <w:tcW w:w="685" w:type="pct"/>
            <w:tcBorders>
              <w:top w:val="single" w:sz="4" w:space="0" w:color="auto"/>
              <w:left w:val="single" w:sz="4" w:space="0" w:color="auto"/>
              <w:bottom w:val="single" w:sz="4" w:space="0" w:color="auto"/>
              <w:right w:val="single" w:sz="4" w:space="0" w:color="auto"/>
            </w:tcBorders>
            <w:noWrap/>
            <w:hideMark/>
          </w:tcPr>
          <w:p w14:paraId="42EBBDF6" w14:textId="77777777" w:rsidR="00703362" w:rsidRDefault="00703362" w:rsidP="009E396A">
            <w:pPr>
              <w:jc w:val="center"/>
              <w:rPr>
                <w:ins w:id="2910" w:author="Alotaibi, Raed" w:date="2019-05-22T16:09:00Z"/>
              </w:rPr>
            </w:pPr>
            <w:ins w:id="2911" w:author="Alotaibi, Raed" w:date="2019-05-22T16:09:00Z">
              <w:r>
                <w:t>3,059,760</w:t>
              </w:r>
            </w:ins>
          </w:p>
        </w:tc>
        <w:tc>
          <w:tcPr>
            <w:tcW w:w="626" w:type="pct"/>
            <w:tcBorders>
              <w:top w:val="single" w:sz="4" w:space="0" w:color="auto"/>
              <w:left w:val="single" w:sz="4" w:space="0" w:color="auto"/>
              <w:bottom w:val="single" w:sz="4" w:space="0" w:color="auto"/>
              <w:right w:val="single" w:sz="4" w:space="0" w:color="auto"/>
            </w:tcBorders>
            <w:noWrap/>
            <w:hideMark/>
          </w:tcPr>
          <w:p w14:paraId="68E35437" w14:textId="77777777" w:rsidR="00703362" w:rsidRDefault="00703362" w:rsidP="009E396A">
            <w:pPr>
              <w:jc w:val="center"/>
              <w:rPr>
                <w:ins w:id="2912" w:author="Alotaibi, Raed" w:date="2019-05-22T16:09:00Z"/>
              </w:rPr>
            </w:pPr>
            <w:ins w:id="2913" w:author="Alotaibi, Raed" w:date="2019-05-22T16:09:00Z">
              <w:r>
                <w:t>9.0</w:t>
              </w:r>
            </w:ins>
          </w:p>
        </w:tc>
        <w:tc>
          <w:tcPr>
            <w:tcW w:w="719" w:type="pct"/>
            <w:tcBorders>
              <w:top w:val="single" w:sz="4" w:space="0" w:color="auto"/>
              <w:left w:val="single" w:sz="4" w:space="0" w:color="auto"/>
              <w:bottom w:val="single" w:sz="4" w:space="0" w:color="auto"/>
              <w:right w:val="single" w:sz="4" w:space="0" w:color="auto"/>
            </w:tcBorders>
            <w:noWrap/>
            <w:hideMark/>
          </w:tcPr>
          <w:p w14:paraId="7422B79D" w14:textId="77777777" w:rsidR="00703362" w:rsidRDefault="00703362" w:rsidP="009E396A">
            <w:pPr>
              <w:jc w:val="center"/>
              <w:rPr>
                <w:ins w:id="2914" w:author="Alotaibi, Raed" w:date="2019-05-22T16:09:00Z"/>
              </w:rPr>
            </w:pPr>
            <w:ins w:id="2915" w:author="Alotaibi, Raed" w:date="2019-05-22T16:09:00Z">
              <w:r>
                <w:t>11.6</w:t>
              </w:r>
            </w:ins>
          </w:p>
        </w:tc>
      </w:tr>
      <w:tr w:rsidR="00703362" w14:paraId="02092BE0" w14:textId="77777777" w:rsidTr="009E396A">
        <w:trPr>
          <w:trHeight w:val="288"/>
          <w:ins w:id="291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3DC46445" w14:textId="77777777" w:rsidR="00703362" w:rsidRDefault="00703362" w:rsidP="009E396A">
            <w:pPr>
              <w:rPr>
                <w:ins w:id="2917" w:author="Alotaibi, Raed" w:date="2019-05-22T16:09:00Z"/>
              </w:rPr>
            </w:pPr>
            <w:ins w:id="2918" w:author="Alotaibi, Raed" w:date="2019-05-22T16:09:00Z">
              <w:r>
                <w:t>Louisiana</w:t>
              </w:r>
            </w:ins>
          </w:p>
        </w:tc>
        <w:tc>
          <w:tcPr>
            <w:tcW w:w="835" w:type="pct"/>
            <w:tcBorders>
              <w:top w:val="single" w:sz="4" w:space="0" w:color="auto"/>
              <w:left w:val="single" w:sz="4" w:space="0" w:color="auto"/>
              <w:bottom w:val="single" w:sz="4" w:space="0" w:color="auto"/>
              <w:right w:val="single" w:sz="4" w:space="0" w:color="auto"/>
            </w:tcBorders>
            <w:noWrap/>
            <w:hideMark/>
          </w:tcPr>
          <w:p w14:paraId="324771E0" w14:textId="77777777" w:rsidR="00703362" w:rsidRDefault="00703362" w:rsidP="009E396A">
            <w:pPr>
              <w:jc w:val="center"/>
              <w:rPr>
                <w:ins w:id="2919" w:author="Alotaibi, Raed" w:date="2019-05-22T16:09:00Z"/>
              </w:rPr>
            </w:pPr>
            <w:ins w:id="2920" w:author="Alotaibi, Raed" w:date="2019-05-22T16:09:00Z">
              <w:r>
                <w:t>2,178,496</w:t>
              </w:r>
            </w:ins>
          </w:p>
        </w:tc>
        <w:tc>
          <w:tcPr>
            <w:tcW w:w="644" w:type="pct"/>
            <w:tcBorders>
              <w:top w:val="single" w:sz="4" w:space="0" w:color="auto"/>
              <w:left w:val="single" w:sz="4" w:space="0" w:color="auto"/>
              <w:bottom w:val="single" w:sz="4" w:space="0" w:color="auto"/>
              <w:right w:val="single" w:sz="4" w:space="0" w:color="auto"/>
            </w:tcBorders>
            <w:noWrap/>
            <w:hideMark/>
          </w:tcPr>
          <w:p w14:paraId="79E86ACC" w14:textId="77777777" w:rsidR="00703362" w:rsidRDefault="00703362" w:rsidP="009E396A">
            <w:pPr>
              <w:jc w:val="center"/>
              <w:rPr>
                <w:ins w:id="2921" w:author="Alotaibi, Raed" w:date="2019-05-22T16:09:00Z"/>
              </w:rPr>
            </w:pPr>
            <w:ins w:id="2922" w:author="Alotaibi, Raed" w:date="2019-05-22T16:09:00Z">
              <w:r>
                <w:t>282,443</w:t>
              </w:r>
            </w:ins>
          </w:p>
        </w:tc>
        <w:tc>
          <w:tcPr>
            <w:tcW w:w="675" w:type="pct"/>
            <w:tcBorders>
              <w:top w:val="single" w:sz="4" w:space="0" w:color="auto"/>
              <w:left w:val="single" w:sz="4" w:space="0" w:color="auto"/>
              <w:bottom w:val="single" w:sz="4" w:space="0" w:color="auto"/>
              <w:right w:val="single" w:sz="4" w:space="0" w:color="auto"/>
            </w:tcBorders>
            <w:noWrap/>
            <w:hideMark/>
          </w:tcPr>
          <w:p w14:paraId="64561ECD" w14:textId="77777777" w:rsidR="00703362" w:rsidRDefault="00703362" w:rsidP="009E396A">
            <w:pPr>
              <w:jc w:val="center"/>
              <w:rPr>
                <w:ins w:id="2923" w:author="Alotaibi, Raed" w:date="2019-05-22T16:09:00Z"/>
              </w:rPr>
            </w:pPr>
            <w:ins w:id="2924" w:author="Alotaibi, Raed" w:date="2019-05-22T16:09:00Z">
              <w:r>
                <w:t>5,379</w:t>
              </w:r>
            </w:ins>
          </w:p>
        </w:tc>
        <w:tc>
          <w:tcPr>
            <w:tcW w:w="685" w:type="pct"/>
            <w:tcBorders>
              <w:top w:val="single" w:sz="4" w:space="0" w:color="auto"/>
              <w:left w:val="single" w:sz="4" w:space="0" w:color="auto"/>
              <w:bottom w:val="single" w:sz="4" w:space="0" w:color="auto"/>
              <w:right w:val="single" w:sz="4" w:space="0" w:color="auto"/>
            </w:tcBorders>
            <w:noWrap/>
            <w:hideMark/>
          </w:tcPr>
          <w:p w14:paraId="56E880B4" w14:textId="77777777" w:rsidR="00703362" w:rsidRDefault="00703362" w:rsidP="009E396A">
            <w:pPr>
              <w:jc w:val="center"/>
              <w:rPr>
                <w:ins w:id="2925" w:author="Alotaibi, Raed" w:date="2019-05-22T16:09:00Z"/>
              </w:rPr>
            </w:pPr>
            <w:ins w:id="2926" w:author="Alotaibi, Raed" w:date="2019-05-22T16:09:00Z">
              <w:r>
                <w:t>931,966</w:t>
              </w:r>
            </w:ins>
          </w:p>
        </w:tc>
        <w:tc>
          <w:tcPr>
            <w:tcW w:w="626" w:type="pct"/>
            <w:tcBorders>
              <w:top w:val="single" w:sz="4" w:space="0" w:color="auto"/>
              <w:left w:val="single" w:sz="4" w:space="0" w:color="auto"/>
              <w:bottom w:val="single" w:sz="4" w:space="0" w:color="auto"/>
              <w:right w:val="single" w:sz="4" w:space="0" w:color="auto"/>
            </w:tcBorders>
            <w:noWrap/>
            <w:hideMark/>
          </w:tcPr>
          <w:p w14:paraId="309E5840" w14:textId="77777777" w:rsidR="00703362" w:rsidRDefault="00703362" w:rsidP="009E396A">
            <w:pPr>
              <w:jc w:val="center"/>
              <w:rPr>
                <w:ins w:id="2927" w:author="Alotaibi, Raed" w:date="2019-05-22T16:09:00Z"/>
              </w:rPr>
            </w:pPr>
            <w:ins w:id="2928" w:author="Alotaibi, Raed" w:date="2019-05-22T16:09:00Z">
              <w:r>
                <w:t>5.8</w:t>
              </w:r>
            </w:ins>
          </w:p>
        </w:tc>
        <w:tc>
          <w:tcPr>
            <w:tcW w:w="719" w:type="pct"/>
            <w:tcBorders>
              <w:top w:val="single" w:sz="4" w:space="0" w:color="auto"/>
              <w:left w:val="single" w:sz="4" w:space="0" w:color="auto"/>
              <w:bottom w:val="single" w:sz="4" w:space="0" w:color="auto"/>
              <w:right w:val="single" w:sz="4" w:space="0" w:color="auto"/>
            </w:tcBorders>
            <w:noWrap/>
            <w:hideMark/>
          </w:tcPr>
          <w:p w14:paraId="45AC6771" w14:textId="77777777" w:rsidR="00703362" w:rsidRDefault="00703362" w:rsidP="009E396A">
            <w:pPr>
              <w:jc w:val="center"/>
              <w:rPr>
                <w:ins w:id="2929" w:author="Alotaibi, Raed" w:date="2019-05-22T16:09:00Z"/>
              </w:rPr>
            </w:pPr>
            <w:ins w:id="2930" w:author="Alotaibi, Raed" w:date="2019-05-22T16:09:00Z">
              <w:r>
                <w:t>13.0</w:t>
              </w:r>
            </w:ins>
          </w:p>
        </w:tc>
      </w:tr>
      <w:tr w:rsidR="00703362" w14:paraId="43AEF6BA" w14:textId="77777777" w:rsidTr="009E396A">
        <w:trPr>
          <w:trHeight w:val="288"/>
          <w:ins w:id="293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34E4F157" w14:textId="77777777" w:rsidR="00703362" w:rsidRDefault="00703362" w:rsidP="009E396A">
            <w:pPr>
              <w:rPr>
                <w:ins w:id="2932" w:author="Alotaibi, Raed" w:date="2019-05-22T16:09:00Z"/>
              </w:rPr>
            </w:pPr>
            <w:ins w:id="2933" w:author="Alotaibi, Raed" w:date="2019-05-22T16:09:00Z">
              <w:r>
                <w:t>Maine</w:t>
              </w:r>
            </w:ins>
          </w:p>
        </w:tc>
        <w:tc>
          <w:tcPr>
            <w:tcW w:w="835" w:type="pct"/>
            <w:tcBorders>
              <w:top w:val="single" w:sz="4" w:space="0" w:color="auto"/>
              <w:left w:val="single" w:sz="4" w:space="0" w:color="auto"/>
              <w:bottom w:val="single" w:sz="4" w:space="0" w:color="auto"/>
              <w:right w:val="single" w:sz="4" w:space="0" w:color="auto"/>
            </w:tcBorders>
            <w:noWrap/>
            <w:hideMark/>
          </w:tcPr>
          <w:p w14:paraId="4E0B5C97" w14:textId="77777777" w:rsidR="00703362" w:rsidRDefault="00703362" w:rsidP="009E396A">
            <w:pPr>
              <w:jc w:val="center"/>
              <w:rPr>
                <w:ins w:id="2934" w:author="Alotaibi, Raed" w:date="2019-05-22T16:09:00Z"/>
              </w:rPr>
            </w:pPr>
            <w:ins w:id="2935" w:author="Alotaibi, Raed" w:date="2019-05-22T16:09:00Z">
              <w:r>
                <w:t>825,221</w:t>
              </w:r>
            </w:ins>
          </w:p>
        </w:tc>
        <w:tc>
          <w:tcPr>
            <w:tcW w:w="644" w:type="pct"/>
            <w:tcBorders>
              <w:top w:val="single" w:sz="4" w:space="0" w:color="auto"/>
              <w:left w:val="single" w:sz="4" w:space="0" w:color="auto"/>
              <w:bottom w:val="single" w:sz="4" w:space="0" w:color="auto"/>
              <w:right w:val="single" w:sz="4" w:space="0" w:color="auto"/>
            </w:tcBorders>
            <w:noWrap/>
            <w:hideMark/>
          </w:tcPr>
          <w:p w14:paraId="24EBF05D" w14:textId="77777777" w:rsidR="00703362" w:rsidRDefault="00703362" w:rsidP="009E396A">
            <w:pPr>
              <w:jc w:val="center"/>
              <w:rPr>
                <w:ins w:id="2936" w:author="Alotaibi, Raed" w:date="2019-05-22T16:09:00Z"/>
              </w:rPr>
            </w:pPr>
            <w:ins w:id="2937" w:author="Alotaibi, Raed" w:date="2019-05-22T16:09:00Z">
              <w:r>
                <w:t>109,120</w:t>
              </w:r>
            </w:ins>
          </w:p>
        </w:tc>
        <w:tc>
          <w:tcPr>
            <w:tcW w:w="675" w:type="pct"/>
            <w:tcBorders>
              <w:top w:val="single" w:sz="4" w:space="0" w:color="auto"/>
              <w:left w:val="single" w:sz="4" w:space="0" w:color="auto"/>
              <w:bottom w:val="single" w:sz="4" w:space="0" w:color="auto"/>
              <w:right w:val="single" w:sz="4" w:space="0" w:color="auto"/>
            </w:tcBorders>
            <w:noWrap/>
            <w:hideMark/>
          </w:tcPr>
          <w:p w14:paraId="0A70DBA8" w14:textId="77777777" w:rsidR="00703362" w:rsidRDefault="00703362" w:rsidP="009E396A">
            <w:pPr>
              <w:jc w:val="center"/>
              <w:rPr>
                <w:ins w:id="2938" w:author="Alotaibi, Raed" w:date="2019-05-22T16:09:00Z"/>
              </w:rPr>
            </w:pPr>
            <w:ins w:id="2939" w:author="Alotaibi, Raed" w:date="2019-05-22T16:09:00Z">
              <w:r>
                <w:t>6,662</w:t>
              </w:r>
            </w:ins>
          </w:p>
        </w:tc>
        <w:tc>
          <w:tcPr>
            <w:tcW w:w="685" w:type="pct"/>
            <w:tcBorders>
              <w:top w:val="single" w:sz="4" w:space="0" w:color="auto"/>
              <w:left w:val="single" w:sz="4" w:space="0" w:color="auto"/>
              <w:bottom w:val="single" w:sz="4" w:space="0" w:color="auto"/>
              <w:right w:val="single" w:sz="4" w:space="0" w:color="auto"/>
            </w:tcBorders>
            <w:noWrap/>
            <w:hideMark/>
          </w:tcPr>
          <w:p w14:paraId="26A77487" w14:textId="77777777" w:rsidR="00703362" w:rsidRDefault="00703362" w:rsidP="009E396A">
            <w:pPr>
              <w:jc w:val="center"/>
              <w:rPr>
                <w:ins w:id="2940" w:author="Alotaibi, Raed" w:date="2019-05-22T16:09:00Z"/>
              </w:rPr>
            </w:pPr>
            <w:ins w:id="2941" w:author="Alotaibi, Raed" w:date="2019-05-22T16:09:00Z">
              <w:r>
                <w:t>722,763</w:t>
              </w:r>
            </w:ins>
          </w:p>
        </w:tc>
        <w:tc>
          <w:tcPr>
            <w:tcW w:w="626" w:type="pct"/>
            <w:tcBorders>
              <w:top w:val="single" w:sz="4" w:space="0" w:color="auto"/>
              <w:left w:val="single" w:sz="4" w:space="0" w:color="auto"/>
              <w:bottom w:val="single" w:sz="4" w:space="0" w:color="auto"/>
              <w:right w:val="single" w:sz="4" w:space="0" w:color="auto"/>
            </w:tcBorders>
            <w:noWrap/>
            <w:hideMark/>
          </w:tcPr>
          <w:p w14:paraId="012E373D" w14:textId="77777777" w:rsidR="00703362" w:rsidRDefault="00703362" w:rsidP="009E396A">
            <w:pPr>
              <w:jc w:val="center"/>
              <w:rPr>
                <w:ins w:id="2942" w:author="Alotaibi, Raed" w:date="2019-05-22T16:09:00Z"/>
              </w:rPr>
            </w:pPr>
            <w:ins w:id="2943" w:author="Alotaibi, Raed" w:date="2019-05-22T16:09:00Z">
              <w:r>
                <w:t>9.2</w:t>
              </w:r>
            </w:ins>
          </w:p>
        </w:tc>
        <w:tc>
          <w:tcPr>
            <w:tcW w:w="719" w:type="pct"/>
            <w:tcBorders>
              <w:top w:val="single" w:sz="4" w:space="0" w:color="auto"/>
              <w:left w:val="single" w:sz="4" w:space="0" w:color="auto"/>
              <w:bottom w:val="single" w:sz="4" w:space="0" w:color="auto"/>
              <w:right w:val="single" w:sz="4" w:space="0" w:color="auto"/>
            </w:tcBorders>
            <w:noWrap/>
            <w:hideMark/>
          </w:tcPr>
          <w:p w14:paraId="6509CA9E" w14:textId="77777777" w:rsidR="00703362" w:rsidRDefault="00703362" w:rsidP="009E396A">
            <w:pPr>
              <w:jc w:val="center"/>
              <w:rPr>
                <w:ins w:id="2944" w:author="Alotaibi, Raed" w:date="2019-05-22T16:09:00Z"/>
              </w:rPr>
            </w:pPr>
            <w:ins w:id="2945" w:author="Alotaibi, Raed" w:date="2019-05-22T16:09:00Z">
              <w:r>
                <w:t>13.2</w:t>
              </w:r>
            </w:ins>
          </w:p>
        </w:tc>
      </w:tr>
      <w:tr w:rsidR="00703362" w14:paraId="0ABBD8B6" w14:textId="77777777" w:rsidTr="009E396A">
        <w:trPr>
          <w:trHeight w:val="288"/>
          <w:ins w:id="294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2A3C0F05" w14:textId="77777777" w:rsidR="00703362" w:rsidRDefault="00703362" w:rsidP="009E396A">
            <w:pPr>
              <w:rPr>
                <w:ins w:id="2947" w:author="Alotaibi, Raed" w:date="2019-05-22T16:09:00Z"/>
              </w:rPr>
            </w:pPr>
            <w:ins w:id="2948" w:author="Alotaibi, Raed" w:date="2019-05-22T16:09:00Z">
              <w:r>
                <w:t>Maryland</w:t>
              </w:r>
            </w:ins>
          </w:p>
        </w:tc>
        <w:tc>
          <w:tcPr>
            <w:tcW w:w="835" w:type="pct"/>
            <w:tcBorders>
              <w:top w:val="single" w:sz="4" w:space="0" w:color="auto"/>
              <w:left w:val="single" w:sz="4" w:space="0" w:color="auto"/>
              <w:bottom w:val="single" w:sz="4" w:space="0" w:color="auto"/>
              <w:right w:val="single" w:sz="4" w:space="0" w:color="auto"/>
            </w:tcBorders>
            <w:noWrap/>
            <w:hideMark/>
          </w:tcPr>
          <w:p w14:paraId="5D18F74D" w14:textId="77777777" w:rsidR="00703362" w:rsidRDefault="00703362" w:rsidP="009E396A">
            <w:pPr>
              <w:jc w:val="center"/>
              <w:rPr>
                <w:ins w:id="2949" w:author="Alotaibi, Raed" w:date="2019-05-22T16:09:00Z"/>
              </w:rPr>
            </w:pPr>
            <w:ins w:id="2950" w:author="Alotaibi, Raed" w:date="2019-05-22T16:09:00Z">
              <w:r>
                <w:t>6,754,689</w:t>
              </w:r>
            </w:ins>
          </w:p>
        </w:tc>
        <w:tc>
          <w:tcPr>
            <w:tcW w:w="644" w:type="pct"/>
            <w:tcBorders>
              <w:top w:val="single" w:sz="4" w:space="0" w:color="auto"/>
              <w:left w:val="single" w:sz="4" w:space="0" w:color="auto"/>
              <w:bottom w:val="single" w:sz="4" w:space="0" w:color="auto"/>
              <w:right w:val="single" w:sz="4" w:space="0" w:color="auto"/>
            </w:tcBorders>
            <w:noWrap/>
            <w:hideMark/>
          </w:tcPr>
          <w:p w14:paraId="21D41F90" w14:textId="77777777" w:rsidR="00703362" w:rsidRDefault="00703362" w:rsidP="009E396A">
            <w:pPr>
              <w:jc w:val="center"/>
              <w:rPr>
                <w:ins w:id="2951" w:author="Alotaibi, Raed" w:date="2019-05-22T16:09:00Z"/>
              </w:rPr>
            </w:pPr>
            <w:ins w:id="2952" w:author="Alotaibi, Raed" w:date="2019-05-22T16:09:00Z">
              <w:r>
                <w:t>1,002,976</w:t>
              </w:r>
            </w:ins>
          </w:p>
        </w:tc>
        <w:tc>
          <w:tcPr>
            <w:tcW w:w="675" w:type="pct"/>
            <w:tcBorders>
              <w:top w:val="single" w:sz="4" w:space="0" w:color="auto"/>
              <w:left w:val="single" w:sz="4" w:space="0" w:color="auto"/>
              <w:bottom w:val="single" w:sz="4" w:space="0" w:color="auto"/>
              <w:right w:val="single" w:sz="4" w:space="0" w:color="auto"/>
            </w:tcBorders>
            <w:noWrap/>
            <w:hideMark/>
          </w:tcPr>
          <w:p w14:paraId="61CBA1F0" w14:textId="77777777" w:rsidR="00703362" w:rsidRDefault="00703362" w:rsidP="009E396A">
            <w:pPr>
              <w:jc w:val="center"/>
              <w:rPr>
                <w:ins w:id="2953" w:author="Alotaibi, Raed" w:date="2019-05-22T16:09:00Z"/>
              </w:rPr>
            </w:pPr>
            <w:ins w:id="2954" w:author="Alotaibi, Raed" w:date="2019-05-22T16:09:00Z">
              <w:r>
                <w:t>64,871</w:t>
              </w:r>
            </w:ins>
          </w:p>
        </w:tc>
        <w:tc>
          <w:tcPr>
            <w:tcW w:w="685" w:type="pct"/>
            <w:tcBorders>
              <w:top w:val="single" w:sz="4" w:space="0" w:color="auto"/>
              <w:left w:val="single" w:sz="4" w:space="0" w:color="auto"/>
              <w:bottom w:val="single" w:sz="4" w:space="0" w:color="auto"/>
              <w:right w:val="single" w:sz="4" w:space="0" w:color="auto"/>
            </w:tcBorders>
            <w:noWrap/>
            <w:hideMark/>
          </w:tcPr>
          <w:p w14:paraId="5C107117" w14:textId="77777777" w:rsidR="00703362" w:rsidRDefault="00703362" w:rsidP="009E396A">
            <w:pPr>
              <w:jc w:val="center"/>
              <w:rPr>
                <w:ins w:id="2955" w:author="Alotaibi, Raed" w:date="2019-05-22T16:09:00Z"/>
              </w:rPr>
            </w:pPr>
            <w:ins w:id="2956" w:author="Alotaibi, Raed" w:date="2019-05-22T16:09:00Z">
              <w:r>
                <w:t>5,816,584</w:t>
              </w:r>
            </w:ins>
          </w:p>
        </w:tc>
        <w:tc>
          <w:tcPr>
            <w:tcW w:w="626" w:type="pct"/>
            <w:tcBorders>
              <w:top w:val="single" w:sz="4" w:space="0" w:color="auto"/>
              <w:left w:val="single" w:sz="4" w:space="0" w:color="auto"/>
              <w:bottom w:val="single" w:sz="4" w:space="0" w:color="auto"/>
              <w:right w:val="single" w:sz="4" w:space="0" w:color="auto"/>
            </w:tcBorders>
            <w:noWrap/>
            <w:hideMark/>
          </w:tcPr>
          <w:p w14:paraId="7DCF77B0" w14:textId="77777777" w:rsidR="00703362" w:rsidRDefault="00703362" w:rsidP="009E396A">
            <w:pPr>
              <w:jc w:val="center"/>
              <w:rPr>
                <w:ins w:id="2957" w:author="Alotaibi, Raed" w:date="2019-05-22T16:09:00Z"/>
              </w:rPr>
            </w:pPr>
            <w:ins w:id="2958" w:author="Alotaibi, Raed" w:date="2019-05-22T16:09:00Z">
              <w:r>
                <w:t>11.2</w:t>
              </w:r>
            </w:ins>
          </w:p>
        </w:tc>
        <w:tc>
          <w:tcPr>
            <w:tcW w:w="719" w:type="pct"/>
            <w:tcBorders>
              <w:top w:val="single" w:sz="4" w:space="0" w:color="auto"/>
              <w:left w:val="single" w:sz="4" w:space="0" w:color="auto"/>
              <w:bottom w:val="single" w:sz="4" w:space="0" w:color="auto"/>
              <w:right w:val="single" w:sz="4" w:space="0" w:color="auto"/>
            </w:tcBorders>
            <w:noWrap/>
            <w:hideMark/>
          </w:tcPr>
          <w:p w14:paraId="1B2F9034" w14:textId="77777777" w:rsidR="00703362" w:rsidRDefault="00703362" w:rsidP="009E396A">
            <w:pPr>
              <w:jc w:val="center"/>
              <w:rPr>
                <w:ins w:id="2959" w:author="Alotaibi, Raed" w:date="2019-05-22T16:09:00Z"/>
              </w:rPr>
            </w:pPr>
            <w:ins w:id="2960" w:author="Alotaibi, Raed" w:date="2019-05-22T16:09:00Z">
              <w:r>
                <w:t>14.8</w:t>
              </w:r>
            </w:ins>
          </w:p>
        </w:tc>
      </w:tr>
      <w:tr w:rsidR="00703362" w14:paraId="6708BDA4" w14:textId="77777777" w:rsidTr="009E396A">
        <w:trPr>
          <w:trHeight w:val="288"/>
          <w:ins w:id="296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63756BF9" w14:textId="77777777" w:rsidR="00703362" w:rsidRDefault="00703362" w:rsidP="009E396A">
            <w:pPr>
              <w:rPr>
                <w:ins w:id="2962" w:author="Alotaibi, Raed" w:date="2019-05-22T16:09:00Z"/>
              </w:rPr>
            </w:pPr>
            <w:ins w:id="2963" w:author="Alotaibi, Raed" w:date="2019-05-22T16:09:00Z">
              <w:r>
                <w:t>Michigan</w:t>
              </w:r>
            </w:ins>
          </w:p>
        </w:tc>
        <w:tc>
          <w:tcPr>
            <w:tcW w:w="835" w:type="pct"/>
            <w:tcBorders>
              <w:top w:val="single" w:sz="4" w:space="0" w:color="auto"/>
              <w:left w:val="single" w:sz="4" w:space="0" w:color="auto"/>
              <w:bottom w:val="single" w:sz="4" w:space="0" w:color="auto"/>
              <w:right w:val="single" w:sz="4" w:space="0" w:color="auto"/>
            </w:tcBorders>
            <w:noWrap/>
            <w:hideMark/>
          </w:tcPr>
          <w:p w14:paraId="2ABC0F97" w14:textId="77777777" w:rsidR="00703362" w:rsidRDefault="00703362" w:rsidP="009E396A">
            <w:pPr>
              <w:jc w:val="center"/>
              <w:rPr>
                <w:ins w:id="2964" w:author="Alotaibi, Raed" w:date="2019-05-22T16:09:00Z"/>
              </w:rPr>
            </w:pPr>
            <w:ins w:id="2965" w:author="Alotaibi, Raed" w:date="2019-05-22T16:09:00Z">
              <w:r>
                <w:t>11,990,510</w:t>
              </w:r>
            </w:ins>
          </w:p>
        </w:tc>
        <w:tc>
          <w:tcPr>
            <w:tcW w:w="644" w:type="pct"/>
            <w:tcBorders>
              <w:top w:val="single" w:sz="4" w:space="0" w:color="auto"/>
              <w:left w:val="single" w:sz="4" w:space="0" w:color="auto"/>
              <w:bottom w:val="single" w:sz="4" w:space="0" w:color="auto"/>
              <w:right w:val="single" w:sz="4" w:space="0" w:color="auto"/>
            </w:tcBorders>
            <w:noWrap/>
            <w:hideMark/>
          </w:tcPr>
          <w:p w14:paraId="0BAEEF6C" w14:textId="77777777" w:rsidR="00703362" w:rsidRDefault="00703362" w:rsidP="009E396A">
            <w:pPr>
              <w:jc w:val="center"/>
              <w:rPr>
                <w:ins w:id="2966" w:author="Alotaibi, Raed" w:date="2019-05-22T16:09:00Z"/>
              </w:rPr>
            </w:pPr>
            <w:ins w:id="2967" w:author="Alotaibi, Raed" w:date="2019-05-22T16:09:00Z">
              <w:r>
                <w:t>1,625,547</w:t>
              </w:r>
            </w:ins>
          </w:p>
        </w:tc>
        <w:tc>
          <w:tcPr>
            <w:tcW w:w="675" w:type="pct"/>
            <w:tcBorders>
              <w:top w:val="single" w:sz="4" w:space="0" w:color="auto"/>
              <w:left w:val="single" w:sz="4" w:space="0" w:color="auto"/>
              <w:bottom w:val="single" w:sz="4" w:space="0" w:color="auto"/>
              <w:right w:val="single" w:sz="4" w:space="0" w:color="auto"/>
            </w:tcBorders>
            <w:noWrap/>
            <w:hideMark/>
          </w:tcPr>
          <w:p w14:paraId="5123B45C" w14:textId="77777777" w:rsidR="00703362" w:rsidRDefault="00703362" w:rsidP="009E396A">
            <w:pPr>
              <w:jc w:val="center"/>
              <w:rPr>
                <w:ins w:id="2968" w:author="Alotaibi, Raed" w:date="2019-05-22T16:09:00Z"/>
              </w:rPr>
            </w:pPr>
            <w:ins w:id="2969" w:author="Alotaibi, Raed" w:date="2019-05-22T16:09:00Z">
              <w:r>
                <w:t>126,102</w:t>
              </w:r>
            </w:ins>
          </w:p>
        </w:tc>
        <w:tc>
          <w:tcPr>
            <w:tcW w:w="685" w:type="pct"/>
            <w:tcBorders>
              <w:top w:val="single" w:sz="4" w:space="0" w:color="auto"/>
              <w:left w:val="single" w:sz="4" w:space="0" w:color="auto"/>
              <w:bottom w:val="single" w:sz="4" w:space="0" w:color="auto"/>
              <w:right w:val="single" w:sz="4" w:space="0" w:color="auto"/>
            </w:tcBorders>
            <w:noWrap/>
            <w:hideMark/>
          </w:tcPr>
          <w:p w14:paraId="61CB1B1D" w14:textId="77777777" w:rsidR="00703362" w:rsidRDefault="00703362" w:rsidP="009E396A">
            <w:pPr>
              <w:jc w:val="center"/>
              <w:rPr>
                <w:ins w:id="2970" w:author="Alotaibi, Raed" w:date="2019-05-22T16:09:00Z"/>
              </w:rPr>
            </w:pPr>
            <w:ins w:id="2971" w:author="Alotaibi, Raed" w:date="2019-05-22T16:09:00Z">
              <w:r>
                <w:t>10,491,065</w:t>
              </w:r>
            </w:ins>
          </w:p>
        </w:tc>
        <w:tc>
          <w:tcPr>
            <w:tcW w:w="626" w:type="pct"/>
            <w:tcBorders>
              <w:top w:val="single" w:sz="4" w:space="0" w:color="auto"/>
              <w:left w:val="single" w:sz="4" w:space="0" w:color="auto"/>
              <w:bottom w:val="single" w:sz="4" w:space="0" w:color="auto"/>
              <w:right w:val="single" w:sz="4" w:space="0" w:color="auto"/>
            </w:tcBorders>
            <w:noWrap/>
            <w:hideMark/>
          </w:tcPr>
          <w:p w14:paraId="47DC24BD" w14:textId="77777777" w:rsidR="00703362" w:rsidRDefault="00703362" w:rsidP="009E396A">
            <w:pPr>
              <w:jc w:val="center"/>
              <w:rPr>
                <w:ins w:id="2972" w:author="Alotaibi, Raed" w:date="2019-05-22T16:09:00Z"/>
              </w:rPr>
            </w:pPr>
            <w:ins w:id="2973" w:author="Alotaibi, Raed" w:date="2019-05-22T16:09:00Z">
              <w:r>
                <w:t>12.0</w:t>
              </w:r>
            </w:ins>
          </w:p>
        </w:tc>
        <w:tc>
          <w:tcPr>
            <w:tcW w:w="719" w:type="pct"/>
            <w:tcBorders>
              <w:top w:val="single" w:sz="4" w:space="0" w:color="auto"/>
              <w:left w:val="single" w:sz="4" w:space="0" w:color="auto"/>
              <w:bottom w:val="single" w:sz="4" w:space="0" w:color="auto"/>
              <w:right w:val="single" w:sz="4" w:space="0" w:color="auto"/>
            </w:tcBorders>
            <w:noWrap/>
            <w:hideMark/>
          </w:tcPr>
          <w:p w14:paraId="637A5481" w14:textId="77777777" w:rsidR="00703362" w:rsidRDefault="00703362" w:rsidP="009E396A">
            <w:pPr>
              <w:jc w:val="center"/>
              <w:rPr>
                <w:ins w:id="2974" w:author="Alotaibi, Raed" w:date="2019-05-22T16:09:00Z"/>
              </w:rPr>
            </w:pPr>
            <w:ins w:id="2975" w:author="Alotaibi, Raed" w:date="2019-05-22T16:09:00Z">
              <w:r>
                <w:t>13.6</w:t>
              </w:r>
            </w:ins>
          </w:p>
        </w:tc>
      </w:tr>
      <w:tr w:rsidR="00703362" w14:paraId="62DA161C" w14:textId="77777777" w:rsidTr="009E396A">
        <w:trPr>
          <w:trHeight w:val="288"/>
          <w:ins w:id="297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5560222E" w14:textId="77777777" w:rsidR="00703362" w:rsidRDefault="00703362" w:rsidP="009E396A">
            <w:pPr>
              <w:rPr>
                <w:ins w:id="2977" w:author="Alotaibi, Raed" w:date="2019-05-22T16:09:00Z"/>
              </w:rPr>
            </w:pPr>
            <w:ins w:id="2978" w:author="Alotaibi, Raed" w:date="2019-05-22T16:09:00Z">
              <w:r>
                <w:t>Mississippi</w:t>
              </w:r>
            </w:ins>
          </w:p>
        </w:tc>
        <w:tc>
          <w:tcPr>
            <w:tcW w:w="835" w:type="pct"/>
            <w:tcBorders>
              <w:top w:val="single" w:sz="4" w:space="0" w:color="auto"/>
              <w:left w:val="single" w:sz="4" w:space="0" w:color="auto"/>
              <w:bottom w:val="single" w:sz="4" w:space="0" w:color="auto"/>
              <w:right w:val="single" w:sz="4" w:space="0" w:color="auto"/>
            </w:tcBorders>
            <w:noWrap/>
            <w:hideMark/>
          </w:tcPr>
          <w:p w14:paraId="640C243D" w14:textId="77777777" w:rsidR="00703362" w:rsidRDefault="00703362" w:rsidP="009E396A">
            <w:pPr>
              <w:jc w:val="center"/>
              <w:rPr>
                <w:ins w:id="2979" w:author="Alotaibi, Raed" w:date="2019-05-22T16:09:00Z"/>
              </w:rPr>
            </w:pPr>
            <w:ins w:id="2980" w:author="Alotaibi, Raed" w:date="2019-05-22T16:09:00Z">
              <w:r>
                <w:t>3,630,503</w:t>
              </w:r>
            </w:ins>
          </w:p>
        </w:tc>
        <w:tc>
          <w:tcPr>
            <w:tcW w:w="644" w:type="pct"/>
            <w:tcBorders>
              <w:top w:val="single" w:sz="4" w:space="0" w:color="auto"/>
              <w:left w:val="single" w:sz="4" w:space="0" w:color="auto"/>
              <w:bottom w:val="single" w:sz="4" w:space="0" w:color="auto"/>
              <w:right w:val="single" w:sz="4" w:space="0" w:color="auto"/>
            </w:tcBorders>
            <w:noWrap/>
            <w:hideMark/>
          </w:tcPr>
          <w:p w14:paraId="40D716B8" w14:textId="77777777" w:rsidR="00703362" w:rsidRDefault="00703362" w:rsidP="009E396A">
            <w:pPr>
              <w:jc w:val="center"/>
              <w:rPr>
                <w:ins w:id="2981" w:author="Alotaibi, Raed" w:date="2019-05-22T16:09:00Z"/>
              </w:rPr>
            </w:pPr>
            <w:ins w:id="2982" w:author="Alotaibi, Raed" w:date="2019-05-22T16:09:00Z">
              <w:r>
                <w:t>515,551</w:t>
              </w:r>
            </w:ins>
          </w:p>
        </w:tc>
        <w:tc>
          <w:tcPr>
            <w:tcW w:w="675" w:type="pct"/>
            <w:tcBorders>
              <w:top w:val="single" w:sz="4" w:space="0" w:color="auto"/>
              <w:left w:val="single" w:sz="4" w:space="0" w:color="auto"/>
              <w:bottom w:val="single" w:sz="4" w:space="0" w:color="auto"/>
              <w:right w:val="single" w:sz="4" w:space="0" w:color="auto"/>
            </w:tcBorders>
            <w:noWrap/>
            <w:hideMark/>
          </w:tcPr>
          <w:p w14:paraId="168F7387" w14:textId="77777777" w:rsidR="00703362" w:rsidRDefault="00703362" w:rsidP="009E396A">
            <w:pPr>
              <w:jc w:val="center"/>
              <w:rPr>
                <w:ins w:id="2983" w:author="Alotaibi, Raed" w:date="2019-05-22T16:09:00Z"/>
              </w:rPr>
            </w:pPr>
            <w:ins w:id="2984" w:author="Alotaibi, Raed" w:date="2019-05-22T16:09:00Z">
              <w:r>
                <w:t>18,264</w:t>
              </w:r>
            </w:ins>
          </w:p>
        </w:tc>
        <w:tc>
          <w:tcPr>
            <w:tcW w:w="685" w:type="pct"/>
            <w:tcBorders>
              <w:top w:val="single" w:sz="4" w:space="0" w:color="auto"/>
              <w:left w:val="single" w:sz="4" w:space="0" w:color="auto"/>
              <w:bottom w:val="single" w:sz="4" w:space="0" w:color="auto"/>
              <w:right w:val="single" w:sz="4" w:space="0" w:color="auto"/>
            </w:tcBorders>
            <w:noWrap/>
            <w:hideMark/>
          </w:tcPr>
          <w:p w14:paraId="184FBDFD" w14:textId="77777777" w:rsidR="00703362" w:rsidRDefault="00703362" w:rsidP="009E396A">
            <w:pPr>
              <w:jc w:val="center"/>
              <w:rPr>
                <w:ins w:id="2985" w:author="Alotaibi, Raed" w:date="2019-05-22T16:09:00Z"/>
              </w:rPr>
            </w:pPr>
            <w:ins w:id="2986" w:author="Alotaibi, Raed" w:date="2019-05-22T16:09:00Z">
              <w:r>
                <w:t>1,300,917</w:t>
              </w:r>
            </w:ins>
          </w:p>
        </w:tc>
        <w:tc>
          <w:tcPr>
            <w:tcW w:w="626" w:type="pct"/>
            <w:tcBorders>
              <w:top w:val="single" w:sz="4" w:space="0" w:color="auto"/>
              <w:left w:val="single" w:sz="4" w:space="0" w:color="auto"/>
              <w:bottom w:val="single" w:sz="4" w:space="0" w:color="auto"/>
              <w:right w:val="single" w:sz="4" w:space="0" w:color="auto"/>
            </w:tcBorders>
            <w:noWrap/>
            <w:hideMark/>
          </w:tcPr>
          <w:p w14:paraId="46385260" w14:textId="77777777" w:rsidR="00703362" w:rsidRDefault="00703362" w:rsidP="009E396A">
            <w:pPr>
              <w:jc w:val="center"/>
              <w:rPr>
                <w:ins w:id="2987" w:author="Alotaibi, Raed" w:date="2019-05-22T16:09:00Z"/>
              </w:rPr>
            </w:pPr>
            <w:ins w:id="2988" w:author="Alotaibi, Raed" w:date="2019-05-22T16:09:00Z">
              <w:r>
                <w:t>14.0</w:t>
              </w:r>
            </w:ins>
          </w:p>
        </w:tc>
        <w:tc>
          <w:tcPr>
            <w:tcW w:w="719" w:type="pct"/>
            <w:tcBorders>
              <w:top w:val="single" w:sz="4" w:space="0" w:color="auto"/>
              <w:left w:val="single" w:sz="4" w:space="0" w:color="auto"/>
              <w:bottom w:val="single" w:sz="4" w:space="0" w:color="auto"/>
              <w:right w:val="single" w:sz="4" w:space="0" w:color="auto"/>
            </w:tcBorders>
            <w:noWrap/>
            <w:hideMark/>
          </w:tcPr>
          <w:p w14:paraId="79BD00F1" w14:textId="77777777" w:rsidR="00703362" w:rsidRDefault="00703362" w:rsidP="009E396A">
            <w:pPr>
              <w:jc w:val="center"/>
              <w:rPr>
                <w:ins w:id="2989" w:author="Alotaibi, Raed" w:date="2019-05-22T16:09:00Z"/>
              </w:rPr>
            </w:pPr>
            <w:ins w:id="2990" w:author="Alotaibi, Raed" w:date="2019-05-22T16:09:00Z">
              <w:r>
                <w:t>14.2</w:t>
              </w:r>
            </w:ins>
          </w:p>
        </w:tc>
      </w:tr>
      <w:tr w:rsidR="00703362" w14:paraId="63FE7E77" w14:textId="77777777" w:rsidTr="009E396A">
        <w:trPr>
          <w:trHeight w:val="288"/>
          <w:ins w:id="299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638F140D" w14:textId="77777777" w:rsidR="00703362" w:rsidRDefault="00703362" w:rsidP="009E396A">
            <w:pPr>
              <w:rPr>
                <w:ins w:id="2992" w:author="Alotaibi, Raed" w:date="2019-05-22T16:09:00Z"/>
              </w:rPr>
            </w:pPr>
            <w:ins w:id="2993" w:author="Alotaibi, Raed" w:date="2019-05-22T16:09:00Z">
              <w:r>
                <w:t>Missouri</w:t>
              </w:r>
            </w:ins>
          </w:p>
        </w:tc>
        <w:tc>
          <w:tcPr>
            <w:tcW w:w="835" w:type="pct"/>
            <w:tcBorders>
              <w:top w:val="single" w:sz="4" w:space="0" w:color="auto"/>
              <w:left w:val="single" w:sz="4" w:space="0" w:color="auto"/>
              <w:bottom w:val="single" w:sz="4" w:space="0" w:color="auto"/>
              <w:right w:val="single" w:sz="4" w:space="0" w:color="auto"/>
            </w:tcBorders>
            <w:noWrap/>
            <w:hideMark/>
          </w:tcPr>
          <w:p w14:paraId="03011570" w14:textId="77777777" w:rsidR="00703362" w:rsidRDefault="00703362" w:rsidP="009E396A">
            <w:pPr>
              <w:jc w:val="center"/>
              <w:rPr>
                <w:ins w:id="2994" w:author="Alotaibi, Raed" w:date="2019-05-22T16:09:00Z"/>
              </w:rPr>
            </w:pPr>
            <w:ins w:id="2995" w:author="Alotaibi, Raed" w:date="2019-05-22T16:09:00Z">
              <w:r>
                <w:t>5,518,464</w:t>
              </w:r>
            </w:ins>
          </w:p>
        </w:tc>
        <w:tc>
          <w:tcPr>
            <w:tcW w:w="644" w:type="pct"/>
            <w:tcBorders>
              <w:top w:val="single" w:sz="4" w:space="0" w:color="auto"/>
              <w:left w:val="single" w:sz="4" w:space="0" w:color="auto"/>
              <w:bottom w:val="single" w:sz="4" w:space="0" w:color="auto"/>
              <w:right w:val="single" w:sz="4" w:space="0" w:color="auto"/>
            </w:tcBorders>
            <w:noWrap/>
            <w:hideMark/>
          </w:tcPr>
          <w:p w14:paraId="5BA00D94" w14:textId="77777777" w:rsidR="00703362" w:rsidRDefault="00703362" w:rsidP="009E396A">
            <w:pPr>
              <w:jc w:val="center"/>
              <w:rPr>
                <w:ins w:id="2996" w:author="Alotaibi, Raed" w:date="2019-05-22T16:09:00Z"/>
              </w:rPr>
            </w:pPr>
            <w:ins w:id="2997" w:author="Alotaibi, Raed" w:date="2019-05-22T16:09:00Z">
              <w:r>
                <w:t>766,864</w:t>
              </w:r>
            </w:ins>
          </w:p>
        </w:tc>
        <w:tc>
          <w:tcPr>
            <w:tcW w:w="675" w:type="pct"/>
            <w:tcBorders>
              <w:top w:val="single" w:sz="4" w:space="0" w:color="auto"/>
              <w:left w:val="single" w:sz="4" w:space="0" w:color="auto"/>
              <w:bottom w:val="single" w:sz="4" w:space="0" w:color="auto"/>
              <w:right w:val="single" w:sz="4" w:space="0" w:color="auto"/>
            </w:tcBorders>
            <w:noWrap/>
            <w:hideMark/>
          </w:tcPr>
          <w:p w14:paraId="2635C0D5" w14:textId="77777777" w:rsidR="00703362" w:rsidRDefault="00703362" w:rsidP="009E396A">
            <w:pPr>
              <w:jc w:val="center"/>
              <w:rPr>
                <w:ins w:id="2998" w:author="Alotaibi, Raed" w:date="2019-05-22T16:09:00Z"/>
              </w:rPr>
            </w:pPr>
            <w:ins w:id="2999" w:author="Alotaibi, Raed" w:date="2019-05-22T16:09:00Z">
              <w:r>
                <w:t>46,410</w:t>
              </w:r>
            </w:ins>
          </w:p>
        </w:tc>
        <w:tc>
          <w:tcPr>
            <w:tcW w:w="685" w:type="pct"/>
            <w:tcBorders>
              <w:top w:val="single" w:sz="4" w:space="0" w:color="auto"/>
              <w:left w:val="single" w:sz="4" w:space="0" w:color="auto"/>
              <w:bottom w:val="single" w:sz="4" w:space="0" w:color="auto"/>
              <w:right w:val="single" w:sz="4" w:space="0" w:color="auto"/>
            </w:tcBorders>
            <w:noWrap/>
            <w:hideMark/>
          </w:tcPr>
          <w:p w14:paraId="77338298" w14:textId="77777777" w:rsidR="00703362" w:rsidRDefault="00703362" w:rsidP="009E396A">
            <w:pPr>
              <w:jc w:val="center"/>
              <w:rPr>
                <w:ins w:id="3000" w:author="Alotaibi, Raed" w:date="2019-05-22T16:09:00Z"/>
              </w:rPr>
            </w:pPr>
            <w:ins w:id="3001" w:author="Alotaibi, Raed" w:date="2019-05-22T16:09:00Z">
              <w:r>
                <w:t>3,600,272</w:t>
              </w:r>
            </w:ins>
          </w:p>
        </w:tc>
        <w:tc>
          <w:tcPr>
            <w:tcW w:w="626" w:type="pct"/>
            <w:tcBorders>
              <w:top w:val="single" w:sz="4" w:space="0" w:color="auto"/>
              <w:left w:val="single" w:sz="4" w:space="0" w:color="auto"/>
              <w:bottom w:val="single" w:sz="4" w:space="0" w:color="auto"/>
              <w:right w:val="single" w:sz="4" w:space="0" w:color="auto"/>
            </w:tcBorders>
            <w:noWrap/>
            <w:hideMark/>
          </w:tcPr>
          <w:p w14:paraId="0E25EB8C" w14:textId="77777777" w:rsidR="00703362" w:rsidRDefault="00703362" w:rsidP="009E396A">
            <w:pPr>
              <w:jc w:val="center"/>
              <w:rPr>
                <w:ins w:id="3002" w:author="Alotaibi, Raed" w:date="2019-05-22T16:09:00Z"/>
              </w:rPr>
            </w:pPr>
            <w:ins w:id="3003" w:author="Alotaibi, Raed" w:date="2019-05-22T16:09:00Z">
              <w:r>
                <w:t>12.9</w:t>
              </w:r>
            </w:ins>
          </w:p>
        </w:tc>
        <w:tc>
          <w:tcPr>
            <w:tcW w:w="719" w:type="pct"/>
            <w:tcBorders>
              <w:top w:val="single" w:sz="4" w:space="0" w:color="auto"/>
              <w:left w:val="single" w:sz="4" w:space="0" w:color="auto"/>
              <w:bottom w:val="single" w:sz="4" w:space="0" w:color="auto"/>
              <w:right w:val="single" w:sz="4" w:space="0" w:color="auto"/>
            </w:tcBorders>
            <w:noWrap/>
            <w:hideMark/>
          </w:tcPr>
          <w:p w14:paraId="5FCA03BE" w14:textId="77777777" w:rsidR="00703362" w:rsidRDefault="00703362" w:rsidP="009E396A">
            <w:pPr>
              <w:jc w:val="center"/>
              <w:rPr>
                <w:ins w:id="3004" w:author="Alotaibi, Raed" w:date="2019-05-22T16:09:00Z"/>
              </w:rPr>
            </w:pPr>
            <w:ins w:id="3005" w:author="Alotaibi, Raed" w:date="2019-05-22T16:09:00Z">
              <w:r>
                <w:t>13.9</w:t>
              </w:r>
            </w:ins>
          </w:p>
        </w:tc>
      </w:tr>
      <w:tr w:rsidR="00703362" w14:paraId="3D9E822F" w14:textId="77777777" w:rsidTr="009E396A">
        <w:trPr>
          <w:trHeight w:val="288"/>
          <w:ins w:id="300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35469165" w14:textId="77777777" w:rsidR="00703362" w:rsidRDefault="00703362" w:rsidP="009E396A">
            <w:pPr>
              <w:rPr>
                <w:ins w:id="3007" w:author="Alotaibi, Raed" w:date="2019-05-22T16:09:00Z"/>
              </w:rPr>
            </w:pPr>
            <w:ins w:id="3008" w:author="Alotaibi, Raed" w:date="2019-05-22T16:09:00Z">
              <w:r>
                <w:t>Montana</w:t>
              </w:r>
            </w:ins>
          </w:p>
        </w:tc>
        <w:tc>
          <w:tcPr>
            <w:tcW w:w="835" w:type="pct"/>
            <w:tcBorders>
              <w:top w:val="single" w:sz="4" w:space="0" w:color="auto"/>
              <w:left w:val="single" w:sz="4" w:space="0" w:color="auto"/>
              <w:bottom w:val="single" w:sz="4" w:space="0" w:color="auto"/>
              <w:right w:val="single" w:sz="4" w:space="0" w:color="auto"/>
            </w:tcBorders>
            <w:noWrap/>
            <w:hideMark/>
          </w:tcPr>
          <w:p w14:paraId="6F449453" w14:textId="77777777" w:rsidR="00703362" w:rsidRDefault="00703362" w:rsidP="009E396A">
            <w:pPr>
              <w:jc w:val="center"/>
              <w:rPr>
                <w:ins w:id="3009" w:author="Alotaibi, Raed" w:date="2019-05-22T16:09:00Z"/>
              </w:rPr>
            </w:pPr>
            <w:ins w:id="3010" w:author="Alotaibi, Raed" w:date="2019-05-22T16:09:00Z">
              <w:r>
                <w:t>1,059,004</w:t>
              </w:r>
            </w:ins>
          </w:p>
        </w:tc>
        <w:tc>
          <w:tcPr>
            <w:tcW w:w="644" w:type="pct"/>
            <w:tcBorders>
              <w:top w:val="single" w:sz="4" w:space="0" w:color="auto"/>
              <w:left w:val="single" w:sz="4" w:space="0" w:color="auto"/>
              <w:bottom w:val="single" w:sz="4" w:space="0" w:color="auto"/>
              <w:right w:val="single" w:sz="4" w:space="0" w:color="auto"/>
            </w:tcBorders>
            <w:noWrap/>
            <w:hideMark/>
          </w:tcPr>
          <w:p w14:paraId="34FB1CAE" w14:textId="77777777" w:rsidR="00703362" w:rsidRDefault="00703362" w:rsidP="009E396A">
            <w:pPr>
              <w:jc w:val="center"/>
              <w:rPr>
                <w:ins w:id="3011" w:author="Alotaibi, Raed" w:date="2019-05-22T16:09:00Z"/>
              </w:rPr>
            </w:pPr>
            <w:ins w:id="3012" w:author="Alotaibi, Raed" w:date="2019-05-22T16:09:00Z">
              <w:r>
                <w:t>102,944</w:t>
              </w:r>
            </w:ins>
          </w:p>
        </w:tc>
        <w:tc>
          <w:tcPr>
            <w:tcW w:w="675" w:type="pct"/>
            <w:tcBorders>
              <w:top w:val="single" w:sz="4" w:space="0" w:color="auto"/>
              <w:left w:val="single" w:sz="4" w:space="0" w:color="auto"/>
              <w:bottom w:val="single" w:sz="4" w:space="0" w:color="auto"/>
              <w:right w:val="single" w:sz="4" w:space="0" w:color="auto"/>
            </w:tcBorders>
            <w:noWrap/>
            <w:hideMark/>
          </w:tcPr>
          <w:p w14:paraId="208801AD" w14:textId="77777777" w:rsidR="00703362" w:rsidRDefault="00703362" w:rsidP="009E396A">
            <w:pPr>
              <w:jc w:val="center"/>
              <w:rPr>
                <w:ins w:id="3013" w:author="Alotaibi, Raed" w:date="2019-05-22T16:09:00Z"/>
              </w:rPr>
            </w:pPr>
            <w:ins w:id="3014" w:author="Alotaibi, Raed" w:date="2019-05-22T16:09:00Z">
              <w:r>
                <w:t>3,296</w:t>
              </w:r>
            </w:ins>
          </w:p>
        </w:tc>
        <w:tc>
          <w:tcPr>
            <w:tcW w:w="685" w:type="pct"/>
            <w:tcBorders>
              <w:top w:val="single" w:sz="4" w:space="0" w:color="auto"/>
              <w:left w:val="single" w:sz="4" w:space="0" w:color="auto"/>
              <w:bottom w:val="single" w:sz="4" w:space="0" w:color="auto"/>
              <w:right w:val="single" w:sz="4" w:space="0" w:color="auto"/>
            </w:tcBorders>
            <w:noWrap/>
            <w:hideMark/>
          </w:tcPr>
          <w:p w14:paraId="1CB501BF" w14:textId="77777777" w:rsidR="00703362" w:rsidRDefault="00703362" w:rsidP="009E396A">
            <w:pPr>
              <w:jc w:val="center"/>
              <w:rPr>
                <w:ins w:id="3015" w:author="Alotaibi, Raed" w:date="2019-05-22T16:09:00Z"/>
              </w:rPr>
            </w:pPr>
            <w:ins w:id="3016" w:author="Alotaibi, Raed" w:date="2019-05-22T16:09:00Z">
              <w:r>
                <w:t>768,012</w:t>
              </w:r>
            </w:ins>
          </w:p>
        </w:tc>
        <w:tc>
          <w:tcPr>
            <w:tcW w:w="626" w:type="pct"/>
            <w:tcBorders>
              <w:top w:val="single" w:sz="4" w:space="0" w:color="auto"/>
              <w:left w:val="single" w:sz="4" w:space="0" w:color="auto"/>
              <w:bottom w:val="single" w:sz="4" w:space="0" w:color="auto"/>
              <w:right w:val="single" w:sz="4" w:space="0" w:color="auto"/>
            </w:tcBorders>
            <w:noWrap/>
            <w:hideMark/>
          </w:tcPr>
          <w:p w14:paraId="6710C331" w14:textId="77777777" w:rsidR="00703362" w:rsidRDefault="00703362" w:rsidP="009E396A">
            <w:pPr>
              <w:jc w:val="center"/>
              <w:rPr>
                <w:ins w:id="3017" w:author="Alotaibi, Raed" w:date="2019-05-22T16:09:00Z"/>
              </w:rPr>
            </w:pPr>
            <w:ins w:id="3018" w:author="Alotaibi, Raed" w:date="2019-05-22T16:09:00Z">
              <w:r>
                <w:t>4.3</w:t>
              </w:r>
            </w:ins>
          </w:p>
        </w:tc>
        <w:tc>
          <w:tcPr>
            <w:tcW w:w="719" w:type="pct"/>
            <w:tcBorders>
              <w:top w:val="single" w:sz="4" w:space="0" w:color="auto"/>
              <w:left w:val="single" w:sz="4" w:space="0" w:color="auto"/>
              <w:bottom w:val="single" w:sz="4" w:space="0" w:color="auto"/>
              <w:right w:val="single" w:sz="4" w:space="0" w:color="auto"/>
            </w:tcBorders>
            <w:noWrap/>
            <w:hideMark/>
          </w:tcPr>
          <w:p w14:paraId="091D2198" w14:textId="77777777" w:rsidR="00703362" w:rsidRDefault="00703362" w:rsidP="009E396A">
            <w:pPr>
              <w:jc w:val="center"/>
              <w:rPr>
                <w:ins w:id="3019" w:author="Alotaibi, Raed" w:date="2019-05-22T16:09:00Z"/>
              </w:rPr>
            </w:pPr>
            <w:ins w:id="3020" w:author="Alotaibi, Raed" w:date="2019-05-22T16:09:00Z">
              <w:r>
                <w:t>9.7</w:t>
              </w:r>
            </w:ins>
          </w:p>
        </w:tc>
      </w:tr>
      <w:tr w:rsidR="00703362" w14:paraId="6164C6EF" w14:textId="77777777" w:rsidTr="009E396A">
        <w:trPr>
          <w:trHeight w:val="288"/>
          <w:ins w:id="302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04F5273C" w14:textId="77777777" w:rsidR="00703362" w:rsidRDefault="00703362" w:rsidP="009E396A">
            <w:pPr>
              <w:rPr>
                <w:ins w:id="3022" w:author="Alotaibi, Raed" w:date="2019-05-22T16:09:00Z"/>
              </w:rPr>
            </w:pPr>
            <w:ins w:id="3023" w:author="Alotaibi, Raed" w:date="2019-05-22T16:09:00Z">
              <w:r>
                <w:t>Nebraska</w:t>
              </w:r>
            </w:ins>
          </w:p>
        </w:tc>
        <w:tc>
          <w:tcPr>
            <w:tcW w:w="835" w:type="pct"/>
            <w:tcBorders>
              <w:top w:val="single" w:sz="4" w:space="0" w:color="auto"/>
              <w:left w:val="single" w:sz="4" w:space="0" w:color="auto"/>
              <w:bottom w:val="single" w:sz="4" w:space="0" w:color="auto"/>
              <w:right w:val="single" w:sz="4" w:space="0" w:color="auto"/>
            </w:tcBorders>
            <w:noWrap/>
            <w:hideMark/>
          </w:tcPr>
          <w:p w14:paraId="4BEEDA53" w14:textId="77777777" w:rsidR="00703362" w:rsidRDefault="00703362" w:rsidP="009E396A">
            <w:pPr>
              <w:jc w:val="center"/>
              <w:rPr>
                <w:ins w:id="3024" w:author="Alotaibi, Raed" w:date="2019-05-22T16:09:00Z"/>
              </w:rPr>
            </w:pPr>
            <w:ins w:id="3025" w:author="Alotaibi, Raed" w:date="2019-05-22T16:09:00Z">
              <w:r>
                <w:t>2,201,248</w:t>
              </w:r>
            </w:ins>
          </w:p>
        </w:tc>
        <w:tc>
          <w:tcPr>
            <w:tcW w:w="644" w:type="pct"/>
            <w:tcBorders>
              <w:top w:val="single" w:sz="4" w:space="0" w:color="auto"/>
              <w:left w:val="single" w:sz="4" w:space="0" w:color="auto"/>
              <w:bottom w:val="single" w:sz="4" w:space="0" w:color="auto"/>
              <w:right w:val="single" w:sz="4" w:space="0" w:color="auto"/>
            </w:tcBorders>
            <w:noWrap/>
            <w:hideMark/>
          </w:tcPr>
          <w:p w14:paraId="253A7E77" w14:textId="77777777" w:rsidR="00703362" w:rsidRDefault="00703362" w:rsidP="009E396A">
            <w:pPr>
              <w:jc w:val="center"/>
              <w:rPr>
                <w:ins w:id="3026" w:author="Alotaibi, Raed" w:date="2019-05-22T16:09:00Z"/>
              </w:rPr>
            </w:pPr>
            <w:ins w:id="3027" w:author="Alotaibi, Raed" w:date="2019-05-22T16:09:00Z">
              <w:r>
                <w:t>204,905</w:t>
              </w:r>
            </w:ins>
          </w:p>
        </w:tc>
        <w:tc>
          <w:tcPr>
            <w:tcW w:w="675" w:type="pct"/>
            <w:tcBorders>
              <w:top w:val="single" w:sz="4" w:space="0" w:color="auto"/>
              <w:left w:val="single" w:sz="4" w:space="0" w:color="auto"/>
              <w:bottom w:val="single" w:sz="4" w:space="0" w:color="auto"/>
              <w:right w:val="single" w:sz="4" w:space="0" w:color="auto"/>
            </w:tcBorders>
            <w:noWrap/>
            <w:hideMark/>
          </w:tcPr>
          <w:p w14:paraId="50126CAD" w14:textId="77777777" w:rsidR="00703362" w:rsidRDefault="00703362" w:rsidP="009E396A">
            <w:pPr>
              <w:jc w:val="center"/>
              <w:rPr>
                <w:ins w:id="3028" w:author="Alotaibi, Raed" w:date="2019-05-22T16:09:00Z"/>
              </w:rPr>
            </w:pPr>
            <w:ins w:id="3029" w:author="Alotaibi, Raed" w:date="2019-05-22T16:09:00Z">
              <w:r>
                <w:t>18,262</w:t>
              </w:r>
            </w:ins>
          </w:p>
        </w:tc>
        <w:tc>
          <w:tcPr>
            <w:tcW w:w="685" w:type="pct"/>
            <w:tcBorders>
              <w:top w:val="single" w:sz="4" w:space="0" w:color="auto"/>
              <w:left w:val="single" w:sz="4" w:space="0" w:color="auto"/>
              <w:bottom w:val="single" w:sz="4" w:space="0" w:color="auto"/>
              <w:right w:val="single" w:sz="4" w:space="0" w:color="auto"/>
            </w:tcBorders>
            <w:noWrap/>
            <w:hideMark/>
          </w:tcPr>
          <w:p w14:paraId="6DE013B1" w14:textId="77777777" w:rsidR="00703362" w:rsidRDefault="00703362" w:rsidP="009E396A">
            <w:pPr>
              <w:jc w:val="center"/>
              <w:rPr>
                <w:ins w:id="3030" w:author="Alotaibi, Raed" w:date="2019-05-22T16:09:00Z"/>
              </w:rPr>
            </w:pPr>
            <w:ins w:id="3031" w:author="Alotaibi, Raed" w:date="2019-05-22T16:09:00Z">
              <w:r>
                <w:t>2,014,605</w:t>
              </w:r>
            </w:ins>
          </w:p>
        </w:tc>
        <w:tc>
          <w:tcPr>
            <w:tcW w:w="626" w:type="pct"/>
            <w:tcBorders>
              <w:top w:val="single" w:sz="4" w:space="0" w:color="auto"/>
              <w:left w:val="single" w:sz="4" w:space="0" w:color="auto"/>
              <w:bottom w:val="single" w:sz="4" w:space="0" w:color="auto"/>
              <w:right w:val="single" w:sz="4" w:space="0" w:color="auto"/>
            </w:tcBorders>
            <w:noWrap/>
            <w:hideMark/>
          </w:tcPr>
          <w:p w14:paraId="48606E41" w14:textId="77777777" w:rsidR="00703362" w:rsidRDefault="00703362" w:rsidP="009E396A">
            <w:pPr>
              <w:jc w:val="center"/>
              <w:rPr>
                <w:ins w:id="3032" w:author="Alotaibi, Raed" w:date="2019-05-22T16:09:00Z"/>
              </w:rPr>
            </w:pPr>
            <w:ins w:id="3033" w:author="Alotaibi, Raed" w:date="2019-05-22T16:09:00Z">
              <w:r>
                <w:t>9.1</w:t>
              </w:r>
            </w:ins>
          </w:p>
        </w:tc>
        <w:tc>
          <w:tcPr>
            <w:tcW w:w="719" w:type="pct"/>
            <w:tcBorders>
              <w:top w:val="single" w:sz="4" w:space="0" w:color="auto"/>
              <w:left w:val="single" w:sz="4" w:space="0" w:color="auto"/>
              <w:bottom w:val="single" w:sz="4" w:space="0" w:color="auto"/>
              <w:right w:val="single" w:sz="4" w:space="0" w:color="auto"/>
            </w:tcBorders>
            <w:noWrap/>
            <w:hideMark/>
          </w:tcPr>
          <w:p w14:paraId="36727E51" w14:textId="77777777" w:rsidR="00703362" w:rsidRDefault="00703362" w:rsidP="009E396A">
            <w:pPr>
              <w:jc w:val="center"/>
              <w:rPr>
                <w:ins w:id="3034" w:author="Alotaibi, Raed" w:date="2019-05-22T16:09:00Z"/>
              </w:rPr>
            </w:pPr>
            <w:ins w:id="3035" w:author="Alotaibi, Raed" w:date="2019-05-22T16:09:00Z">
              <w:r>
                <w:t>9.3</w:t>
              </w:r>
            </w:ins>
          </w:p>
        </w:tc>
      </w:tr>
      <w:tr w:rsidR="00703362" w14:paraId="0C63741A" w14:textId="77777777" w:rsidTr="009E396A">
        <w:trPr>
          <w:trHeight w:val="288"/>
          <w:ins w:id="303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7230B309" w14:textId="77777777" w:rsidR="00703362" w:rsidRDefault="00703362" w:rsidP="009E396A">
            <w:pPr>
              <w:rPr>
                <w:ins w:id="3037" w:author="Alotaibi, Raed" w:date="2019-05-22T16:09:00Z"/>
              </w:rPr>
            </w:pPr>
            <w:ins w:id="3038" w:author="Alotaibi, Raed" w:date="2019-05-22T16:09:00Z">
              <w:r>
                <w:t>New Hampshire</w:t>
              </w:r>
            </w:ins>
          </w:p>
        </w:tc>
        <w:tc>
          <w:tcPr>
            <w:tcW w:w="835" w:type="pct"/>
            <w:tcBorders>
              <w:top w:val="single" w:sz="4" w:space="0" w:color="auto"/>
              <w:left w:val="single" w:sz="4" w:space="0" w:color="auto"/>
              <w:bottom w:val="single" w:sz="4" w:space="0" w:color="auto"/>
              <w:right w:val="single" w:sz="4" w:space="0" w:color="auto"/>
            </w:tcBorders>
            <w:noWrap/>
            <w:hideMark/>
          </w:tcPr>
          <w:p w14:paraId="515155E8" w14:textId="77777777" w:rsidR="00703362" w:rsidRDefault="00703362" w:rsidP="009E396A">
            <w:pPr>
              <w:jc w:val="center"/>
              <w:rPr>
                <w:ins w:id="3039" w:author="Alotaibi, Raed" w:date="2019-05-22T16:09:00Z"/>
              </w:rPr>
            </w:pPr>
            <w:ins w:id="3040" w:author="Alotaibi, Raed" w:date="2019-05-22T16:09:00Z">
              <w:r>
                <w:t>886,427</w:t>
              </w:r>
            </w:ins>
          </w:p>
        </w:tc>
        <w:tc>
          <w:tcPr>
            <w:tcW w:w="644" w:type="pct"/>
            <w:tcBorders>
              <w:top w:val="single" w:sz="4" w:space="0" w:color="auto"/>
              <w:left w:val="single" w:sz="4" w:space="0" w:color="auto"/>
              <w:bottom w:val="single" w:sz="4" w:space="0" w:color="auto"/>
              <w:right w:val="single" w:sz="4" w:space="0" w:color="auto"/>
            </w:tcBorders>
            <w:noWrap/>
            <w:hideMark/>
          </w:tcPr>
          <w:p w14:paraId="38598604" w14:textId="77777777" w:rsidR="00703362" w:rsidRDefault="00703362" w:rsidP="009E396A">
            <w:pPr>
              <w:jc w:val="center"/>
              <w:rPr>
                <w:ins w:id="3041" w:author="Alotaibi, Raed" w:date="2019-05-22T16:09:00Z"/>
              </w:rPr>
            </w:pPr>
            <w:ins w:id="3042" w:author="Alotaibi, Raed" w:date="2019-05-22T16:09:00Z">
              <w:r>
                <w:t>107,549</w:t>
              </w:r>
            </w:ins>
          </w:p>
        </w:tc>
        <w:tc>
          <w:tcPr>
            <w:tcW w:w="675" w:type="pct"/>
            <w:tcBorders>
              <w:top w:val="single" w:sz="4" w:space="0" w:color="auto"/>
              <w:left w:val="single" w:sz="4" w:space="0" w:color="auto"/>
              <w:bottom w:val="single" w:sz="4" w:space="0" w:color="auto"/>
              <w:right w:val="single" w:sz="4" w:space="0" w:color="auto"/>
            </w:tcBorders>
            <w:noWrap/>
            <w:hideMark/>
          </w:tcPr>
          <w:p w14:paraId="5D770E09" w14:textId="77777777" w:rsidR="00703362" w:rsidRDefault="00703362" w:rsidP="009E396A">
            <w:pPr>
              <w:jc w:val="center"/>
              <w:rPr>
                <w:ins w:id="3043" w:author="Alotaibi, Raed" w:date="2019-05-22T16:09:00Z"/>
              </w:rPr>
            </w:pPr>
            <w:ins w:id="3044" w:author="Alotaibi, Raed" w:date="2019-05-22T16:09:00Z">
              <w:r>
                <w:t>9,423</w:t>
              </w:r>
            </w:ins>
          </w:p>
        </w:tc>
        <w:tc>
          <w:tcPr>
            <w:tcW w:w="685" w:type="pct"/>
            <w:tcBorders>
              <w:top w:val="single" w:sz="4" w:space="0" w:color="auto"/>
              <w:left w:val="single" w:sz="4" w:space="0" w:color="auto"/>
              <w:bottom w:val="single" w:sz="4" w:space="0" w:color="auto"/>
              <w:right w:val="single" w:sz="4" w:space="0" w:color="auto"/>
            </w:tcBorders>
            <w:noWrap/>
            <w:hideMark/>
          </w:tcPr>
          <w:p w14:paraId="3B624D28" w14:textId="77777777" w:rsidR="00703362" w:rsidRDefault="00703362" w:rsidP="009E396A">
            <w:pPr>
              <w:jc w:val="center"/>
              <w:rPr>
                <w:ins w:id="3045" w:author="Alotaibi, Raed" w:date="2019-05-22T16:09:00Z"/>
              </w:rPr>
            </w:pPr>
            <w:ins w:id="3046" w:author="Alotaibi, Raed" w:date="2019-05-22T16:09:00Z">
              <w:r>
                <w:t>788,302</w:t>
              </w:r>
            </w:ins>
          </w:p>
        </w:tc>
        <w:tc>
          <w:tcPr>
            <w:tcW w:w="626" w:type="pct"/>
            <w:tcBorders>
              <w:top w:val="single" w:sz="4" w:space="0" w:color="auto"/>
              <w:left w:val="single" w:sz="4" w:space="0" w:color="auto"/>
              <w:bottom w:val="single" w:sz="4" w:space="0" w:color="auto"/>
              <w:right w:val="single" w:sz="4" w:space="0" w:color="auto"/>
            </w:tcBorders>
            <w:noWrap/>
            <w:hideMark/>
          </w:tcPr>
          <w:p w14:paraId="4536C1DC" w14:textId="77777777" w:rsidR="00703362" w:rsidRDefault="00703362" w:rsidP="009E396A">
            <w:pPr>
              <w:jc w:val="center"/>
              <w:rPr>
                <w:ins w:id="3047" w:author="Alotaibi, Raed" w:date="2019-05-22T16:09:00Z"/>
              </w:rPr>
            </w:pPr>
            <w:ins w:id="3048" w:author="Alotaibi, Raed" w:date="2019-05-22T16:09:00Z">
              <w:r>
                <w:t>12.0</w:t>
              </w:r>
            </w:ins>
          </w:p>
        </w:tc>
        <w:tc>
          <w:tcPr>
            <w:tcW w:w="719" w:type="pct"/>
            <w:tcBorders>
              <w:top w:val="single" w:sz="4" w:space="0" w:color="auto"/>
              <w:left w:val="single" w:sz="4" w:space="0" w:color="auto"/>
              <w:bottom w:val="single" w:sz="4" w:space="0" w:color="auto"/>
              <w:right w:val="single" w:sz="4" w:space="0" w:color="auto"/>
            </w:tcBorders>
            <w:noWrap/>
            <w:hideMark/>
          </w:tcPr>
          <w:p w14:paraId="60B7F5F4" w14:textId="77777777" w:rsidR="00703362" w:rsidRDefault="00703362" w:rsidP="009E396A">
            <w:pPr>
              <w:jc w:val="center"/>
              <w:rPr>
                <w:ins w:id="3049" w:author="Alotaibi, Raed" w:date="2019-05-22T16:09:00Z"/>
              </w:rPr>
            </w:pPr>
            <w:ins w:id="3050" w:author="Alotaibi, Raed" w:date="2019-05-22T16:09:00Z">
              <w:r>
                <w:t>12.1</w:t>
              </w:r>
            </w:ins>
          </w:p>
        </w:tc>
      </w:tr>
      <w:tr w:rsidR="00703362" w14:paraId="3E05C96C" w14:textId="77777777" w:rsidTr="009E396A">
        <w:trPr>
          <w:trHeight w:val="288"/>
          <w:ins w:id="305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5E69B07B" w14:textId="77777777" w:rsidR="00703362" w:rsidRDefault="00703362" w:rsidP="009E396A">
            <w:pPr>
              <w:rPr>
                <w:ins w:id="3052" w:author="Alotaibi, Raed" w:date="2019-05-22T16:09:00Z"/>
              </w:rPr>
            </w:pPr>
            <w:ins w:id="3053" w:author="Alotaibi, Raed" w:date="2019-05-22T16:09:00Z">
              <w:r>
                <w:t>New Jersey</w:t>
              </w:r>
            </w:ins>
          </w:p>
        </w:tc>
        <w:tc>
          <w:tcPr>
            <w:tcW w:w="835" w:type="pct"/>
            <w:tcBorders>
              <w:top w:val="single" w:sz="4" w:space="0" w:color="auto"/>
              <w:left w:val="single" w:sz="4" w:space="0" w:color="auto"/>
              <w:bottom w:val="single" w:sz="4" w:space="0" w:color="auto"/>
              <w:right w:val="single" w:sz="4" w:space="0" w:color="auto"/>
            </w:tcBorders>
            <w:noWrap/>
            <w:hideMark/>
          </w:tcPr>
          <w:p w14:paraId="17A450E1" w14:textId="77777777" w:rsidR="00703362" w:rsidRDefault="00703362" w:rsidP="009E396A">
            <w:pPr>
              <w:jc w:val="center"/>
              <w:rPr>
                <w:ins w:id="3054" w:author="Alotaibi, Raed" w:date="2019-05-22T16:09:00Z"/>
              </w:rPr>
            </w:pPr>
            <w:ins w:id="3055" w:author="Alotaibi, Raed" w:date="2019-05-22T16:09:00Z">
              <w:r>
                <w:t>8,196,056</w:t>
              </w:r>
            </w:ins>
          </w:p>
        </w:tc>
        <w:tc>
          <w:tcPr>
            <w:tcW w:w="644" w:type="pct"/>
            <w:tcBorders>
              <w:top w:val="single" w:sz="4" w:space="0" w:color="auto"/>
              <w:left w:val="single" w:sz="4" w:space="0" w:color="auto"/>
              <w:bottom w:val="single" w:sz="4" w:space="0" w:color="auto"/>
              <w:right w:val="single" w:sz="4" w:space="0" w:color="auto"/>
            </w:tcBorders>
            <w:noWrap/>
            <w:hideMark/>
          </w:tcPr>
          <w:p w14:paraId="15BF7453" w14:textId="77777777" w:rsidR="00703362" w:rsidRDefault="00703362" w:rsidP="009E396A">
            <w:pPr>
              <w:jc w:val="center"/>
              <w:rPr>
                <w:ins w:id="3056" w:author="Alotaibi, Raed" w:date="2019-05-22T16:09:00Z"/>
              </w:rPr>
            </w:pPr>
            <w:ins w:id="3057" w:author="Alotaibi, Raed" w:date="2019-05-22T16:09:00Z">
              <w:r>
                <w:t>1,168,380</w:t>
              </w:r>
            </w:ins>
          </w:p>
        </w:tc>
        <w:tc>
          <w:tcPr>
            <w:tcW w:w="675" w:type="pct"/>
            <w:tcBorders>
              <w:top w:val="single" w:sz="4" w:space="0" w:color="auto"/>
              <w:left w:val="single" w:sz="4" w:space="0" w:color="auto"/>
              <w:bottom w:val="single" w:sz="4" w:space="0" w:color="auto"/>
              <w:right w:val="single" w:sz="4" w:space="0" w:color="auto"/>
            </w:tcBorders>
            <w:noWrap/>
            <w:hideMark/>
          </w:tcPr>
          <w:p w14:paraId="6CDE4A8C" w14:textId="77777777" w:rsidR="00703362" w:rsidRDefault="00703362" w:rsidP="009E396A">
            <w:pPr>
              <w:jc w:val="center"/>
              <w:rPr>
                <w:ins w:id="3058" w:author="Alotaibi, Raed" w:date="2019-05-22T16:09:00Z"/>
              </w:rPr>
            </w:pPr>
            <w:ins w:id="3059" w:author="Alotaibi, Raed" w:date="2019-05-22T16:09:00Z">
              <w:r>
                <w:t>51,472</w:t>
              </w:r>
            </w:ins>
          </w:p>
        </w:tc>
        <w:tc>
          <w:tcPr>
            <w:tcW w:w="685" w:type="pct"/>
            <w:tcBorders>
              <w:top w:val="single" w:sz="4" w:space="0" w:color="auto"/>
              <w:left w:val="single" w:sz="4" w:space="0" w:color="auto"/>
              <w:bottom w:val="single" w:sz="4" w:space="0" w:color="auto"/>
              <w:right w:val="single" w:sz="4" w:space="0" w:color="auto"/>
            </w:tcBorders>
            <w:noWrap/>
            <w:hideMark/>
          </w:tcPr>
          <w:p w14:paraId="26DED81E" w14:textId="77777777" w:rsidR="00703362" w:rsidRDefault="00703362" w:rsidP="009E396A">
            <w:pPr>
              <w:jc w:val="center"/>
              <w:rPr>
                <w:ins w:id="3060" w:author="Alotaibi, Raed" w:date="2019-05-22T16:09:00Z"/>
              </w:rPr>
            </w:pPr>
            <w:ins w:id="3061" w:author="Alotaibi, Raed" w:date="2019-05-22T16:09:00Z">
              <w:r>
                <w:t>5,274,310</w:t>
              </w:r>
            </w:ins>
          </w:p>
        </w:tc>
        <w:tc>
          <w:tcPr>
            <w:tcW w:w="626" w:type="pct"/>
            <w:tcBorders>
              <w:top w:val="single" w:sz="4" w:space="0" w:color="auto"/>
              <w:left w:val="single" w:sz="4" w:space="0" w:color="auto"/>
              <w:bottom w:val="single" w:sz="4" w:space="0" w:color="auto"/>
              <w:right w:val="single" w:sz="4" w:space="0" w:color="auto"/>
            </w:tcBorders>
            <w:noWrap/>
            <w:hideMark/>
          </w:tcPr>
          <w:p w14:paraId="4E15C918" w14:textId="77777777" w:rsidR="00703362" w:rsidRDefault="00703362" w:rsidP="009E396A">
            <w:pPr>
              <w:jc w:val="center"/>
              <w:rPr>
                <w:ins w:id="3062" w:author="Alotaibi, Raed" w:date="2019-05-22T16:09:00Z"/>
              </w:rPr>
            </w:pPr>
            <w:ins w:id="3063" w:author="Alotaibi, Raed" w:date="2019-05-22T16:09:00Z">
              <w:r>
                <w:t>9.8</w:t>
              </w:r>
            </w:ins>
          </w:p>
        </w:tc>
        <w:tc>
          <w:tcPr>
            <w:tcW w:w="719" w:type="pct"/>
            <w:tcBorders>
              <w:top w:val="single" w:sz="4" w:space="0" w:color="auto"/>
              <w:left w:val="single" w:sz="4" w:space="0" w:color="auto"/>
              <w:bottom w:val="single" w:sz="4" w:space="0" w:color="auto"/>
              <w:right w:val="single" w:sz="4" w:space="0" w:color="auto"/>
            </w:tcBorders>
            <w:noWrap/>
            <w:hideMark/>
          </w:tcPr>
          <w:p w14:paraId="34D08186" w14:textId="77777777" w:rsidR="00703362" w:rsidRDefault="00703362" w:rsidP="009E396A">
            <w:pPr>
              <w:jc w:val="center"/>
              <w:rPr>
                <w:ins w:id="3064" w:author="Alotaibi, Raed" w:date="2019-05-22T16:09:00Z"/>
              </w:rPr>
            </w:pPr>
            <w:ins w:id="3065" w:author="Alotaibi, Raed" w:date="2019-05-22T16:09:00Z">
              <w:r>
                <w:t>14.3</w:t>
              </w:r>
            </w:ins>
          </w:p>
        </w:tc>
      </w:tr>
      <w:tr w:rsidR="00703362" w14:paraId="4DE21BA3" w14:textId="77777777" w:rsidTr="009E396A">
        <w:trPr>
          <w:trHeight w:val="288"/>
          <w:ins w:id="306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7F0D029B" w14:textId="77777777" w:rsidR="00703362" w:rsidRDefault="00703362" w:rsidP="009E396A">
            <w:pPr>
              <w:rPr>
                <w:ins w:id="3067" w:author="Alotaibi, Raed" w:date="2019-05-22T16:09:00Z"/>
              </w:rPr>
            </w:pPr>
            <w:ins w:id="3068" w:author="Alotaibi, Raed" w:date="2019-05-22T16:09:00Z">
              <w:r>
                <w:t>New Mexico</w:t>
              </w:r>
            </w:ins>
          </w:p>
        </w:tc>
        <w:tc>
          <w:tcPr>
            <w:tcW w:w="835" w:type="pct"/>
            <w:tcBorders>
              <w:top w:val="single" w:sz="4" w:space="0" w:color="auto"/>
              <w:left w:val="single" w:sz="4" w:space="0" w:color="auto"/>
              <w:bottom w:val="single" w:sz="4" w:space="0" w:color="auto"/>
              <w:right w:val="single" w:sz="4" w:space="0" w:color="auto"/>
            </w:tcBorders>
            <w:noWrap/>
            <w:hideMark/>
          </w:tcPr>
          <w:p w14:paraId="3129F45D" w14:textId="77777777" w:rsidR="00703362" w:rsidRDefault="00703362" w:rsidP="009E396A">
            <w:pPr>
              <w:jc w:val="center"/>
              <w:rPr>
                <w:ins w:id="3069" w:author="Alotaibi, Raed" w:date="2019-05-22T16:09:00Z"/>
              </w:rPr>
            </w:pPr>
            <w:ins w:id="3070" w:author="Alotaibi, Raed" w:date="2019-05-22T16:09:00Z">
              <w:r>
                <w:t>1,497,760</w:t>
              </w:r>
            </w:ins>
          </w:p>
        </w:tc>
        <w:tc>
          <w:tcPr>
            <w:tcW w:w="644" w:type="pct"/>
            <w:tcBorders>
              <w:top w:val="single" w:sz="4" w:space="0" w:color="auto"/>
              <w:left w:val="single" w:sz="4" w:space="0" w:color="auto"/>
              <w:bottom w:val="single" w:sz="4" w:space="0" w:color="auto"/>
              <w:right w:val="single" w:sz="4" w:space="0" w:color="auto"/>
            </w:tcBorders>
            <w:noWrap/>
            <w:hideMark/>
          </w:tcPr>
          <w:p w14:paraId="31905799" w14:textId="77777777" w:rsidR="00703362" w:rsidRDefault="00703362" w:rsidP="009E396A">
            <w:pPr>
              <w:jc w:val="center"/>
              <w:rPr>
                <w:ins w:id="3071" w:author="Alotaibi, Raed" w:date="2019-05-22T16:09:00Z"/>
              </w:rPr>
            </w:pPr>
            <w:ins w:id="3072" w:author="Alotaibi, Raed" w:date="2019-05-22T16:09:00Z">
              <w:r>
                <w:t>179,121</w:t>
              </w:r>
            </w:ins>
          </w:p>
        </w:tc>
        <w:tc>
          <w:tcPr>
            <w:tcW w:w="675" w:type="pct"/>
            <w:tcBorders>
              <w:top w:val="single" w:sz="4" w:space="0" w:color="auto"/>
              <w:left w:val="single" w:sz="4" w:space="0" w:color="auto"/>
              <w:bottom w:val="single" w:sz="4" w:space="0" w:color="auto"/>
              <w:right w:val="single" w:sz="4" w:space="0" w:color="auto"/>
            </w:tcBorders>
            <w:noWrap/>
            <w:hideMark/>
          </w:tcPr>
          <w:p w14:paraId="097D4AD3" w14:textId="77777777" w:rsidR="00703362" w:rsidRDefault="00703362" w:rsidP="009E396A">
            <w:pPr>
              <w:jc w:val="center"/>
              <w:rPr>
                <w:ins w:id="3073" w:author="Alotaibi, Raed" w:date="2019-05-22T16:09:00Z"/>
              </w:rPr>
            </w:pPr>
            <w:ins w:id="3074" w:author="Alotaibi, Raed" w:date="2019-05-22T16:09:00Z">
              <w:r>
                <w:t>8,857</w:t>
              </w:r>
            </w:ins>
          </w:p>
        </w:tc>
        <w:tc>
          <w:tcPr>
            <w:tcW w:w="685" w:type="pct"/>
            <w:tcBorders>
              <w:top w:val="single" w:sz="4" w:space="0" w:color="auto"/>
              <w:left w:val="single" w:sz="4" w:space="0" w:color="auto"/>
              <w:bottom w:val="single" w:sz="4" w:space="0" w:color="auto"/>
              <w:right w:val="single" w:sz="4" w:space="0" w:color="auto"/>
            </w:tcBorders>
            <w:noWrap/>
            <w:hideMark/>
          </w:tcPr>
          <w:p w14:paraId="26AC23A5" w14:textId="77777777" w:rsidR="00703362" w:rsidRDefault="00703362" w:rsidP="009E396A">
            <w:pPr>
              <w:jc w:val="center"/>
              <w:rPr>
                <w:ins w:id="3075" w:author="Alotaibi, Raed" w:date="2019-05-22T16:09:00Z"/>
              </w:rPr>
            </w:pPr>
            <w:ins w:id="3076" w:author="Alotaibi, Raed" w:date="2019-05-22T16:09:00Z">
              <w:r>
                <w:t>1,327,496</w:t>
              </w:r>
            </w:ins>
          </w:p>
        </w:tc>
        <w:tc>
          <w:tcPr>
            <w:tcW w:w="626" w:type="pct"/>
            <w:tcBorders>
              <w:top w:val="single" w:sz="4" w:space="0" w:color="auto"/>
              <w:left w:val="single" w:sz="4" w:space="0" w:color="auto"/>
              <w:bottom w:val="single" w:sz="4" w:space="0" w:color="auto"/>
              <w:right w:val="single" w:sz="4" w:space="0" w:color="auto"/>
            </w:tcBorders>
            <w:noWrap/>
            <w:hideMark/>
          </w:tcPr>
          <w:p w14:paraId="34E0441D" w14:textId="77777777" w:rsidR="00703362" w:rsidRDefault="00703362" w:rsidP="009E396A">
            <w:pPr>
              <w:jc w:val="center"/>
              <w:rPr>
                <w:ins w:id="3077" w:author="Alotaibi, Raed" w:date="2019-05-22T16:09:00Z"/>
              </w:rPr>
            </w:pPr>
            <w:ins w:id="3078" w:author="Alotaibi, Raed" w:date="2019-05-22T16:09:00Z">
              <w:r>
                <w:t>6.7</w:t>
              </w:r>
            </w:ins>
          </w:p>
        </w:tc>
        <w:tc>
          <w:tcPr>
            <w:tcW w:w="719" w:type="pct"/>
            <w:tcBorders>
              <w:top w:val="single" w:sz="4" w:space="0" w:color="auto"/>
              <w:left w:val="single" w:sz="4" w:space="0" w:color="auto"/>
              <w:bottom w:val="single" w:sz="4" w:space="0" w:color="auto"/>
              <w:right w:val="single" w:sz="4" w:space="0" w:color="auto"/>
            </w:tcBorders>
            <w:noWrap/>
            <w:hideMark/>
          </w:tcPr>
          <w:p w14:paraId="1AA1D7D7" w14:textId="77777777" w:rsidR="00703362" w:rsidRDefault="00703362" w:rsidP="009E396A">
            <w:pPr>
              <w:jc w:val="center"/>
              <w:rPr>
                <w:ins w:id="3079" w:author="Alotaibi, Raed" w:date="2019-05-22T16:09:00Z"/>
              </w:rPr>
            </w:pPr>
            <w:ins w:id="3080" w:author="Alotaibi, Raed" w:date="2019-05-22T16:09:00Z">
              <w:r>
                <w:t>12.0</w:t>
              </w:r>
            </w:ins>
          </w:p>
        </w:tc>
      </w:tr>
      <w:tr w:rsidR="00703362" w14:paraId="4C5B7BD6" w14:textId="77777777" w:rsidTr="009E396A">
        <w:trPr>
          <w:trHeight w:val="288"/>
          <w:ins w:id="308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764B0F75" w14:textId="77777777" w:rsidR="00703362" w:rsidRDefault="00703362" w:rsidP="009E396A">
            <w:pPr>
              <w:rPr>
                <w:ins w:id="3082" w:author="Alotaibi, Raed" w:date="2019-05-22T16:09:00Z"/>
              </w:rPr>
            </w:pPr>
            <w:ins w:id="3083" w:author="Alotaibi, Raed" w:date="2019-05-22T16:09:00Z">
              <w:r>
                <w:t>New York</w:t>
              </w:r>
            </w:ins>
          </w:p>
        </w:tc>
        <w:tc>
          <w:tcPr>
            <w:tcW w:w="835" w:type="pct"/>
            <w:tcBorders>
              <w:top w:val="single" w:sz="4" w:space="0" w:color="auto"/>
              <w:left w:val="single" w:sz="4" w:space="0" w:color="auto"/>
              <w:bottom w:val="single" w:sz="4" w:space="0" w:color="auto"/>
              <w:right w:val="single" w:sz="4" w:space="0" w:color="auto"/>
            </w:tcBorders>
            <w:noWrap/>
            <w:hideMark/>
          </w:tcPr>
          <w:p w14:paraId="389CF424" w14:textId="77777777" w:rsidR="00703362" w:rsidRDefault="00703362" w:rsidP="009E396A">
            <w:pPr>
              <w:jc w:val="center"/>
              <w:rPr>
                <w:ins w:id="3084" w:author="Alotaibi, Raed" w:date="2019-05-22T16:09:00Z"/>
              </w:rPr>
            </w:pPr>
            <w:ins w:id="3085" w:author="Alotaibi, Raed" w:date="2019-05-22T16:09:00Z">
              <w:r>
                <w:t>17,587,681</w:t>
              </w:r>
            </w:ins>
          </w:p>
        </w:tc>
        <w:tc>
          <w:tcPr>
            <w:tcW w:w="644" w:type="pct"/>
            <w:tcBorders>
              <w:top w:val="single" w:sz="4" w:space="0" w:color="auto"/>
              <w:left w:val="single" w:sz="4" w:space="0" w:color="auto"/>
              <w:bottom w:val="single" w:sz="4" w:space="0" w:color="auto"/>
              <w:right w:val="single" w:sz="4" w:space="0" w:color="auto"/>
            </w:tcBorders>
            <w:noWrap/>
            <w:hideMark/>
          </w:tcPr>
          <w:p w14:paraId="784ECDA2" w14:textId="77777777" w:rsidR="00703362" w:rsidRDefault="00703362" w:rsidP="009E396A">
            <w:pPr>
              <w:jc w:val="center"/>
              <w:rPr>
                <w:ins w:id="3086" w:author="Alotaibi, Raed" w:date="2019-05-22T16:09:00Z"/>
              </w:rPr>
            </w:pPr>
            <w:ins w:id="3087" w:author="Alotaibi, Raed" w:date="2019-05-22T16:09:00Z">
              <w:r>
                <w:t>2,781,426</w:t>
              </w:r>
            </w:ins>
          </w:p>
        </w:tc>
        <w:tc>
          <w:tcPr>
            <w:tcW w:w="675" w:type="pct"/>
            <w:tcBorders>
              <w:top w:val="single" w:sz="4" w:space="0" w:color="auto"/>
              <w:left w:val="single" w:sz="4" w:space="0" w:color="auto"/>
              <w:bottom w:val="single" w:sz="4" w:space="0" w:color="auto"/>
              <w:right w:val="single" w:sz="4" w:space="0" w:color="auto"/>
            </w:tcBorders>
            <w:noWrap/>
            <w:hideMark/>
          </w:tcPr>
          <w:p w14:paraId="0233C7C7" w14:textId="77777777" w:rsidR="00703362" w:rsidRDefault="00703362" w:rsidP="009E396A">
            <w:pPr>
              <w:jc w:val="center"/>
              <w:rPr>
                <w:ins w:id="3088" w:author="Alotaibi, Raed" w:date="2019-05-22T16:09:00Z"/>
              </w:rPr>
            </w:pPr>
            <w:ins w:id="3089" w:author="Alotaibi, Raed" w:date="2019-05-22T16:09:00Z">
              <w:r>
                <w:t>221,226</w:t>
              </w:r>
            </w:ins>
          </w:p>
        </w:tc>
        <w:tc>
          <w:tcPr>
            <w:tcW w:w="685" w:type="pct"/>
            <w:tcBorders>
              <w:top w:val="single" w:sz="4" w:space="0" w:color="auto"/>
              <w:left w:val="single" w:sz="4" w:space="0" w:color="auto"/>
              <w:bottom w:val="single" w:sz="4" w:space="0" w:color="auto"/>
              <w:right w:val="single" w:sz="4" w:space="0" w:color="auto"/>
            </w:tcBorders>
            <w:noWrap/>
            <w:hideMark/>
          </w:tcPr>
          <w:p w14:paraId="1783BD97" w14:textId="77777777" w:rsidR="00703362" w:rsidRDefault="00703362" w:rsidP="009E396A">
            <w:pPr>
              <w:jc w:val="center"/>
              <w:rPr>
                <w:ins w:id="3090" w:author="Alotaibi, Raed" w:date="2019-05-22T16:09:00Z"/>
              </w:rPr>
            </w:pPr>
            <w:ins w:id="3091" w:author="Alotaibi, Raed" w:date="2019-05-22T16:09:00Z">
              <w:r>
                <w:t>15,027,481</w:t>
              </w:r>
            </w:ins>
          </w:p>
        </w:tc>
        <w:tc>
          <w:tcPr>
            <w:tcW w:w="626" w:type="pct"/>
            <w:tcBorders>
              <w:top w:val="single" w:sz="4" w:space="0" w:color="auto"/>
              <w:left w:val="single" w:sz="4" w:space="0" w:color="auto"/>
              <w:bottom w:val="single" w:sz="4" w:space="0" w:color="auto"/>
              <w:right w:val="single" w:sz="4" w:space="0" w:color="auto"/>
            </w:tcBorders>
            <w:noWrap/>
            <w:hideMark/>
          </w:tcPr>
          <w:p w14:paraId="340D0859" w14:textId="77777777" w:rsidR="00703362" w:rsidRDefault="00703362" w:rsidP="009E396A">
            <w:pPr>
              <w:jc w:val="center"/>
              <w:rPr>
                <w:ins w:id="3092" w:author="Alotaibi, Raed" w:date="2019-05-22T16:09:00Z"/>
              </w:rPr>
            </w:pPr>
            <w:ins w:id="3093" w:author="Alotaibi, Raed" w:date="2019-05-22T16:09:00Z">
              <w:r>
                <w:t>14.7</w:t>
              </w:r>
            </w:ins>
          </w:p>
        </w:tc>
        <w:tc>
          <w:tcPr>
            <w:tcW w:w="719" w:type="pct"/>
            <w:tcBorders>
              <w:top w:val="single" w:sz="4" w:space="0" w:color="auto"/>
              <w:left w:val="single" w:sz="4" w:space="0" w:color="auto"/>
              <w:bottom w:val="single" w:sz="4" w:space="0" w:color="auto"/>
              <w:right w:val="single" w:sz="4" w:space="0" w:color="auto"/>
            </w:tcBorders>
            <w:noWrap/>
            <w:hideMark/>
          </w:tcPr>
          <w:p w14:paraId="73061B8A" w14:textId="77777777" w:rsidR="00703362" w:rsidRDefault="00703362" w:rsidP="009E396A">
            <w:pPr>
              <w:jc w:val="center"/>
              <w:rPr>
                <w:ins w:id="3094" w:author="Alotaibi, Raed" w:date="2019-05-22T16:09:00Z"/>
              </w:rPr>
            </w:pPr>
            <w:ins w:id="3095" w:author="Alotaibi, Raed" w:date="2019-05-22T16:09:00Z">
              <w:r>
                <w:t>15.8</w:t>
              </w:r>
            </w:ins>
          </w:p>
        </w:tc>
      </w:tr>
      <w:tr w:rsidR="00703362" w14:paraId="16D5664B" w14:textId="77777777" w:rsidTr="009E396A">
        <w:trPr>
          <w:trHeight w:val="288"/>
          <w:ins w:id="309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6CAAA093" w14:textId="77777777" w:rsidR="00703362" w:rsidRDefault="00703362" w:rsidP="009E396A">
            <w:pPr>
              <w:rPr>
                <w:ins w:id="3097" w:author="Alotaibi, Raed" w:date="2019-05-22T16:09:00Z"/>
              </w:rPr>
            </w:pPr>
            <w:ins w:id="3098" w:author="Alotaibi, Raed" w:date="2019-05-22T16:09:00Z">
              <w:r>
                <w:t>Ohio</w:t>
              </w:r>
            </w:ins>
          </w:p>
        </w:tc>
        <w:tc>
          <w:tcPr>
            <w:tcW w:w="835" w:type="pct"/>
            <w:tcBorders>
              <w:top w:val="single" w:sz="4" w:space="0" w:color="auto"/>
              <w:left w:val="single" w:sz="4" w:space="0" w:color="auto"/>
              <w:bottom w:val="single" w:sz="4" w:space="0" w:color="auto"/>
              <w:right w:val="single" w:sz="4" w:space="0" w:color="auto"/>
            </w:tcBorders>
            <w:noWrap/>
            <w:hideMark/>
          </w:tcPr>
          <w:p w14:paraId="68DF0D74" w14:textId="77777777" w:rsidR="00703362" w:rsidRDefault="00703362" w:rsidP="009E396A">
            <w:pPr>
              <w:jc w:val="center"/>
              <w:rPr>
                <w:ins w:id="3099" w:author="Alotaibi, Raed" w:date="2019-05-22T16:09:00Z"/>
              </w:rPr>
            </w:pPr>
            <w:ins w:id="3100" w:author="Alotaibi, Raed" w:date="2019-05-22T16:09:00Z">
              <w:r>
                <w:t>8,133,870</w:t>
              </w:r>
            </w:ins>
          </w:p>
        </w:tc>
        <w:tc>
          <w:tcPr>
            <w:tcW w:w="644" w:type="pct"/>
            <w:tcBorders>
              <w:top w:val="single" w:sz="4" w:space="0" w:color="auto"/>
              <w:left w:val="single" w:sz="4" w:space="0" w:color="auto"/>
              <w:bottom w:val="single" w:sz="4" w:space="0" w:color="auto"/>
              <w:right w:val="single" w:sz="4" w:space="0" w:color="auto"/>
            </w:tcBorders>
            <w:noWrap/>
            <w:hideMark/>
          </w:tcPr>
          <w:p w14:paraId="50140444" w14:textId="77777777" w:rsidR="00703362" w:rsidRDefault="00703362" w:rsidP="009E396A">
            <w:pPr>
              <w:jc w:val="center"/>
              <w:rPr>
                <w:ins w:id="3101" w:author="Alotaibi, Raed" w:date="2019-05-22T16:09:00Z"/>
              </w:rPr>
            </w:pPr>
            <w:ins w:id="3102" w:author="Alotaibi, Raed" w:date="2019-05-22T16:09:00Z">
              <w:r>
                <w:t>997,198</w:t>
              </w:r>
            </w:ins>
          </w:p>
        </w:tc>
        <w:tc>
          <w:tcPr>
            <w:tcW w:w="675" w:type="pct"/>
            <w:tcBorders>
              <w:top w:val="single" w:sz="4" w:space="0" w:color="auto"/>
              <w:left w:val="single" w:sz="4" w:space="0" w:color="auto"/>
              <w:bottom w:val="single" w:sz="4" w:space="0" w:color="auto"/>
              <w:right w:val="single" w:sz="4" w:space="0" w:color="auto"/>
            </w:tcBorders>
            <w:noWrap/>
            <w:hideMark/>
          </w:tcPr>
          <w:p w14:paraId="2AF47879" w14:textId="77777777" w:rsidR="00703362" w:rsidRDefault="00703362" w:rsidP="009E396A">
            <w:pPr>
              <w:jc w:val="center"/>
              <w:rPr>
                <w:ins w:id="3103" w:author="Alotaibi, Raed" w:date="2019-05-22T16:09:00Z"/>
              </w:rPr>
            </w:pPr>
            <w:ins w:id="3104" w:author="Alotaibi, Raed" w:date="2019-05-22T16:09:00Z">
              <w:r>
                <w:t>71,568</w:t>
              </w:r>
            </w:ins>
          </w:p>
        </w:tc>
        <w:tc>
          <w:tcPr>
            <w:tcW w:w="685" w:type="pct"/>
            <w:tcBorders>
              <w:top w:val="single" w:sz="4" w:space="0" w:color="auto"/>
              <w:left w:val="single" w:sz="4" w:space="0" w:color="auto"/>
              <w:bottom w:val="single" w:sz="4" w:space="0" w:color="auto"/>
              <w:right w:val="single" w:sz="4" w:space="0" w:color="auto"/>
            </w:tcBorders>
            <w:noWrap/>
            <w:hideMark/>
          </w:tcPr>
          <w:p w14:paraId="7FBE96A4" w14:textId="77777777" w:rsidR="00703362" w:rsidRDefault="00703362" w:rsidP="009E396A">
            <w:pPr>
              <w:jc w:val="center"/>
              <w:rPr>
                <w:ins w:id="3105" w:author="Alotaibi, Raed" w:date="2019-05-22T16:09:00Z"/>
              </w:rPr>
            </w:pPr>
            <w:ins w:id="3106" w:author="Alotaibi, Raed" w:date="2019-05-22T16:09:00Z">
              <w:r>
                <w:t>4,755,245</w:t>
              </w:r>
            </w:ins>
          </w:p>
        </w:tc>
        <w:tc>
          <w:tcPr>
            <w:tcW w:w="626" w:type="pct"/>
            <w:tcBorders>
              <w:top w:val="single" w:sz="4" w:space="0" w:color="auto"/>
              <w:left w:val="single" w:sz="4" w:space="0" w:color="auto"/>
              <w:bottom w:val="single" w:sz="4" w:space="0" w:color="auto"/>
              <w:right w:val="single" w:sz="4" w:space="0" w:color="auto"/>
            </w:tcBorders>
            <w:noWrap/>
            <w:hideMark/>
          </w:tcPr>
          <w:p w14:paraId="4DA605DE" w14:textId="77777777" w:rsidR="00703362" w:rsidRDefault="00703362" w:rsidP="009E396A">
            <w:pPr>
              <w:jc w:val="center"/>
              <w:rPr>
                <w:ins w:id="3107" w:author="Alotaibi, Raed" w:date="2019-05-22T16:09:00Z"/>
              </w:rPr>
            </w:pPr>
            <w:ins w:id="3108" w:author="Alotaibi, Raed" w:date="2019-05-22T16:09:00Z">
              <w:r>
                <w:t>15.1</w:t>
              </w:r>
            </w:ins>
          </w:p>
        </w:tc>
        <w:tc>
          <w:tcPr>
            <w:tcW w:w="719" w:type="pct"/>
            <w:tcBorders>
              <w:top w:val="single" w:sz="4" w:space="0" w:color="auto"/>
              <w:left w:val="single" w:sz="4" w:space="0" w:color="auto"/>
              <w:bottom w:val="single" w:sz="4" w:space="0" w:color="auto"/>
              <w:right w:val="single" w:sz="4" w:space="0" w:color="auto"/>
            </w:tcBorders>
            <w:noWrap/>
            <w:hideMark/>
          </w:tcPr>
          <w:p w14:paraId="753BEBE3" w14:textId="77777777" w:rsidR="00703362" w:rsidRDefault="00703362" w:rsidP="009E396A">
            <w:pPr>
              <w:jc w:val="center"/>
              <w:rPr>
                <w:ins w:id="3109" w:author="Alotaibi, Raed" w:date="2019-05-22T16:09:00Z"/>
              </w:rPr>
            </w:pPr>
            <w:ins w:id="3110" w:author="Alotaibi, Raed" w:date="2019-05-22T16:09:00Z">
              <w:r>
                <w:t>12.3</w:t>
              </w:r>
            </w:ins>
          </w:p>
        </w:tc>
      </w:tr>
      <w:tr w:rsidR="00703362" w14:paraId="1C9C7FBD" w14:textId="77777777" w:rsidTr="009E396A">
        <w:trPr>
          <w:trHeight w:val="288"/>
          <w:ins w:id="311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13C2046B" w14:textId="77777777" w:rsidR="00703362" w:rsidRDefault="00703362" w:rsidP="009E396A">
            <w:pPr>
              <w:rPr>
                <w:ins w:id="3112" w:author="Alotaibi, Raed" w:date="2019-05-22T16:09:00Z"/>
              </w:rPr>
            </w:pPr>
            <w:ins w:id="3113" w:author="Alotaibi, Raed" w:date="2019-05-22T16:09:00Z">
              <w:r>
                <w:t>Oklahoma</w:t>
              </w:r>
            </w:ins>
          </w:p>
        </w:tc>
        <w:tc>
          <w:tcPr>
            <w:tcW w:w="835" w:type="pct"/>
            <w:tcBorders>
              <w:top w:val="single" w:sz="4" w:space="0" w:color="auto"/>
              <w:left w:val="single" w:sz="4" w:space="0" w:color="auto"/>
              <w:bottom w:val="single" w:sz="4" w:space="0" w:color="auto"/>
              <w:right w:val="single" w:sz="4" w:space="0" w:color="auto"/>
            </w:tcBorders>
            <w:noWrap/>
            <w:hideMark/>
          </w:tcPr>
          <w:p w14:paraId="1530470E" w14:textId="77777777" w:rsidR="00703362" w:rsidRDefault="00703362" w:rsidP="009E396A">
            <w:pPr>
              <w:jc w:val="center"/>
              <w:rPr>
                <w:ins w:id="3114" w:author="Alotaibi, Raed" w:date="2019-05-22T16:09:00Z"/>
              </w:rPr>
            </w:pPr>
            <w:ins w:id="3115" w:author="Alotaibi, Raed" w:date="2019-05-22T16:09:00Z">
              <w:r>
                <w:t>3,491,913</w:t>
              </w:r>
            </w:ins>
          </w:p>
        </w:tc>
        <w:tc>
          <w:tcPr>
            <w:tcW w:w="644" w:type="pct"/>
            <w:tcBorders>
              <w:top w:val="single" w:sz="4" w:space="0" w:color="auto"/>
              <w:left w:val="single" w:sz="4" w:space="0" w:color="auto"/>
              <w:bottom w:val="single" w:sz="4" w:space="0" w:color="auto"/>
              <w:right w:val="single" w:sz="4" w:space="0" w:color="auto"/>
            </w:tcBorders>
            <w:noWrap/>
            <w:hideMark/>
          </w:tcPr>
          <w:p w14:paraId="782290D1" w14:textId="77777777" w:rsidR="00703362" w:rsidRDefault="00703362" w:rsidP="009E396A">
            <w:pPr>
              <w:jc w:val="center"/>
              <w:rPr>
                <w:ins w:id="3116" w:author="Alotaibi, Raed" w:date="2019-05-22T16:09:00Z"/>
              </w:rPr>
            </w:pPr>
            <w:ins w:id="3117" w:author="Alotaibi, Raed" w:date="2019-05-22T16:09:00Z">
              <w:r>
                <w:t>487,287</w:t>
              </w:r>
            </w:ins>
          </w:p>
        </w:tc>
        <w:tc>
          <w:tcPr>
            <w:tcW w:w="675" w:type="pct"/>
            <w:tcBorders>
              <w:top w:val="single" w:sz="4" w:space="0" w:color="auto"/>
              <w:left w:val="single" w:sz="4" w:space="0" w:color="auto"/>
              <w:bottom w:val="single" w:sz="4" w:space="0" w:color="auto"/>
              <w:right w:val="single" w:sz="4" w:space="0" w:color="auto"/>
            </w:tcBorders>
            <w:noWrap/>
            <w:hideMark/>
          </w:tcPr>
          <w:p w14:paraId="611A8C9F" w14:textId="77777777" w:rsidR="00703362" w:rsidRDefault="00703362" w:rsidP="009E396A">
            <w:pPr>
              <w:jc w:val="center"/>
              <w:rPr>
                <w:ins w:id="3118" w:author="Alotaibi, Raed" w:date="2019-05-22T16:09:00Z"/>
              </w:rPr>
            </w:pPr>
            <w:ins w:id="3119" w:author="Alotaibi, Raed" w:date="2019-05-22T16:09:00Z">
              <w:r>
                <w:t>24,628</w:t>
              </w:r>
            </w:ins>
          </w:p>
        </w:tc>
        <w:tc>
          <w:tcPr>
            <w:tcW w:w="685" w:type="pct"/>
            <w:tcBorders>
              <w:top w:val="single" w:sz="4" w:space="0" w:color="auto"/>
              <w:left w:val="single" w:sz="4" w:space="0" w:color="auto"/>
              <w:bottom w:val="single" w:sz="4" w:space="0" w:color="auto"/>
              <w:right w:val="single" w:sz="4" w:space="0" w:color="auto"/>
            </w:tcBorders>
            <w:noWrap/>
            <w:hideMark/>
          </w:tcPr>
          <w:p w14:paraId="5291A2C7" w14:textId="77777777" w:rsidR="00703362" w:rsidRDefault="00703362" w:rsidP="009E396A">
            <w:pPr>
              <w:jc w:val="center"/>
              <w:rPr>
                <w:ins w:id="3120" w:author="Alotaibi, Raed" w:date="2019-05-22T16:09:00Z"/>
              </w:rPr>
            </w:pPr>
            <w:ins w:id="3121" w:author="Alotaibi, Raed" w:date="2019-05-22T16:09:00Z">
              <w:r>
                <w:t>2,285,659</w:t>
              </w:r>
            </w:ins>
          </w:p>
        </w:tc>
        <w:tc>
          <w:tcPr>
            <w:tcW w:w="626" w:type="pct"/>
            <w:tcBorders>
              <w:top w:val="single" w:sz="4" w:space="0" w:color="auto"/>
              <w:left w:val="single" w:sz="4" w:space="0" w:color="auto"/>
              <w:bottom w:val="single" w:sz="4" w:space="0" w:color="auto"/>
              <w:right w:val="single" w:sz="4" w:space="0" w:color="auto"/>
            </w:tcBorders>
            <w:noWrap/>
            <w:hideMark/>
          </w:tcPr>
          <w:p w14:paraId="381E7F2A" w14:textId="77777777" w:rsidR="00703362" w:rsidRDefault="00703362" w:rsidP="009E396A">
            <w:pPr>
              <w:jc w:val="center"/>
              <w:rPr>
                <w:ins w:id="3122" w:author="Alotaibi, Raed" w:date="2019-05-22T16:09:00Z"/>
              </w:rPr>
            </w:pPr>
            <w:ins w:id="3123" w:author="Alotaibi, Raed" w:date="2019-05-22T16:09:00Z">
              <w:r>
                <w:t>10.8</w:t>
              </w:r>
            </w:ins>
          </w:p>
        </w:tc>
        <w:tc>
          <w:tcPr>
            <w:tcW w:w="719" w:type="pct"/>
            <w:tcBorders>
              <w:top w:val="single" w:sz="4" w:space="0" w:color="auto"/>
              <w:left w:val="single" w:sz="4" w:space="0" w:color="auto"/>
              <w:bottom w:val="single" w:sz="4" w:space="0" w:color="auto"/>
              <w:right w:val="single" w:sz="4" w:space="0" w:color="auto"/>
            </w:tcBorders>
            <w:noWrap/>
            <w:hideMark/>
          </w:tcPr>
          <w:p w14:paraId="0501440E" w14:textId="77777777" w:rsidR="00703362" w:rsidRDefault="00703362" w:rsidP="009E396A">
            <w:pPr>
              <w:jc w:val="center"/>
              <w:rPr>
                <w:ins w:id="3124" w:author="Alotaibi, Raed" w:date="2019-05-22T16:09:00Z"/>
              </w:rPr>
            </w:pPr>
            <w:ins w:id="3125" w:author="Alotaibi, Raed" w:date="2019-05-22T16:09:00Z">
              <w:r>
                <w:t>14.0</w:t>
              </w:r>
            </w:ins>
          </w:p>
        </w:tc>
      </w:tr>
      <w:tr w:rsidR="00703362" w14:paraId="0F033F37" w14:textId="77777777" w:rsidTr="009E396A">
        <w:trPr>
          <w:trHeight w:val="288"/>
          <w:ins w:id="312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3ADD4768" w14:textId="77777777" w:rsidR="00703362" w:rsidRDefault="00703362" w:rsidP="009E396A">
            <w:pPr>
              <w:rPr>
                <w:ins w:id="3127" w:author="Alotaibi, Raed" w:date="2019-05-22T16:09:00Z"/>
              </w:rPr>
            </w:pPr>
            <w:ins w:id="3128" w:author="Alotaibi, Raed" w:date="2019-05-22T16:09:00Z">
              <w:r>
                <w:t>Oregon</w:t>
              </w:r>
            </w:ins>
          </w:p>
        </w:tc>
        <w:tc>
          <w:tcPr>
            <w:tcW w:w="835" w:type="pct"/>
            <w:tcBorders>
              <w:top w:val="single" w:sz="4" w:space="0" w:color="auto"/>
              <w:left w:val="single" w:sz="4" w:space="0" w:color="auto"/>
              <w:bottom w:val="single" w:sz="4" w:space="0" w:color="auto"/>
              <w:right w:val="single" w:sz="4" w:space="0" w:color="auto"/>
            </w:tcBorders>
            <w:noWrap/>
            <w:hideMark/>
          </w:tcPr>
          <w:p w14:paraId="56094123" w14:textId="77777777" w:rsidR="00703362" w:rsidRDefault="00703362" w:rsidP="009E396A">
            <w:pPr>
              <w:jc w:val="center"/>
              <w:rPr>
                <w:ins w:id="3129" w:author="Alotaibi, Raed" w:date="2019-05-22T16:09:00Z"/>
              </w:rPr>
            </w:pPr>
            <w:ins w:id="3130" w:author="Alotaibi, Raed" w:date="2019-05-22T16:09:00Z">
              <w:r>
                <w:t>2,525,767</w:t>
              </w:r>
            </w:ins>
          </w:p>
        </w:tc>
        <w:tc>
          <w:tcPr>
            <w:tcW w:w="644" w:type="pct"/>
            <w:tcBorders>
              <w:top w:val="single" w:sz="4" w:space="0" w:color="auto"/>
              <w:left w:val="single" w:sz="4" w:space="0" w:color="auto"/>
              <w:bottom w:val="single" w:sz="4" w:space="0" w:color="auto"/>
              <w:right w:val="single" w:sz="4" w:space="0" w:color="auto"/>
            </w:tcBorders>
            <w:noWrap/>
            <w:hideMark/>
          </w:tcPr>
          <w:p w14:paraId="3C14CC2F" w14:textId="77777777" w:rsidR="00703362" w:rsidRDefault="00703362" w:rsidP="009E396A">
            <w:pPr>
              <w:jc w:val="center"/>
              <w:rPr>
                <w:ins w:id="3131" w:author="Alotaibi, Raed" w:date="2019-05-22T16:09:00Z"/>
              </w:rPr>
            </w:pPr>
            <w:ins w:id="3132" w:author="Alotaibi, Raed" w:date="2019-05-22T16:09:00Z">
              <w:r>
                <w:t>281,481</w:t>
              </w:r>
            </w:ins>
          </w:p>
        </w:tc>
        <w:tc>
          <w:tcPr>
            <w:tcW w:w="675" w:type="pct"/>
            <w:tcBorders>
              <w:top w:val="single" w:sz="4" w:space="0" w:color="auto"/>
              <w:left w:val="single" w:sz="4" w:space="0" w:color="auto"/>
              <w:bottom w:val="single" w:sz="4" w:space="0" w:color="auto"/>
              <w:right w:val="single" w:sz="4" w:space="0" w:color="auto"/>
            </w:tcBorders>
            <w:noWrap/>
            <w:hideMark/>
          </w:tcPr>
          <w:p w14:paraId="04E9F335" w14:textId="77777777" w:rsidR="00703362" w:rsidRDefault="00703362" w:rsidP="009E396A">
            <w:pPr>
              <w:jc w:val="center"/>
              <w:rPr>
                <w:ins w:id="3133" w:author="Alotaibi, Raed" w:date="2019-05-22T16:09:00Z"/>
              </w:rPr>
            </w:pPr>
            <w:ins w:id="3134" w:author="Alotaibi, Raed" w:date="2019-05-22T16:09:00Z">
              <w:r>
                <w:t>8,328</w:t>
              </w:r>
            </w:ins>
          </w:p>
        </w:tc>
        <w:tc>
          <w:tcPr>
            <w:tcW w:w="685" w:type="pct"/>
            <w:tcBorders>
              <w:top w:val="single" w:sz="4" w:space="0" w:color="auto"/>
              <w:left w:val="single" w:sz="4" w:space="0" w:color="auto"/>
              <w:bottom w:val="single" w:sz="4" w:space="0" w:color="auto"/>
              <w:right w:val="single" w:sz="4" w:space="0" w:color="auto"/>
            </w:tcBorders>
            <w:noWrap/>
            <w:hideMark/>
          </w:tcPr>
          <w:p w14:paraId="1E23DA59" w14:textId="77777777" w:rsidR="00703362" w:rsidRDefault="00703362" w:rsidP="009E396A">
            <w:pPr>
              <w:jc w:val="center"/>
              <w:rPr>
                <w:ins w:id="3135" w:author="Alotaibi, Raed" w:date="2019-05-22T16:09:00Z"/>
              </w:rPr>
            </w:pPr>
            <w:ins w:id="3136" w:author="Alotaibi, Raed" w:date="2019-05-22T16:09:00Z">
              <w:r>
                <w:t>752,768</w:t>
              </w:r>
            </w:ins>
          </w:p>
        </w:tc>
        <w:tc>
          <w:tcPr>
            <w:tcW w:w="626" w:type="pct"/>
            <w:tcBorders>
              <w:top w:val="single" w:sz="4" w:space="0" w:color="auto"/>
              <w:left w:val="single" w:sz="4" w:space="0" w:color="auto"/>
              <w:bottom w:val="single" w:sz="4" w:space="0" w:color="auto"/>
              <w:right w:val="single" w:sz="4" w:space="0" w:color="auto"/>
            </w:tcBorders>
            <w:noWrap/>
            <w:hideMark/>
          </w:tcPr>
          <w:p w14:paraId="607C549B" w14:textId="77777777" w:rsidR="00703362" w:rsidRDefault="00703362" w:rsidP="009E396A">
            <w:pPr>
              <w:jc w:val="center"/>
              <w:rPr>
                <w:ins w:id="3137" w:author="Alotaibi, Raed" w:date="2019-05-22T16:09:00Z"/>
              </w:rPr>
            </w:pPr>
            <w:ins w:id="3138" w:author="Alotaibi, Raed" w:date="2019-05-22T16:09:00Z">
              <w:r>
                <w:t>11.1</w:t>
              </w:r>
            </w:ins>
          </w:p>
        </w:tc>
        <w:tc>
          <w:tcPr>
            <w:tcW w:w="719" w:type="pct"/>
            <w:tcBorders>
              <w:top w:val="single" w:sz="4" w:space="0" w:color="auto"/>
              <w:left w:val="single" w:sz="4" w:space="0" w:color="auto"/>
              <w:bottom w:val="single" w:sz="4" w:space="0" w:color="auto"/>
              <w:right w:val="single" w:sz="4" w:space="0" w:color="auto"/>
            </w:tcBorders>
            <w:noWrap/>
            <w:hideMark/>
          </w:tcPr>
          <w:p w14:paraId="1CC6BB11" w14:textId="77777777" w:rsidR="00703362" w:rsidRDefault="00703362" w:rsidP="009E396A">
            <w:pPr>
              <w:jc w:val="center"/>
              <w:rPr>
                <w:ins w:id="3139" w:author="Alotaibi, Raed" w:date="2019-05-22T16:09:00Z"/>
              </w:rPr>
            </w:pPr>
            <w:ins w:id="3140" w:author="Alotaibi, Raed" w:date="2019-05-22T16:09:00Z">
              <w:r>
                <w:t>11.1</w:t>
              </w:r>
            </w:ins>
          </w:p>
        </w:tc>
      </w:tr>
      <w:tr w:rsidR="00703362" w14:paraId="07A964C7" w14:textId="77777777" w:rsidTr="009E396A">
        <w:trPr>
          <w:trHeight w:val="288"/>
          <w:ins w:id="314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0A9CD1C3" w14:textId="77777777" w:rsidR="00703362" w:rsidRDefault="00703362" w:rsidP="009E396A">
            <w:pPr>
              <w:rPr>
                <w:ins w:id="3142" w:author="Alotaibi, Raed" w:date="2019-05-22T16:09:00Z"/>
              </w:rPr>
            </w:pPr>
            <w:ins w:id="3143" w:author="Alotaibi, Raed" w:date="2019-05-22T16:09:00Z">
              <w:r>
                <w:t>Pennsylvania</w:t>
              </w:r>
            </w:ins>
          </w:p>
        </w:tc>
        <w:tc>
          <w:tcPr>
            <w:tcW w:w="835" w:type="pct"/>
            <w:tcBorders>
              <w:top w:val="single" w:sz="4" w:space="0" w:color="auto"/>
              <w:left w:val="single" w:sz="4" w:space="0" w:color="auto"/>
              <w:bottom w:val="single" w:sz="4" w:space="0" w:color="auto"/>
              <w:right w:val="single" w:sz="4" w:space="0" w:color="auto"/>
            </w:tcBorders>
            <w:noWrap/>
            <w:hideMark/>
          </w:tcPr>
          <w:p w14:paraId="3D27E2D5" w14:textId="77777777" w:rsidR="00703362" w:rsidRDefault="00703362" w:rsidP="009E396A">
            <w:pPr>
              <w:jc w:val="center"/>
              <w:rPr>
                <w:ins w:id="3144" w:author="Alotaibi, Raed" w:date="2019-05-22T16:09:00Z"/>
              </w:rPr>
            </w:pPr>
            <w:ins w:id="3145" w:author="Alotaibi, Raed" w:date="2019-05-22T16:09:00Z">
              <w:r>
                <w:t>13,667,687</w:t>
              </w:r>
            </w:ins>
          </w:p>
        </w:tc>
        <w:tc>
          <w:tcPr>
            <w:tcW w:w="644" w:type="pct"/>
            <w:tcBorders>
              <w:top w:val="single" w:sz="4" w:space="0" w:color="auto"/>
              <w:left w:val="single" w:sz="4" w:space="0" w:color="auto"/>
              <w:bottom w:val="single" w:sz="4" w:space="0" w:color="auto"/>
              <w:right w:val="single" w:sz="4" w:space="0" w:color="auto"/>
            </w:tcBorders>
            <w:noWrap/>
            <w:hideMark/>
          </w:tcPr>
          <w:p w14:paraId="3E35D9AC" w14:textId="77777777" w:rsidR="00703362" w:rsidRDefault="00703362" w:rsidP="009E396A">
            <w:pPr>
              <w:jc w:val="center"/>
              <w:rPr>
                <w:ins w:id="3146" w:author="Alotaibi, Raed" w:date="2019-05-22T16:09:00Z"/>
              </w:rPr>
            </w:pPr>
            <w:ins w:id="3147" w:author="Alotaibi, Raed" w:date="2019-05-22T16:09:00Z">
              <w:r>
                <w:t>1,905,109</w:t>
              </w:r>
            </w:ins>
          </w:p>
        </w:tc>
        <w:tc>
          <w:tcPr>
            <w:tcW w:w="675" w:type="pct"/>
            <w:tcBorders>
              <w:top w:val="single" w:sz="4" w:space="0" w:color="auto"/>
              <w:left w:val="single" w:sz="4" w:space="0" w:color="auto"/>
              <w:bottom w:val="single" w:sz="4" w:space="0" w:color="auto"/>
              <w:right w:val="single" w:sz="4" w:space="0" w:color="auto"/>
            </w:tcBorders>
            <w:noWrap/>
            <w:hideMark/>
          </w:tcPr>
          <w:p w14:paraId="32EC8296" w14:textId="77777777" w:rsidR="00703362" w:rsidRDefault="00703362" w:rsidP="009E396A">
            <w:pPr>
              <w:jc w:val="center"/>
              <w:rPr>
                <w:ins w:id="3148" w:author="Alotaibi, Raed" w:date="2019-05-22T16:09:00Z"/>
              </w:rPr>
            </w:pPr>
            <w:ins w:id="3149" w:author="Alotaibi, Raed" w:date="2019-05-22T16:09:00Z">
              <w:r>
                <w:t>62,292</w:t>
              </w:r>
            </w:ins>
          </w:p>
        </w:tc>
        <w:tc>
          <w:tcPr>
            <w:tcW w:w="685" w:type="pct"/>
            <w:tcBorders>
              <w:top w:val="single" w:sz="4" w:space="0" w:color="auto"/>
              <w:left w:val="single" w:sz="4" w:space="0" w:color="auto"/>
              <w:bottom w:val="single" w:sz="4" w:space="0" w:color="auto"/>
              <w:right w:val="single" w:sz="4" w:space="0" w:color="auto"/>
            </w:tcBorders>
            <w:noWrap/>
            <w:hideMark/>
          </w:tcPr>
          <w:p w14:paraId="365A8BEF" w14:textId="77777777" w:rsidR="00703362" w:rsidRDefault="00703362" w:rsidP="009E396A">
            <w:pPr>
              <w:jc w:val="center"/>
              <w:rPr>
                <w:ins w:id="3150" w:author="Alotaibi, Raed" w:date="2019-05-22T16:09:00Z"/>
              </w:rPr>
            </w:pPr>
            <w:ins w:id="3151" w:author="Alotaibi, Raed" w:date="2019-05-22T16:09:00Z">
              <w:r>
                <w:t>4,733,925</w:t>
              </w:r>
            </w:ins>
          </w:p>
        </w:tc>
        <w:tc>
          <w:tcPr>
            <w:tcW w:w="626" w:type="pct"/>
            <w:tcBorders>
              <w:top w:val="single" w:sz="4" w:space="0" w:color="auto"/>
              <w:left w:val="single" w:sz="4" w:space="0" w:color="auto"/>
              <w:bottom w:val="single" w:sz="4" w:space="0" w:color="auto"/>
              <w:right w:val="single" w:sz="4" w:space="0" w:color="auto"/>
            </w:tcBorders>
            <w:noWrap/>
            <w:hideMark/>
          </w:tcPr>
          <w:p w14:paraId="4AB728B0" w14:textId="77777777" w:rsidR="00703362" w:rsidRDefault="00703362" w:rsidP="009E396A">
            <w:pPr>
              <w:jc w:val="center"/>
              <w:rPr>
                <w:ins w:id="3152" w:author="Alotaibi, Raed" w:date="2019-05-22T16:09:00Z"/>
              </w:rPr>
            </w:pPr>
            <w:ins w:id="3153" w:author="Alotaibi, Raed" w:date="2019-05-22T16:09:00Z">
              <w:r>
                <w:t>13.2</w:t>
              </w:r>
            </w:ins>
          </w:p>
        </w:tc>
        <w:tc>
          <w:tcPr>
            <w:tcW w:w="719" w:type="pct"/>
            <w:tcBorders>
              <w:top w:val="single" w:sz="4" w:space="0" w:color="auto"/>
              <w:left w:val="single" w:sz="4" w:space="0" w:color="auto"/>
              <w:bottom w:val="single" w:sz="4" w:space="0" w:color="auto"/>
              <w:right w:val="single" w:sz="4" w:space="0" w:color="auto"/>
            </w:tcBorders>
            <w:noWrap/>
            <w:hideMark/>
          </w:tcPr>
          <w:p w14:paraId="6FA0D21C" w14:textId="77777777" w:rsidR="00703362" w:rsidRDefault="00703362" w:rsidP="009E396A">
            <w:pPr>
              <w:jc w:val="center"/>
              <w:rPr>
                <w:ins w:id="3154" w:author="Alotaibi, Raed" w:date="2019-05-22T16:09:00Z"/>
              </w:rPr>
            </w:pPr>
            <w:ins w:id="3155" w:author="Alotaibi, Raed" w:date="2019-05-22T16:09:00Z">
              <w:r>
                <w:t>13.9</w:t>
              </w:r>
            </w:ins>
          </w:p>
        </w:tc>
      </w:tr>
      <w:tr w:rsidR="00703362" w14:paraId="2A4511DB" w14:textId="77777777" w:rsidTr="009E396A">
        <w:trPr>
          <w:trHeight w:val="288"/>
          <w:ins w:id="315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088BC94A" w14:textId="77777777" w:rsidR="00703362" w:rsidRDefault="00703362" w:rsidP="009E396A">
            <w:pPr>
              <w:rPr>
                <w:ins w:id="3157" w:author="Alotaibi, Raed" w:date="2019-05-22T16:09:00Z"/>
              </w:rPr>
            </w:pPr>
            <w:ins w:id="3158" w:author="Alotaibi, Raed" w:date="2019-05-22T16:09:00Z">
              <w:r>
                <w:t>Rhode Island</w:t>
              </w:r>
            </w:ins>
          </w:p>
        </w:tc>
        <w:tc>
          <w:tcPr>
            <w:tcW w:w="835" w:type="pct"/>
            <w:tcBorders>
              <w:top w:val="single" w:sz="4" w:space="0" w:color="auto"/>
              <w:left w:val="single" w:sz="4" w:space="0" w:color="auto"/>
              <w:bottom w:val="single" w:sz="4" w:space="0" w:color="auto"/>
              <w:right w:val="single" w:sz="4" w:space="0" w:color="auto"/>
            </w:tcBorders>
            <w:noWrap/>
            <w:hideMark/>
          </w:tcPr>
          <w:p w14:paraId="75B5C8B0" w14:textId="77777777" w:rsidR="00703362" w:rsidRDefault="00703362" w:rsidP="009E396A">
            <w:pPr>
              <w:jc w:val="center"/>
              <w:rPr>
                <w:ins w:id="3159" w:author="Alotaibi, Raed" w:date="2019-05-22T16:09:00Z"/>
              </w:rPr>
            </w:pPr>
            <w:ins w:id="3160" w:author="Alotaibi, Raed" w:date="2019-05-22T16:09:00Z">
              <w:r>
                <w:t>907,043</w:t>
              </w:r>
            </w:ins>
          </w:p>
        </w:tc>
        <w:tc>
          <w:tcPr>
            <w:tcW w:w="644" w:type="pct"/>
            <w:tcBorders>
              <w:top w:val="single" w:sz="4" w:space="0" w:color="auto"/>
              <w:left w:val="single" w:sz="4" w:space="0" w:color="auto"/>
              <w:bottom w:val="single" w:sz="4" w:space="0" w:color="auto"/>
              <w:right w:val="single" w:sz="4" w:space="0" w:color="auto"/>
            </w:tcBorders>
            <w:noWrap/>
            <w:hideMark/>
          </w:tcPr>
          <w:p w14:paraId="59E0F99A" w14:textId="77777777" w:rsidR="00703362" w:rsidRDefault="00703362" w:rsidP="009E396A">
            <w:pPr>
              <w:jc w:val="center"/>
              <w:rPr>
                <w:ins w:id="3161" w:author="Alotaibi, Raed" w:date="2019-05-22T16:09:00Z"/>
              </w:rPr>
            </w:pPr>
            <w:ins w:id="3162" w:author="Alotaibi, Raed" w:date="2019-05-22T16:09:00Z">
              <w:r>
                <w:t>145,915</w:t>
              </w:r>
            </w:ins>
          </w:p>
        </w:tc>
        <w:tc>
          <w:tcPr>
            <w:tcW w:w="675" w:type="pct"/>
            <w:tcBorders>
              <w:top w:val="single" w:sz="4" w:space="0" w:color="auto"/>
              <w:left w:val="single" w:sz="4" w:space="0" w:color="auto"/>
              <w:bottom w:val="single" w:sz="4" w:space="0" w:color="auto"/>
              <w:right w:val="single" w:sz="4" w:space="0" w:color="auto"/>
            </w:tcBorders>
            <w:noWrap/>
            <w:hideMark/>
          </w:tcPr>
          <w:p w14:paraId="26D477EA" w14:textId="77777777" w:rsidR="00703362" w:rsidRDefault="00703362" w:rsidP="009E396A">
            <w:pPr>
              <w:jc w:val="center"/>
              <w:rPr>
                <w:ins w:id="3163" w:author="Alotaibi, Raed" w:date="2019-05-22T16:09:00Z"/>
              </w:rPr>
            </w:pPr>
            <w:ins w:id="3164" w:author="Alotaibi, Raed" w:date="2019-05-22T16:09:00Z">
              <w:r>
                <w:t>5,476</w:t>
              </w:r>
            </w:ins>
          </w:p>
        </w:tc>
        <w:tc>
          <w:tcPr>
            <w:tcW w:w="685" w:type="pct"/>
            <w:tcBorders>
              <w:top w:val="single" w:sz="4" w:space="0" w:color="auto"/>
              <w:left w:val="single" w:sz="4" w:space="0" w:color="auto"/>
              <w:bottom w:val="single" w:sz="4" w:space="0" w:color="auto"/>
              <w:right w:val="single" w:sz="4" w:space="0" w:color="auto"/>
            </w:tcBorders>
            <w:noWrap/>
            <w:hideMark/>
          </w:tcPr>
          <w:p w14:paraId="40092639" w14:textId="77777777" w:rsidR="00703362" w:rsidRDefault="00703362" w:rsidP="009E396A">
            <w:pPr>
              <w:jc w:val="center"/>
              <w:rPr>
                <w:ins w:id="3165" w:author="Alotaibi, Raed" w:date="2019-05-22T16:09:00Z"/>
              </w:rPr>
            </w:pPr>
            <w:ins w:id="3166" w:author="Alotaibi, Raed" w:date="2019-05-22T16:09:00Z">
              <w:r>
                <w:t>384,117</w:t>
              </w:r>
            </w:ins>
          </w:p>
        </w:tc>
        <w:tc>
          <w:tcPr>
            <w:tcW w:w="626" w:type="pct"/>
            <w:tcBorders>
              <w:top w:val="single" w:sz="4" w:space="0" w:color="auto"/>
              <w:left w:val="single" w:sz="4" w:space="0" w:color="auto"/>
              <w:bottom w:val="single" w:sz="4" w:space="0" w:color="auto"/>
              <w:right w:val="single" w:sz="4" w:space="0" w:color="auto"/>
            </w:tcBorders>
            <w:noWrap/>
            <w:hideMark/>
          </w:tcPr>
          <w:p w14:paraId="3A0C26DC" w14:textId="77777777" w:rsidR="00703362" w:rsidRDefault="00703362" w:rsidP="009E396A">
            <w:pPr>
              <w:jc w:val="center"/>
              <w:rPr>
                <w:ins w:id="3167" w:author="Alotaibi, Raed" w:date="2019-05-22T16:09:00Z"/>
              </w:rPr>
            </w:pPr>
            <w:ins w:id="3168" w:author="Alotaibi, Raed" w:date="2019-05-22T16:09:00Z">
              <w:r>
                <w:t>14.3</w:t>
              </w:r>
            </w:ins>
          </w:p>
        </w:tc>
        <w:tc>
          <w:tcPr>
            <w:tcW w:w="719" w:type="pct"/>
            <w:tcBorders>
              <w:top w:val="single" w:sz="4" w:space="0" w:color="auto"/>
              <w:left w:val="single" w:sz="4" w:space="0" w:color="auto"/>
              <w:bottom w:val="single" w:sz="4" w:space="0" w:color="auto"/>
              <w:right w:val="single" w:sz="4" w:space="0" w:color="auto"/>
            </w:tcBorders>
            <w:noWrap/>
            <w:hideMark/>
          </w:tcPr>
          <w:p w14:paraId="7F3B8AB4" w14:textId="77777777" w:rsidR="00703362" w:rsidRDefault="00703362" w:rsidP="009E396A">
            <w:pPr>
              <w:jc w:val="center"/>
              <w:rPr>
                <w:ins w:id="3169" w:author="Alotaibi, Raed" w:date="2019-05-22T16:09:00Z"/>
              </w:rPr>
            </w:pPr>
            <w:ins w:id="3170" w:author="Alotaibi, Raed" w:date="2019-05-22T16:09:00Z">
              <w:r>
                <w:t>16.1</w:t>
              </w:r>
            </w:ins>
          </w:p>
        </w:tc>
      </w:tr>
      <w:tr w:rsidR="00703362" w14:paraId="3E845A39" w14:textId="77777777" w:rsidTr="009E396A">
        <w:trPr>
          <w:trHeight w:val="288"/>
          <w:ins w:id="317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36CAB8C7" w14:textId="77777777" w:rsidR="00703362" w:rsidRDefault="00703362" w:rsidP="009E396A">
            <w:pPr>
              <w:rPr>
                <w:ins w:id="3172" w:author="Alotaibi, Raed" w:date="2019-05-22T16:09:00Z"/>
              </w:rPr>
            </w:pPr>
            <w:ins w:id="3173" w:author="Alotaibi, Raed" w:date="2019-05-22T16:09:00Z">
              <w:r>
                <w:t>Texas</w:t>
              </w:r>
            </w:ins>
          </w:p>
        </w:tc>
        <w:tc>
          <w:tcPr>
            <w:tcW w:w="835" w:type="pct"/>
            <w:tcBorders>
              <w:top w:val="single" w:sz="4" w:space="0" w:color="auto"/>
              <w:left w:val="single" w:sz="4" w:space="0" w:color="auto"/>
              <w:bottom w:val="single" w:sz="4" w:space="0" w:color="auto"/>
              <w:right w:val="single" w:sz="4" w:space="0" w:color="auto"/>
            </w:tcBorders>
            <w:noWrap/>
            <w:hideMark/>
          </w:tcPr>
          <w:p w14:paraId="1A1F894E" w14:textId="77777777" w:rsidR="00703362" w:rsidRDefault="00703362" w:rsidP="009E396A">
            <w:pPr>
              <w:jc w:val="center"/>
              <w:rPr>
                <w:ins w:id="3174" w:author="Alotaibi, Raed" w:date="2019-05-22T16:09:00Z"/>
              </w:rPr>
            </w:pPr>
            <w:ins w:id="3175" w:author="Alotaibi, Raed" w:date="2019-05-22T16:09:00Z">
              <w:r>
                <w:t>26,030,068</w:t>
              </w:r>
            </w:ins>
          </w:p>
        </w:tc>
        <w:tc>
          <w:tcPr>
            <w:tcW w:w="644" w:type="pct"/>
            <w:tcBorders>
              <w:top w:val="single" w:sz="4" w:space="0" w:color="auto"/>
              <w:left w:val="single" w:sz="4" w:space="0" w:color="auto"/>
              <w:bottom w:val="single" w:sz="4" w:space="0" w:color="auto"/>
              <w:right w:val="single" w:sz="4" w:space="0" w:color="auto"/>
            </w:tcBorders>
            <w:noWrap/>
            <w:hideMark/>
          </w:tcPr>
          <w:p w14:paraId="46E3351A" w14:textId="77777777" w:rsidR="00703362" w:rsidRDefault="00703362" w:rsidP="009E396A">
            <w:pPr>
              <w:jc w:val="center"/>
              <w:rPr>
                <w:ins w:id="3176" w:author="Alotaibi, Raed" w:date="2019-05-22T16:09:00Z"/>
              </w:rPr>
            </w:pPr>
            <w:ins w:id="3177" w:author="Alotaibi, Raed" w:date="2019-05-22T16:09:00Z">
              <w:r>
                <w:t>3,420,044</w:t>
              </w:r>
            </w:ins>
          </w:p>
        </w:tc>
        <w:tc>
          <w:tcPr>
            <w:tcW w:w="675" w:type="pct"/>
            <w:tcBorders>
              <w:top w:val="single" w:sz="4" w:space="0" w:color="auto"/>
              <w:left w:val="single" w:sz="4" w:space="0" w:color="auto"/>
              <w:bottom w:val="single" w:sz="4" w:space="0" w:color="auto"/>
              <w:right w:val="single" w:sz="4" w:space="0" w:color="auto"/>
            </w:tcBorders>
            <w:noWrap/>
            <w:hideMark/>
          </w:tcPr>
          <w:p w14:paraId="1578F007" w14:textId="77777777" w:rsidR="00703362" w:rsidRDefault="00703362" w:rsidP="009E396A">
            <w:pPr>
              <w:jc w:val="center"/>
              <w:rPr>
                <w:ins w:id="3178" w:author="Alotaibi, Raed" w:date="2019-05-22T16:09:00Z"/>
              </w:rPr>
            </w:pPr>
            <w:ins w:id="3179" w:author="Alotaibi, Raed" w:date="2019-05-22T16:09:00Z">
              <w:r>
                <w:t>381,999</w:t>
              </w:r>
            </w:ins>
          </w:p>
        </w:tc>
        <w:tc>
          <w:tcPr>
            <w:tcW w:w="685" w:type="pct"/>
            <w:tcBorders>
              <w:top w:val="single" w:sz="4" w:space="0" w:color="auto"/>
              <w:left w:val="single" w:sz="4" w:space="0" w:color="auto"/>
              <w:bottom w:val="single" w:sz="4" w:space="0" w:color="auto"/>
              <w:right w:val="single" w:sz="4" w:space="0" w:color="auto"/>
            </w:tcBorders>
            <w:noWrap/>
            <w:hideMark/>
          </w:tcPr>
          <w:p w14:paraId="5B9CFE41" w14:textId="77777777" w:rsidR="00703362" w:rsidRDefault="00703362" w:rsidP="009E396A">
            <w:pPr>
              <w:jc w:val="center"/>
              <w:rPr>
                <w:ins w:id="3180" w:author="Alotaibi, Raed" w:date="2019-05-22T16:09:00Z"/>
              </w:rPr>
            </w:pPr>
            <w:ins w:id="3181" w:author="Alotaibi, Raed" w:date="2019-05-22T16:09:00Z">
              <w:r>
                <w:t>22,992,023</w:t>
              </w:r>
            </w:ins>
          </w:p>
        </w:tc>
        <w:tc>
          <w:tcPr>
            <w:tcW w:w="626" w:type="pct"/>
            <w:tcBorders>
              <w:top w:val="single" w:sz="4" w:space="0" w:color="auto"/>
              <w:left w:val="single" w:sz="4" w:space="0" w:color="auto"/>
              <w:bottom w:val="single" w:sz="4" w:space="0" w:color="auto"/>
              <w:right w:val="single" w:sz="4" w:space="0" w:color="auto"/>
            </w:tcBorders>
            <w:noWrap/>
            <w:hideMark/>
          </w:tcPr>
          <w:p w14:paraId="30D2E8EB" w14:textId="77777777" w:rsidR="00703362" w:rsidRDefault="00703362" w:rsidP="009E396A">
            <w:pPr>
              <w:jc w:val="center"/>
              <w:rPr>
                <w:ins w:id="3182" w:author="Alotaibi, Raed" w:date="2019-05-22T16:09:00Z"/>
              </w:rPr>
            </w:pPr>
            <w:ins w:id="3183" w:author="Alotaibi, Raed" w:date="2019-05-22T16:09:00Z">
              <w:r>
                <w:t>16.6</w:t>
              </w:r>
            </w:ins>
          </w:p>
        </w:tc>
        <w:tc>
          <w:tcPr>
            <w:tcW w:w="719" w:type="pct"/>
            <w:tcBorders>
              <w:top w:val="single" w:sz="4" w:space="0" w:color="auto"/>
              <w:left w:val="single" w:sz="4" w:space="0" w:color="auto"/>
              <w:bottom w:val="single" w:sz="4" w:space="0" w:color="auto"/>
              <w:right w:val="single" w:sz="4" w:space="0" w:color="auto"/>
            </w:tcBorders>
            <w:noWrap/>
            <w:hideMark/>
          </w:tcPr>
          <w:p w14:paraId="263E4907" w14:textId="77777777" w:rsidR="00703362" w:rsidRDefault="00703362" w:rsidP="009E396A">
            <w:pPr>
              <w:jc w:val="center"/>
              <w:rPr>
                <w:ins w:id="3184" w:author="Alotaibi, Raed" w:date="2019-05-22T16:09:00Z"/>
              </w:rPr>
            </w:pPr>
            <w:ins w:id="3185" w:author="Alotaibi, Raed" w:date="2019-05-22T16:09:00Z">
              <w:r>
                <w:t>13.1</w:t>
              </w:r>
            </w:ins>
          </w:p>
        </w:tc>
      </w:tr>
      <w:tr w:rsidR="00703362" w14:paraId="61E56D5A" w14:textId="77777777" w:rsidTr="009E396A">
        <w:trPr>
          <w:trHeight w:val="288"/>
          <w:ins w:id="318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76861DE3" w14:textId="77777777" w:rsidR="00703362" w:rsidRDefault="00703362" w:rsidP="009E396A">
            <w:pPr>
              <w:rPr>
                <w:ins w:id="3187" w:author="Alotaibi, Raed" w:date="2019-05-22T16:09:00Z"/>
              </w:rPr>
            </w:pPr>
            <w:ins w:id="3188" w:author="Alotaibi, Raed" w:date="2019-05-22T16:09:00Z">
              <w:r>
                <w:t>Utah</w:t>
              </w:r>
            </w:ins>
          </w:p>
        </w:tc>
        <w:tc>
          <w:tcPr>
            <w:tcW w:w="835" w:type="pct"/>
            <w:tcBorders>
              <w:top w:val="single" w:sz="4" w:space="0" w:color="auto"/>
              <w:left w:val="single" w:sz="4" w:space="0" w:color="auto"/>
              <w:bottom w:val="single" w:sz="4" w:space="0" w:color="auto"/>
              <w:right w:val="single" w:sz="4" w:space="0" w:color="auto"/>
            </w:tcBorders>
            <w:noWrap/>
            <w:hideMark/>
          </w:tcPr>
          <w:p w14:paraId="12357DDC" w14:textId="77777777" w:rsidR="00703362" w:rsidRDefault="00703362" w:rsidP="009E396A">
            <w:pPr>
              <w:jc w:val="center"/>
              <w:rPr>
                <w:ins w:id="3189" w:author="Alotaibi, Raed" w:date="2019-05-22T16:09:00Z"/>
              </w:rPr>
            </w:pPr>
            <w:ins w:id="3190" w:author="Alotaibi, Raed" w:date="2019-05-22T16:09:00Z">
              <w:r>
                <w:t>3,963,227</w:t>
              </w:r>
            </w:ins>
          </w:p>
        </w:tc>
        <w:tc>
          <w:tcPr>
            <w:tcW w:w="644" w:type="pct"/>
            <w:tcBorders>
              <w:top w:val="single" w:sz="4" w:space="0" w:color="auto"/>
              <w:left w:val="single" w:sz="4" w:space="0" w:color="auto"/>
              <w:bottom w:val="single" w:sz="4" w:space="0" w:color="auto"/>
              <w:right w:val="single" w:sz="4" w:space="0" w:color="auto"/>
            </w:tcBorders>
            <w:noWrap/>
            <w:hideMark/>
          </w:tcPr>
          <w:p w14:paraId="292A2615" w14:textId="77777777" w:rsidR="00703362" w:rsidRDefault="00703362" w:rsidP="009E396A">
            <w:pPr>
              <w:jc w:val="center"/>
              <w:rPr>
                <w:ins w:id="3191" w:author="Alotaibi, Raed" w:date="2019-05-22T16:09:00Z"/>
              </w:rPr>
            </w:pPr>
            <w:ins w:id="3192" w:author="Alotaibi, Raed" w:date="2019-05-22T16:09:00Z">
              <w:r>
                <w:t>404,738</w:t>
              </w:r>
            </w:ins>
          </w:p>
        </w:tc>
        <w:tc>
          <w:tcPr>
            <w:tcW w:w="675" w:type="pct"/>
            <w:tcBorders>
              <w:top w:val="single" w:sz="4" w:space="0" w:color="auto"/>
              <w:left w:val="single" w:sz="4" w:space="0" w:color="auto"/>
              <w:bottom w:val="single" w:sz="4" w:space="0" w:color="auto"/>
              <w:right w:val="single" w:sz="4" w:space="0" w:color="auto"/>
            </w:tcBorders>
            <w:noWrap/>
            <w:hideMark/>
          </w:tcPr>
          <w:p w14:paraId="5103C034" w14:textId="77777777" w:rsidR="00703362" w:rsidRDefault="00703362" w:rsidP="009E396A">
            <w:pPr>
              <w:jc w:val="center"/>
              <w:rPr>
                <w:ins w:id="3193" w:author="Alotaibi, Raed" w:date="2019-05-22T16:09:00Z"/>
              </w:rPr>
            </w:pPr>
            <w:ins w:id="3194" w:author="Alotaibi, Raed" w:date="2019-05-22T16:09:00Z">
              <w:r>
                <w:t>30,221</w:t>
              </w:r>
            </w:ins>
          </w:p>
        </w:tc>
        <w:tc>
          <w:tcPr>
            <w:tcW w:w="685" w:type="pct"/>
            <w:tcBorders>
              <w:top w:val="single" w:sz="4" w:space="0" w:color="auto"/>
              <w:left w:val="single" w:sz="4" w:space="0" w:color="auto"/>
              <w:bottom w:val="single" w:sz="4" w:space="0" w:color="auto"/>
              <w:right w:val="single" w:sz="4" w:space="0" w:color="auto"/>
            </w:tcBorders>
            <w:noWrap/>
            <w:hideMark/>
          </w:tcPr>
          <w:p w14:paraId="17F17D29" w14:textId="77777777" w:rsidR="00703362" w:rsidRDefault="00703362" w:rsidP="009E396A">
            <w:pPr>
              <w:jc w:val="center"/>
              <w:rPr>
                <w:ins w:id="3195" w:author="Alotaibi, Raed" w:date="2019-05-22T16:09:00Z"/>
              </w:rPr>
            </w:pPr>
            <w:ins w:id="3196" w:author="Alotaibi, Raed" w:date="2019-05-22T16:09:00Z">
              <w:r>
                <w:t>2,902,955</w:t>
              </w:r>
            </w:ins>
          </w:p>
        </w:tc>
        <w:tc>
          <w:tcPr>
            <w:tcW w:w="626" w:type="pct"/>
            <w:tcBorders>
              <w:top w:val="single" w:sz="4" w:space="0" w:color="auto"/>
              <w:left w:val="single" w:sz="4" w:space="0" w:color="auto"/>
              <w:bottom w:val="single" w:sz="4" w:space="0" w:color="auto"/>
              <w:right w:val="single" w:sz="4" w:space="0" w:color="auto"/>
            </w:tcBorders>
            <w:noWrap/>
            <w:hideMark/>
          </w:tcPr>
          <w:p w14:paraId="265B4172" w14:textId="77777777" w:rsidR="00703362" w:rsidRDefault="00703362" w:rsidP="009E396A">
            <w:pPr>
              <w:jc w:val="center"/>
              <w:rPr>
                <w:ins w:id="3197" w:author="Alotaibi, Raed" w:date="2019-05-22T16:09:00Z"/>
              </w:rPr>
            </w:pPr>
            <w:ins w:id="3198" w:author="Alotaibi, Raed" w:date="2019-05-22T16:09:00Z">
              <w:r>
                <w:t>10.4</w:t>
              </w:r>
            </w:ins>
          </w:p>
        </w:tc>
        <w:tc>
          <w:tcPr>
            <w:tcW w:w="719" w:type="pct"/>
            <w:tcBorders>
              <w:top w:val="single" w:sz="4" w:space="0" w:color="auto"/>
              <w:left w:val="single" w:sz="4" w:space="0" w:color="auto"/>
              <w:bottom w:val="single" w:sz="4" w:space="0" w:color="auto"/>
              <w:right w:val="single" w:sz="4" w:space="0" w:color="auto"/>
            </w:tcBorders>
            <w:noWrap/>
            <w:hideMark/>
          </w:tcPr>
          <w:p w14:paraId="15EA8B0F" w14:textId="77777777" w:rsidR="00703362" w:rsidRDefault="00703362" w:rsidP="009E396A">
            <w:pPr>
              <w:jc w:val="center"/>
              <w:rPr>
                <w:ins w:id="3199" w:author="Alotaibi, Raed" w:date="2019-05-22T16:09:00Z"/>
              </w:rPr>
            </w:pPr>
            <w:ins w:id="3200" w:author="Alotaibi, Raed" w:date="2019-05-22T16:09:00Z">
              <w:r>
                <w:t>10.2</w:t>
              </w:r>
            </w:ins>
          </w:p>
        </w:tc>
      </w:tr>
      <w:tr w:rsidR="00703362" w14:paraId="1E5A782E" w14:textId="77777777" w:rsidTr="009E396A">
        <w:trPr>
          <w:trHeight w:val="288"/>
          <w:ins w:id="320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39A10AA9" w14:textId="77777777" w:rsidR="00703362" w:rsidRDefault="00703362" w:rsidP="009E396A">
            <w:pPr>
              <w:rPr>
                <w:ins w:id="3202" w:author="Alotaibi, Raed" w:date="2019-05-22T16:09:00Z"/>
              </w:rPr>
            </w:pPr>
            <w:ins w:id="3203" w:author="Alotaibi, Raed" w:date="2019-05-22T16:09:00Z">
              <w:r>
                <w:t>Vermont</w:t>
              </w:r>
            </w:ins>
          </w:p>
        </w:tc>
        <w:tc>
          <w:tcPr>
            <w:tcW w:w="835" w:type="pct"/>
            <w:tcBorders>
              <w:top w:val="single" w:sz="4" w:space="0" w:color="auto"/>
              <w:left w:val="single" w:sz="4" w:space="0" w:color="auto"/>
              <w:bottom w:val="single" w:sz="4" w:space="0" w:color="auto"/>
              <w:right w:val="single" w:sz="4" w:space="0" w:color="auto"/>
            </w:tcBorders>
            <w:noWrap/>
            <w:hideMark/>
          </w:tcPr>
          <w:p w14:paraId="7222BD9F" w14:textId="77777777" w:rsidR="00703362" w:rsidRDefault="00703362" w:rsidP="009E396A">
            <w:pPr>
              <w:jc w:val="center"/>
              <w:rPr>
                <w:ins w:id="3204" w:author="Alotaibi, Raed" w:date="2019-05-22T16:09:00Z"/>
              </w:rPr>
            </w:pPr>
            <w:ins w:id="3205" w:author="Alotaibi, Raed" w:date="2019-05-22T16:09:00Z">
              <w:r>
                <w:t>646,239</w:t>
              </w:r>
            </w:ins>
          </w:p>
        </w:tc>
        <w:tc>
          <w:tcPr>
            <w:tcW w:w="644" w:type="pct"/>
            <w:tcBorders>
              <w:top w:val="single" w:sz="4" w:space="0" w:color="auto"/>
              <w:left w:val="single" w:sz="4" w:space="0" w:color="auto"/>
              <w:bottom w:val="single" w:sz="4" w:space="0" w:color="auto"/>
              <w:right w:val="single" w:sz="4" w:space="0" w:color="auto"/>
            </w:tcBorders>
            <w:noWrap/>
            <w:hideMark/>
          </w:tcPr>
          <w:p w14:paraId="39D180DC" w14:textId="77777777" w:rsidR="00703362" w:rsidRDefault="00703362" w:rsidP="009E396A">
            <w:pPr>
              <w:jc w:val="center"/>
              <w:rPr>
                <w:ins w:id="3206" w:author="Alotaibi, Raed" w:date="2019-05-22T16:09:00Z"/>
              </w:rPr>
            </w:pPr>
            <w:ins w:id="3207" w:author="Alotaibi, Raed" w:date="2019-05-22T16:09:00Z">
              <w:r>
                <w:t>89,457</w:t>
              </w:r>
            </w:ins>
          </w:p>
        </w:tc>
        <w:tc>
          <w:tcPr>
            <w:tcW w:w="675" w:type="pct"/>
            <w:tcBorders>
              <w:top w:val="single" w:sz="4" w:space="0" w:color="auto"/>
              <w:left w:val="single" w:sz="4" w:space="0" w:color="auto"/>
              <w:bottom w:val="single" w:sz="4" w:space="0" w:color="auto"/>
              <w:right w:val="single" w:sz="4" w:space="0" w:color="auto"/>
            </w:tcBorders>
            <w:noWrap/>
            <w:hideMark/>
          </w:tcPr>
          <w:p w14:paraId="35495AC1" w14:textId="77777777" w:rsidR="00703362" w:rsidRDefault="00703362" w:rsidP="009E396A">
            <w:pPr>
              <w:jc w:val="center"/>
              <w:rPr>
                <w:ins w:id="3208" w:author="Alotaibi, Raed" w:date="2019-05-22T16:09:00Z"/>
              </w:rPr>
            </w:pPr>
            <w:ins w:id="3209" w:author="Alotaibi, Raed" w:date="2019-05-22T16:09:00Z">
              <w:r>
                <w:t>6,498</w:t>
              </w:r>
            </w:ins>
          </w:p>
        </w:tc>
        <w:tc>
          <w:tcPr>
            <w:tcW w:w="685" w:type="pct"/>
            <w:tcBorders>
              <w:top w:val="single" w:sz="4" w:space="0" w:color="auto"/>
              <w:left w:val="single" w:sz="4" w:space="0" w:color="auto"/>
              <w:bottom w:val="single" w:sz="4" w:space="0" w:color="auto"/>
              <w:right w:val="single" w:sz="4" w:space="0" w:color="auto"/>
            </w:tcBorders>
            <w:noWrap/>
            <w:hideMark/>
          </w:tcPr>
          <w:p w14:paraId="5A2B67FE" w14:textId="77777777" w:rsidR="00703362" w:rsidRDefault="00703362" w:rsidP="009E396A">
            <w:pPr>
              <w:jc w:val="center"/>
              <w:rPr>
                <w:ins w:id="3210" w:author="Alotaibi, Raed" w:date="2019-05-22T16:09:00Z"/>
              </w:rPr>
            </w:pPr>
            <w:ins w:id="3211" w:author="Alotaibi, Raed" w:date="2019-05-22T16:09:00Z">
              <w:r>
                <w:t>563,280</w:t>
              </w:r>
            </w:ins>
          </w:p>
        </w:tc>
        <w:tc>
          <w:tcPr>
            <w:tcW w:w="626" w:type="pct"/>
            <w:tcBorders>
              <w:top w:val="single" w:sz="4" w:space="0" w:color="auto"/>
              <w:left w:val="single" w:sz="4" w:space="0" w:color="auto"/>
              <w:bottom w:val="single" w:sz="4" w:space="0" w:color="auto"/>
              <w:right w:val="single" w:sz="4" w:space="0" w:color="auto"/>
            </w:tcBorders>
            <w:noWrap/>
            <w:hideMark/>
          </w:tcPr>
          <w:p w14:paraId="4E4158DC" w14:textId="77777777" w:rsidR="00703362" w:rsidRDefault="00703362" w:rsidP="009E396A">
            <w:pPr>
              <w:jc w:val="center"/>
              <w:rPr>
                <w:ins w:id="3212" w:author="Alotaibi, Raed" w:date="2019-05-22T16:09:00Z"/>
              </w:rPr>
            </w:pPr>
            <w:ins w:id="3213" w:author="Alotaibi, Raed" w:date="2019-05-22T16:09:00Z">
              <w:r>
                <w:t>11.5</w:t>
              </w:r>
            </w:ins>
          </w:p>
        </w:tc>
        <w:tc>
          <w:tcPr>
            <w:tcW w:w="719" w:type="pct"/>
            <w:tcBorders>
              <w:top w:val="single" w:sz="4" w:space="0" w:color="auto"/>
              <w:left w:val="single" w:sz="4" w:space="0" w:color="auto"/>
              <w:bottom w:val="single" w:sz="4" w:space="0" w:color="auto"/>
              <w:right w:val="single" w:sz="4" w:space="0" w:color="auto"/>
            </w:tcBorders>
            <w:noWrap/>
            <w:hideMark/>
          </w:tcPr>
          <w:p w14:paraId="3BFAC4BE" w14:textId="77777777" w:rsidR="00703362" w:rsidRDefault="00703362" w:rsidP="009E396A">
            <w:pPr>
              <w:jc w:val="center"/>
              <w:rPr>
                <w:ins w:id="3214" w:author="Alotaibi, Raed" w:date="2019-05-22T16:09:00Z"/>
              </w:rPr>
            </w:pPr>
            <w:ins w:id="3215" w:author="Alotaibi, Raed" w:date="2019-05-22T16:09:00Z">
              <w:r>
                <w:t>13.8</w:t>
              </w:r>
            </w:ins>
          </w:p>
        </w:tc>
      </w:tr>
      <w:tr w:rsidR="00703362" w14:paraId="59FD4B49" w14:textId="77777777" w:rsidTr="009E396A">
        <w:trPr>
          <w:trHeight w:val="288"/>
          <w:ins w:id="321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0FC1374F" w14:textId="77777777" w:rsidR="00703362" w:rsidRDefault="00703362" w:rsidP="009E396A">
            <w:pPr>
              <w:rPr>
                <w:ins w:id="3217" w:author="Alotaibi, Raed" w:date="2019-05-22T16:09:00Z"/>
              </w:rPr>
            </w:pPr>
            <w:ins w:id="3218" w:author="Alotaibi, Raed" w:date="2019-05-22T16:09:00Z">
              <w:r>
                <w:t>Washington</w:t>
              </w:r>
            </w:ins>
          </w:p>
        </w:tc>
        <w:tc>
          <w:tcPr>
            <w:tcW w:w="835" w:type="pct"/>
            <w:tcBorders>
              <w:top w:val="single" w:sz="4" w:space="0" w:color="auto"/>
              <w:left w:val="single" w:sz="4" w:space="0" w:color="auto"/>
              <w:bottom w:val="single" w:sz="4" w:space="0" w:color="auto"/>
              <w:right w:val="single" w:sz="4" w:space="0" w:color="auto"/>
            </w:tcBorders>
            <w:noWrap/>
            <w:hideMark/>
          </w:tcPr>
          <w:p w14:paraId="027386D4" w14:textId="77777777" w:rsidR="00703362" w:rsidRDefault="00703362" w:rsidP="009E396A">
            <w:pPr>
              <w:jc w:val="center"/>
              <w:rPr>
                <w:ins w:id="3219" w:author="Alotaibi, Raed" w:date="2019-05-22T16:09:00Z"/>
              </w:rPr>
            </w:pPr>
            <w:ins w:id="3220" w:author="Alotaibi, Raed" w:date="2019-05-22T16:09:00Z">
              <w:r>
                <w:t>3,063,863</w:t>
              </w:r>
            </w:ins>
          </w:p>
        </w:tc>
        <w:tc>
          <w:tcPr>
            <w:tcW w:w="644" w:type="pct"/>
            <w:tcBorders>
              <w:top w:val="single" w:sz="4" w:space="0" w:color="auto"/>
              <w:left w:val="single" w:sz="4" w:space="0" w:color="auto"/>
              <w:bottom w:val="single" w:sz="4" w:space="0" w:color="auto"/>
              <w:right w:val="single" w:sz="4" w:space="0" w:color="auto"/>
            </w:tcBorders>
            <w:noWrap/>
            <w:hideMark/>
          </w:tcPr>
          <w:p w14:paraId="25081E2D" w14:textId="77777777" w:rsidR="00703362" w:rsidRDefault="00703362" w:rsidP="009E396A">
            <w:pPr>
              <w:jc w:val="center"/>
              <w:rPr>
                <w:ins w:id="3221" w:author="Alotaibi, Raed" w:date="2019-05-22T16:09:00Z"/>
              </w:rPr>
            </w:pPr>
            <w:ins w:id="3222" w:author="Alotaibi, Raed" w:date="2019-05-22T16:09:00Z">
              <w:r>
                <w:t>330,138</w:t>
              </w:r>
            </w:ins>
          </w:p>
        </w:tc>
        <w:tc>
          <w:tcPr>
            <w:tcW w:w="675" w:type="pct"/>
            <w:tcBorders>
              <w:top w:val="single" w:sz="4" w:space="0" w:color="auto"/>
              <w:left w:val="single" w:sz="4" w:space="0" w:color="auto"/>
              <w:bottom w:val="single" w:sz="4" w:space="0" w:color="auto"/>
              <w:right w:val="single" w:sz="4" w:space="0" w:color="auto"/>
            </w:tcBorders>
            <w:noWrap/>
            <w:hideMark/>
          </w:tcPr>
          <w:p w14:paraId="437A6FCE" w14:textId="77777777" w:rsidR="00703362" w:rsidRDefault="00703362" w:rsidP="009E396A">
            <w:pPr>
              <w:jc w:val="center"/>
              <w:rPr>
                <w:ins w:id="3223" w:author="Alotaibi, Raed" w:date="2019-05-22T16:09:00Z"/>
              </w:rPr>
            </w:pPr>
            <w:ins w:id="3224" w:author="Alotaibi, Raed" w:date="2019-05-22T16:09:00Z">
              <w:r>
                <w:t>18,647</w:t>
              </w:r>
            </w:ins>
          </w:p>
        </w:tc>
        <w:tc>
          <w:tcPr>
            <w:tcW w:w="685" w:type="pct"/>
            <w:tcBorders>
              <w:top w:val="single" w:sz="4" w:space="0" w:color="auto"/>
              <w:left w:val="single" w:sz="4" w:space="0" w:color="auto"/>
              <w:bottom w:val="single" w:sz="4" w:space="0" w:color="auto"/>
              <w:right w:val="single" w:sz="4" w:space="0" w:color="auto"/>
            </w:tcBorders>
            <w:noWrap/>
            <w:hideMark/>
          </w:tcPr>
          <w:p w14:paraId="4B1FF8F1" w14:textId="77777777" w:rsidR="00703362" w:rsidRDefault="00703362" w:rsidP="009E396A">
            <w:pPr>
              <w:jc w:val="center"/>
              <w:rPr>
                <w:ins w:id="3225" w:author="Alotaibi, Raed" w:date="2019-05-22T16:09:00Z"/>
              </w:rPr>
            </w:pPr>
            <w:ins w:id="3226" w:author="Alotaibi, Raed" w:date="2019-05-22T16:09:00Z">
              <w:r>
                <w:t>2,752,373</w:t>
              </w:r>
            </w:ins>
          </w:p>
        </w:tc>
        <w:tc>
          <w:tcPr>
            <w:tcW w:w="626" w:type="pct"/>
            <w:tcBorders>
              <w:top w:val="single" w:sz="4" w:space="0" w:color="auto"/>
              <w:left w:val="single" w:sz="4" w:space="0" w:color="auto"/>
              <w:bottom w:val="single" w:sz="4" w:space="0" w:color="auto"/>
              <w:right w:val="single" w:sz="4" w:space="0" w:color="auto"/>
            </w:tcBorders>
            <w:noWrap/>
            <w:hideMark/>
          </w:tcPr>
          <w:p w14:paraId="249E1DDA" w14:textId="77777777" w:rsidR="00703362" w:rsidRDefault="00703362" w:rsidP="009E396A">
            <w:pPr>
              <w:jc w:val="center"/>
              <w:rPr>
                <w:ins w:id="3227" w:author="Alotaibi, Raed" w:date="2019-05-22T16:09:00Z"/>
              </w:rPr>
            </w:pPr>
            <w:ins w:id="3228" w:author="Alotaibi, Raed" w:date="2019-05-22T16:09:00Z">
              <w:r>
                <w:t>6.8</w:t>
              </w:r>
            </w:ins>
          </w:p>
        </w:tc>
        <w:tc>
          <w:tcPr>
            <w:tcW w:w="719" w:type="pct"/>
            <w:tcBorders>
              <w:top w:val="single" w:sz="4" w:space="0" w:color="auto"/>
              <w:left w:val="single" w:sz="4" w:space="0" w:color="auto"/>
              <w:bottom w:val="single" w:sz="4" w:space="0" w:color="auto"/>
              <w:right w:val="single" w:sz="4" w:space="0" w:color="auto"/>
            </w:tcBorders>
            <w:noWrap/>
            <w:hideMark/>
          </w:tcPr>
          <w:p w14:paraId="60EC080A" w14:textId="77777777" w:rsidR="00703362" w:rsidRDefault="00703362" w:rsidP="009E396A">
            <w:pPr>
              <w:jc w:val="center"/>
              <w:rPr>
                <w:ins w:id="3229" w:author="Alotaibi, Raed" w:date="2019-05-22T16:09:00Z"/>
              </w:rPr>
            </w:pPr>
            <w:ins w:id="3230" w:author="Alotaibi, Raed" w:date="2019-05-22T16:09:00Z">
              <w:r>
                <w:t>10.8</w:t>
              </w:r>
            </w:ins>
          </w:p>
        </w:tc>
      </w:tr>
      <w:tr w:rsidR="00703362" w14:paraId="1729A10A" w14:textId="77777777" w:rsidTr="009E396A">
        <w:trPr>
          <w:trHeight w:val="288"/>
          <w:ins w:id="3231"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653E1FAF" w14:textId="77777777" w:rsidR="00703362" w:rsidRDefault="00703362" w:rsidP="009E396A">
            <w:pPr>
              <w:rPr>
                <w:ins w:id="3232" w:author="Alotaibi, Raed" w:date="2019-05-22T16:09:00Z"/>
              </w:rPr>
            </w:pPr>
            <w:ins w:id="3233" w:author="Alotaibi, Raed" w:date="2019-05-22T16:09:00Z">
              <w:r>
                <w:t>West Virginia</w:t>
              </w:r>
            </w:ins>
          </w:p>
        </w:tc>
        <w:tc>
          <w:tcPr>
            <w:tcW w:w="835" w:type="pct"/>
            <w:tcBorders>
              <w:top w:val="single" w:sz="4" w:space="0" w:color="auto"/>
              <w:left w:val="single" w:sz="4" w:space="0" w:color="auto"/>
              <w:bottom w:val="single" w:sz="4" w:space="0" w:color="auto"/>
              <w:right w:val="single" w:sz="4" w:space="0" w:color="auto"/>
            </w:tcBorders>
            <w:noWrap/>
            <w:hideMark/>
          </w:tcPr>
          <w:p w14:paraId="1B52798F" w14:textId="77777777" w:rsidR="00703362" w:rsidRDefault="00703362" w:rsidP="009E396A">
            <w:pPr>
              <w:jc w:val="center"/>
              <w:rPr>
                <w:ins w:id="3234" w:author="Alotaibi, Raed" w:date="2019-05-22T16:09:00Z"/>
              </w:rPr>
            </w:pPr>
            <w:ins w:id="3235" w:author="Alotaibi, Raed" w:date="2019-05-22T16:09:00Z">
              <w:r>
                <w:t>1,877,224</w:t>
              </w:r>
            </w:ins>
          </w:p>
        </w:tc>
        <w:tc>
          <w:tcPr>
            <w:tcW w:w="644" w:type="pct"/>
            <w:tcBorders>
              <w:top w:val="single" w:sz="4" w:space="0" w:color="auto"/>
              <w:left w:val="single" w:sz="4" w:space="0" w:color="auto"/>
              <w:bottom w:val="single" w:sz="4" w:space="0" w:color="auto"/>
              <w:right w:val="single" w:sz="4" w:space="0" w:color="auto"/>
            </w:tcBorders>
            <w:noWrap/>
            <w:hideMark/>
          </w:tcPr>
          <w:p w14:paraId="460E1587" w14:textId="77777777" w:rsidR="00703362" w:rsidRDefault="00703362" w:rsidP="009E396A">
            <w:pPr>
              <w:jc w:val="center"/>
              <w:rPr>
                <w:ins w:id="3236" w:author="Alotaibi, Raed" w:date="2019-05-22T16:09:00Z"/>
              </w:rPr>
            </w:pPr>
            <w:ins w:id="3237" w:author="Alotaibi, Raed" w:date="2019-05-22T16:09:00Z">
              <w:r>
                <w:t>238,133</w:t>
              </w:r>
            </w:ins>
          </w:p>
        </w:tc>
        <w:tc>
          <w:tcPr>
            <w:tcW w:w="675" w:type="pct"/>
            <w:tcBorders>
              <w:top w:val="single" w:sz="4" w:space="0" w:color="auto"/>
              <w:left w:val="single" w:sz="4" w:space="0" w:color="auto"/>
              <w:bottom w:val="single" w:sz="4" w:space="0" w:color="auto"/>
              <w:right w:val="single" w:sz="4" w:space="0" w:color="auto"/>
            </w:tcBorders>
            <w:noWrap/>
            <w:hideMark/>
          </w:tcPr>
          <w:p w14:paraId="255CA6D3" w14:textId="77777777" w:rsidR="00703362" w:rsidRDefault="00703362" w:rsidP="009E396A">
            <w:pPr>
              <w:jc w:val="center"/>
              <w:rPr>
                <w:ins w:id="3238" w:author="Alotaibi, Raed" w:date="2019-05-22T16:09:00Z"/>
              </w:rPr>
            </w:pPr>
            <w:ins w:id="3239" w:author="Alotaibi, Raed" w:date="2019-05-22T16:09:00Z">
              <w:r>
                <w:t>3,847</w:t>
              </w:r>
            </w:ins>
          </w:p>
        </w:tc>
        <w:tc>
          <w:tcPr>
            <w:tcW w:w="685" w:type="pct"/>
            <w:tcBorders>
              <w:top w:val="single" w:sz="4" w:space="0" w:color="auto"/>
              <w:left w:val="single" w:sz="4" w:space="0" w:color="auto"/>
              <w:bottom w:val="single" w:sz="4" w:space="0" w:color="auto"/>
              <w:right w:val="single" w:sz="4" w:space="0" w:color="auto"/>
            </w:tcBorders>
            <w:noWrap/>
            <w:hideMark/>
          </w:tcPr>
          <w:p w14:paraId="6E78AAC4" w14:textId="77777777" w:rsidR="00703362" w:rsidRDefault="00703362" w:rsidP="009E396A">
            <w:pPr>
              <w:jc w:val="center"/>
              <w:rPr>
                <w:ins w:id="3240" w:author="Alotaibi, Raed" w:date="2019-05-22T16:09:00Z"/>
              </w:rPr>
            </w:pPr>
            <w:ins w:id="3241" w:author="Alotaibi, Raed" w:date="2019-05-22T16:09:00Z">
              <w:r>
                <w:t>325,031</w:t>
              </w:r>
            </w:ins>
          </w:p>
        </w:tc>
        <w:tc>
          <w:tcPr>
            <w:tcW w:w="626" w:type="pct"/>
            <w:tcBorders>
              <w:top w:val="single" w:sz="4" w:space="0" w:color="auto"/>
              <w:left w:val="single" w:sz="4" w:space="0" w:color="auto"/>
              <w:bottom w:val="single" w:sz="4" w:space="0" w:color="auto"/>
              <w:right w:val="single" w:sz="4" w:space="0" w:color="auto"/>
            </w:tcBorders>
            <w:noWrap/>
            <w:hideMark/>
          </w:tcPr>
          <w:p w14:paraId="263C114C" w14:textId="77777777" w:rsidR="00703362" w:rsidRDefault="00703362" w:rsidP="009E396A">
            <w:pPr>
              <w:jc w:val="center"/>
              <w:rPr>
                <w:ins w:id="3242" w:author="Alotaibi, Raed" w:date="2019-05-22T16:09:00Z"/>
              </w:rPr>
            </w:pPr>
            <w:ins w:id="3243" w:author="Alotaibi, Raed" w:date="2019-05-22T16:09:00Z">
              <w:r>
                <w:t>11.8</w:t>
              </w:r>
            </w:ins>
          </w:p>
        </w:tc>
        <w:tc>
          <w:tcPr>
            <w:tcW w:w="719" w:type="pct"/>
            <w:tcBorders>
              <w:top w:val="single" w:sz="4" w:space="0" w:color="auto"/>
              <w:left w:val="single" w:sz="4" w:space="0" w:color="auto"/>
              <w:bottom w:val="single" w:sz="4" w:space="0" w:color="auto"/>
              <w:right w:val="single" w:sz="4" w:space="0" w:color="auto"/>
            </w:tcBorders>
            <w:noWrap/>
            <w:hideMark/>
          </w:tcPr>
          <w:p w14:paraId="69706042" w14:textId="77777777" w:rsidR="00703362" w:rsidRDefault="00703362" w:rsidP="009E396A">
            <w:pPr>
              <w:jc w:val="center"/>
              <w:rPr>
                <w:ins w:id="3244" w:author="Alotaibi, Raed" w:date="2019-05-22T16:09:00Z"/>
              </w:rPr>
            </w:pPr>
            <w:ins w:id="3245" w:author="Alotaibi, Raed" w:date="2019-05-22T16:09:00Z">
              <w:r>
                <w:t>12.7</w:t>
              </w:r>
            </w:ins>
          </w:p>
        </w:tc>
      </w:tr>
      <w:tr w:rsidR="00703362" w14:paraId="60A2F63F" w14:textId="77777777" w:rsidTr="009E396A">
        <w:trPr>
          <w:trHeight w:val="288"/>
          <w:ins w:id="3246" w:author="Alotaibi, Raed" w:date="2019-05-22T16:09:00Z"/>
        </w:trPr>
        <w:tc>
          <w:tcPr>
            <w:tcW w:w="816" w:type="pct"/>
            <w:tcBorders>
              <w:top w:val="single" w:sz="4" w:space="0" w:color="auto"/>
              <w:left w:val="single" w:sz="4" w:space="0" w:color="auto"/>
              <w:bottom w:val="single" w:sz="4" w:space="0" w:color="auto"/>
              <w:right w:val="single" w:sz="4" w:space="0" w:color="auto"/>
            </w:tcBorders>
            <w:noWrap/>
            <w:hideMark/>
          </w:tcPr>
          <w:p w14:paraId="3313C70A" w14:textId="77777777" w:rsidR="00703362" w:rsidRDefault="00703362" w:rsidP="009E396A">
            <w:pPr>
              <w:rPr>
                <w:ins w:id="3247" w:author="Alotaibi, Raed" w:date="2019-05-22T16:09:00Z"/>
              </w:rPr>
            </w:pPr>
            <w:ins w:id="3248" w:author="Alotaibi, Raed" w:date="2019-05-22T16:09:00Z">
              <w:r>
                <w:t>Wisconsin</w:t>
              </w:r>
            </w:ins>
          </w:p>
        </w:tc>
        <w:tc>
          <w:tcPr>
            <w:tcW w:w="835" w:type="pct"/>
            <w:tcBorders>
              <w:top w:val="single" w:sz="4" w:space="0" w:color="auto"/>
              <w:left w:val="single" w:sz="4" w:space="0" w:color="auto"/>
              <w:bottom w:val="single" w:sz="4" w:space="0" w:color="auto"/>
              <w:right w:val="single" w:sz="4" w:space="0" w:color="auto"/>
            </w:tcBorders>
            <w:noWrap/>
            <w:hideMark/>
          </w:tcPr>
          <w:p w14:paraId="18C78C46" w14:textId="77777777" w:rsidR="00703362" w:rsidRDefault="00703362" w:rsidP="009E396A">
            <w:pPr>
              <w:jc w:val="center"/>
              <w:rPr>
                <w:ins w:id="3249" w:author="Alotaibi, Raed" w:date="2019-05-22T16:09:00Z"/>
              </w:rPr>
            </w:pPr>
            <w:ins w:id="3250" w:author="Alotaibi, Raed" w:date="2019-05-22T16:09:00Z">
              <w:r>
                <w:t>3,890,403</w:t>
              </w:r>
            </w:ins>
          </w:p>
        </w:tc>
        <w:tc>
          <w:tcPr>
            <w:tcW w:w="644" w:type="pct"/>
            <w:tcBorders>
              <w:top w:val="single" w:sz="4" w:space="0" w:color="auto"/>
              <w:left w:val="single" w:sz="4" w:space="0" w:color="auto"/>
              <w:bottom w:val="single" w:sz="4" w:space="0" w:color="auto"/>
              <w:right w:val="single" w:sz="4" w:space="0" w:color="auto"/>
            </w:tcBorders>
            <w:noWrap/>
            <w:hideMark/>
          </w:tcPr>
          <w:p w14:paraId="3A5D1167" w14:textId="77777777" w:rsidR="00703362" w:rsidRDefault="00703362" w:rsidP="009E396A">
            <w:pPr>
              <w:jc w:val="center"/>
              <w:rPr>
                <w:ins w:id="3251" w:author="Alotaibi, Raed" w:date="2019-05-22T16:09:00Z"/>
              </w:rPr>
            </w:pPr>
            <w:ins w:id="3252" w:author="Alotaibi, Raed" w:date="2019-05-22T16:09:00Z">
              <w:r>
                <w:t>410,615</w:t>
              </w:r>
            </w:ins>
          </w:p>
        </w:tc>
        <w:tc>
          <w:tcPr>
            <w:tcW w:w="675" w:type="pct"/>
            <w:tcBorders>
              <w:top w:val="single" w:sz="4" w:space="0" w:color="auto"/>
              <w:left w:val="single" w:sz="4" w:space="0" w:color="auto"/>
              <w:bottom w:val="single" w:sz="4" w:space="0" w:color="auto"/>
              <w:right w:val="single" w:sz="4" w:space="0" w:color="auto"/>
            </w:tcBorders>
            <w:noWrap/>
            <w:hideMark/>
          </w:tcPr>
          <w:p w14:paraId="1F716A32" w14:textId="77777777" w:rsidR="00703362" w:rsidRDefault="00703362" w:rsidP="009E396A">
            <w:pPr>
              <w:jc w:val="center"/>
              <w:rPr>
                <w:ins w:id="3253" w:author="Alotaibi, Raed" w:date="2019-05-22T16:09:00Z"/>
              </w:rPr>
            </w:pPr>
            <w:ins w:id="3254" w:author="Alotaibi, Raed" w:date="2019-05-22T16:09:00Z">
              <w:r>
                <w:t>14,404</w:t>
              </w:r>
            </w:ins>
          </w:p>
        </w:tc>
        <w:tc>
          <w:tcPr>
            <w:tcW w:w="685" w:type="pct"/>
            <w:tcBorders>
              <w:top w:val="single" w:sz="4" w:space="0" w:color="auto"/>
              <w:left w:val="single" w:sz="4" w:space="0" w:color="auto"/>
              <w:bottom w:val="single" w:sz="4" w:space="0" w:color="auto"/>
              <w:right w:val="single" w:sz="4" w:space="0" w:color="auto"/>
            </w:tcBorders>
            <w:noWrap/>
            <w:hideMark/>
          </w:tcPr>
          <w:p w14:paraId="5D03C878" w14:textId="77777777" w:rsidR="00703362" w:rsidRDefault="00703362" w:rsidP="009E396A">
            <w:pPr>
              <w:jc w:val="center"/>
              <w:rPr>
                <w:ins w:id="3255" w:author="Alotaibi, Raed" w:date="2019-05-22T16:09:00Z"/>
              </w:rPr>
            </w:pPr>
            <w:ins w:id="3256" w:author="Alotaibi, Raed" w:date="2019-05-22T16:09:00Z">
              <w:r>
                <w:t>1,174,447</w:t>
              </w:r>
            </w:ins>
          </w:p>
        </w:tc>
        <w:tc>
          <w:tcPr>
            <w:tcW w:w="626" w:type="pct"/>
            <w:tcBorders>
              <w:top w:val="single" w:sz="4" w:space="0" w:color="auto"/>
              <w:left w:val="single" w:sz="4" w:space="0" w:color="auto"/>
              <w:bottom w:val="single" w:sz="4" w:space="0" w:color="auto"/>
              <w:right w:val="single" w:sz="4" w:space="0" w:color="auto"/>
            </w:tcBorders>
            <w:noWrap/>
            <w:hideMark/>
          </w:tcPr>
          <w:p w14:paraId="752E884B" w14:textId="77777777" w:rsidR="00703362" w:rsidRDefault="00703362" w:rsidP="009E396A">
            <w:pPr>
              <w:jc w:val="center"/>
              <w:rPr>
                <w:ins w:id="3257" w:author="Alotaibi, Raed" w:date="2019-05-22T16:09:00Z"/>
              </w:rPr>
            </w:pPr>
            <w:ins w:id="3258" w:author="Alotaibi, Raed" w:date="2019-05-22T16:09:00Z">
              <w:r>
                <w:t>12.3</w:t>
              </w:r>
            </w:ins>
          </w:p>
        </w:tc>
        <w:tc>
          <w:tcPr>
            <w:tcW w:w="719" w:type="pct"/>
            <w:tcBorders>
              <w:top w:val="single" w:sz="4" w:space="0" w:color="auto"/>
              <w:left w:val="single" w:sz="4" w:space="0" w:color="auto"/>
              <w:bottom w:val="single" w:sz="4" w:space="0" w:color="auto"/>
              <w:right w:val="single" w:sz="4" w:space="0" w:color="auto"/>
            </w:tcBorders>
            <w:noWrap/>
            <w:hideMark/>
          </w:tcPr>
          <w:p w14:paraId="152FAA3F" w14:textId="77777777" w:rsidR="00703362" w:rsidRDefault="00703362" w:rsidP="009E396A">
            <w:pPr>
              <w:jc w:val="center"/>
              <w:rPr>
                <w:ins w:id="3259" w:author="Alotaibi, Raed" w:date="2019-05-22T16:09:00Z"/>
              </w:rPr>
            </w:pPr>
            <w:ins w:id="3260" w:author="Alotaibi, Raed" w:date="2019-05-22T16:09:00Z">
              <w:r>
                <w:t>10.6</w:t>
              </w:r>
            </w:ins>
          </w:p>
        </w:tc>
      </w:tr>
    </w:tbl>
    <w:p w14:paraId="66CDB40A" w14:textId="77777777" w:rsidR="00703362" w:rsidRDefault="00703362" w:rsidP="00703362">
      <w:pPr>
        <w:pStyle w:val="Caption"/>
        <w:keepNext/>
        <w:rPr>
          <w:ins w:id="3261" w:author="Alotaibi, Raed" w:date="2019-05-22T16:09:00Z"/>
        </w:rPr>
      </w:pPr>
      <w:bookmarkStart w:id="3262" w:name="_Toc9433899"/>
      <w:ins w:id="3263" w:author="Alotaibi, Raed" w:date="2019-05-22T16:09:00Z">
        <w:r>
          <w:lastRenderedPageBreak/>
          <w:t>Table S</w:t>
        </w:r>
        <w:r>
          <w:fldChar w:fldCharType="begin"/>
        </w:r>
        <w:r>
          <w:instrText xml:space="preserve"> SEQ Table_S \* ARABIC </w:instrText>
        </w:r>
        <w:r>
          <w:fldChar w:fldCharType="separate"/>
        </w:r>
        <w:r>
          <w:rPr>
            <w:noProof/>
          </w:rPr>
          <w:t>4</w:t>
        </w:r>
        <w:r>
          <w:fldChar w:fldCharType="end"/>
        </w:r>
        <w:r w:rsidRPr="001F139D">
          <w:t>: State results</w:t>
        </w:r>
        <w:bookmarkEnd w:id="3262"/>
      </w:ins>
    </w:p>
    <w:tbl>
      <w:tblPr>
        <w:tblStyle w:val="TableGrid"/>
        <w:tblW w:w="5000" w:type="pct"/>
        <w:tblLook w:val="04A0" w:firstRow="1" w:lastRow="0" w:firstColumn="1" w:lastColumn="0" w:noHBand="0" w:noVBand="1"/>
      </w:tblPr>
      <w:tblGrid>
        <w:gridCol w:w="2626"/>
        <w:gridCol w:w="1906"/>
        <w:gridCol w:w="1606"/>
        <w:gridCol w:w="1606"/>
        <w:gridCol w:w="1606"/>
      </w:tblGrid>
      <w:tr w:rsidR="00703362" w14:paraId="21420631" w14:textId="77777777" w:rsidTr="009E396A">
        <w:trPr>
          <w:trHeight w:val="300"/>
          <w:ins w:id="3264"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7C80C5B6" w14:textId="77777777" w:rsidR="00703362" w:rsidRDefault="00703362" w:rsidP="009E396A">
            <w:pPr>
              <w:jc w:val="center"/>
              <w:rPr>
                <w:ins w:id="3265" w:author="Alotaibi, Raed" w:date="2019-05-22T16:09:00Z"/>
                <w:b/>
                <w:bCs/>
              </w:rPr>
            </w:pPr>
            <w:ins w:id="3266" w:author="Alotaibi, Raed" w:date="2019-05-22T16:09:00Z">
              <w:r>
                <w:rPr>
                  <w:b/>
                  <w:bCs/>
                </w:rPr>
                <w:t>State</w:t>
              </w:r>
            </w:ins>
          </w:p>
        </w:tc>
        <w:tc>
          <w:tcPr>
            <w:tcW w:w="1019" w:type="pct"/>
            <w:tcBorders>
              <w:top w:val="single" w:sz="4" w:space="0" w:color="auto"/>
              <w:left w:val="single" w:sz="4" w:space="0" w:color="auto"/>
              <w:bottom w:val="single" w:sz="4" w:space="0" w:color="auto"/>
              <w:right w:val="single" w:sz="4" w:space="0" w:color="auto"/>
            </w:tcBorders>
            <w:noWrap/>
            <w:hideMark/>
          </w:tcPr>
          <w:p w14:paraId="732DCE66" w14:textId="77777777" w:rsidR="00703362" w:rsidRDefault="00703362" w:rsidP="009E396A">
            <w:pPr>
              <w:jc w:val="center"/>
              <w:rPr>
                <w:ins w:id="3267" w:author="Alotaibi, Raed" w:date="2019-05-22T16:09:00Z"/>
                <w:b/>
                <w:bCs/>
              </w:rPr>
            </w:pPr>
            <w:ins w:id="3268" w:author="Alotaibi, Raed" w:date="2019-05-22T16:09:00Z">
              <w:r>
                <w:rPr>
                  <w:b/>
                  <w:bCs/>
                </w:rPr>
                <w:t>Total children</w:t>
              </w:r>
            </w:ins>
          </w:p>
        </w:tc>
        <w:tc>
          <w:tcPr>
            <w:tcW w:w="859" w:type="pct"/>
            <w:tcBorders>
              <w:top w:val="single" w:sz="4" w:space="0" w:color="auto"/>
              <w:left w:val="single" w:sz="4" w:space="0" w:color="auto"/>
              <w:bottom w:val="single" w:sz="4" w:space="0" w:color="auto"/>
              <w:right w:val="single" w:sz="4" w:space="0" w:color="auto"/>
            </w:tcBorders>
            <w:noWrap/>
            <w:hideMark/>
          </w:tcPr>
          <w:p w14:paraId="3F5425DA" w14:textId="77777777" w:rsidR="00703362" w:rsidRDefault="00703362" w:rsidP="009E396A">
            <w:pPr>
              <w:jc w:val="center"/>
              <w:rPr>
                <w:ins w:id="3269" w:author="Alotaibi, Raed" w:date="2019-05-22T16:09:00Z"/>
                <w:b/>
                <w:bCs/>
              </w:rPr>
            </w:pPr>
            <w:ins w:id="3270" w:author="Alotaibi, Raed" w:date="2019-05-22T16:09:00Z">
              <w:r>
                <w:rPr>
                  <w:b/>
                  <w:bCs/>
                </w:rPr>
                <w:t>Asthma</w:t>
              </w:r>
            </w:ins>
          </w:p>
          <w:p w14:paraId="1A3CED58" w14:textId="77777777" w:rsidR="00703362" w:rsidRDefault="00703362" w:rsidP="009E396A">
            <w:pPr>
              <w:jc w:val="center"/>
              <w:rPr>
                <w:ins w:id="3271" w:author="Alotaibi, Raed" w:date="2019-05-22T16:09:00Z"/>
                <w:b/>
                <w:bCs/>
              </w:rPr>
            </w:pPr>
            <w:ins w:id="3272" w:author="Alotaibi, Raed" w:date="2019-05-22T16:09:00Z">
              <w:r>
                <w:rPr>
                  <w:b/>
                  <w:bCs/>
                </w:rPr>
                <w:t>Incident cases</w:t>
              </w:r>
            </w:ins>
          </w:p>
        </w:tc>
        <w:tc>
          <w:tcPr>
            <w:tcW w:w="859" w:type="pct"/>
            <w:tcBorders>
              <w:top w:val="single" w:sz="4" w:space="0" w:color="auto"/>
              <w:left w:val="single" w:sz="4" w:space="0" w:color="auto"/>
              <w:bottom w:val="single" w:sz="4" w:space="0" w:color="auto"/>
              <w:right w:val="single" w:sz="4" w:space="0" w:color="auto"/>
            </w:tcBorders>
            <w:noWrap/>
            <w:hideMark/>
          </w:tcPr>
          <w:p w14:paraId="2E6A17F2" w14:textId="77777777" w:rsidR="00703362" w:rsidRDefault="00703362" w:rsidP="009E396A">
            <w:pPr>
              <w:jc w:val="center"/>
              <w:rPr>
                <w:ins w:id="3273" w:author="Alotaibi, Raed" w:date="2019-05-22T16:09:00Z"/>
                <w:b/>
                <w:bCs/>
              </w:rPr>
            </w:pPr>
            <w:ins w:id="3274" w:author="Alotaibi, Raed" w:date="2019-05-22T16:09:00Z">
              <w:r>
                <w:rPr>
                  <w:b/>
                  <w:bCs/>
                </w:rPr>
                <w:t>Attributable</w:t>
              </w:r>
            </w:ins>
          </w:p>
          <w:p w14:paraId="372563A0" w14:textId="77777777" w:rsidR="00703362" w:rsidRDefault="00703362" w:rsidP="009E396A">
            <w:pPr>
              <w:jc w:val="center"/>
              <w:rPr>
                <w:ins w:id="3275" w:author="Alotaibi, Raed" w:date="2019-05-22T16:09:00Z"/>
                <w:b/>
                <w:bCs/>
              </w:rPr>
            </w:pPr>
            <w:ins w:id="3276" w:author="Alotaibi, Raed" w:date="2019-05-22T16:09:00Z">
              <w:r>
                <w:rPr>
                  <w:b/>
                  <w:bCs/>
                </w:rPr>
                <w:t>cases</w:t>
              </w:r>
            </w:ins>
          </w:p>
        </w:tc>
        <w:tc>
          <w:tcPr>
            <w:tcW w:w="859" w:type="pct"/>
            <w:tcBorders>
              <w:top w:val="single" w:sz="4" w:space="0" w:color="auto"/>
              <w:left w:val="single" w:sz="4" w:space="0" w:color="auto"/>
              <w:bottom w:val="single" w:sz="4" w:space="0" w:color="auto"/>
              <w:right w:val="single" w:sz="4" w:space="0" w:color="auto"/>
            </w:tcBorders>
            <w:noWrap/>
            <w:hideMark/>
          </w:tcPr>
          <w:p w14:paraId="306BBA42" w14:textId="77777777" w:rsidR="00703362" w:rsidRDefault="00703362" w:rsidP="009E396A">
            <w:pPr>
              <w:jc w:val="center"/>
              <w:rPr>
                <w:ins w:id="3277" w:author="Alotaibi, Raed" w:date="2019-05-22T16:09:00Z"/>
                <w:b/>
                <w:bCs/>
              </w:rPr>
            </w:pPr>
            <w:ins w:id="3278" w:author="Alotaibi, Raed" w:date="2019-05-22T16:09:00Z">
              <w:r>
                <w:rPr>
                  <w:b/>
                  <w:bCs/>
                </w:rPr>
                <w:t>Attributable</w:t>
              </w:r>
            </w:ins>
          </w:p>
          <w:p w14:paraId="2FD5343E" w14:textId="77777777" w:rsidR="00703362" w:rsidRDefault="00703362" w:rsidP="009E396A">
            <w:pPr>
              <w:jc w:val="center"/>
              <w:rPr>
                <w:ins w:id="3279" w:author="Alotaibi, Raed" w:date="2019-05-22T16:09:00Z"/>
                <w:b/>
                <w:bCs/>
              </w:rPr>
            </w:pPr>
            <w:ins w:id="3280" w:author="Alotaibi, Raed" w:date="2019-05-22T16:09:00Z">
              <w:r>
                <w:rPr>
                  <w:b/>
                  <w:bCs/>
                </w:rPr>
                <w:t>fraction</w:t>
              </w:r>
            </w:ins>
          </w:p>
        </w:tc>
      </w:tr>
      <w:tr w:rsidR="00703362" w14:paraId="150E6498" w14:textId="77777777" w:rsidTr="009E396A">
        <w:trPr>
          <w:trHeight w:val="300"/>
          <w:ins w:id="3281"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7CF44D34" w14:textId="77777777" w:rsidR="00703362" w:rsidRDefault="00703362" w:rsidP="009E396A">
            <w:pPr>
              <w:rPr>
                <w:ins w:id="3282" w:author="Alotaibi, Raed" w:date="2019-05-22T16:09:00Z"/>
                <w:b/>
                <w:bCs/>
              </w:rPr>
            </w:pPr>
            <w:ins w:id="3283" w:author="Alotaibi, Raed" w:date="2019-05-22T16:09:00Z">
              <w:r>
                <w:rPr>
                  <w:b/>
                  <w:bCs/>
                </w:rPr>
                <w:t>Alabama</w:t>
              </w:r>
            </w:ins>
          </w:p>
        </w:tc>
        <w:tc>
          <w:tcPr>
            <w:tcW w:w="1019" w:type="pct"/>
            <w:tcBorders>
              <w:top w:val="single" w:sz="4" w:space="0" w:color="auto"/>
              <w:left w:val="single" w:sz="4" w:space="0" w:color="auto"/>
              <w:bottom w:val="single" w:sz="4" w:space="0" w:color="auto"/>
              <w:right w:val="single" w:sz="4" w:space="0" w:color="auto"/>
            </w:tcBorders>
            <w:noWrap/>
            <w:hideMark/>
          </w:tcPr>
          <w:p w14:paraId="4342C810" w14:textId="77777777" w:rsidR="00703362" w:rsidRDefault="00703362" w:rsidP="009E396A">
            <w:pPr>
              <w:rPr>
                <w:ins w:id="3284" w:author="Alotaibi, Raed" w:date="2019-05-22T16:09:00Z"/>
              </w:rPr>
            </w:pPr>
            <w:ins w:id="3285" w:author="Alotaibi, Raed" w:date="2019-05-22T16:09:00Z">
              <w:r>
                <w:t>1,132,459</w:t>
              </w:r>
            </w:ins>
          </w:p>
        </w:tc>
        <w:tc>
          <w:tcPr>
            <w:tcW w:w="859" w:type="pct"/>
            <w:tcBorders>
              <w:top w:val="single" w:sz="4" w:space="0" w:color="auto"/>
              <w:left w:val="single" w:sz="4" w:space="0" w:color="auto"/>
              <w:bottom w:val="single" w:sz="4" w:space="0" w:color="auto"/>
              <w:right w:val="single" w:sz="4" w:space="0" w:color="auto"/>
            </w:tcBorders>
            <w:noWrap/>
            <w:hideMark/>
          </w:tcPr>
          <w:p w14:paraId="7401F789" w14:textId="77777777" w:rsidR="00703362" w:rsidRDefault="00703362" w:rsidP="009E396A">
            <w:pPr>
              <w:rPr>
                <w:ins w:id="3286" w:author="Alotaibi, Raed" w:date="2019-05-22T16:09:00Z"/>
              </w:rPr>
            </w:pPr>
            <w:ins w:id="3287" w:author="Alotaibi, Raed" w:date="2019-05-22T16:09:00Z">
              <w:r>
                <w:t>11,700</w:t>
              </w:r>
            </w:ins>
          </w:p>
        </w:tc>
        <w:tc>
          <w:tcPr>
            <w:tcW w:w="859" w:type="pct"/>
            <w:tcBorders>
              <w:top w:val="single" w:sz="4" w:space="0" w:color="auto"/>
              <w:left w:val="single" w:sz="4" w:space="0" w:color="auto"/>
              <w:bottom w:val="single" w:sz="4" w:space="0" w:color="auto"/>
              <w:right w:val="single" w:sz="4" w:space="0" w:color="auto"/>
            </w:tcBorders>
            <w:noWrap/>
            <w:hideMark/>
          </w:tcPr>
          <w:p w14:paraId="0A8227ED" w14:textId="77777777" w:rsidR="00703362" w:rsidRDefault="00703362" w:rsidP="009E396A">
            <w:pPr>
              <w:rPr>
                <w:ins w:id="3288" w:author="Alotaibi, Raed" w:date="2019-05-22T16:09:00Z"/>
              </w:rPr>
            </w:pPr>
            <w:ins w:id="3289" w:author="Alotaibi, Raed" w:date="2019-05-22T16:09:00Z">
              <w:r>
                <w:t>1,380</w:t>
              </w:r>
            </w:ins>
          </w:p>
        </w:tc>
        <w:tc>
          <w:tcPr>
            <w:tcW w:w="859" w:type="pct"/>
            <w:tcBorders>
              <w:top w:val="single" w:sz="4" w:space="0" w:color="auto"/>
              <w:left w:val="single" w:sz="4" w:space="0" w:color="auto"/>
              <w:bottom w:val="single" w:sz="4" w:space="0" w:color="auto"/>
              <w:right w:val="single" w:sz="4" w:space="0" w:color="auto"/>
            </w:tcBorders>
            <w:noWrap/>
            <w:hideMark/>
          </w:tcPr>
          <w:p w14:paraId="3E426AF7" w14:textId="77777777" w:rsidR="00703362" w:rsidRDefault="00703362" w:rsidP="009E396A">
            <w:pPr>
              <w:rPr>
                <w:ins w:id="3290" w:author="Alotaibi, Raed" w:date="2019-05-22T16:09:00Z"/>
              </w:rPr>
            </w:pPr>
            <w:ins w:id="3291" w:author="Alotaibi, Raed" w:date="2019-05-22T16:09:00Z">
              <w:r>
                <w:t>11.8</w:t>
              </w:r>
            </w:ins>
          </w:p>
        </w:tc>
      </w:tr>
      <w:tr w:rsidR="00703362" w14:paraId="0B72919E" w14:textId="77777777" w:rsidTr="009E396A">
        <w:trPr>
          <w:trHeight w:val="300"/>
          <w:ins w:id="3292"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6435CD0B" w14:textId="77777777" w:rsidR="00703362" w:rsidRDefault="00703362" w:rsidP="009E396A">
            <w:pPr>
              <w:rPr>
                <w:ins w:id="3293" w:author="Alotaibi, Raed" w:date="2019-05-22T16:09:00Z"/>
                <w:b/>
                <w:bCs/>
              </w:rPr>
            </w:pPr>
            <w:ins w:id="3294" w:author="Alotaibi, Raed" w:date="2019-05-22T16:09:00Z">
              <w:r>
                <w:rPr>
                  <w:b/>
                  <w:bCs/>
                </w:rPr>
                <w:t>Arizona</w:t>
              </w:r>
            </w:ins>
          </w:p>
        </w:tc>
        <w:tc>
          <w:tcPr>
            <w:tcW w:w="1019" w:type="pct"/>
            <w:tcBorders>
              <w:top w:val="single" w:sz="4" w:space="0" w:color="auto"/>
              <w:left w:val="single" w:sz="4" w:space="0" w:color="auto"/>
              <w:bottom w:val="single" w:sz="4" w:space="0" w:color="auto"/>
              <w:right w:val="single" w:sz="4" w:space="0" w:color="auto"/>
            </w:tcBorders>
            <w:noWrap/>
            <w:hideMark/>
          </w:tcPr>
          <w:p w14:paraId="7F08172D" w14:textId="77777777" w:rsidR="00703362" w:rsidRDefault="00703362" w:rsidP="009E396A">
            <w:pPr>
              <w:rPr>
                <w:ins w:id="3295" w:author="Alotaibi, Raed" w:date="2019-05-22T16:09:00Z"/>
              </w:rPr>
            </w:pPr>
            <w:ins w:id="3296" w:author="Alotaibi, Raed" w:date="2019-05-22T16:09:00Z">
              <w:r>
                <w:t>1,629,014</w:t>
              </w:r>
            </w:ins>
          </w:p>
        </w:tc>
        <w:tc>
          <w:tcPr>
            <w:tcW w:w="859" w:type="pct"/>
            <w:tcBorders>
              <w:top w:val="single" w:sz="4" w:space="0" w:color="auto"/>
              <w:left w:val="single" w:sz="4" w:space="0" w:color="auto"/>
              <w:bottom w:val="single" w:sz="4" w:space="0" w:color="auto"/>
              <w:right w:val="single" w:sz="4" w:space="0" w:color="auto"/>
            </w:tcBorders>
            <w:noWrap/>
            <w:hideMark/>
          </w:tcPr>
          <w:p w14:paraId="746E2709" w14:textId="77777777" w:rsidR="00703362" w:rsidRDefault="00703362" w:rsidP="009E396A">
            <w:pPr>
              <w:rPr>
                <w:ins w:id="3297" w:author="Alotaibi, Raed" w:date="2019-05-22T16:09:00Z"/>
              </w:rPr>
            </w:pPr>
            <w:ins w:id="3298" w:author="Alotaibi, Raed" w:date="2019-05-22T16:09:00Z">
              <w:r>
                <w:t>21,500</w:t>
              </w:r>
            </w:ins>
          </w:p>
        </w:tc>
        <w:tc>
          <w:tcPr>
            <w:tcW w:w="859" w:type="pct"/>
            <w:tcBorders>
              <w:top w:val="single" w:sz="4" w:space="0" w:color="auto"/>
              <w:left w:val="single" w:sz="4" w:space="0" w:color="auto"/>
              <w:bottom w:val="single" w:sz="4" w:space="0" w:color="auto"/>
              <w:right w:val="single" w:sz="4" w:space="0" w:color="auto"/>
            </w:tcBorders>
            <w:noWrap/>
            <w:hideMark/>
          </w:tcPr>
          <w:p w14:paraId="40DC70B1" w14:textId="77777777" w:rsidR="00703362" w:rsidRDefault="00703362" w:rsidP="009E396A">
            <w:pPr>
              <w:rPr>
                <w:ins w:id="3299" w:author="Alotaibi, Raed" w:date="2019-05-22T16:09:00Z"/>
              </w:rPr>
            </w:pPr>
            <w:ins w:id="3300" w:author="Alotaibi, Raed" w:date="2019-05-22T16:09:00Z">
              <w:r>
                <w:t>4,620</w:t>
              </w:r>
            </w:ins>
          </w:p>
        </w:tc>
        <w:tc>
          <w:tcPr>
            <w:tcW w:w="859" w:type="pct"/>
            <w:tcBorders>
              <w:top w:val="single" w:sz="4" w:space="0" w:color="auto"/>
              <w:left w:val="single" w:sz="4" w:space="0" w:color="auto"/>
              <w:bottom w:val="single" w:sz="4" w:space="0" w:color="auto"/>
              <w:right w:val="single" w:sz="4" w:space="0" w:color="auto"/>
            </w:tcBorders>
            <w:noWrap/>
            <w:hideMark/>
          </w:tcPr>
          <w:p w14:paraId="63DC09D8" w14:textId="77777777" w:rsidR="00703362" w:rsidRDefault="00703362" w:rsidP="009E396A">
            <w:pPr>
              <w:rPr>
                <w:ins w:id="3301" w:author="Alotaibi, Raed" w:date="2019-05-22T16:09:00Z"/>
              </w:rPr>
            </w:pPr>
            <w:ins w:id="3302" w:author="Alotaibi, Raed" w:date="2019-05-22T16:09:00Z">
              <w:r>
                <w:t>21.5</w:t>
              </w:r>
            </w:ins>
          </w:p>
        </w:tc>
      </w:tr>
      <w:tr w:rsidR="00703362" w14:paraId="28D99E90" w14:textId="77777777" w:rsidTr="009E396A">
        <w:trPr>
          <w:trHeight w:val="300"/>
          <w:ins w:id="3303"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45490E53" w14:textId="77777777" w:rsidR="00703362" w:rsidRDefault="00703362" w:rsidP="009E396A">
            <w:pPr>
              <w:rPr>
                <w:ins w:id="3304" w:author="Alotaibi, Raed" w:date="2019-05-22T16:09:00Z"/>
                <w:b/>
                <w:bCs/>
              </w:rPr>
            </w:pPr>
            <w:ins w:id="3305" w:author="Alotaibi, Raed" w:date="2019-05-22T16:09:00Z">
              <w:r>
                <w:rPr>
                  <w:b/>
                  <w:bCs/>
                </w:rPr>
                <w:t>Arkansas</w:t>
              </w:r>
            </w:ins>
          </w:p>
        </w:tc>
        <w:tc>
          <w:tcPr>
            <w:tcW w:w="1019" w:type="pct"/>
            <w:tcBorders>
              <w:top w:val="single" w:sz="4" w:space="0" w:color="auto"/>
              <w:left w:val="single" w:sz="4" w:space="0" w:color="auto"/>
              <w:bottom w:val="single" w:sz="4" w:space="0" w:color="auto"/>
              <w:right w:val="single" w:sz="4" w:space="0" w:color="auto"/>
            </w:tcBorders>
            <w:noWrap/>
            <w:hideMark/>
          </w:tcPr>
          <w:p w14:paraId="1EB75B46" w14:textId="77777777" w:rsidR="00703362" w:rsidRDefault="00703362" w:rsidP="009E396A">
            <w:pPr>
              <w:rPr>
                <w:ins w:id="3306" w:author="Alotaibi, Raed" w:date="2019-05-22T16:09:00Z"/>
              </w:rPr>
            </w:pPr>
            <w:ins w:id="3307" w:author="Alotaibi, Raed" w:date="2019-05-22T16:09:00Z">
              <w:r>
                <w:t>711,475</w:t>
              </w:r>
            </w:ins>
          </w:p>
        </w:tc>
        <w:tc>
          <w:tcPr>
            <w:tcW w:w="859" w:type="pct"/>
            <w:tcBorders>
              <w:top w:val="single" w:sz="4" w:space="0" w:color="auto"/>
              <w:left w:val="single" w:sz="4" w:space="0" w:color="auto"/>
              <w:bottom w:val="single" w:sz="4" w:space="0" w:color="auto"/>
              <w:right w:val="single" w:sz="4" w:space="0" w:color="auto"/>
            </w:tcBorders>
            <w:noWrap/>
            <w:hideMark/>
          </w:tcPr>
          <w:p w14:paraId="7B354D17" w14:textId="77777777" w:rsidR="00703362" w:rsidRDefault="00703362" w:rsidP="009E396A">
            <w:pPr>
              <w:rPr>
                <w:ins w:id="3308" w:author="Alotaibi, Raed" w:date="2019-05-22T16:09:00Z"/>
              </w:rPr>
            </w:pPr>
            <w:ins w:id="3309" w:author="Alotaibi, Raed" w:date="2019-05-22T16:09:00Z">
              <w:r>
                <w:t>7,500</w:t>
              </w:r>
            </w:ins>
          </w:p>
        </w:tc>
        <w:tc>
          <w:tcPr>
            <w:tcW w:w="859" w:type="pct"/>
            <w:tcBorders>
              <w:top w:val="single" w:sz="4" w:space="0" w:color="auto"/>
              <w:left w:val="single" w:sz="4" w:space="0" w:color="auto"/>
              <w:bottom w:val="single" w:sz="4" w:space="0" w:color="auto"/>
              <w:right w:val="single" w:sz="4" w:space="0" w:color="auto"/>
            </w:tcBorders>
            <w:noWrap/>
            <w:hideMark/>
          </w:tcPr>
          <w:p w14:paraId="46DB6231" w14:textId="77777777" w:rsidR="00703362" w:rsidRDefault="00703362" w:rsidP="009E396A">
            <w:pPr>
              <w:rPr>
                <w:ins w:id="3310" w:author="Alotaibi, Raed" w:date="2019-05-22T16:09:00Z"/>
              </w:rPr>
            </w:pPr>
            <w:ins w:id="3311" w:author="Alotaibi, Raed" w:date="2019-05-22T16:09:00Z">
              <w:r>
                <w:t>860</w:t>
              </w:r>
            </w:ins>
          </w:p>
        </w:tc>
        <w:tc>
          <w:tcPr>
            <w:tcW w:w="859" w:type="pct"/>
            <w:tcBorders>
              <w:top w:val="single" w:sz="4" w:space="0" w:color="auto"/>
              <w:left w:val="single" w:sz="4" w:space="0" w:color="auto"/>
              <w:bottom w:val="single" w:sz="4" w:space="0" w:color="auto"/>
              <w:right w:val="single" w:sz="4" w:space="0" w:color="auto"/>
            </w:tcBorders>
            <w:noWrap/>
            <w:hideMark/>
          </w:tcPr>
          <w:p w14:paraId="6952CEEF" w14:textId="77777777" w:rsidR="00703362" w:rsidRDefault="00703362" w:rsidP="009E396A">
            <w:pPr>
              <w:rPr>
                <w:ins w:id="3312" w:author="Alotaibi, Raed" w:date="2019-05-22T16:09:00Z"/>
              </w:rPr>
            </w:pPr>
            <w:ins w:id="3313" w:author="Alotaibi, Raed" w:date="2019-05-22T16:09:00Z">
              <w:r>
                <w:t>11.6</w:t>
              </w:r>
            </w:ins>
          </w:p>
        </w:tc>
      </w:tr>
      <w:tr w:rsidR="00703362" w14:paraId="0744367B" w14:textId="77777777" w:rsidTr="009E396A">
        <w:trPr>
          <w:trHeight w:val="300"/>
          <w:ins w:id="3314"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3FA4B7D4" w14:textId="77777777" w:rsidR="00703362" w:rsidRDefault="00703362" w:rsidP="009E396A">
            <w:pPr>
              <w:rPr>
                <w:ins w:id="3315" w:author="Alotaibi, Raed" w:date="2019-05-22T16:09:00Z"/>
                <w:b/>
                <w:bCs/>
              </w:rPr>
            </w:pPr>
            <w:ins w:id="3316" w:author="Alotaibi, Raed" w:date="2019-05-22T16:09:00Z">
              <w:r>
                <w:rPr>
                  <w:b/>
                  <w:bCs/>
                </w:rPr>
                <w:t>California</w:t>
              </w:r>
            </w:ins>
          </w:p>
        </w:tc>
        <w:tc>
          <w:tcPr>
            <w:tcW w:w="1019" w:type="pct"/>
            <w:tcBorders>
              <w:top w:val="single" w:sz="4" w:space="0" w:color="auto"/>
              <w:left w:val="single" w:sz="4" w:space="0" w:color="auto"/>
              <w:bottom w:val="single" w:sz="4" w:space="0" w:color="auto"/>
              <w:right w:val="single" w:sz="4" w:space="0" w:color="auto"/>
            </w:tcBorders>
            <w:noWrap/>
            <w:hideMark/>
          </w:tcPr>
          <w:p w14:paraId="2D2D1EBA" w14:textId="77777777" w:rsidR="00703362" w:rsidRDefault="00703362" w:rsidP="009E396A">
            <w:pPr>
              <w:rPr>
                <w:ins w:id="3317" w:author="Alotaibi, Raed" w:date="2019-05-22T16:09:00Z"/>
              </w:rPr>
            </w:pPr>
            <w:ins w:id="3318" w:author="Alotaibi, Raed" w:date="2019-05-22T16:09:00Z">
              <w:r>
                <w:t>9,295,040</w:t>
              </w:r>
            </w:ins>
          </w:p>
        </w:tc>
        <w:tc>
          <w:tcPr>
            <w:tcW w:w="859" w:type="pct"/>
            <w:tcBorders>
              <w:top w:val="single" w:sz="4" w:space="0" w:color="auto"/>
              <w:left w:val="single" w:sz="4" w:space="0" w:color="auto"/>
              <w:bottom w:val="single" w:sz="4" w:space="0" w:color="auto"/>
              <w:right w:val="single" w:sz="4" w:space="0" w:color="auto"/>
            </w:tcBorders>
            <w:noWrap/>
            <w:hideMark/>
          </w:tcPr>
          <w:p w14:paraId="37008FD3" w14:textId="77777777" w:rsidR="00703362" w:rsidRDefault="00703362" w:rsidP="009E396A">
            <w:pPr>
              <w:rPr>
                <w:ins w:id="3319" w:author="Alotaibi, Raed" w:date="2019-05-22T16:09:00Z"/>
              </w:rPr>
            </w:pPr>
            <w:ins w:id="3320" w:author="Alotaibi, Raed" w:date="2019-05-22T16:09:00Z">
              <w:r>
                <w:t>75,800</w:t>
              </w:r>
            </w:ins>
          </w:p>
        </w:tc>
        <w:tc>
          <w:tcPr>
            <w:tcW w:w="859" w:type="pct"/>
            <w:tcBorders>
              <w:top w:val="single" w:sz="4" w:space="0" w:color="auto"/>
              <w:left w:val="single" w:sz="4" w:space="0" w:color="auto"/>
              <w:bottom w:val="single" w:sz="4" w:space="0" w:color="auto"/>
              <w:right w:val="single" w:sz="4" w:space="0" w:color="auto"/>
            </w:tcBorders>
            <w:noWrap/>
            <w:hideMark/>
          </w:tcPr>
          <w:p w14:paraId="2B9A6BB8" w14:textId="77777777" w:rsidR="00703362" w:rsidRDefault="00703362" w:rsidP="009E396A">
            <w:pPr>
              <w:rPr>
                <w:ins w:id="3321" w:author="Alotaibi, Raed" w:date="2019-05-22T16:09:00Z"/>
              </w:rPr>
            </w:pPr>
            <w:ins w:id="3322" w:author="Alotaibi, Raed" w:date="2019-05-22T16:09:00Z">
              <w:r>
                <w:t>19,200</w:t>
              </w:r>
            </w:ins>
          </w:p>
        </w:tc>
        <w:tc>
          <w:tcPr>
            <w:tcW w:w="859" w:type="pct"/>
            <w:tcBorders>
              <w:top w:val="single" w:sz="4" w:space="0" w:color="auto"/>
              <w:left w:val="single" w:sz="4" w:space="0" w:color="auto"/>
              <w:bottom w:val="single" w:sz="4" w:space="0" w:color="auto"/>
              <w:right w:val="single" w:sz="4" w:space="0" w:color="auto"/>
            </w:tcBorders>
            <w:noWrap/>
            <w:hideMark/>
          </w:tcPr>
          <w:p w14:paraId="5E23320E" w14:textId="77777777" w:rsidR="00703362" w:rsidRDefault="00703362" w:rsidP="009E396A">
            <w:pPr>
              <w:rPr>
                <w:ins w:id="3323" w:author="Alotaibi, Raed" w:date="2019-05-22T16:09:00Z"/>
              </w:rPr>
            </w:pPr>
            <w:ins w:id="3324" w:author="Alotaibi, Raed" w:date="2019-05-22T16:09:00Z">
              <w:r>
                <w:t>25.3</w:t>
              </w:r>
            </w:ins>
          </w:p>
        </w:tc>
      </w:tr>
      <w:tr w:rsidR="00703362" w14:paraId="7D05C9F2" w14:textId="77777777" w:rsidTr="009E396A">
        <w:trPr>
          <w:trHeight w:val="300"/>
          <w:ins w:id="3325"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5EEAB5AB" w14:textId="77777777" w:rsidR="00703362" w:rsidRDefault="00703362" w:rsidP="009E396A">
            <w:pPr>
              <w:rPr>
                <w:ins w:id="3326" w:author="Alotaibi, Raed" w:date="2019-05-22T16:09:00Z"/>
                <w:b/>
                <w:bCs/>
              </w:rPr>
            </w:pPr>
            <w:ins w:id="3327" w:author="Alotaibi, Raed" w:date="2019-05-22T16:09:00Z">
              <w:r>
                <w:rPr>
                  <w:b/>
                  <w:bCs/>
                </w:rPr>
                <w:t>Colorado</w:t>
              </w:r>
            </w:ins>
          </w:p>
        </w:tc>
        <w:tc>
          <w:tcPr>
            <w:tcW w:w="1019" w:type="pct"/>
            <w:tcBorders>
              <w:top w:val="single" w:sz="4" w:space="0" w:color="auto"/>
              <w:left w:val="single" w:sz="4" w:space="0" w:color="auto"/>
              <w:bottom w:val="single" w:sz="4" w:space="0" w:color="auto"/>
              <w:right w:val="single" w:sz="4" w:space="0" w:color="auto"/>
            </w:tcBorders>
            <w:noWrap/>
            <w:hideMark/>
          </w:tcPr>
          <w:p w14:paraId="6D4848AB" w14:textId="77777777" w:rsidR="00703362" w:rsidRDefault="00703362" w:rsidP="009E396A">
            <w:pPr>
              <w:rPr>
                <w:ins w:id="3328" w:author="Alotaibi, Raed" w:date="2019-05-22T16:09:00Z"/>
              </w:rPr>
            </w:pPr>
            <w:ins w:id="3329" w:author="Alotaibi, Raed" w:date="2019-05-22T16:09:00Z">
              <w:r>
                <w:t>1,225,609</w:t>
              </w:r>
            </w:ins>
          </w:p>
        </w:tc>
        <w:tc>
          <w:tcPr>
            <w:tcW w:w="859" w:type="pct"/>
            <w:tcBorders>
              <w:top w:val="single" w:sz="4" w:space="0" w:color="auto"/>
              <w:left w:val="single" w:sz="4" w:space="0" w:color="auto"/>
              <w:bottom w:val="single" w:sz="4" w:space="0" w:color="auto"/>
              <w:right w:val="single" w:sz="4" w:space="0" w:color="auto"/>
            </w:tcBorders>
            <w:noWrap/>
            <w:hideMark/>
          </w:tcPr>
          <w:p w14:paraId="0918C960" w14:textId="77777777" w:rsidR="00703362" w:rsidRDefault="00703362" w:rsidP="009E396A">
            <w:pPr>
              <w:rPr>
                <w:ins w:id="3330" w:author="Alotaibi, Raed" w:date="2019-05-22T16:09:00Z"/>
              </w:rPr>
            </w:pPr>
            <w:ins w:id="3331" w:author="Alotaibi, Raed" w:date="2019-05-22T16:09:00Z">
              <w:r>
                <w:t>12,900</w:t>
              </w:r>
            </w:ins>
          </w:p>
        </w:tc>
        <w:tc>
          <w:tcPr>
            <w:tcW w:w="859" w:type="pct"/>
            <w:tcBorders>
              <w:top w:val="single" w:sz="4" w:space="0" w:color="auto"/>
              <w:left w:val="single" w:sz="4" w:space="0" w:color="auto"/>
              <w:bottom w:val="single" w:sz="4" w:space="0" w:color="auto"/>
              <w:right w:val="single" w:sz="4" w:space="0" w:color="auto"/>
            </w:tcBorders>
            <w:noWrap/>
            <w:hideMark/>
          </w:tcPr>
          <w:p w14:paraId="16F22817" w14:textId="77777777" w:rsidR="00703362" w:rsidRDefault="00703362" w:rsidP="009E396A">
            <w:pPr>
              <w:rPr>
                <w:ins w:id="3332" w:author="Alotaibi, Raed" w:date="2019-05-22T16:09:00Z"/>
              </w:rPr>
            </w:pPr>
            <w:ins w:id="3333" w:author="Alotaibi, Raed" w:date="2019-05-22T16:09:00Z">
              <w:r>
                <w:t>3,010</w:t>
              </w:r>
            </w:ins>
          </w:p>
        </w:tc>
        <w:tc>
          <w:tcPr>
            <w:tcW w:w="859" w:type="pct"/>
            <w:tcBorders>
              <w:top w:val="single" w:sz="4" w:space="0" w:color="auto"/>
              <w:left w:val="single" w:sz="4" w:space="0" w:color="auto"/>
              <w:bottom w:val="single" w:sz="4" w:space="0" w:color="auto"/>
              <w:right w:val="single" w:sz="4" w:space="0" w:color="auto"/>
            </w:tcBorders>
            <w:noWrap/>
            <w:hideMark/>
          </w:tcPr>
          <w:p w14:paraId="62F8C761" w14:textId="77777777" w:rsidR="00703362" w:rsidRDefault="00703362" w:rsidP="009E396A">
            <w:pPr>
              <w:rPr>
                <w:ins w:id="3334" w:author="Alotaibi, Raed" w:date="2019-05-22T16:09:00Z"/>
              </w:rPr>
            </w:pPr>
            <w:ins w:id="3335" w:author="Alotaibi, Raed" w:date="2019-05-22T16:09:00Z">
              <w:r>
                <w:t>23.4</w:t>
              </w:r>
            </w:ins>
          </w:p>
        </w:tc>
      </w:tr>
      <w:tr w:rsidR="00703362" w14:paraId="46A11044" w14:textId="77777777" w:rsidTr="009E396A">
        <w:trPr>
          <w:trHeight w:val="300"/>
          <w:ins w:id="3336"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622156D4" w14:textId="77777777" w:rsidR="00703362" w:rsidRDefault="00703362" w:rsidP="009E396A">
            <w:pPr>
              <w:rPr>
                <w:ins w:id="3337" w:author="Alotaibi, Raed" w:date="2019-05-22T16:09:00Z"/>
                <w:b/>
                <w:bCs/>
              </w:rPr>
            </w:pPr>
            <w:ins w:id="3338" w:author="Alotaibi, Raed" w:date="2019-05-22T16:09:00Z">
              <w:r>
                <w:rPr>
                  <w:b/>
                  <w:bCs/>
                </w:rPr>
                <w:t>Connecticut</w:t>
              </w:r>
            </w:ins>
          </w:p>
        </w:tc>
        <w:tc>
          <w:tcPr>
            <w:tcW w:w="1019" w:type="pct"/>
            <w:tcBorders>
              <w:top w:val="single" w:sz="4" w:space="0" w:color="auto"/>
              <w:left w:val="single" w:sz="4" w:space="0" w:color="auto"/>
              <w:bottom w:val="single" w:sz="4" w:space="0" w:color="auto"/>
              <w:right w:val="single" w:sz="4" w:space="0" w:color="auto"/>
            </w:tcBorders>
            <w:noWrap/>
            <w:hideMark/>
          </w:tcPr>
          <w:p w14:paraId="340CDE0E" w14:textId="77777777" w:rsidR="00703362" w:rsidRDefault="00703362" w:rsidP="009E396A">
            <w:pPr>
              <w:rPr>
                <w:ins w:id="3339" w:author="Alotaibi, Raed" w:date="2019-05-22T16:09:00Z"/>
              </w:rPr>
            </w:pPr>
            <w:ins w:id="3340" w:author="Alotaibi, Raed" w:date="2019-05-22T16:09:00Z">
              <w:r>
                <w:t>817,015</w:t>
              </w:r>
            </w:ins>
          </w:p>
        </w:tc>
        <w:tc>
          <w:tcPr>
            <w:tcW w:w="859" w:type="pct"/>
            <w:tcBorders>
              <w:top w:val="single" w:sz="4" w:space="0" w:color="auto"/>
              <w:left w:val="single" w:sz="4" w:space="0" w:color="auto"/>
              <w:bottom w:val="single" w:sz="4" w:space="0" w:color="auto"/>
              <w:right w:val="single" w:sz="4" w:space="0" w:color="auto"/>
            </w:tcBorders>
            <w:noWrap/>
            <w:hideMark/>
          </w:tcPr>
          <w:p w14:paraId="6CAF8D29" w14:textId="77777777" w:rsidR="00703362" w:rsidRDefault="00703362" w:rsidP="009E396A">
            <w:pPr>
              <w:rPr>
                <w:ins w:id="3341" w:author="Alotaibi, Raed" w:date="2019-05-22T16:09:00Z"/>
              </w:rPr>
            </w:pPr>
            <w:ins w:id="3342" w:author="Alotaibi, Raed" w:date="2019-05-22T16:09:00Z">
              <w:r>
                <w:t>8,300</w:t>
              </w:r>
            </w:ins>
          </w:p>
        </w:tc>
        <w:tc>
          <w:tcPr>
            <w:tcW w:w="859" w:type="pct"/>
            <w:tcBorders>
              <w:top w:val="single" w:sz="4" w:space="0" w:color="auto"/>
              <w:left w:val="single" w:sz="4" w:space="0" w:color="auto"/>
              <w:bottom w:val="single" w:sz="4" w:space="0" w:color="auto"/>
              <w:right w:val="single" w:sz="4" w:space="0" w:color="auto"/>
            </w:tcBorders>
            <w:noWrap/>
            <w:hideMark/>
          </w:tcPr>
          <w:p w14:paraId="25C74213" w14:textId="77777777" w:rsidR="00703362" w:rsidRDefault="00703362" w:rsidP="009E396A">
            <w:pPr>
              <w:rPr>
                <w:ins w:id="3343" w:author="Alotaibi, Raed" w:date="2019-05-22T16:09:00Z"/>
              </w:rPr>
            </w:pPr>
            <w:ins w:id="3344" w:author="Alotaibi, Raed" w:date="2019-05-22T16:09:00Z">
              <w:r>
                <w:t>1,500</w:t>
              </w:r>
            </w:ins>
          </w:p>
        </w:tc>
        <w:tc>
          <w:tcPr>
            <w:tcW w:w="859" w:type="pct"/>
            <w:tcBorders>
              <w:top w:val="single" w:sz="4" w:space="0" w:color="auto"/>
              <w:left w:val="single" w:sz="4" w:space="0" w:color="auto"/>
              <w:bottom w:val="single" w:sz="4" w:space="0" w:color="auto"/>
              <w:right w:val="single" w:sz="4" w:space="0" w:color="auto"/>
            </w:tcBorders>
            <w:noWrap/>
            <w:hideMark/>
          </w:tcPr>
          <w:p w14:paraId="683EA732" w14:textId="77777777" w:rsidR="00703362" w:rsidRDefault="00703362" w:rsidP="009E396A">
            <w:pPr>
              <w:rPr>
                <w:ins w:id="3345" w:author="Alotaibi, Raed" w:date="2019-05-22T16:09:00Z"/>
              </w:rPr>
            </w:pPr>
            <w:ins w:id="3346" w:author="Alotaibi, Raed" w:date="2019-05-22T16:09:00Z">
              <w:r>
                <w:t>18.2</w:t>
              </w:r>
            </w:ins>
          </w:p>
        </w:tc>
      </w:tr>
      <w:tr w:rsidR="00703362" w14:paraId="58DAFEAE" w14:textId="77777777" w:rsidTr="009E396A">
        <w:trPr>
          <w:trHeight w:val="300"/>
          <w:ins w:id="3347"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2BF9D825" w14:textId="77777777" w:rsidR="00703362" w:rsidRDefault="00703362" w:rsidP="009E396A">
            <w:pPr>
              <w:rPr>
                <w:ins w:id="3348" w:author="Alotaibi, Raed" w:date="2019-05-22T16:09:00Z"/>
                <w:b/>
                <w:bCs/>
              </w:rPr>
            </w:pPr>
            <w:ins w:id="3349" w:author="Alotaibi, Raed" w:date="2019-05-22T16:09:00Z">
              <w:r>
                <w:rPr>
                  <w:b/>
                  <w:bCs/>
                </w:rPr>
                <w:t>Delaware</w:t>
              </w:r>
            </w:ins>
          </w:p>
        </w:tc>
        <w:tc>
          <w:tcPr>
            <w:tcW w:w="1019" w:type="pct"/>
            <w:tcBorders>
              <w:top w:val="single" w:sz="4" w:space="0" w:color="auto"/>
              <w:left w:val="single" w:sz="4" w:space="0" w:color="auto"/>
              <w:bottom w:val="single" w:sz="4" w:space="0" w:color="auto"/>
              <w:right w:val="single" w:sz="4" w:space="0" w:color="auto"/>
            </w:tcBorders>
            <w:noWrap/>
            <w:hideMark/>
          </w:tcPr>
          <w:p w14:paraId="2AE5DC4F" w14:textId="77777777" w:rsidR="00703362" w:rsidRDefault="00703362" w:rsidP="009E396A">
            <w:pPr>
              <w:rPr>
                <w:ins w:id="3350" w:author="Alotaibi, Raed" w:date="2019-05-22T16:09:00Z"/>
              </w:rPr>
            </w:pPr>
            <w:ins w:id="3351" w:author="Alotaibi, Raed" w:date="2019-05-22T16:09:00Z">
              <w:r>
                <w:t>205,765</w:t>
              </w:r>
            </w:ins>
          </w:p>
        </w:tc>
        <w:tc>
          <w:tcPr>
            <w:tcW w:w="859" w:type="pct"/>
            <w:tcBorders>
              <w:top w:val="single" w:sz="4" w:space="0" w:color="auto"/>
              <w:left w:val="single" w:sz="4" w:space="0" w:color="auto"/>
              <w:bottom w:val="single" w:sz="4" w:space="0" w:color="auto"/>
              <w:right w:val="single" w:sz="4" w:space="0" w:color="auto"/>
            </w:tcBorders>
            <w:noWrap/>
            <w:hideMark/>
          </w:tcPr>
          <w:p w14:paraId="4F418682" w14:textId="77777777" w:rsidR="00703362" w:rsidRDefault="00703362" w:rsidP="009E396A">
            <w:pPr>
              <w:rPr>
                <w:ins w:id="3352" w:author="Alotaibi, Raed" w:date="2019-05-22T16:09:00Z"/>
              </w:rPr>
            </w:pPr>
            <w:ins w:id="3353" w:author="Alotaibi, Raed" w:date="2019-05-22T16:09:00Z">
              <w:r>
                <w:t>2,000</w:t>
              </w:r>
            </w:ins>
          </w:p>
        </w:tc>
        <w:tc>
          <w:tcPr>
            <w:tcW w:w="859" w:type="pct"/>
            <w:tcBorders>
              <w:top w:val="single" w:sz="4" w:space="0" w:color="auto"/>
              <w:left w:val="single" w:sz="4" w:space="0" w:color="auto"/>
              <w:bottom w:val="single" w:sz="4" w:space="0" w:color="auto"/>
              <w:right w:val="single" w:sz="4" w:space="0" w:color="auto"/>
            </w:tcBorders>
            <w:noWrap/>
            <w:hideMark/>
          </w:tcPr>
          <w:p w14:paraId="1FD211D4" w14:textId="77777777" w:rsidR="00703362" w:rsidRDefault="00703362" w:rsidP="009E396A">
            <w:pPr>
              <w:rPr>
                <w:ins w:id="3354" w:author="Alotaibi, Raed" w:date="2019-05-22T16:09:00Z"/>
              </w:rPr>
            </w:pPr>
            <w:ins w:id="3355" w:author="Alotaibi, Raed" w:date="2019-05-22T16:09:00Z">
              <w:r>
                <w:t>330</w:t>
              </w:r>
            </w:ins>
          </w:p>
        </w:tc>
        <w:tc>
          <w:tcPr>
            <w:tcW w:w="859" w:type="pct"/>
            <w:tcBorders>
              <w:top w:val="single" w:sz="4" w:space="0" w:color="auto"/>
              <w:left w:val="single" w:sz="4" w:space="0" w:color="auto"/>
              <w:bottom w:val="single" w:sz="4" w:space="0" w:color="auto"/>
              <w:right w:val="single" w:sz="4" w:space="0" w:color="auto"/>
            </w:tcBorders>
            <w:noWrap/>
            <w:hideMark/>
          </w:tcPr>
          <w:p w14:paraId="5902BB5F" w14:textId="77777777" w:rsidR="00703362" w:rsidRDefault="00703362" w:rsidP="009E396A">
            <w:pPr>
              <w:rPr>
                <w:ins w:id="3356" w:author="Alotaibi, Raed" w:date="2019-05-22T16:09:00Z"/>
              </w:rPr>
            </w:pPr>
            <w:ins w:id="3357" w:author="Alotaibi, Raed" w:date="2019-05-22T16:09:00Z">
              <w:r>
                <w:t>16</w:t>
              </w:r>
            </w:ins>
          </w:p>
        </w:tc>
      </w:tr>
      <w:tr w:rsidR="00703362" w14:paraId="031AE04B" w14:textId="77777777" w:rsidTr="009E396A">
        <w:trPr>
          <w:trHeight w:val="300"/>
          <w:ins w:id="3358"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64694AE0" w14:textId="77777777" w:rsidR="00703362" w:rsidRDefault="00703362" w:rsidP="009E396A">
            <w:pPr>
              <w:rPr>
                <w:ins w:id="3359" w:author="Alotaibi, Raed" w:date="2019-05-22T16:09:00Z"/>
                <w:b/>
                <w:bCs/>
              </w:rPr>
            </w:pPr>
            <w:ins w:id="3360" w:author="Alotaibi, Raed" w:date="2019-05-22T16:09:00Z">
              <w:r>
                <w:rPr>
                  <w:b/>
                  <w:bCs/>
                </w:rPr>
                <w:t>District Of Columbia</w:t>
              </w:r>
            </w:ins>
          </w:p>
        </w:tc>
        <w:tc>
          <w:tcPr>
            <w:tcW w:w="1019" w:type="pct"/>
            <w:tcBorders>
              <w:top w:val="single" w:sz="4" w:space="0" w:color="auto"/>
              <w:left w:val="single" w:sz="4" w:space="0" w:color="auto"/>
              <w:bottom w:val="single" w:sz="4" w:space="0" w:color="auto"/>
              <w:right w:val="single" w:sz="4" w:space="0" w:color="auto"/>
            </w:tcBorders>
            <w:noWrap/>
            <w:hideMark/>
          </w:tcPr>
          <w:p w14:paraId="366A6245" w14:textId="77777777" w:rsidR="00703362" w:rsidRDefault="00703362" w:rsidP="009E396A">
            <w:pPr>
              <w:rPr>
                <w:ins w:id="3361" w:author="Alotaibi, Raed" w:date="2019-05-22T16:09:00Z"/>
              </w:rPr>
            </w:pPr>
            <w:ins w:id="3362" w:author="Alotaibi, Raed" w:date="2019-05-22T16:09:00Z">
              <w:r>
                <w:t>100,815</w:t>
              </w:r>
            </w:ins>
          </w:p>
        </w:tc>
        <w:tc>
          <w:tcPr>
            <w:tcW w:w="859" w:type="pct"/>
            <w:tcBorders>
              <w:top w:val="single" w:sz="4" w:space="0" w:color="auto"/>
              <w:left w:val="single" w:sz="4" w:space="0" w:color="auto"/>
              <w:bottom w:val="single" w:sz="4" w:space="0" w:color="auto"/>
              <w:right w:val="single" w:sz="4" w:space="0" w:color="auto"/>
            </w:tcBorders>
            <w:noWrap/>
            <w:hideMark/>
          </w:tcPr>
          <w:p w14:paraId="2A48C450" w14:textId="77777777" w:rsidR="00703362" w:rsidRDefault="00703362" w:rsidP="009E396A">
            <w:pPr>
              <w:rPr>
                <w:ins w:id="3363" w:author="Alotaibi, Raed" w:date="2019-05-22T16:09:00Z"/>
              </w:rPr>
            </w:pPr>
            <w:ins w:id="3364" w:author="Alotaibi, Raed" w:date="2019-05-22T16:09:00Z">
              <w:r>
                <w:t>1,400</w:t>
              </w:r>
            </w:ins>
          </w:p>
        </w:tc>
        <w:tc>
          <w:tcPr>
            <w:tcW w:w="859" w:type="pct"/>
            <w:tcBorders>
              <w:top w:val="single" w:sz="4" w:space="0" w:color="auto"/>
              <w:left w:val="single" w:sz="4" w:space="0" w:color="auto"/>
              <w:bottom w:val="single" w:sz="4" w:space="0" w:color="auto"/>
              <w:right w:val="single" w:sz="4" w:space="0" w:color="auto"/>
            </w:tcBorders>
            <w:noWrap/>
            <w:hideMark/>
          </w:tcPr>
          <w:p w14:paraId="44A00355" w14:textId="77777777" w:rsidR="00703362" w:rsidRDefault="00703362" w:rsidP="009E396A">
            <w:pPr>
              <w:rPr>
                <w:ins w:id="3365" w:author="Alotaibi, Raed" w:date="2019-05-22T16:09:00Z"/>
              </w:rPr>
            </w:pPr>
            <w:ins w:id="3366" w:author="Alotaibi, Raed" w:date="2019-05-22T16:09:00Z">
              <w:r>
                <w:t>390</w:t>
              </w:r>
            </w:ins>
          </w:p>
        </w:tc>
        <w:tc>
          <w:tcPr>
            <w:tcW w:w="859" w:type="pct"/>
            <w:tcBorders>
              <w:top w:val="single" w:sz="4" w:space="0" w:color="auto"/>
              <w:left w:val="single" w:sz="4" w:space="0" w:color="auto"/>
              <w:bottom w:val="single" w:sz="4" w:space="0" w:color="auto"/>
              <w:right w:val="single" w:sz="4" w:space="0" w:color="auto"/>
            </w:tcBorders>
            <w:noWrap/>
            <w:hideMark/>
          </w:tcPr>
          <w:p w14:paraId="49ACBEA7" w14:textId="77777777" w:rsidR="00703362" w:rsidRDefault="00703362" w:rsidP="009E396A">
            <w:pPr>
              <w:rPr>
                <w:ins w:id="3367" w:author="Alotaibi, Raed" w:date="2019-05-22T16:09:00Z"/>
              </w:rPr>
            </w:pPr>
            <w:ins w:id="3368" w:author="Alotaibi, Raed" w:date="2019-05-22T16:09:00Z">
              <w:r>
                <w:t>26.9</w:t>
              </w:r>
            </w:ins>
          </w:p>
        </w:tc>
      </w:tr>
      <w:tr w:rsidR="00703362" w14:paraId="3B13EC3E" w14:textId="77777777" w:rsidTr="009E396A">
        <w:trPr>
          <w:trHeight w:val="300"/>
          <w:ins w:id="3369"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391B45A2" w14:textId="77777777" w:rsidR="00703362" w:rsidRDefault="00703362" w:rsidP="009E396A">
            <w:pPr>
              <w:rPr>
                <w:ins w:id="3370" w:author="Alotaibi, Raed" w:date="2019-05-22T16:09:00Z"/>
                <w:b/>
                <w:bCs/>
              </w:rPr>
            </w:pPr>
            <w:ins w:id="3371" w:author="Alotaibi, Raed" w:date="2019-05-22T16:09:00Z">
              <w:r>
                <w:rPr>
                  <w:b/>
                  <w:bCs/>
                </w:rPr>
                <w:t>Florida</w:t>
              </w:r>
            </w:ins>
          </w:p>
        </w:tc>
        <w:tc>
          <w:tcPr>
            <w:tcW w:w="1019" w:type="pct"/>
            <w:tcBorders>
              <w:top w:val="single" w:sz="4" w:space="0" w:color="auto"/>
              <w:left w:val="single" w:sz="4" w:space="0" w:color="auto"/>
              <w:bottom w:val="single" w:sz="4" w:space="0" w:color="auto"/>
              <w:right w:val="single" w:sz="4" w:space="0" w:color="auto"/>
            </w:tcBorders>
            <w:noWrap/>
            <w:hideMark/>
          </w:tcPr>
          <w:p w14:paraId="664B2E05" w14:textId="77777777" w:rsidR="00703362" w:rsidRDefault="00703362" w:rsidP="009E396A">
            <w:pPr>
              <w:rPr>
                <w:ins w:id="3372" w:author="Alotaibi, Raed" w:date="2019-05-22T16:09:00Z"/>
              </w:rPr>
            </w:pPr>
            <w:ins w:id="3373" w:author="Alotaibi, Raed" w:date="2019-05-22T16:09:00Z">
              <w:r>
                <w:t>4,002,091</w:t>
              </w:r>
            </w:ins>
          </w:p>
        </w:tc>
        <w:tc>
          <w:tcPr>
            <w:tcW w:w="859" w:type="pct"/>
            <w:tcBorders>
              <w:top w:val="single" w:sz="4" w:space="0" w:color="auto"/>
              <w:left w:val="single" w:sz="4" w:space="0" w:color="auto"/>
              <w:bottom w:val="single" w:sz="4" w:space="0" w:color="auto"/>
              <w:right w:val="single" w:sz="4" w:space="0" w:color="auto"/>
            </w:tcBorders>
            <w:noWrap/>
            <w:hideMark/>
          </w:tcPr>
          <w:p w14:paraId="6D31624F" w14:textId="77777777" w:rsidR="00703362" w:rsidRDefault="00703362" w:rsidP="009E396A">
            <w:pPr>
              <w:rPr>
                <w:ins w:id="3374" w:author="Alotaibi, Raed" w:date="2019-05-22T16:09:00Z"/>
              </w:rPr>
            </w:pPr>
            <w:ins w:id="3375" w:author="Alotaibi, Raed" w:date="2019-05-22T16:09:00Z">
              <w:r>
                <w:t>42,100</w:t>
              </w:r>
            </w:ins>
          </w:p>
        </w:tc>
        <w:tc>
          <w:tcPr>
            <w:tcW w:w="859" w:type="pct"/>
            <w:tcBorders>
              <w:top w:val="single" w:sz="4" w:space="0" w:color="auto"/>
              <w:left w:val="single" w:sz="4" w:space="0" w:color="auto"/>
              <w:bottom w:val="single" w:sz="4" w:space="0" w:color="auto"/>
              <w:right w:val="single" w:sz="4" w:space="0" w:color="auto"/>
            </w:tcBorders>
            <w:noWrap/>
            <w:hideMark/>
          </w:tcPr>
          <w:p w14:paraId="1A957181" w14:textId="77777777" w:rsidR="00703362" w:rsidRDefault="00703362" w:rsidP="009E396A">
            <w:pPr>
              <w:rPr>
                <w:ins w:id="3376" w:author="Alotaibi, Raed" w:date="2019-05-22T16:09:00Z"/>
              </w:rPr>
            </w:pPr>
            <w:ins w:id="3377" w:author="Alotaibi, Raed" w:date="2019-05-22T16:09:00Z">
              <w:r>
                <w:t>5,360</w:t>
              </w:r>
            </w:ins>
          </w:p>
        </w:tc>
        <w:tc>
          <w:tcPr>
            <w:tcW w:w="859" w:type="pct"/>
            <w:tcBorders>
              <w:top w:val="single" w:sz="4" w:space="0" w:color="auto"/>
              <w:left w:val="single" w:sz="4" w:space="0" w:color="auto"/>
              <w:bottom w:val="single" w:sz="4" w:space="0" w:color="auto"/>
              <w:right w:val="single" w:sz="4" w:space="0" w:color="auto"/>
            </w:tcBorders>
            <w:noWrap/>
            <w:hideMark/>
          </w:tcPr>
          <w:p w14:paraId="72301EA1" w14:textId="77777777" w:rsidR="00703362" w:rsidRDefault="00703362" w:rsidP="009E396A">
            <w:pPr>
              <w:rPr>
                <w:ins w:id="3378" w:author="Alotaibi, Raed" w:date="2019-05-22T16:09:00Z"/>
              </w:rPr>
            </w:pPr>
            <w:ins w:id="3379" w:author="Alotaibi, Raed" w:date="2019-05-22T16:09:00Z">
              <w:r>
                <w:t>12.7</w:t>
              </w:r>
            </w:ins>
          </w:p>
        </w:tc>
      </w:tr>
      <w:tr w:rsidR="00703362" w14:paraId="155C0ED3" w14:textId="77777777" w:rsidTr="009E396A">
        <w:trPr>
          <w:trHeight w:val="300"/>
          <w:ins w:id="3380"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065AD3C7" w14:textId="77777777" w:rsidR="00703362" w:rsidRDefault="00703362" w:rsidP="009E396A">
            <w:pPr>
              <w:rPr>
                <w:ins w:id="3381" w:author="Alotaibi, Raed" w:date="2019-05-22T16:09:00Z"/>
                <w:b/>
                <w:bCs/>
              </w:rPr>
            </w:pPr>
            <w:ins w:id="3382" w:author="Alotaibi, Raed" w:date="2019-05-22T16:09:00Z">
              <w:r>
                <w:rPr>
                  <w:b/>
                  <w:bCs/>
                </w:rPr>
                <w:t>Georgia</w:t>
              </w:r>
            </w:ins>
          </w:p>
        </w:tc>
        <w:tc>
          <w:tcPr>
            <w:tcW w:w="1019" w:type="pct"/>
            <w:tcBorders>
              <w:top w:val="single" w:sz="4" w:space="0" w:color="auto"/>
              <w:left w:val="single" w:sz="4" w:space="0" w:color="auto"/>
              <w:bottom w:val="single" w:sz="4" w:space="0" w:color="auto"/>
              <w:right w:val="single" w:sz="4" w:space="0" w:color="auto"/>
            </w:tcBorders>
            <w:noWrap/>
            <w:hideMark/>
          </w:tcPr>
          <w:p w14:paraId="657B372F" w14:textId="77777777" w:rsidR="00703362" w:rsidRDefault="00703362" w:rsidP="009E396A">
            <w:pPr>
              <w:rPr>
                <w:ins w:id="3383" w:author="Alotaibi, Raed" w:date="2019-05-22T16:09:00Z"/>
              </w:rPr>
            </w:pPr>
            <w:ins w:id="3384" w:author="Alotaibi, Raed" w:date="2019-05-22T16:09:00Z">
              <w:r>
                <w:t>2,491,552</w:t>
              </w:r>
            </w:ins>
          </w:p>
        </w:tc>
        <w:tc>
          <w:tcPr>
            <w:tcW w:w="859" w:type="pct"/>
            <w:tcBorders>
              <w:top w:val="single" w:sz="4" w:space="0" w:color="auto"/>
              <w:left w:val="single" w:sz="4" w:space="0" w:color="auto"/>
              <w:bottom w:val="single" w:sz="4" w:space="0" w:color="auto"/>
              <w:right w:val="single" w:sz="4" w:space="0" w:color="auto"/>
            </w:tcBorders>
            <w:noWrap/>
            <w:hideMark/>
          </w:tcPr>
          <w:p w14:paraId="4300E143" w14:textId="77777777" w:rsidR="00703362" w:rsidRDefault="00703362" w:rsidP="009E396A">
            <w:pPr>
              <w:rPr>
                <w:ins w:id="3385" w:author="Alotaibi, Raed" w:date="2019-05-22T16:09:00Z"/>
              </w:rPr>
            </w:pPr>
            <w:ins w:id="3386" w:author="Alotaibi, Raed" w:date="2019-05-22T16:09:00Z">
              <w:r>
                <w:t>19,200</w:t>
              </w:r>
            </w:ins>
          </w:p>
        </w:tc>
        <w:tc>
          <w:tcPr>
            <w:tcW w:w="859" w:type="pct"/>
            <w:tcBorders>
              <w:top w:val="single" w:sz="4" w:space="0" w:color="auto"/>
              <w:left w:val="single" w:sz="4" w:space="0" w:color="auto"/>
              <w:bottom w:val="single" w:sz="4" w:space="0" w:color="auto"/>
              <w:right w:val="single" w:sz="4" w:space="0" w:color="auto"/>
            </w:tcBorders>
            <w:noWrap/>
            <w:hideMark/>
          </w:tcPr>
          <w:p w14:paraId="13CEA35B" w14:textId="77777777" w:rsidR="00703362" w:rsidRDefault="00703362" w:rsidP="009E396A">
            <w:pPr>
              <w:rPr>
                <w:ins w:id="3387" w:author="Alotaibi, Raed" w:date="2019-05-22T16:09:00Z"/>
              </w:rPr>
            </w:pPr>
            <w:ins w:id="3388" w:author="Alotaibi, Raed" w:date="2019-05-22T16:09:00Z">
              <w:r>
                <w:t>2,770</w:t>
              </w:r>
            </w:ins>
          </w:p>
        </w:tc>
        <w:tc>
          <w:tcPr>
            <w:tcW w:w="859" w:type="pct"/>
            <w:tcBorders>
              <w:top w:val="single" w:sz="4" w:space="0" w:color="auto"/>
              <w:left w:val="single" w:sz="4" w:space="0" w:color="auto"/>
              <w:bottom w:val="single" w:sz="4" w:space="0" w:color="auto"/>
              <w:right w:val="single" w:sz="4" w:space="0" w:color="auto"/>
            </w:tcBorders>
            <w:noWrap/>
            <w:hideMark/>
          </w:tcPr>
          <w:p w14:paraId="795D8FA1" w14:textId="77777777" w:rsidR="00703362" w:rsidRDefault="00703362" w:rsidP="009E396A">
            <w:pPr>
              <w:rPr>
                <w:ins w:id="3389" w:author="Alotaibi, Raed" w:date="2019-05-22T16:09:00Z"/>
              </w:rPr>
            </w:pPr>
            <w:ins w:id="3390" w:author="Alotaibi, Raed" w:date="2019-05-22T16:09:00Z">
              <w:r>
                <w:t>14.5</w:t>
              </w:r>
            </w:ins>
          </w:p>
        </w:tc>
      </w:tr>
      <w:tr w:rsidR="00703362" w14:paraId="294D804E" w14:textId="77777777" w:rsidTr="009E396A">
        <w:trPr>
          <w:trHeight w:val="300"/>
          <w:ins w:id="3391"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07B16788" w14:textId="77777777" w:rsidR="00703362" w:rsidRDefault="00703362" w:rsidP="009E396A">
            <w:pPr>
              <w:rPr>
                <w:ins w:id="3392" w:author="Alotaibi, Raed" w:date="2019-05-22T16:09:00Z"/>
                <w:b/>
                <w:bCs/>
              </w:rPr>
            </w:pPr>
            <w:ins w:id="3393" w:author="Alotaibi, Raed" w:date="2019-05-22T16:09:00Z">
              <w:r>
                <w:rPr>
                  <w:b/>
                  <w:bCs/>
                </w:rPr>
                <w:t>Idaho</w:t>
              </w:r>
            </w:ins>
          </w:p>
        </w:tc>
        <w:tc>
          <w:tcPr>
            <w:tcW w:w="1019" w:type="pct"/>
            <w:tcBorders>
              <w:top w:val="single" w:sz="4" w:space="0" w:color="auto"/>
              <w:left w:val="single" w:sz="4" w:space="0" w:color="auto"/>
              <w:bottom w:val="single" w:sz="4" w:space="0" w:color="auto"/>
              <w:right w:val="single" w:sz="4" w:space="0" w:color="auto"/>
            </w:tcBorders>
            <w:noWrap/>
            <w:hideMark/>
          </w:tcPr>
          <w:p w14:paraId="3BDD8CB2" w14:textId="77777777" w:rsidR="00703362" w:rsidRDefault="00703362" w:rsidP="009E396A">
            <w:pPr>
              <w:rPr>
                <w:ins w:id="3394" w:author="Alotaibi, Raed" w:date="2019-05-22T16:09:00Z"/>
              </w:rPr>
            </w:pPr>
            <w:ins w:id="3395" w:author="Alotaibi, Raed" w:date="2019-05-22T16:09:00Z">
              <w:r>
                <w:t>429,072</w:t>
              </w:r>
            </w:ins>
          </w:p>
        </w:tc>
        <w:tc>
          <w:tcPr>
            <w:tcW w:w="859" w:type="pct"/>
            <w:tcBorders>
              <w:top w:val="single" w:sz="4" w:space="0" w:color="auto"/>
              <w:left w:val="single" w:sz="4" w:space="0" w:color="auto"/>
              <w:bottom w:val="single" w:sz="4" w:space="0" w:color="auto"/>
              <w:right w:val="single" w:sz="4" w:space="0" w:color="auto"/>
            </w:tcBorders>
            <w:noWrap/>
            <w:hideMark/>
          </w:tcPr>
          <w:p w14:paraId="3D6B5CA9" w14:textId="77777777" w:rsidR="00703362" w:rsidRDefault="00703362" w:rsidP="009E396A">
            <w:pPr>
              <w:rPr>
                <w:ins w:id="3396" w:author="Alotaibi, Raed" w:date="2019-05-22T16:09:00Z"/>
              </w:rPr>
            </w:pPr>
            <w:ins w:id="3397" w:author="Alotaibi, Raed" w:date="2019-05-22T16:09:00Z">
              <w:r>
                <w:t>4,700</w:t>
              </w:r>
            </w:ins>
          </w:p>
        </w:tc>
        <w:tc>
          <w:tcPr>
            <w:tcW w:w="859" w:type="pct"/>
            <w:tcBorders>
              <w:top w:val="single" w:sz="4" w:space="0" w:color="auto"/>
              <w:left w:val="single" w:sz="4" w:space="0" w:color="auto"/>
              <w:bottom w:val="single" w:sz="4" w:space="0" w:color="auto"/>
              <w:right w:val="single" w:sz="4" w:space="0" w:color="auto"/>
            </w:tcBorders>
            <w:noWrap/>
            <w:hideMark/>
          </w:tcPr>
          <w:p w14:paraId="5ACE8A9F" w14:textId="77777777" w:rsidR="00703362" w:rsidRDefault="00703362" w:rsidP="009E396A">
            <w:pPr>
              <w:rPr>
                <w:ins w:id="3398" w:author="Alotaibi, Raed" w:date="2019-05-22T16:09:00Z"/>
              </w:rPr>
            </w:pPr>
            <w:ins w:id="3399" w:author="Alotaibi, Raed" w:date="2019-05-22T16:09:00Z">
              <w:r>
                <w:t>590</w:t>
              </w:r>
            </w:ins>
          </w:p>
        </w:tc>
        <w:tc>
          <w:tcPr>
            <w:tcW w:w="859" w:type="pct"/>
            <w:tcBorders>
              <w:top w:val="single" w:sz="4" w:space="0" w:color="auto"/>
              <w:left w:val="single" w:sz="4" w:space="0" w:color="auto"/>
              <w:bottom w:val="single" w:sz="4" w:space="0" w:color="auto"/>
              <w:right w:val="single" w:sz="4" w:space="0" w:color="auto"/>
            </w:tcBorders>
            <w:noWrap/>
            <w:hideMark/>
          </w:tcPr>
          <w:p w14:paraId="40A8DDB0" w14:textId="77777777" w:rsidR="00703362" w:rsidRDefault="00703362" w:rsidP="009E396A">
            <w:pPr>
              <w:rPr>
                <w:ins w:id="3400" w:author="Alotaibi, Raed" w:date="2019-05-22T16:09:00Z"/>
              </w:rPr>
            </w:pPr>
            <w:ins w:id="3401" w:author="Alotaibi, Raed" w:date="2019-05-22T16:09:00Z">
              <w:r>
                <w:t>12.6</w:t>
              </w:r>
            </w:ins>
          </w:p>
        </w:tc>
      </w:tr>
      <w:tr w:rsidR="00703362" w14:paraId="565CB895" w14:textId="77777777" w:rsidTr="009E396A">
        <w:trPr>
          <w:trHeight w:val="300"/>
          <w:ins w:id="3402"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1D40023C" w14:textId="77777777" w:rsidR="00703362" w:rsidRDefault="00703362" w:rsidP="009E396A">
            <w:pPr>
              <w:rPr>
                <w:ins w:id="3403" w:author="Alotaibi, Raed" w:date="2019-05-22T16:09:00Z"/>
                <w:b/>
                <w:bCs/>
              </w:rPr>
            </w:pPr>
            <w:ins w:id="3404" w:author="Alotaibi, Raed" w:date="2019-05-22T16:09:00Z">
              <w:r>
                <w:rPr>
                  <w:b/>
                  <w:bCs/>
                </w:rPr>
                <w:t>Illinois</w:t>
              </w:r>
            </w:ins>
          </w:p>
        </w:tc>
        <w:tc>
          <w:tcPr>
            <w:tcW w:w="1019" w:type="pct"/>
            <w:tcBorders>
              <w:top w:val="single" w:sz="4" w:space="0" w:color="auto"/>
              <w:left w:val="single" w:sz="4" w:space="0" w:color="auto"/>
              <w:bottom w:val="single" w:sz="4" w:space="0" w:color="auto"/>
              <w:right w:val="single" w:sz="4" w:space="0" w:color="auto"/>
            </w:tcBorders>
            <w:noWrap/>
            <w:hideMark/>
          </w:tcPr>
          <w:p w14:paraId="3BA27FBB" w14:textId="77777777" w:rsidR="00703362" w:rsidRDefault="00703362" w:rsidP="009E396A">
            <w:pPr>
              <w:rPr>
                <w:ins w:id="3405" w:author="Alotaibi, Raed" w:date="2019-05-22T16:09:00Z"/>
              </w:rPr>
            </w:pPr>
            <w:ins w:id="3406" w:author="Alotaibi, Raed" w:date="2019-05-22T16:09:00Z">
              <w:r>
                <w:t>3,129,179</w:t>
              </w:r>
            </w:ins>
          </w:p>
        </w:tc>
        <w:tc>
          <w:tcPr>
            <w:tcW w:w="859" w:type="pct"/>
            <w:tcBorders>
              <w:top w:val="single" w:sz="4" w:space="0" w:color="auto"/>
              <w:left w:val="single" w:sz="4" w:space="0" w:color="auto"/>
              <w:bottom w:val="single" w:sz="4" w:space="0" w:color="auto"/>
              <w:right w:val="single" w:sz="4" w:space="0" w:color="auto"/>
            </w:tcBorders>
            <w:noWrap/>
            <w:hideMark/>
          </w:tcPr>
          <w:p w14:paraId="640AEACB" w14:textId="77777777" w:rsidR="00703362" w:rsidRDefault="00703362" w:rsidP="009E396A">
            <w:pPr>
              <w:rPr>
                <w:ins w:id="3407" w:author="Alotaibi, Raed" w:date="2019-05-22T16:09:00Z"/>
              </w:rPr>
            </w:pPr>
            <w:ins w:id="3408" w:author="Alotaibi, Raed" w:date="2019-05-22T16:09:00Z">
              <w:r>
                <w:t>18,300</w:t>
              </w:r>
            </w:ins>
          </w:p>
        </w:tc>
        <w:tc>
          <w:tcPr>
            <w:tcW w:w="859" w:type="pct"/>
            <w:tcBorders>
              <w:top w:val="single" w:sz="4" w:space="0" w:color="auto"/>
              <w:left w:val="single" w:sz="4" w:space="0" w:color="auto"/>
              <w:bottom w:val="single" w:sz="4" w:space="0" w:color="auto"/>
              <w:right w:val="single" w:sz="4" w:space="0" w:color="auto"/>
            </w:tcBorders>
            <w:noWrap/>
            <w:hideMark/>
          </w:tcPr>
          <w:p w14:paraId="11DE60FD" w14:textId="77777777" w:rsidR="00703362" w:rsidRDefault="00703362" w:rsidP="009E396A">
            <w:pPr>
              <w:rPr>
                <w:ins w:id="3409" w:author="Alotaibi, Raed" w:date="2019-05-22T16:09:00Z"/>
              </w:rPr>
            </w:pPr>
            <w:ins w:id="3410" w:author="Alotaibi, Raed" w:date="2019-05-22T16:09:00Z">
              <w:r>
                <w:t>4,510</w:t>
              </w:r>
            </w:ins>
          </w:p>
        </w:tc>
        <w:tc>
          <w:tcPr>
            <w:tcW w:w="859" w:type="pct"/>
            <w:tcBorders>
              <w:top w:val="single" w:sz="4" w:space="0" w:color="auto"/>
              <w:left w:val="single" w:sz="4" w:space="0" w:color="auto"/>
              <w:bottom w:val="single" w:sz="4" w:space="0" w:color="auto"/>
              <w:right w:val="single" w:sz="4" w:space="0" w:color="auto"/>
            </w:tcBorders>
            <w:noWrap/>
            <w:hideMark/>
          </w:tcPr>
          <w:p w14:paraId="1B3B8B53" w14:textId="77777777" w:rsidR="00703362" w:rsidRDefault="00703362" w:rsidP="009E396A">
            <w:pPr>
              <w:rPr>
                <w:ins w:id="3411" w:author="Alotaibi, Raed" w:date="2019-05-22T16:09:00Z"/>
              </w:rPr>
            </w:pPr>
            <w:ins w:id="3412" w:author="Alotaibi, Raed" w:date="2019-05-22T16:09:00Z">
              <w:r>
                <w:t>24.7</w:t>
              </w:r>
            </w:ins>
          </w:p>
        </w:tc>
      </w:tr>
      <w:tr w:rsidR="00703362" w14:paraId="0766A73A" w14:textId="77777777" w:rsidTr="009E396A">
        <w:trPr>
          <w:trHeight w:val="300"/>
          <w:ins w:id="3413"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3E220645" w14:textId="77777777" w:rsidR="00703362" w:rsidRDefault="00703362" w:rsidP="009E396A">
            <w:pPr>
              <w:rPr>
                <w:ins w:id="3414" w:author="Alotaibi, Raed" w:date="2019-05-22T16:09:00Z"/>
                <w:b/>
                <w:bCs/>
              </w:rPr>
            </w:pPr>
            <w:ins w:id="3415" w:author="Alotaibi, Raed" w:date="2019-05-22T16:09:00Z">
              <w:r>
                <w:rPr>
                  <w:b/>
                  <w:bCs/>
                </w:rPr>
                <w:t>Indiana</w:t>
              </w:r>
            </w:ins>
          </w:p>
        </w:tc>
        <w:tc>
          <w:tcPr>
            <w:tcW w:w="1019" w:type="pct"/>
            <w:tcBorders>
              <w:top w:val="single" w:sz="4" w:space="0" w:color="auto"/>
              <w:left w:val="single" w:sz="4" w:space="0" w:color="auto"/>
              <w:bottom w:val="single" w:sz="4" w:space="0" w:color="auto"/>
              <w:right w:val="single" w:sz="4" w:space="0" w:color="auto"/>
            </w:tcBorders>
            <w:noWrap/>
            <w:hideMark/>
          </w:tcPr>
          <w:p w14:paraId="3A574C40" w14:textId="77777777" w:rsidR="00703362" w:rsidRDefault="00703362" w:rsidP="009E396A">
            <w:pPr>
              <w:rPr>
                <w:ins w:id="3416" w:author="Alotaibi, Raed" w:date="2019-05-22T16:09:00Z"/>
              </w:rPr>
            </w:pPr>
            <w:ins w:id="3417" w:author="Alotaibi, Raed" w:date="2019-05-22T16:09:00Z">
              <w:r>
                <w:t>1,608,298</w:t>
              </w:r>
            </w:ins>
          </w:p>
        </w:tc>
        <w:tc>
          <w:tcPr>
            <w:tcW w:w="859" w:type="pct"/>
            <w:tcBorders>
              <w:top w:val="single" w:sz="4" w:space="0" w:color="auto"/>
              <w:left w:val="single" w:sz="4" w:space="0" w:color="auto"/>
              <w:bottom w:val="single" w:sz="4" w:space="0" w:color="auto"/>
              <w:right w:val="single" w:sz="4" w:space="0" w:color="auto"/>
            </w:tcBorders>
            <w:noWrap/>
            <w:hideMark/>
          </w:tcPr>
          <w:p w14:paraId="4214FC28" w14:textId="77777777" w:rsidR="00703362" w:rsidRDefault="00703362" w:rsidP="009E396A">
            <w:pPr>
              <w:rPr>
                <w:ins w:id="3418" w:author="Alotaibi, Raed" w:date="2019-05-22T16:09:00Z"/>
              </w:rPr>
            </w:pPr>
            <w:ins w:id="3419" w:author="Alotaibi, Raed" w:date="2019-05-22T16:09:00Z">
              <w:r>
                <w:t>21,300</w:t>
              </w:r>
            </w:ins>
          </w:p>
        </w:tc>
        <w:tc>
          <w:tcPr>
            <w:tcW w:w="859" w:type="pct"/>
            <w:tcBorders>
              <w:top w:val="single" w:sz="4" w:space="0" w:color="auto"/>
              <w:left w:val="single" w:sz="4" w:space="0" w:color="auto"/>
              <w:bottom w:val="single" w:sz="4" w:space="0" w:color="auto"/>
              <w:right w:val="single" w:sz="4" w:space="0" w:color="auto"/>
            </w:tcBorders>
            <w:noWrap/>
            <w:hideMark/>
          </w:tcPr>
          <w:p w14:paraId="3A1A5A41" w14:textId="77777777" w:rsidR="00703362" w:rsidRDefault="00703362" w:rsidP="009E396A">
            <w:pPr>
              <w:rPr>
                <w:ins w:id="3420" w:author="Alotaibi, Raed" w:date="2019-05-22T16:09:00Z"/>
              </w:rPr>
            </w:pPr>
            <w:ins w:id="3421" w:author="Alotaibi, Raed" w:date="2019-05-22T16:09:00Z">
              <w:r>
                <w:t>3,850</w:t>
              </w:r>
            </w:ins>
          </w:p>
        </w:tc>
        <w:tc>
          <w:tcPr>
            <w:tcW w:w="859" w:type="pct"/>
            <w:tcBorders>
              <w:top w:val="single" w:sz="4" w:space="0" w:color="auto"/>
              <w:left w:val="single" w:sz="4" w:space="0" w:color="auto"/>
              <w:bottom w:val="single" w:sz="4" w:space="0" w:color="auto"/>
              <w:right w:val="single" w:sz="4" w:space="0" w:color="auto"/>
            </w:tcBorders>
            <w:noWrap/>
            <w:hideMark/>
          </w:tcPr>
          <w:p w14:paraId="200553A5" w14:textId="77777777" w:rsidR="00703362" w:rsidRDefault="00703362" w:rsidP="009E396A">
            <w:pPr>
              <w:rPr>
                <w:ins w:id="3422" w:author="Alotaibi, Raed" w:date="2019-05-22T16:09:00Z"/>
              </w:rPr>
            </w:pPr>
            <w:ins w:id="3423" w:author="Alotaibi, Raed" w:date="2019-05-22T16:09:00Z">
              <w:r>
                <w:t>18.1</w:t>
              </w:r>
            </w:ins>
          </w:p>
        </w:tc>
      </w:tr>
      <w:tr w:rsidR="00703362" w14:paraId="4A5DDD77" w14:textId="77777777" w:rsidTr="009E396A">
        <w:trPr>
          <w:trHeight w:val="300"/>
          <w:ins w:id="3424"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082A1E16" w14:textId="77777777" w:rsidR="00703362" w:rsidRDefault="00703362" w:rsidP="009E396A">
            <w:pPr>
              <w:rPr>
                <w:ins w:id="3425" w:author="Alotaibi, Raed" w:date="2019-05-22T16:09:00Z"/>
                <w:b/>
                <w:bCs/>
              </w:rPr>
            </w:pPr>
            <w:ins w:id="3426" w:author="Alotaibi, Raed" w:date="2019-05-22T16:09:00Z">
              <w:r>
                <w:rPr>
                  <w:b/>
                  <w:bCs/>
                </w:rPr>
                <w:t>Iowa</w:t>
              </w:r>
            </w:ins>
          </w:p>
        </w:tc>
        <w:tc>
          <w:tcPr>
            <w:tcW w:w="1019" w:type="pct"/>
            <w:tcBorders>
              <w:top w:val="single" w:sz="4" w:space="0" w:color="auto"/>
              <w:left w:val="single" w:sz="4" w:space="0" w:color="auto"/>
              <w:bottom w:val="single" w:sz="4" w:space="0" w:color="auto"/>
              <w:right w:val="single" w:sz="4" w:space="0" w:color="auto"/>
            </w:tcBorders>
            <w:noWrap/>
            <w:hideMark/>
          </w:tcPr>
          <w:p w14:paraId="52D0E671" w14:textId="77777777" w:rsidR="00703362" w:rsidRDefault="00703362" w:rsidP="009E396A">
            <w:pPr>
              <w:rPr>
                <w:ins w:id="3427" w:author="Alotaibi, Raed" w:date="2019-05-22T16:09:00Z"/>
              </w:rPr>
            </w:pPr>
            <w:ins w:id="3428" w:author="Alotaibi, Raed" w:date="2019-05-22T16:09:00Z">
              <w:r>
                <w:t>727,993</w:t>
              </w:r>
            </w:ins>
          </w:p>
        </w:tc>
        <w:tc>
          <w:tcPr>
            <w:tcW w:w="859" w:type="pct"/>
            <w:tcBorders>
              <w:top w:val="single" w:sz="4" w:space="0" w:color="auto"/>
              <w:left w:val="single" w:sz="4" w:space="0" w:color="auto"/>
              <w:bottom w:val="single" w:sz="4" w:space="0" w:color="auto"/>
              <w:right w:val="single" w:sz="4" w:space="0" w:color="auto"/>
            </w:tcBorders>
            <w:noWrap/>
            <w:hideMark/>
          </w:tcPr>
          <w:p w14:paraId="33255C96" w14:textId="77777777" w:rsidR="00703362" w:rsidRDefault="00703362" w:rsidP="009E396A">
            <w:pPr>
              <w:rPr>
                <w:ins w:id="3429" w:author="Alotaibi, Raed" w:date="2019-05-22T16:09:00Z"/>
              </w:rPr>
            </w:pPr>
            <w:ins w:id="3430" w:author="Alotaibi, Raed" w:date="2019-05-22T16:09:00Z">
              <w:r>
                <w:t>4,200</w:t>
              </w:r>
            </w:ins>
          </w:p>
        </w:tc>
        <w:tc>
          <w:tcPr>
            <w:tcW w:w="859" w:type="pct"/>
            <w:tcBorders>
              <w:top w:val="single" w:sz="4" w:space="0" w:color="auto"/>
              <w:left w:val="single" w:sz="4" w:space="0" w:color="auto"/>
              <w:bottom w:val="single" w:sz="4" w:space="0" w:color="auto"/>
              <w:right w:val="single" w:sz="4" w:space="0" w:color="auto"/>
            </w:tcBorders>
            <w:noWrap/>
            <w:hideMark/>
          </w:tcPr>
          <w:p w14:paraId="3B5DB0AC" w14:textId="77777777" w:rsidR="00703362" w:rsidRDefault="00703362" w:rsidP="009E396A">
            <w:pPr>
              <w:rPr>
                <w:ins w:id="3431" w:author="Alotaibi, Raed" w:date="2019-05-22T16:09:00Z"/>
              </w:rPr>
            </w:pPr>
            <w:ins w:id="3432" w:author="Alotaibi, Raed" w:date="2019-05-22T16:09:00Z">
              <w:r>
                <w:t>520</w:t>
              </w:r>
            </w:ins>
          </w:p>
        </w:tc>
        <w:tc>
          <w:tcPr>
            <w:tcW w:w="859" w:type="pct"/>
            <w:tcBorders>
              <w:top w:val="single" w:sz="4" w:space="0" w:color="auto"/>
              <w:left w:val="single" w:sz="4" w:space="0" w:color="auto"/>
              <w:bottom w:val="single" w:sz="4" w:space="0" w:color="auto"/>
              <w:right w:val="single" w:sz="4" w:space="0" w:color="auto"/>
            </w:tcBorders>
            <w:noWrap/>
            <w:hideMark/>
          </w:tcPr>
          <w:p w14:paraId="144F8995" w14:textId="77777777" w:rsidR="00703362" w:rsidRDefault="00703362" w:rsidP="009E396A">
            <w:pPr>
              <w:rPr>
                <w:ins w:id="3433" w:author="Alotaibi, Raed" w:date="2019-05-22T16:09:00Z"/>
              </w:rPr>
            </w:pPr>
            <w:ins w:id="3434" w:author="Alotaibi, Raed" w:date="2019-05-22T16:09:00Z">
              <w:r>
                <w:t>12.4</w:t>
              </w:r>
            </w:ins>
          </w:p>
        </w:tc>
      </w:tr>
      <w:tr w:rsidR="00703362" w14:paraId="22FDD623" w14:textId="77777777" w:rsidTr="009E396A">
        <w:trPr>
          <w:trHeight w:val="300"/>
          <w:ins w:id="3435"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0E05EAE3" w14:textId="77777777" w:rsidR="00703362" w:rsidRDefault="00703362" w:rsidP="009E396A">
            <w:pPr>
              <w:rPr>
                <w:ins w:id="3436" w:author="Alotaibi, Raed" w:date="2019-05-22T16:09:00Z"/>
                <w:b/>
                <w:bCs/>
              </w:rPr>
            </w:pPr>
            <w:ins w:id="3437" w:author="Alotaibi, Raed" w:date="2019-05-22T16:09:00Z">
              <w:r>
                <w:rPr>
                  <w:b/>
                  <w:bCs/>
                </w:rPr>
                <w:t>Kansas</w:t>
              </w:r>
            </w:ins>
          </w:p>
        </w:tc>
        <w:tc>
          <w:tcPr>
            <w:tcW w:w="1019" w:type="pct"/>
            <w:tcBorders>
              <w:top w:val="single" w:sz="4" w:space="0" w:color="auto"/>
              <w:left w:val="single" w:sz="4" w:space="0" w:color="auto"/>
              <w:bottom w:val="single" w:sz="4" w:space="0" w:color="auto"/>
              <w:right w:val="single" w:sz="4" w:space="0" w:color="auto"/>
            </w:tcBorders>
            <w:noWrap/>
            <w:hideMark/>
          </w:tcPr>
          <w:p w14:paraId="1410B2FA" w14:textId="77777777" w:rsidR="00703362" w:rsidRDefault="00703362" w:rsidP="009E396A">
            <w:pPr>
              <w:rPr>
                <w:ins w:id="3438" w:author="Alotaibi, Raed" w:date="2019-05-22T16:09:00Z"/>
              </w:rPr>
            </w:pPr>
            <w:ins w:id="3439" w:author="Alotaibi, Raed" w:date="2019-05-22T16:09:00Z">
              <w:r>
                <w:t>726,939</w:t>
              </w:r>
            </w:ins>
          </w:p>
        </w:tc>
        <w:tc>
          <w:tcPr>
            <w:tcW w:w="859" w:type="pct"/>
            <w:tcBorders>
              <w:top w:val="single" w:sz="4" w:space="0" w:color="auto"/>
              <w:left w:val="single" w:sz="4" w:space="0" w:color="auto"/>
              <w:bottom w:val="single" w:sz="4" w:space="0" w:color="auto"/>
              <w:right w:val="single" w:sz="4" w:space="0" w:color="auto"/>
            </w:tcBorders>
            <w:noWrap/>
            <w:hideMark/>
          </w:tcPr>
          <w:p w14:paraId="5FAED040" w14:textId="77777777" w:rsidR="00703362" w:rsidRDefault="00703362" w:rsidP="009E396A">
            <w:pPr>
              <w:rPr>
                <w:ins w:id="3440" w:author="Alotaibi, Raed" w:date="2019-05-22T16:09:00Z"/>
              </w:rPr>
            </w:pPr>
            <w:ins w:id="3441" w:author="Alotaibi, Raed" w:date="2019-05-22T16:09:00Z">
              <w:r>
                <w:t>5,800</w:t>
              </w:r>
            </w:ins>
          </w:p>
        </w:tc>
        <w:tc>
          <w:tcPr>
            <w:tcW w:w="859" w:type="pct"/>
            <w:tcBorders>
              <w:top w:val="single" w:sz="4" w:space="0" w:color="auto"/>
              <w:left w:val="single" w:sz="4" w:space="0" w:color="auto"/>
              <w:bottom w:val="single" w:sz="4" w:space="0" w:color="auto"/>
              <w:right w:val="single" w:sz="4" w:space="0" w:color="auto"/>
            </w:tcBorders>
            <w:noWrap/>
            <w:hideMark/>
          </w:tcPr>
          <w:p w14:paraId="50780044" w14:textId="77777777" w:rsidR="00703362" w:rsidRDefault="00703362" w:rsidP="009E396A">
            <w:pPr>
              <w:rPr>
                <w:ins w:id="3442" w:author="Alotaibi, Raed" w:date="2019-05-22T16:09:00Z"/>
              </w:rPr>
            </w:pPr>
            <w:ins w:id="3443" w:author="Alotaibi, Raed" w:date="2019-05-22T16:09:00Z">
              <w:r>
                <w:t>790</w:t>
              </w:r>
            </w:ins>
          </w:p>
        </w:tc>
        <w:tc>
          <w:tcPr>
            <w:tcW w:w="859" w:type="pct"/>
            <w:tcBorders>
              <w:top w:val="single" w:sz="4" w:space="0" w:color="auto"/>
              <w:left w:val="single" w:sz="4" w:space="0" w:color="auto"/>
              <w:bottom w:val="single" w:sz="4" w:space="0" w:color="auto"/>
              <w:right w:val="single" w:sz="4" w:space="0" w:color="auto"/>
            </w:tcBorders>
            <w:noWrap/>
            <w:hideMark/>
          </w:tcPr>
          <w:p w14:paraId="26AF0274" w14:textId="77777777" w:rsidR="00703362" w:rsidRDefault="00703362" w:rsidP="009E396A">
            <w:pPr>
              <w:rPr>
                <w:ins w:id="3444" w:author="Alotaibi, Raed" w:date="2019-05-22T16:09:00Z"/>
              </w:rPr>
            </w:pPr>
            <w:ins w:id="3445" w:author="Alotaibi, Raed" w:date="2019-05-22T16:09:00Z">
              <w:r>
                <w:t>13.6</w:t>
              </w:r>
            </w:ins>
          </w:p>
        </w:tc>
      </w:tr>
      <w:tr w:rsidR="00703362" w14:paraId="6875BBDA" w14:textId="77777777" w:rsidTr="009E396A">
        <w:trPr>
          <w:trHeight w:val="300"/>
          <w:ins w:id="3446"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7F0CC6D1" w14:textId="77777777" w:rsidR="00703362" w:rsidRDefault="00703362" w:rsidP="009E396A">
            <w:pPr>
              <w:rPr>
                <w:ins w:id="3447" w:author="Alotaibi, Raed" w:date="2019-05-22T16:09:00Z"/>
                <w:b/>
                <w:bCs/>
              </w:rPr>
            </w:pPr>
            <w:ins w:id="3448" w:author="Alotaibi, Raed" w:date="2019-05-22T16:09:00Z">
              <w:r>
                <w:rPr>
                  <w:b/>
                  <w:bCs/>
                </w:rPr>
                <w:t>Kentucky</w:t>
              </w:r>
            </w:ins>
          </w:p>
        </w:tc>
        <w:tc>
          <w:tcPr>
            <w:tcW w:w="1019" w:type="pct"/>
            <w:tcBorders>
              <w:top w:val="single" w:sz="4" w:space="0" w:color="auto"/>
              <w:left w:val="single" w:sz="4" w:space="0" w:color="auto"/>
              <w:bottom w:val="single" w:sz="4" w:space="0" w:color="auto"/>
              <w:right w:val="single" w:sz="4" w:space="0" w:color="auto"/>
            </w:tcBorders>
            <w:noWrap/>
            <w:hideMark/>
          </w:tcPr>
          <w:p w14:paraId="2834326B" w14:textId="77777777" w:rsidR="00703362" w:rsidRDefault="00703362" w:rsidP="009E396A">
            <w:pPr>
              <w:rPr>
                <w:ins w:id="3449" w:author="Alotaibi, Raed" w:date="2019-05-22T16:09:00Z"/>
              </w:rPr>
            </w:pPr>
            <w:ins w:id="3450" w:author="Alotaibi, Raed" w:date="2019-05-22T16:09:00Z">
              <w:r>
                <w:t>1,023,371</w:t>
              </w:r>
            </w:ins>
          </w:p>
        </w:tc>
        <w:tc>
          <w:tcPr>
            <w:tcW w:w="859" w:type="pct"/>
            <w:tcBorders>
              <w:top w:val="single" w:sz="4" w:space="0" w:color="auto"/>
              <w:left w:val="single" w:sz="4" w:space="0" w:color="auto"/>
              <w:bottom w:val="single" w:sz="4" w:space="0" w:color="auto"/>
              <w:right w:val="single" w:sz="4" w:space="0" w:color="auto"/>
            </w:tcBorders>
            <w:noWrap/>
            <w:hideMark/>
          </w:tcPr>
          <w:p w14:paraId="757EFB53" w14:textId="77777777" w:rsidR="00703362" w:rsidRDefault="00703362" w:rsidP="009E396A">
            <w:pPr>
              <w:rPr>
                <w:ins w:id="3451" w:author="Alotaibi, Raed" w:date="2019-05-22T16:09:00Z"/>
              </w:rPr>
            </w:pPr>
            <w:ins w:id="3452" w:author="Alotaibi, Raed" w:date="2019-05-22T16:09:00Z">
              <w:r>
                <w:t>10,700</w:t>
              </w:r>
            </w:ins>
          </w:p>
        </w:tc>
        <w:tc>
          <w:tcPr>
            <w:tcW w:w="859" w:type="pct"/>
            <w:tcBorders>
              <w:top w:val="single" w:sz="4" w:space="0" w:color="auto"/>
              <w:left w:val="single" w:sz="4" w:space="0" w:color="auto"/>
              <w:bottom w:val="single" w:sz="4" w:space="0" w:color="auto"/>
              <w:right w:val="single" w:sz="4" w:space="0" w:color="auto"/>
            </w:tcBorders>
            <w:noWrap/>
            <w:hideMark/>
          </w:tcPr>
          <w:p w14:paraId="237C91CB" w14:textId="77777777" w:rsidR="00703362" w:rsidRDefault="00703362" w:rsidP="009E396A">
            <w:pPr>
              <w:rPr>
                <w:ins w:id="3453" w:author="Alotaibi, Raed" w:date="2019-05-22T16:09:00Z"/>
              </w:rPr>
            </w:pPr>
            <w:ins w:id="3454" w:author="Alotaibi, Raed" w:date="2019-05-22T16:09:00Z">
              <w:r>
                <w:t>1,590</w:t>
              </w:r>
            </w:ins>
          </w:p>
        </w:tc>
        <w:tc>
          <w:tcPr>
            <w:tcW w:w="859" w:type="pct"/>
            <w:tcBorders>
              <w:top w:val="single" w:sz="4" w:space="0" w:color="auto"/>
              <w:left w:val="single" w:sz="4" w:space="0" w:color="auto"/>
              <w:bottom w:val="single" w:sz="4" w:space="0" w:color="auto"/>
              <w:right w:val="single" w:sz="4" w:space="0" w:color="auto"/>
            </w:tcBorders>
            <w:noWrap/>
            <w:hideMark/>
          </w:tcPr>
          <w:p w14:paraId="7CF1EF49" w14:textId="77777777" w:rsidR="00703362" w:rsidRDefault="00703362" w:rsidP="009E396A">
            <w:pPr>
              <w:rPr>
                <w:ins w:id="3455" w:author="Alotaibi, Raed" w:date="2019-05-22T16:09:00Z"/>
              </w:rPr>
            </w:pPr>
            <w:ins w:id="3456" w:author="Alotaibi, Raed" w:date="2019-05-22T16:09:00Z">
              <w:r>
                <w:t>14.9</w:t>
              </w:r>
            </w:ins>
          </w:p>
        </w:tc>
      </w:tr>
      <w:tr w:rsidR="00703362" w14:paraId="3EC02AE8" w14:textId="77777777" w:rsidTr="009E396A">
        <w:trPr>
          <w:trHeight w:val="300"/>
          <w:ins w:id="3457"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07B48F9D" w14:textId="77777777" w:rsidR="00703362" w:rsidRDefault="00703362" w:rsidP="009E396A">
            <w:pPr>
              <w:rPr>
                <w:ins w:id="3458" w:author="Alotaibi, Raed" w:date="2019-05-22T16:09:00Z"/>
                <w:b/>
                <w:bCs/>
              </w:rPr>
            </w:pPr>
            <w:ins w:id="3459" w:author="Alotaibi, Raed" w:date="2019-05-22T16:09:00Z">
              <w:r>
                <w:rPr>
                  <w:b/>
                  <w:bCs/>
                </w:rPr>
                <w:t>Louisiana</w:t>
              </w:r>
            </w:ins>
          </w:p>
        </w:tc>
        <w:tc>
          <w:tcPr>
            <w:tcW w:w="1019" w:type="pct"/>
            <w:tcBorders>
              <w:top w:val="single" w:sz="4" w:space="0" w:color="auto"/>
              <w:left w:val="single" w:sz="4" w:space="0" w:color="auto"/>
              <w:bottom w:val="single" w:sz="4" w:space="0" w:color="auto"/>
              <w:right w:val="single" w:sz="4" w:space="0" w:color="auto"/>
            </w:tcBorders>
            <w:noWrap/>
            <w:hideMark/>
          </w:tcPr>
          <w:p w14:paraId="34F61F5A" w14:textId="77777777" w:rsidR="00703362" w:rsidRDefault="00703362" w:rsidP="009E396A">
            <w:pPr>
              <w:rPr>
                <w:ins w:id="3460" w:author="Alotaibi, Raed" w:date="2019-05-22T16:09:00Z"/>
              </w:rPr>
            </w:pPr>
            <w:ins w:id="3461" w:author="Alotaibi, Raed" w:date="2019-05-22T16:09:00Z">
              <w:r>
                <w:t>1,118,015</w:t>
              </w:r>
            </w:ins>
          </w:p>
        </w:tc>
        <w:tc>
          <w:tcPr>
            <w:tcW w:w="859" w:type="pct"/>
            <w:tcBorders>
              <w:top w:val="single" w:sz="4" w:space="0" w:color="auto"/>
              <w:left w:val="single" w:sz="4" w:space="0" w:color="auto"/>
              <w:bottom w:val="single" w:sz="4" w:space="0" w:color="auto"/>
              <w:right w:val="single" w:sz="4" w:space="0" w:color="auto"/>
            </w:tcBorders>
            <w:noWrap/>
            <w:hideMark/>
          </w:tcPr>
          <w:p w14:paraId="611D84B4" w14:textId="77777777" w:rsidR="00703362" w:rsidRDefault="00703362" w:rsidP="009E396A">
            <w:pPr>
              <w:rPr>
                <w:ins w:id="3462" w:author="Alotaibi, Raed" w:date="2019-05-22T16:09:00Z"/>
              </w:rPr>
            </w:pPr>
            <w:ins w:id="3463" w:author="Alotaibi, Raed" w:date="2019-05-22T16:09:00Z">
              <w:r>
                <w:t>5,600</w:t>
              </w:r>
            </w:ins>
          </w:p>
        </w:tc>
        <w:tc>
          <w:tcPr>
            <w:tcW w:w="859" w:type="pct"/>
            <w:tcBorders>
              <w:top w:val="single" w:sz="4" w:space="0" w:color="auto"/>
              <w:left w:val="single" w:sz="4" w:space="0" w:color="auto"/>
              <w:bottom w:val="single" w:sz="4" w:space="0" w:color="auto"/>
              <w:right w:val="single" w:sz="4" w:space="0" w:color="auto"/>
            </w:tcBorders>
            <w:noWrap/>
            <w:hideMark/>
          </w:tcPr>
          <w:p w14:paraId="4478D265" w14:textId="77777777" w:rsidR="00703362" w:rsidRDefault="00703362" w:rsidP="009E396A">
            <w:pPr>
              <w:rPr>
                <w:ins w:id="3464" w:author="Alotaibi, Raed" w:date="2019-05-22T16:09:00Z"/>
              </w:rPr>
            </w:pPr>
            <w:ins w:id="3465" w:author="Alotaibi, Raed" w:date="2019-05-22T16:09:00Z">
              <w:r>
                <w:t>650</w:t>
              </w:r>
            </w:ins>
          </w:p>
        </w:tc>
        <w:tc>
          <w:tcPr>
            <w:tcW w:w="859" w:type="pct"/>
            <w:tcBorders>
              <w:top w:val="single" w:sz="4" w:space="0" w:color="auto"/>
              <w:left w:val="single" w:sz="4" w:space="0" w:color="auto"/>
              <w:bottom w:val="single" w:sz="4" w:space="0" w:color="auto"/>
              <w:right w:val="single" w:sz="4" w:space="0" w:color="auto"/>
            </w:tcBorders>
            <w:noWrap/>
            <w:hideMark/>
          </w:tcPr>
          <w:p w14:paraId="6A2C40D5" w14:textId="77777777" w:rsidR="00703362" w:rsidRDefault="00703362" w:rsidP="009E396A">
            <w:pPr>
              <w:rPr>
                <w:ins w:id="3466" w:author="Alotaibi, Raed" w:date="2019-05-22T16:09:00Z"/>
              </w:rPr>
            </w:pPr>
            <w:ins w:id="3467" w:author="Alotaibi, Raed" w:date="2019-05-22T16:09:00Z">
              <w:r>
                <w:t>11.6</w:t>
              </w:r>
            </w:ins>
          </w:p>
        </w:tc>
      </w:tr>
      <w:tr w:rsidR="00703362" w14:paraId="7CB45825" w14:textId="77777777" w:rsidTr="009E396A">
        <w:trPr>
          <w:trHeight w:val="300"/>
          <w:ins w:id="3468"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6D3AE5F6" w14:textId="77777777" w:rsidR="00703362" w:rsidRDefault="00703362" w:rsidP="009E396A">
            <w:pPr>
              <w:rPr>
                <w:ins w:id="3469" w:author="Alotaibi, Raed" w:date="2019-05-22T16:09:00Z"/>
                <w:b/>
                <w:bCs/>
              </w:rPr>
            </w:pPr>
            <w:ins w:id="3470" w:author="Alotaibi, Raed" w:date="2019-05-22T16:09:00Z">
              <w:r>
                <w:rPr>
                  <w:b/>
                  <w:bCs/>
                </w:rPr>
                <w:t>Maine</w:t>
              </w:r>
            </w:ins>
          </w:p>
        </w:tc>
        <w:tc>
          <w:tcPr>
            <w:tcW w:w="1019" w:type="pct"/>
            <w:tcBorders>
              <w:top w:val="single" w:sz="4" w:space="0" w:color="auto"/>
              <w:left w:val="single" w:sz="4" w:space="0" w:color="auto"/>
              <w:bottom w:val="single" w:sz="4" w:space="0" w:color="auto"/>
              <w:right w:val="single" w:sz="4" w:space="0" w:color="auto"/>
            </w:tcBorders>
            <w:noWrap/>
            <w:hideMark/>
          </w:tcPr>
          <w:p w14:paraId="07950CDA" w14:textId="77777777" w:rsidR="00703362" w:rsidRDefault="00703362" w:rsidP="009E396A">
            <w:pPr>
              <w:rPr>
                <w:ins w:id="3471" w:author="Alotaibi, Raed" w:date="2019-05-22T16:09:00Z"/>
              </w:rPr>
            </w:pPr>
            <w:ins w:id="3472" w:author="Alotaibi, Raed" w:date="2019-05-22T16:09:00Z">
              <w:r>
                <w:t>274,533</w:t>
              </w:r>
            </w:ins>
          </w:p>
        </w:tc>
        <w:tc>
          <w:tcPr>
            <w:tcW w:w="859" w:type="pct"/>
            <w:tcBorders>
              <w:top w:val="single" w:sz="4" w:space="0" w:color="auto"/>
              <w:left w:val="single" w:sz="4" w:space="0" w:color="auto"/>
              <w:bottom w:val="single" w:sz="4" w:space="0" w:color="auto"/>
              <w:right w:val="single" w:sz="4" w:space="0" w:color="auto"/>
            </w:tcBorders>
            <w:noWrap/>
            <w:hideMark/>
          </w:tcPr>
          <w:p w14:paraId="7C1AABAF" w14:textId="77777777" w:rsidR="00703362" w:rsidRDefault="00703362" w:rsidP="009E396A">
            <w:pPr>
              <w:rPr>
                <w:ins w:id="3473" w:author="Alotaibi, Raed" w:date="2019-05-22T16:09:00Z"/>
              </w:rPr>
            </w:pPr>
            <w:ins w:id="3474" w:author="Alotaibi, Raed" w:date="2019-05-22T16:09:00Z">
              <w:r>
                <w:t>2,200</w:t>
              </w:r>
            </w:ins>
          </w:p>
        </w:tc>
        <w:tc>
          <w:tcPr>
            <w:tcW w:w="859" w:type="pct"/>
            <w:tcBorders>
              <w:top w:val="single" w:sz="4" w:space="0" w:color="auto"/>
              <w:left w:val="single" w:sz="4" w:space="0" w:color="auto"/>
              <w:bottom w:val="single" w:sz="4" w:space="0" w:color="auto"/>
              <w:right w:val="single" w:sz="4" w:space="0" w:color="auto"/>
            </w:tcBorders>
            <w:noWrap/>
            <w:hideMark/>
          </w:tcPr>
          <w:p w14:paraId="26394406" w14:textId="77777777" w:rsidR="00703362" w:rsidRDefault="00703362" w:rsidP="009E396A">
            <w:pPr>
              <w:rPr>
                <w:ins w:id="3475" w:author="Alotaibi, Raed" w:date="2019-05-22T16:09:00Z"/>
              </w:rPr>
            </w:pPr>
            <w:ins w:id="3476" w:author="Alotaibi, Raed" w:date="2019-05-22T16:09:00Z">
              <w:r>
                <w:t>170</w:t>
              </w:r>
            </w:ins>
          </w:p>
        </w:tc>
        <w:tc>
          <w:tcPr>
            <w:tcW w:w="859" w:type="pct"/>
            <w:tcBorders>
              <w:top w:val="single" w:sz="4" w:space="0" w:color="auto"/>
              <w:left w:val="single" w:sz="4" w:space="0" w:color="auto"/>
              <w:bottom w:val="single" w:sz="4" w:space="0" w:color="auto"/>
              <w:right w:val="single" w:sz="4" w:space="0" w:color="auto"/>
            </w:tcBorders>
            <w:noWrap/>
            <w:hideMark/>
          </w:tcPr>
          <w:p w14:paraId="7DF35FEF" w14:textId="77777777" w:rsidR="00703362" w:rsidRDefault="00703362" w:rsidP="009E396A">
            <w:pPr>
              <w:rPr>
                <w:ins w:id="3477" w:author="Alotaibi, Raed" w:date="2019-05-22T16:09:00Z"/>
              </w:rPr>
            </w:pPr>
            <w:ins w:id="3478" w:author="Alotaibi, Raed" w:date="2019-05-22T16:09:00Z">
              <w:r>
                <w:t>7.9</w:t>
              </w:r>
            </w:ins>
          </w:p>
        </w:tc>
      </w:tr>
      <w:tr w:rsidR="00703362" w14:paraId="223A929C" w14:textId="77777777" w:rsidTr="009E396A">
        <w:trPr>
          <w:trHeight w:val="300"/>
          <w:ins w:id="3479"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2DA67B41" w14:textId="77777777" w:rsidR="00703362" w:rsidRDefault="00703362" w:rsidP="009E396A">
            <w:pPr>
              <w:rPr>
                <w:ins w:id="3480" w:author="Alotaibi, Raed" w:date="2019-05-22T16:09:00Z"/>
                <w:b/>
                <w:bCs/>
              </w:rPr>
            </w:pPr>
            <w:ins w:id="3481" w:author="Alotaibi, Raed" w:date="2019-05-22T16:09:00Z">
              <w:r>
                <w:rPr>
                  <w:b/>
                  <w:bCs/>
                </w:rPr>
                <w:t>Maryland</w:t>
              </w:r>
            </w:ins>
          </w:p>
        </w:tc>
        <w:tc>
          <w:tcPr>
            <w:tcW w:w="1019" w:type="pct"/>
            <w:tcBorders>
              <w:top w:val="single" w:sz="4" w:space="0" w:color="auto"/>
              <w:left w:val="single" w:sz="4" w:space="0" w:color="auto"/>
              <w:bottom w:val="single" w:sz="4" w:space="0" w:color="auto"/>
              <w:right w:val="single" w:sz="4" w:space="0" w:color="auto"/>
            </w:tcBorders>
            <w:noWrap/>
            <w:hideMark/>
          </w:tcPr>
          <w:p w14:paraId="66D3312C" w14:textId="77777777" w:rsidR="00703362" w:rsidRDefault="00703362" w:rsidP="009E396A">
            <w:pPr>
              <w:rPr>
                <w:ins w:id="3482" w:author="Alotaibi, Raed" w:date="2019-05-22T16:09:00Z"/>
              </w:rPr>
            </w:pPr>
            <w:ins w:id="3483" w:author="Alotaibi, Raed" w:date="2019-05-22T16:09:00Z">
              <w:r>
                <w:t>1,352,964</w:t>
              </w:r>
            </w:ins>
          </w:p>
        </w:tc>
        <w:tc>
          <w:tcPr>
            <w:tcW w:w="859" w:type="pct"/>
            <w:tcBorders>
              <w:top w:val="single" w:sz="4" w:space="0" w:color="auto"/>
              <w:left w:val="single" w:sz="4" w:space="0" w:color="auto"/>
              <w:bottom w:val="single" w:sz="4" w:space="0" w:color="auto"/>
              <w:right w:val="single" w:sz="4" w:space="0" w:color="auto"/>
            </w:tcBorders>
            <w:noWrap/>
            <w:hideMark/>
          </w:tcPr>
          <w:p w14:paraId="4F12468A" w14:textId="77777777" w:rsidR="00703362" w:rsidRDefault="00703362" w:rsidP="009E396A">
            <w:pPr>
              <w:rPr>
                <w:ins w:id="3484" w:author="Alotaibi, Raed" w:date="2019-05-22T16:09:00Z"/>
              </w:rPr>
            </w:pPr>
            <w:ins w:id="3485" w:author="Alotaibi, Raed" w:date="2019-05-22T16:09:00Z">
              <w:r>
                <w:t>12,800</w:t>
              </w:r>
            </w:ins>
          </w:p>
        </w:tc>
        <w:tc>
          <w:tcPr>
            <w:tcW w:w="859" w:type="pct"/>
            <w:tcBorders>
              <w:top w:val="single" w:sz="4" w:space="0" w:color="auto"/>
              <w:left w:val="single" w:sz="4" w:space="0" w:color="auto"/>
              <w:bottom w:val="single" w:sz="4" w:space="0" w:color="auto"/>
              <w:right w:val="single" w:sz="4" w:space="0" w:color="auto"/>
            </w:tcBorders>
            <w:noWrap/>
            <w:hideMark/>
          </w:tcPr>
          <w:p w14:paraId="0B290902" w14:textId="77777777" w:rsidR="00703362" w:rsidRDefault="00703362" w:rsidP="009E396A">
            <w:pPr>
              <w:rPr>
                <w:ins w:id="3486" w:author="Alotaibi, Raed" w:date="2019-05-22T16:09:00Z"/>
              </w:rPr>
            </w:pPr>
            <w:ins w:id="3487" w:author="Alotaibi, Raed" w:date="2019-05-22T16:09:00Z">
              <w:r>
                <w:t>2,450</w:t>
              </w:r>
            </w:ins>
          </w:p>
        </w:tc>
        <w:tc>
          <w:tcPr>
            <w:tcW w:w="859" w:type="pct"/>
            <w:tcBorders>
              <w:top w:val="single" w:sz="4" w:space="0" w:color="auto"/>
              <w:left w:val="single" w:sz="4" w:space="0" w:color="auto"/>
              <w:bottom w:val="single" w:sz="4" w:space="0" w:color="auto"/>
              <w:right w:val="single" w:sz="4" w:space="0" w:color="auto"/>
            </w:tcBorders>
            <w:noWrap/>
            <w:hideMark/>
          </w:tcPr>
          <w:p w14:paraId="404B4248" w14:textId="77777777" w:rsidR="00703362" w:rsidRDefault="00703362" w:rsidP="009E396A">
            <w:pPr>
              <w:rPr>
                <w:ins w:id="3488" w:author="Alotaibi, Raed" w:date="2019-05-22T16:09:00Z"/>
              </w:rPr>
            </w:pPr>
            <w:ins w:id="3489" w:author="Alotaibi, Raed" w:date="2019-05-22T16:09:00Z">
              <w:r>
                <w:t>19.1</w:t>
              </w:r>
            </w:ins>
          </w:p>
        </w:tc>
      </w:tr>
      <w:tr w:rsidR="00703362" w14:paraId="59148EAB" w14:textId="77777777" w:rsidTr="009E396A">
        <w:trPr>
          <w:trHeight w:val="300"/>
          <w:ins w:id="3490"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3C1724F7" w14:textId="77777777" w:rsidR="00703362" w:rsidRDefault="00703362" w:rsidP="009E396A">
            <w:pPr>
              <w:rPr>
                <w:ins w:id="3491" w:author="Alotaibi, Raed" w:date="2019-05-22T16:09:00Z"/>
                <w:b/>
                <w:bCs/>
              </w:rPr>
            </w:pPr>
            <w:ins w:id="3492" w:author="Alotaibi, Raed" w:date="2019-05-22T16:09:00Z">
              <w:r>
                <w:rPr>
                  <w:b/>
                  <w:bCs/>
                </w:rPr>
                <w:t>Massachusetts</w:t>
              </w:r>
            </w:ins>
          </w:p>
        </w:tc>
        <w:tc>
          <w:tcPr>
            <w:tcW w:w="1019" w:type="pct"/>
            <w:tcBorders>
              <w:top w:val="single" w:sz="4" w:space="0" w:color="auto"/>
              <w:left w:val="single" w:sz="4" w:space="0" w:color="auto"/>
              <w:bottom w:val="single" w:sz="4" w:space="0" w:color="auto"/>
              <w:right w:val="single" w:sz="4" w:space="0" w:color="auto"/>
            </w:tcBorders>
            <w:noWrap/>
            <w:hideMark/>
          </w:tcPr>
          <w:p w14:paraId="5EF1FDB5" w14:textId="77777777" w:rsidR="00703362" w:rsidRDefault="00703362" w:rsidP="009E396A">
            <w:pPr>
              <w:rPr>
                <w:ins w:id="3493" w:author="Alotaibi, Raed" w:date="2019-05-22T16:09:00Z"/>
              </w:rPr>
            </w:pPr>
            <w:ins w:id="3494" w:author="Alotaibi, Raed" w:date="2019-05-22T16:09:00Z">
              <w:r>
                <w:t>1,418,923</w:t>
              </w:r>
            </w:ins>
          </w:p>
        </w:tc>
        <w:tc>
          <w:tcPr>
            <w:tcW w:w="859" w:type="pct"/>
            <w:tcBorders>
              <w:top w:val="single" w:sz="4" w:space="0" w:color="auto"/>
              <w:left w:val="single" w:sz="4" w:space="0" w:color="auto"/>
              <w:bottom w:val="single" w:sz="4" w:space="0" w:color="auto"/>
              <w:right w:val="single" w:sz="4" w:space="0" w:color="auto"/>
            </w:tcBorders>
            <w:noWrap/>
            <w:hideMark/>
          </w:tcPr>
          <w:p w14:paraId="049EEAC4" w14:textId="77777777" w:rsidR="00703362" w:rsidRDefault="00703362" w:rsidP="009E396A">
            <w:pPr>
              <w:rPr>
                <w:ins w:id="3495" w:author="Alotaibi, Raed" w:date="2019-05-22T16:09:00Z"/>
              </w:rPr>
            </w:pPr>
            <w:ins w:id="3496" w:author="Alotaibi, Raed" w:date="2019-05-22T16:09:00Z">
              <w:r>
                <w:t>14,900</w:t>
              </w:r>
            </w:ins>
          </w:p>
        </w:tc>
        <w:tc>
          <w:tcPr>
            <w:tcW w:w="859" w:type="pct"/>
            <w:tcBorders>
              <w:top w:val="single" w:sz="4" w:space="0" w:color="auto"/>
              <w:left w:val="single" w:sz="4" w:space="0" w:color="auto"/>
              <w:bottom w:val="single" w:sz="4" w:space="0" w:color="auto"/>
              <w:right w:val="single" w:sz="4" w:space="0" w:color="auto"/>
            </w:tcBorders>
            <w:noWrap/>
            <w:hideMark/>
          </w:tcPr>
          <w:p w14:paraId="5FA104CB" w14:textId="77777777" w:rsidR="00703362" w:rsidRDefault="00703362" w:rsidP="009E396A">
            <w:pPr>
              <w:rPr>
                <w:ins w:id="3497" w:author="Alotaibi, Raed" w:date="2019-05-22T16:09:00Z"/>
              </w:rPr>
            </w:pPr>
            <w:ins w:id="3498" w:author="Alotaibi, Raed" w:date="2019-05-22T16:09:00Z">
              <w:r>
                <w:t>2,470</w:t>
              </w:r>
            </w:ins>
          </w:p>
        </w:tc>
        <w:tc>
          <w:tcPr>
            <w:tcW w:w="859" w:type="pct"/>
            <w:tcBorders>
              <w:top w:val="single" w:sz="4" w:space="0" w:color="auto"/>
              <w:left w:val="single" w:sz="4" w:space="0" w:color="auto"/>
              <w:bottom w:val="single" w:sz="4" w:space="0" w:color="auto"/>
              <w:right w:val="single" w:sz="4" w:space="0" w:color="auto"/>
            </w:tcBorders>
            <w:noWrap/>
            <w:hideMark/>
          </w:tcPr>
          <w:p w14:paraId="3F41C44D" w14:textId="77777777" w:rsidR="00703362" w:rsidRDefault="00703362" w:rsidP="009E396A">
            <w:pPr>
              <w:rPr>
                <w:ins w:id="3499" w:author="Alotaibi, Raed" w:date="2019-05-22T16:09:00Z"/>
              </w:rPr>
            </w:pPr>
            <w:ins w:id="3500" w:author="Alotaibi, Raed" w:date="2019-05-22T16:09:00Z">
              <w:r>
                <w:t>16.6</w:t>
              </w:r>
            </w:ins>
          </w:p>
        </w:tc>
      </w:tr>
      <w:tr w:rsidR="00703362" w14:paraId="115E2897" w14:textId="77777777" w:rsidTr="009E396A">
        <w:trPr>
          <w:trHeight w:val="300"/>
          <w:ins w:id="3501"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04B22804" w14:textId="77777777" w:rsidR="00703362" w:rsidRDefault="00703362" w:rsidP="009E396A">
            <w:pPr>
              <w:rPr>
                <w:ins w:id="3502" w:author="Alotaibi, Raed" w:date="2019-05-22T16:09:00Z"/>
                <w:b/>
                <w:bCs/>
              </w:rPr>
            </w:pPr>
            <w:ins w:id="3503" w:author="Alotaibi, Raed" w:date="2019-05-22T16:09:00Z">
              <w:r>
                <w:rPr>
                  <w:b/>
                  <w:bCs/>
                </w:rPr>
                <w:t>Michigan</w:t>
              </w:r>
            </w:ins>
          </w:p>
        </w:tc>
        <w:tc>
          <w:tcPr>
            <w:tcW w:w="1019" w:type="pct"/>
            <w:tcBorders>
              <w:top w:val="single" w:sz="4" w:space="0" w:color="auto"/>
              <w:left w:val="single" w:sz="4" w:space="0" w:color="auto"/>
              <w:bottom w:val="single" w:sz="4" w:space="0" w:color="auto"/>
              <w:right w:val="single" w:sz="4" w:space="0" w:color="auto"/>
            </w:tcBorders>
            <w:noWrap/>
            <w:hideMark/>
          </w:tcPr>
          <w:p w14:paraId="41B5D887" w14:textId="77777777" w:rsidR="00703362" w:rsidRDefault="00703362" w:rsidP="009E396A">
            <w:pPr>
              <w:rPr>
                <w:ins w:id="3504" w:author="Alotaibi, Raed" w:date="2019-05-22T16:09:00Z"/>
              </w:rPr>
            </w:pPr>
            <w:ins w:id="3505" w:author="Alotaibi, Raed" w:date="2019-05-22T16:09:00Z">
              <w:r>
                <w:t>2,344,068</w:t>
              </w:r>
            </w:ins>
          </w:p>
        </w:tc>
        <w:tc>
          <w:tcPr>
            <w:tcW w:w="859" w:type="pct"/>
            <w:tcBorders>
              <w:top w:val="single" w:sz="4" w:space="0" w:color="auto"/>
              <w:left w:val="single" w:sz="4" w:space="0" w:color="auto"/>
              <w:bottom w:val="single" w:sz="4" w:space="0" w:color="auto"/>
              <w:right w:val="single" w:sz="4" w:space="0" w:color="auto"/>
            </w:tcBorders>
            <w:noWrap/>
            <w:hideMark/>
          </w:tcPr>
          <w:p w14:paraId="784079EC" w14:textId="77777777" w:rsidR="00703362" w:rsidRDefault="00703362" w:rsidP="009E396A">
            <w:pPr>
              <w:rPr>
                <w:ins w:id="3506" w:author="Alotaibi, Raed" w:date="2019-05-22T16:09:00Z"/>
              </w:rPr>
            </w:pPr>
            <w:ins w:id="3507" w:author="Alotaibi, Raed" w:date="2019-05-22T16:09:00Z">
              <w:r>
                <w:t>24,400</w:t>
              </w:r>
            </w:ins>
          </w:p>
        </w:tc>
        <w:tc>
          <w:tcPr>
            <w:tcW w:w="859" w:type="pct"/>
            <w:tcBorders>
              <w:top w:val="single" w:sz="4" w:space="0" w:color="auto"/>
              <w:left w:val="single" w:sz="4" w:space="0" w:color="auto"/>
              <w:bottom w:val="single" w:sz="4" w:space="0" w:color="auto"/>
              <w:right w:val="single" w:sz="4" w:space="0" w:color="auto"/>
            </w:tcBorders>
            <w:noWrap/>
            <w:hideMark/>
          </w:tcPr>
          <w:p w14:paraId="5C924C7E" w14:textId="77777777" w:rsidR="00703362" w:rsidRDefault="00703362" w:rsidP="009E396A">
            <w:pPr>
              <w:rPr>
                <w:ins w:id="3508" w:author="Alotaibi, Raed" w:date="2019-05-22T16:09:00Z"/>
              </w:rPr>
            </w:pPr>
            <w:ins w:id="3509" w:author="Alotaibi, Raed" w:date="2019-05-22T16:09:00Z">
              <w:r>
                <w:t>4,060</w:t>
              </w:r>
            </w:ins>
          </w:p>
        </w:tc>
        <w:tc>
          <w:tcPr>
            <w:tcW w:w="859" w:type="pct"/>
            <w:tcBorders>
              <w:top w:val="single" w:sz="4" w:space="0" w:color="auto"/>
              <w:left w:val="single" w:sz="4" w:space="0" w:color="auto"/>
              <w:bottom w:val="single" w:sz="4" w:space="0" w:color="auto"/>
              <w:right w:val="single" w:sz="4" w:space="0" w:color="auto"/>
            </w:tcBorders>
            <w:noWrap/>
            <w:hideMark/>
          </w:tcPr>
          <w:p w14:paraId="738D5E0E" w14:textId="77777777" w:rsidR="00703362" w:rsidRDefault="00703362" w:rsidP="009E396A">
            <w:pPr>
              <w:rPr>
                <w:ins w:id="3510" w:author="Alotaibi, Raed" w:date="2019-05-22T16:09:00Z"/>
              </w:rPr>
            </w:pPr>
            <w:ins w:id="3511" w:author="Alotaibi, Raed" w:date="2019-05-22T16:09:00Z">
              <w:r>
                <w:t>16.7</w:t>
              </w:r>
            </w:ins>
          </w:p>
        </w:tc>
      </w:tr>
      <w:tr w:rsidR="00703362" w14:paraId="1D55E7AD" w14:textId="77777777" w:rsidTr="009E396A">
        <w:trPr>
          <w:trHeight w:val="300"/>
          <w:ins w:id="3512"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6447D2BD" w14:textId="77777777" w:rsidR="00703362" w:rsidRDefault="00703362" w:rsidP="009E396A">
            <w:pPr>
              <w:rPr>
                <w:ins w:id="3513" w:author="Alotaibi, Raed" w:date="2019-05-22T16:09:00Z"/>
                <w:b/>
                <w:bCs/>
              </w:rPr>
            </w:pPr>
            <w:ins w:id="3514" w:author="Alotaibi, Raed" w:date="2019-05-22T16:09:00Z">
              <w:r>
                <w:rPr>
                  <w:b/>
                  <w:bCs/>
                </w:rPr>
                <w:t>Minnesota</w:t>
              </w:r>
            </w:ins>
          </w:p>
        </w:tc>
        <w:tc>
          <w:tcPr>
            <w:tcW w:w="1019" w:type="pct"/>
            <w:tcBorders>
              <w:top w:val="single" w:sz="4" w:space="0" w:color="auto"/>
              <w:left w:val="single" w:sz="4" w:space="0" w:color="auto"/>
              <w:bottom w:val="single" w:sz="4" w:space="0" w:color="auto"/>
              <w:right w:val="single" w:sz="4" w:space="0" w:color="auto"/>
            </w:tcBorders>
            <w:noWrap/>
            <w:hideMark/>
          </w:tcPr>
          <w:p w14:paraId="326C8B1B" w14:textId="77777777" w:rsidR="00703362" w:rsidRDefault="00703362" w:rsidP="009E396A">
            <w:pPr>
              <w:rPr>
                <w:ins w:id="3515" w:author="Alotaibi, Raed" w:date="2019-05-22T16:09:00Z"/>
              </w:rPr>
            </w:pPr>
            <w:ins w:id="3516" w:author="Alotaibi, Raed" w:date="2019-05-22T16:09:00Z">
              <w:r>
                <w:t>1,284,063</w:t>
              </w:r>
            </w:ins>
          </w:p>
        </w:tc>
        <w:tc>
          <w:tcPr>
            <w:tcW w:w="859" w:type="pct"/>
            <w:tcBorders>
              <w:top w:val="single" w:sz="4" w:space="0" w:color="auto"/>
              <w:left w:val="single" w:sz="4" w:space="0" w:color="auto"/>
              <w:bottom w:val="single" w:sz="4" w:space="0" w:color="auto"/>
              <w:right w:val="single" w:sz="4" w:space="0" w:color="auto"/>
            </w:tcBorders>
            <w:noWrap/>
            <w:hideMark/>
          </w:tcPr>
          <w:p w14:paraId="09215A9C" w14:textId="77777777" w:rsidR="00703362" w:rsidRDefault="00703362" w:rsidP="009E396A">
            <w:pPr>
              <w:rPr>
                <w:ins w:id="3517" w:author="Alotaibi, Raed" w:date="2019-05-22T16:09:00Z"/>
              </w:rPr>
            </w:pPr>
            <w:ins w:id="3518" w:author="Alotaibi, Raed" w:date="2019-05-22T16:09:00Z">
              <w:r>
                <w:t>14,100</w:t>
              </w:r>
            </w:ins>
          </w:p>
        </w:tc>
        <w:tc>
          <w:tcPr>
            <w:tcW w:w="859" w:type="pct"/>
            <w:tcBorders>
              <w:top w:val="single" w:sz="4" w:space="0" w:color="auto"/>
              <w:left w:val="single" w:sz="4" w:space="0" w:color="auto"/>
              <w:bottom w:val="single" w:sz="4" w:space="0" w:color="auto"/>
              <w:right w:val="single" w:sz="4" w:space="0" w:color="auto"/>
            </w:tcBorders>
            <w:noWrap/>
            <w:hideMark/>
          </w:tcPr>
          <w:p w14:paraId="5F9DD74E" w14:textId="77777777" w:rsidR="00703362" w:rsidRDefault="00703362" w:rsidP="009E396A">
            <w:pPr>
              <w:rPr>
                <w:ins w:id="3519" w:author="Alotaibi, Raed" w:date="2019-05-22T16:09:00Z"/>
              </w:rPr>
            </w:pPr>
            <w:ins w:id="3520" w:author="Alotaibi, Raed" w:date="2019-05-22T16:09:00Z">
              <w:r>
                <w:t>2,120</w:t>
              </w:r>
            </w:ins>
          </w:p>
        </w:tc>
        <w:tc>
          <w:tcPr>
            <w:tcW w:w="859" w:type="pct"/>
            <w:tcBorders>
              <w:top w:val="single" w:sz="4" w:space="0" w:color="auto"/>
              <w:left w:val="single" w:sz="4" w:space="0" w:color="auto"/>
              <w:bottom w:val="single" w:sz="4" w:space="0" w:color="auto"/>
              <w:right w:val="single" w:sz="4" w:space="0" w:color="auto"/>
            </w:tcBorders>
            <w:noWrap/>
            <w:hideMark/>
          </w:tcPr>
          <w:p w14:paraId="4559B3DC" w14:textId="77777777" w:rsidR="00703362" w:rsidRDefault="00703362" w:rsidP="009E396A">
            <w:pPr>
              <w:rPr>
                <w:ins w:id="3521" w:author="Alotaibi, Raed" w:date="2019-05-22T16:09:00Z"/>
              </w:rPr>
            </w:pPr>
            <w:ins w:id="3522" w:author="Alotaibi, Raed" w:date="2019-05-22T16:09:00Z">
              <w:r>
                <w:t>15.1</w:t>
              </w:r>
            </w:ins>
          </w:p>
        </w:tc>
      </w:tr>
      <w:tr w:rsidR="00703362" w14:paraId="797BCE3C" w14:textId="77777777" w:rsidTr="009E396A">
        <w:trPr>
          <w:trHeight w:val="300"/>
          <w:ins w:id="3523"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03A588C8" w14:textId="77777777" w:rsidR="00703362" w:rsidRDefault="00703362" w:rsidP="009E396A">
            <w:pPr>
              <w:rPr>
                <w:ins w:id="3524" w:author="Alotaibi, Raed" w:date="2019-05-22T16:09:00Z"/>
                <w:b/>
                <w:bCs/>
              </w:rPr>
            </w:pPr>
            <w:ins w:id="3525" w:author="Alotaibi, Raed" w:date="2019-05-22T16:09:00Z">
              <w:r>
                <w:rPr>
                  <w:b/>
                  <w:bCs/>
                </w:rPr>
                <w:t>Mississippi</w:t>
              </w:r>
            </w:ins>
          </w:p>
        </w:tc>
        <w:tc>
          <w:tcPr>
            <w:tcW w:w="1019" w:type="pct"/>
            <w:tcBorders>
              <w:top w:val="single" w:sz="4" w:space="0" w:color="auto"/>
              <w:left w:val="single" w:sz="4" w:space="0" w:color="auto"/>
              <w:bottom w:val="single" w:sz="4" w:space="0" w:color="auto"/>
              <w:right w:val="single" w:sz="4" w:space="0" w:color="auto"/>
            </w:tcBorders>
            <w:noWrap/>
            <w:hideMark/>
          </w:tcPr>
          <w:p w14:paraId="007D053A" w14:textId="77777777" w:rsidR="00703362" w:rsidRDefault="00703362" w:rsidP="009E396A">
            <w:pPr>
              <w:rPr>
                <w:ins w:id="3526" w:author="Alotaibi, Raed" w:date="2019-05-22T16:09:00Z"/>
              </w:rPr>
            </w:pPr>
            <w:ins w:id="3527" w:author="Alotaibi, Raed" w:date="2019-05-22T16:09:00Z">
              <w:r>
                <w:t>755,555</w:t>
              </w:r>
            </w:ins>
          </w:p>
        </w:tc>
        <w:tc>
          <w:tcPr>
            <w:tcW w:w="859" w:type="pct"/>
            <w:tcBorders>
              <w:top w:val="single" w:sz="4" w:space="0" w:color="auto"/>
              <w:left w:val="single" w:sz="4" w:space="0" w:color="auto"/>
              <w:bottom w:val="single" w:sz="4" w:space="0" w:color="auto"/>
              <w:right w:val="single" w:sz="4" w:space="0" w:color="auto"/>
            </w:tcBorders>
            <w:noWrap/>
            <w:hideMark/>
          </w:tcPr>
          <w:p w14:paraId="573E27C2" w14:textId="77777777" w:rsidR="00703362" w:rsidRDefault="00703362" w:rsidP="009E396A">
            <w:pPr>
              <w:rPr>
                <w:ins w:id="3528" w:author="Alotaibi, Raed" w:date="2019-05-22T16:09:00Z"/>
              </w:rPr>
            </w:pPr>
            <w:ins w:id="3529" w:author="Alotaibi, Raed" w:date="2019-05-22T16:09:00Z">
              <w:r>
                <w:t>9,100</w:t>
              </w:r>
            </w:ins>
          </w:p>
        </w:tc>
        <w:tc>
          <w:tcPr>
            <w:tcW w:w="859" w:type="pct"/>
            <w:tcBorders>
              <w:top w:val="single" w:sz="4" w:space="0" w:color="auto"/>
              <w:left w:val="single" w:sz="4" w:space="0" w:color="auto"/>
              <w:bottom w:val="single" w:sz="4" w:space="0" w:color="auto"/>
              <w:right w:val="single" w:sz="4" w:space="0" w:color="auto"/>
            </w:tcBorders>
            <w:noWrap/>
            <w:hideMark/>
          </w:tcPr>
          <w:p w14:paraId="06882555" w14:textId="77777777" w:rsidR="00703362" w:rsidRDefault="00703362" w:rsidP="009E396A">
            <w:pPr>
              <w:rPr>
                <w:ins w:id="3530" w:author="Alotaibi, Raed" w:date="2019-05-22T16:09:00Z"/>
              </w:rPr>
            </w:pPr>
            <w:ins w:id="3531" w:author="Alotaibi, Raed" w:date="2019-05-22T16:09:00Z">
              <w:r>
                <w:t>930</w:t>
              </w:r>
            </w:ins>
          </w:p>
        </w:tc>
        <w:tc>
          <w:tcPr>
            <w:tcW w:w="859" w:type="pct"/>
            <w:tcBorders>
              <w:top w:val="single" w:sz="4" w:space="0" w:color="auto"/>
              <w:left w:val="single" w:sz="4" w:space="0" w:color="auto"/>
              <w:bottom w:val="single" w:sz="4" w:space="0" w:color="auto"/>
              <w:right w:val="single" w:sz="4" w:space="0" w:color="auto"/>
            </w:tcBorders>
            <w:noWrap/>
            <w:hideMark/>
          </w:tcPr>
          <w:p w14:paraId="300CE361" w14:textId="77777777" w:rsidR="00703362" w:rsidRDefault="00703362" w:rsidP="009E396A">
            <w:pPr>
              <w:rPr>
                <w:ins w:id="3532" w:author="Alotaibi, Raed" w:date="2019-05-22T16:09:00Z"/>
              </w:rPr>
            </w:pPr>
            <w:ins w:id="3533" w:author="Alotaibi, Raed" w:date="2019-05-22T16:09:00Z">
              <w:r>
                <w:t>10.2</w:t>
              </w:r>
            </w:ins>
          </w:p>
        </w:tc>
      </w:tr>
      <w:tr w:rsidR="00703362" w14:paraId="6FB0FBCB" w14:textId="77777777" w:rsidTr="009E396A">
        <w:trPr>
          <w:trHeight w:val="300"/>
          <w:ins w:id="3534"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1DA3D760" w14:textId="77777777" w:rsidR="00703362" w:rsidRDefault="00703362" w:rsidP="009E396A">
            <w:pPr>
              <w:rPr>
                <w:ins w:id="3535" w:author="Alotaibi, Raed" w:date="2019-05-22T16:09:00Z"/>
                <w:b/>
                <w:bCs/>
              </w:rPr>
            </w:pPr>
            <w:ins w:id="3536" w:author="Alotaibi, Raed" w:date="2019-05-22T16:09:00Z">
              <w:r>
                <w:rPr>
                  <w:b/>
                  <w:bCs/>
                </w:rPr>
                <w:t>Missouri</w:t>
              </w:r>
            </w:ins>
          </w:p>
        </w:tc>
        <w:tc>
          <w:tcPr>
            <w:tcW w:w="1019" w:type="pct"/>
            <w:tcBorders>
              <w:top w:val="single" w:sz="4" w:space="0" w:color="auto"/>
              <w:left w:val="single" w:sz="4" w:space="0" w:color="auto"/>
              <w:bottom w:val="single" w:sz="4" w:space="0" w:color="auto"/>
              <w:right w:val="single" w:sz="4" w:space="0" w:color="auto"/>
            </w:tcBorders>
            <w:noWrap/>
            <w:hideMark/>
          </w:tcPr>
          <w:p w14:paraId="318A2FDA" w14:textId="77777777" w:rsidR="00703362" w:rsidRDefault="00703362" w:rsidP="009E396A">
            <w:pPr>
              <w:rPr>
                <w:ins w:id="3537" w:author="Alotaibi, Raed" w:date="2019-05-22T16:09:00Z"/>
              </w:rPr>
            </w:pPr>
            <w:ins w:id="3538" w:author="Alotaibi, Raed" w:date="2019-05-22T16:09:00Z">
              <w:r>
                <w:t>1,425,436</w:t>
              </w:r>
            </w:ins>
          </w:p>
        </w:tc>
        <w:tc>
          <w:tcPr>
            <w:tcW w:w="859" w:type="pct"/>
            <w:tcBorders>
              <w:top w:val="single" w:sz="4" w:space="0" w:color="auto"/>
              <w:left w:val="single" w:sz="4" w:space="0" w:color="auto"/>
              <w:bottom w:val="single" w:sz="4" w:space="0" w:color="auto"/>
              <w:right w:val="single" w:sz="4" w:space="0" w:color="auto"/>
            </w:tcBorders>
            <w:noWrap/>
            <w:hideMark/>
          </w:tcPr>
          <w:p w14:paraId="1D5A9DF5" w14:textId="77777777" w:rsidR="00703362" w:rsidRDefault="00703362" w:rsidP="009E396A">
            <w:pPr>
              <w:rPr>
                <w:ins w:id="3539" w:author="Alotaibi, Raed" w:date="2019-05-22T16:09:00Z"/>
              </w:rPr>
            </w:pPr>
            <w:ins w:id="3540" w:author="Alotaibi, Raed" w:date="2019-05-22T16:09:00Z">
              <w:r>
                <w:t>15,800</w:t>
              </w:r>
            </w:ins>
          </w:p>
        </w:tc>
        <w:tc>
          <w:tcPr>
            <w:tcW w:w="859" w:type="pct"/>
            <w:tcBorders>
              <w:top w:val="single" w:sz="4" w:space="0" w:color="auto"/>
              <w:left w:val="single" w:sz="4" w:space="0" w:color="auto"/>
              <w:bottom w:val="single" w:sz="4" w:space="0" w:color="auto"/>
              <w:right w:val="single" w:sz="4" w:space="0" w:color="auto"/>
            </w:tcBorders>
            <w:noWrap/>
            <w:hideMark/>
          </w:tcPr>
          <w:p w14:paraId="386A78BA" w14:textId="77777777" w:rsidR="00703362" w:rsidRDefault="00703362" w:rsidP="009E396A">
            <w:pPr>
              <w:rPr>
                <w:ins w:id="3541" w:author="Alotaibi, Raed" w:date="2019-05-22T16:09:00Z"/>
              </w:rPr>
            </w:pPr>
            <w:ins w:id="3542" w:author="Alotaibi, Raed" w:date="2019-05-22T16:09:00Z">
              <w:r>
                <w:t>1,900</w:t>
              </w:r>
            </w:ins>
          </w:p>
        </w:tc>
        <w:tc>
          <w:tcPr>
            <w:tcW w:w="859" w:type="pct"/>
            <w:tcBorders>
              <w:top w:val="single" w:sz="4" w:space="0" w:color="auto"/>
              <w:left w:val="single" w:sz="4" w:space="0" w:color="auto"/>
              <w:bottom w:val="single" w:sz="4" w:space="0" w:color="auto"/>
              <w:right w:val="single" w:sz="4" w:space="0" w:color="auto"/>
            </w:tcBorders>
            <w:noWrap/>
            <w:hideMark/>
          </w:tcPr>
          <w:p w14:paraId="67A63E4D" w14:textId="77777777" w:rsidR="00703362" w:rsidRDefault="00703362" w:rsidP="009E396A">
            <w:pPr>
              <w:rPr>
                <w:ins w:id="3543" w:author="Alotaibi, Raed" w:date="2019-05-22T16:09:00Z"/>
              </w:rPr>
            </w:pPr>
            <w:ins w:id="3544" w:author="Alotaibi, Raed" w:date="2019-05-22T16:09:00Z">
              <w:r>
                <w:t>12</w:t>
              </w:r>
            </w:ins>
          </w:p>
        </w:tc>
      </w:tr>
      <w:tr w:rsidR="00703362" w14:paraId="7F250191" w14:textId="77777777" w:rsidTr="009E396A">
        <w:trPr>
          <w:trHeight w:val="300"/>
          <w:ins w:id="3545"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73B88331" w14:textId="77777777" w:rsidR="00703362" w:rsidRDefault="00703362" w:rsidP="009E396A">
            <w:pPr>
              <w:rPr>
                <w:ins w:id="3546" w:author="Alotaibi, Raed" w:date="2019-05-22T16:09:00Z"/>
                <w:b/>
                <w:bCs/>
              </w:rPr>
            </w:pPr>
            <w:ins w:id="3547" w:author="Alotaibi, Raed" w:date="2019-05-22T16:09:00Z">
              <w:r>
                <w:rPr>
                  <w:b/>
                  <w:bCs/>
                </w:rPr>
                <w:t>Montana</w:t>
              </w:r>
            </w:ins>
          </w:p>
        </w:tc>
        <w:tc>
          <w:tcPr>
            <w:tcW w:w="1019" w:type="pct"/>
            <w:tcBorders>
              <w:top w:val="single" w:sz="4" w:space="0" w:color="auto"/>
              <w:left w:val="single" w:sz="4" w:space="0" w:color="auto"/>
              <w:bottom w:val="single" w:sz="4" w:space="0" w:color="auto"/>
              <w:right w:val="single" w:sz="4" w:space="0" w:color="auto"/>
            </w:tcBorders>
            <w:noWrap/>
            <w:hideMark/>
          </w:tcPr>
          <w:p w14:paraId="088DF719" w14:textId="77777777" w:rsidR="00703362" w:rsidRDefault="00703362" w:rsidP="009E396A">
            <w:pPr>
              <w:rPr>
                <w:ins w:id="3548" w:author="Alotaibi, Raed" w:date="2019-05-22T16:09:00Z"/>
              </w:rPr>
            </w:pPr>
            <w:ins w:id="3549" w:author="Alotaibi, Raed" w:date="2019-05-22T16:09:00Z">
              <w:r>
                <w:t>223,563</w:t>
              </w:r>
            </w:ins>
          </w:p>
        </w:tc>
        <w:tc>
          <w:tcPr>
            <w:tcW w:w="859" w:type="pct"/>
            <w:tcBorders>
              <w:top w:val="single" w:sz="4" w:space="0" w:color="auto"/>
              <w:left w:val="single" w:sz="4" w:space="0" w:color="auto"/>
              <w:bottom w:val="single" w:sz="4" w:space="0" w:color="auto"/>
              <w:right w:val="single" w:sz="4" w:space="0" w:color="auto"/>
            </w:tcBorders>
            <w:noWrap/>
            <w:hideMark/>
          </w:tcPr>
          <w:p w14:paraId="494D3D25" w14:textId="77777777" w:rsidR="00703362" w:rsidRDefault="00703362" w:rsidP="009E396A">
            <w:pPr>
              <w:rPr>
                <w:ins w:id="3550" w:author="Alotaibi, Raed" w:date="2019-05-22T16:09:00Z"/>
              </w:rPr>
            </w:pPr>
            <w:ins w:id="3551" w:author="Alotaibi, Raed" w:date="2019-05-22T16:09:00Z">
              <w:r>
                <w:t>900</w:t>
              </w:r>
            </w:ins>
          </w:p>
        </w:tc>
        <w:tc>
          <w:tcPr>
            <w:tcW w:w="859" w:type="pct"/>
            <w:tcBorders>
              <w:top w:val="single" w:sz="4" w:space="0" w:color="auto"/>
              <w:left w:val="single" w:sz="4" w:space="0" w:color="auto"/>
              <w:bottom w:val="single" w:sz="4" w:space="0" w:color="auto"/>
              <w:right w:val="single" w:sz="4" w:space="0" w:color="auto"/>
            </w:tcBorders>
            <w:noWrap/>
            <w:hideMark/>
          </w:tcPr>
          <w:p w14:paraId="332F7DB9" w14:textId="77777777" w:rsidR="00703362" w:rsidRDefault="00703362" w:rsidP="009E396A">
            <w:pPr>
              <w:rPr>
                <w:ins w:id="3552" w:author="Alotaibi, Raed" w:date="2019-05-22T16:09:00Z"/>
              </w:rPr>
            </w:pPr>
            <w:ins w:id="3553" w:author="Alotaibi, Raed" w:date="2019-05-22T16:09:00Z">
              <w:r>
                <w:t>70</w:t>
              </w:r>
            </w:ins>
          </w:p>
        </w:tc>
        <w:tc>
          <w:tcPr>
            <w:tcW w:w="859" w:type="pct"/>
            <w:tcBorders>
              <w:top w:val="single" w:sz="4" w:space="0" w:color="auto"/>
              <w:left w:val="single" w:sz="4" w:space="0" w:color="auto"/>
              <w:bottom w:val="single" w:sz="4" w:space="0" w:color="auto"/>
              <w:right w:val="single" w:sz="4" w:space="0" w:color="auto"/>
            </w:tcBorders>
            <w:noWrap/>
            <w:hideMark/>
          </w:tcPr>
          <w:p w14:paraId="3FF6EE69" w14:textId="77777777" w:rsidR="00703362" w:rsidRDefault="00703362" w:rsidP="009E396A">
            <w:pPr>
              <w:rPr>
                <w:ins w:id="3554" w:author="Alotaibi, Raed" w:date="2019-05-22T16:09:00Z"/>
              </w:rPr>
            </w:pPr>
            <w:ins w:id="3555" w:author="Alotaibi, Raed" w:date="2019-05-22T16:09:00Z">
              <w:r>
                <w:t>8</w:t>
              </w:r>
            </w:ins>
          </w:p>
        </w:tc>
      </w:tr>
      <w:tr w:rsidR="00703362" w14:paraId="6E2FB1DD" w14:textId="77777777" w:rsidTr="009E396A">
        <w:trPr>
          <w:trHeight w:val="300"/>
          <w:ins w:id="3556"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49BA0632" w14:textId="77777777" w:rsidR="00703362" w:rsidRDefault="00703362" w:rsidP="009E396A">
            <w:pPr>
              <w:rPr>
                <w:ins w:id="3557" w:author="Alotaibi, Raed" w:date="2019-05-22T16:09:00Z"/>
                <w:b/>
                <w:bCs/>
              </w:rPr>
            </w:pPr>
            <w:ins w:id="3558" w:author="Alotaibi, Raed" w:date="2019-05-22T16:09:00Z">
              <w:r>
                <w:rPr>
                  <w:b/>
                  <w:bCs/>
                </w:rPr>
                <w:t>Nebraska</w:t>
              </w:r>
            </w:ins>
          </w:p>
        </w:tc>
        <w:tc>
          <w:tcPr>
            <w:tcW w:w="1019" w:type="pct"/>
            <w:tcBorders>
              <w:top w:val="single" w:sz="4" w:space="0" w:color="auto"/>
              <w:left w:val="single" w:sz="4" w:space="0" w:color="auto"/>
              <w:bottom w:val="single" w:sz="4" w:space="0" w:color="auto"/>
              <w:right w:val="single" w:sz="4" w:space="0" w:color="auto"/>
            </w:tcBorders>
            <w:noWrap/>
            <w:hideMark/>
          </w:tcPr>
          <w:p w14:paraId="008C8303" w14:textId="77777777" w:rsidR="00703362" w:rsidRDefault="00703362" w:rsidP="009E396A">
            <w:pPr>
              <w:rPr>
                <w:ins w:id="3559" w:author="Alotaibi, Raed" w:date="2019-05-22T16:09:00Z"/>
              </w:rPr>
            </w:pPr>
            <w:ins w:id="3560" w:author="Alotaibi, Raed" w:date="2019-05-22T16:09:00Z">
              <w:r>
                <w:t>459,221</w:t>
              </w:r>
            </w:ins>
          </w:p>
        </w:tc>
        <w:tc>
          <w:tcPr>
            <w:tcW w:w="859" w:type="pct"/>
            <w:tcBorders>
              <w:top w:val="single" w:sz="4" w:space="0" w:color="auto"/>
              <w:left w:val="single" w:sz="4" w:space="0" w:color="auto"/>
              <w:bottom w:val="single" w:sz="4" w:space="0" w:color="auto"/>
              <w:right w:val="single" w:sz="4" w:space="0" w:color="auto"/>
            </w:tcBorders>
            <w:noWrap/>
            <w:hideMark/>
          </w:tcPr>
          <w:p w14:paraId="298AAB36" w14:textId="77777777" w:rsidR="00703362" w:rsidRDefault="00703362" w:rsidP="009E396A">
            <w:pPr>
              <w:rPr>
                <w:ins w:id="3561" w:author="Alotaibi, Raed" w:date="2019-05-22T16:09:00Z"/>
              </w:rPr>
            </w:pPr>
            <w:ins w:id="3562" w:author="Alotaibi, Raed" w:date="2019-05-22T16:09:00Z">
              <w:r>
                <w:t>3,800</w:t>
              </w:r>
            </w:ins>
          </w:p>
        </w:tc>
        <w:tc>
          <w:tcPr>
            <w:tcW w:w="859" w:type="pct"/>
            <w:tcBorders>
              <w:top w:val="single" w:sz="4" w:space="0" w:color="auto"/>
              <w:left w:val="single" w:sz="4" w:space="0" w:color="auto"/>
              <w:bottom w:val="single" w:sz="4" w:space="0" w:color="auto"/>
              <w:right w:val="single" w:sz="4" w:space="0" w:color="auto"/>
            </w:tcBorders>
            <w:noWrap/>
            <w:hideMark/>
          </w:tcPr>
          <w:p w14:paraId="47D6F509" w14:textId="77777777" w:rsidR="00703362" w:rsidRDefault="00703362" w:rsidP="009E396A">
            <w:pPr>
              <w:rPr>
                <w:ins w:id="3563" w:author="Alotaibi, Raed" w:date="2019-05-22T16:09:00Z"/>
              </w:rPr>
            </w:pPr>
            <w:ins w:id="3564" w:author="Alotaibi, Raed" w:date="2019-05-22T16:09:00Z">
              <w:r>
                <w:t>490</w:t>
              </w:r>
            </w:ins>
          </w:p>
        </w:tc>
        <w:tc>
          <w:tcPr>
            <w:tcW w:w="859" w:type="pct"/>
            <w:tcBorders>
              <w:top w:val="single" w:sz="4" w:space="0" w:color="auto"/>
              <w:left w:val="single" w:sz="4" w:space="0" w:color="auto"/>
              <w:bottom w:val="single" w:sz="4" w:space="0" w:color="auto"/>
              <w:right w:val="single" w:sz="4" w:space="0" w:color="auto"/>
            </w:tcBorders>
            <w:noWrap/>
            <w:hideMark/>
          </w:tcPr>
          <w:p w14:paraId="1C832503" w14:textId="77777777" w:rsidR="00703362" w:rsidRDefault="00703362" w:rsidP="009E396A">
            <w:pPr>
              <w:rPr>
                <w:ins w:id="3565" w:author="Alotaibi, Raed" w:date="2019-05-22T16:09:00Z"/>
              </w:rPr>
            </w:pPr>
            <w:ins w:id="3566" w:author="Alotaibi, Raed" w:date="2019-05-22T16:09:00Z">
              <w:r>
                <w:t>13.1</w:t>
              </w:r>
            </w:ins>
          </w:p>
        </w:tc>
      </w:tr>
      <w:tr w:rsidR="00703362" w14:paraId="2C07F2FE" w14:textId="77777777" w:rsidTr="009E396A">
        <w:trPr>
          <w:trHeight w:val="300"/>
          <w:ins w:id="3567"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36C759F5" w14:textId="77777777" w:rsidR="00703362" w:rsidRDefault="00703362" w:rsidP="009E396A">
            <w:pPr>
              <w:rPr>
                <w:ins w:id="3568" w:author="Alotaibi, Raed" w:date="2019-05-22T16:09:00Z"/>
                <w:b/>
                <w:bCs/>
              </w:rPr>
            </w:pPr>
            <w:ins w:id="3569" w:author="Alotaibi, Raed" w:date="2019-05-22T16:09:00Z">
              <w:r>
                <w:rPr>
                  <w:b/>
                  <w:bCs/>
                </w:rPr>
                <w:t>Nevada</w:t>
              </w:r>
            </w:ins>
          </w:p>
        </w:tc>
        <w:tc>
          <w:tcPr>
            <w:tcW w:w="1019" w:type="pct"/>
            <w:tcBorders>
              <w:top w:val="single" w:sz="4" w:space="0" w:color="auto"/>
              <w:left w:val="single" w:sz="4" w:space="0" w:color="auto"/>
              <w:bottom w:val="single" w:sz="4" w:space="0" w:color="auto"/>
              <w:right w:val="single" w:sz="4" w:space="0" w:color="auto"/>
            </w:tcBorders>
            <w:noWrap/>
            <w:hideMark/>
          </w:tcPr>
          <w:p w14:paraId="18D2CA6C" w14:textId="77777777" w:rsidR="00703362" w:rsidRDefault="00703362" w:rsidP="009E396A">
            <w:pPr>
              <w:rPr>
                <w:ins w:id="3570" w:author="Alotaibi, Raed" w:date="2019-05-22T16:09:00Z"/>
              </w:rPr>
            </w:pPr>
            <w:ins w:id="3571" w:author="Alotaibi, Raed" w:date="2019-05-22T16:09:00Z">
              <w:r>
                <w:t>665,008</w:t>
              </w:r>
            </w:ins>
          </w:p>
        </w:tc>
        <w:tc>
          <w:tcPr>
            <w:tcW w:w="859" w:type="pct"/>
            <w:tcBorders>
              <w:top w:val="single" w:sz="4" w:space="0" w:color="auto"/>
              <w:left w:val="single" w:sz="4" w:space="0" w:color="auto"/>
              <w:bottom w:val="single" w:sz="4" w:space="0" w:color="auto"/>
              <w:right w:val="single" w:sz="4" w:space="0" w:color="auto"/>
            </w:tcBorders>
            <w:noWrap/>
            <w:hideMark/>
          </w:tcPr>
          <w:p w14:paraId="69AC5079" w14:textId="77777777" w:rsidR="00703362" w:rsidRDefault="00703362" w:rsidP="009E396A">
            <w:pPr>
              <w:rPr>
                <w:ins w:id="3572" w:author="Alotaibi, Raed" w:date="2019-05-22T16:09:00Z"/>
              </w:rPr>
            </w:pPr>
            <w:ins w:id="3573" w:author="Alotaibi, Raed" w:date="2019-05-22T16:09:00Z">
              <w:r>
                <w:t>7,200</w:t>
              </w:r>
            </w:ins>
          </w:p>
        </w:tc>
        <w:tc>
          <w:tcPr>
            <w:tcW w:w="859" w:type="pct"/>
            <w:tcBorders>
              <w:top w:val="single" w:sz="4" w:space="0" w:color="auto"/>
              <w:left w:val="single" w:sz="4" w:space="0" w:color="auto"/>
              <w:bottom w:val="single" w:sz="4" w:space="0" w:color="auto"/>
              <w:right w:val="single" w:sz="4" w:space="0" w:color="auto"/>
            </w:tcBorders>
            <w:noWrap/>
            <w:hideMark/>
          </w:tcPr>
          <w:p w14:paraId="1298177D" w14:textId="77777777" w:rsidR="00703362" w:rsidRDefault="00703362" w:rsidP="009E396A">
            <w:pPr>
              <w:rPr>
                <w:ins w:id="3574" w:author="Alotaibi, Raed" w:date="2019-05-22T16:09:00Z"/>
              </w:rPr>
            </w:pPr>
            <w:ins w:id="3575" w:author="Alotaibi, Raed" w:date="2019-05-22T16:09:00Z">
              <w:r>
                <w:t>1,430</w:t>
              </w:r>
            </w:ins>
          </w:p>
        </w:tc>
        <w:tc>
          <w:tcPr>
            <w:tcW w:w="859" w:type="pct"/>
            <w:tcBorders>
              <w:top w:val="single" w:sz="4" w:space="0" w:color="auto"/>
              <w:left w:val="single" w:sz="4" w:space="0" w:color="auto"/>
              <w:bottom w:val="single" w:sz="4" w:space="0" w:color="auto"/>
              <w:right w:val="single" w:sz="4" w:space="0" w:color="auto"/>
            </w:tcBorders>
            <w:noWrap/>
            <w:hideMark/>
          </w:tcPr>
          <w:p w14:paraId="6FC9CE9B" w14:textId="77777777" w:rsidR="00703362" w:rsidRDefault="00703362" w:rsidP="009E396A">
            <w:pPr>
              <w:rPr>
                <w:ins w:id="3576" w:author="Alotaibi, Raed" w:date="2019-05-22T16:09:00Z"/>
              </w:rPr>
            </w:pPr>
            <w:ins w:id="3577" w:author="Alotaibi, Raed" w:date="2019-05-22T16:09:00Z">
              <w:r>
                <w:t>19.9</w:t>
              </w:r>
            </w:ins>
          </w:p>
        </w:tc>
      </w:tr>
      <w:tr w:rsidR="00703362" w14:paraId="588C9B16" w14:textId="77777777" w:rsidTr="009E396A">
        <w:trPr>
          <w:trHeight w:val="300"/>
          <w:ins w:id="3578"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4801B64A" w14:textId="77777777" w:rsidR="00703362" w:rsidRDefault="00703362" w:rsidP="009E396A">
            <w:pPr>
              <w:rPr>
                <w:ins w:id="3579" w:author="Alotaibi, Raed" w:date="2019-05-22T16:09:00Z"/>
                <w:b/>
                <w:bCs/>
              </w:rPr>
            </w:pPr>
            <w:ins w:id="3580" w:author="Alotaibi, Raed" w:date="2019-05-22T16:09:00Z">
              <w:r>
                <w:rPr>
                  <w:b/>
                  <w:bCs/>
                </w:rPr>
                <w:t>New Hampshire</w:t>
              </w:r>
            </w:ins>
          </w:p>
        </w:tc>
        <w:tc>
          <w:tcPr>
            <w:tcW w:w="1019" w:type="pct"/>
            <w:tcBorders>
              <w:top w:val="single" w:sz="4" w:space="0" w:color="auto"/>
              <w:left w:val="single" w:sz="4" w:space="0" w:color="auto"/>
              <w:bottom w:val="single" w:sz="4" w:space="0" w:color="auto"/>
              <w:right w:val="single" w:sz="4" w:space="0" w:color="auto"/>
            </w:tcBorders>
            <w:noWrap/>
            <w:hideMark/>
          </w:tcPr>
          <w:p w14:paraId="04BB21AF" w14:textId="77777777" w:rsidR="00703362" w:rsidRDefault="00703362" w:rsidP="009E396A">
            <w:pPr>
              <w:rPr>
                <w:ins w:id="3581" w:author="Alotaibi, Raed" w:date="2019-05-22T16:09:00Z"/>
              </w:rPr>
            </w:pPr>
            <w:ins w:id="3582" w:author="Alotaibi, Raed" w:date="2019-05-22T16:09:00Z">
              <w:r>
                <w:t>287,234</w:t>
              </w:r>
            </w:ins>
          </w:p>
        </w:tc>
        <w:tc>
          <w:tcPr>
            <w:tcW w:w="859" w:type="pct"/>
            <w:tcBorders>
              <w:top w:val="single" w:sz="4" w:space="0" w:color="auto"/>
              <w:left w:val="single" w:sz="4" w:space="0" w:color="auto"/>
              <w:bottom w:val="single" w:sz="4" w:space="0" w:color="auto"/>
              <w:right w:val="single" w:sz="4" w:space="0" w:color="auto"/>
            </w:tcBorders>
            <w:noWrap/>
            <w:hideMark/>
          </w:tcPr>
          <w:p w14:paraId="1A07E029" w14:textId="77777777" w:rsidR="00703362" w:rsidRDefault="00703362" w:rsidP="009E396A">
            <w:pPr>
              <w:rPr>
                <w:ins w:id="3583" w:author="Alotaibi, Raed" w:date="2019-05-22T16:09:00Z"/>
              </w:rPr>
            </w:pPr>
            <w:ins w:id="3584" w:author="Alotaibi, Raed" w:date="2019-05-22T16:09:00Z">
              <w:r>
                <w:t>3,000</w:t>
              </w:r>
            </w:ins>
          </w:p>
        </w:tc>
        <w:tc>
          <w:tcPr>
            <w:tcW w:w="859" w:type="pct"/>
            <w:tcBorders>
              <w:top w:val="single" w:sz="4" w:space="0" w:color="auto"/>
              <w:left w:val="single" w:sz="4" w:space="0" w:color="auto"/>
              <w:bottom w:val="single" w:sz="4" w:space="0" w:color="auto"/>
              <w:right w:val="single" w:sz="4" w:space="0" w:color="auto"/>
            </w:tcBorders>
            <w:noWrap/>
            <w:hideMark/>
          </w:tcPr>
          <w:p w14:paraId="3B2F5777" w14:textId="77777777" w:rsidR="00703362" w:rsidRDefault="00703362" w:rsidP="009E396A">
            <w:pPr>
              <w:rPr>
                <w:ins w:id="3585" w:author="Alotaibi, Raed" w:date="2019-05-22T16:09:00Z"/>
              </w:rPr>
            </w:pPr>
            <w:ins w:id="3586" w:author="Alotaibi, Raed" w:date="2019-05-22T16:09:00Z">
              <w:r>
                <w:t>330</w:t>
              </w:r>
            </w:ins>
          </w:p>
        </w:tc>
        <w:tc>
          <w:tcPr>
            <w:tcW w:w="859" w:type="pct"/>
            <w:tcBorders>
              <w:top w:val="single" w:sz="4" w:space="0" w:color="auto"/>
              <w:left w:val="single" w:sz="4" w:space="0" w:color="auto"/>
              <w:bottom w:val="single" w:sz="4" w:space="0" w:color="auto"/>
              <w:right w:val="single" w:sz="4" w:space="0" w:color="auto"/>
            </w:tcBorders>
            <w:noWrap/>
            <w:hideMark/>
          </w:tcPr>
          <w:p w14:paraId="223B5084" w14:textId="77777777" w:rsidR="00703362" w:rsidRDefault="00703362" w:rsidP="009E396A">
            <w:pPr>
              <w:rPr>
                <w:ins w:id="3587" w:author="Alotaibi, Raed" w:date="2019-05-22T16:09:00Z"/>
              </w:rPr>
            </w:pPr>
            <w:ins w:id="3588" w:author="Alotaibi, Raed" w:date="2019-05-22T16:09:00Z">
              <w:r>
                <w:t>10.9</w:t>
              </w:r>
            </w:ins>
          </w:p>
        </w:tc>
      </w:tr>
      <w:tr w:rsidR="00703362" w14:paraId="16ECE646" w14:textId="77777777" w:rsidTr="009E396A">
        <w:trPr>
          <w:trHeight w:val="300"/>
          <w:ins w:id="3589"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2526919B" w14:textId="77777777" w:rsidR="00703362" w:rsidRDefault="00703362" w:rsidP="009E396A">
            <w:pPr>
              <w:rPr>
                <w:ins w:id="3590" w:author="Alotaibi, Raed" w:date="2019-05-22T16:09:00Z"/>
                <w:b/>
                <w:bCs/>
              </w:rPr>
            </w:pPr>
            <w:ins w:id="3591" w:author="Alotaibi, Raed" w:date="2019-05-22T16:09:00Z">
              <w:r>
                <w:rPr>
                  <w:b/>
                  <w:bCs/>
                </w:rPr>
                <w:t>New Jersey</w:t>
              </w:r>
            </w:ins>
          </w:p>
        </w:tc>
        <w:tc>
          <w:tcPr>
            <w:tcW w:w="1019" w:type="pct"/>
            <w:tcBorders>
              <w:top w:val="single" w:sz="4" w:space="0" w:color="auto"/>
              <w:left w:val="single" w:sz="4" w:space="0" w:color="auto"/>
              <w:bottom w:val="single" w:sz="4" w:space="0" w:color="auto"/>
              <w:right w:val="single" w:sz="4" w:space="0" w:color="auto"/>
            </w:tcBorders>
            <w:noWrap/>
            <w:hideMark/>
          </w:tcPr>
          <w:p w14:paraId="53ACAF64" w14:textId="77777777" w:rsidR="00703362" w:rsidRDefault="00703362" w:rsidP="009E396A">
            <w:pPr>
              <w:rPr>
                <w:ins w:id="3592" w:author="Alotaibi, Raed" w:date="2019-05-22T16:09:00Z"/>
              </w:rPr>
            </w:pPr>
            <w:ins w:id="3593" w:author="Alotaibi, Raed" w:date="2019-05-22T16:09:00Z">
              <w:r>
                <w:t>2,065,214</w:t>
              </w:r>
            </w:ins>
          </w:p>
        </w:tc>
        <w:tc>
          <w:tcPr>
            <w:tcW w:w="859" w:type="pct"/>
            <w:tcBorders>
              <w:top w:val="single" w:sz="4" w:space="0" w:color="auto"/>
              <w:left w:val="single" w:sz="4" w:space="0" w:color="auto"/>
              <w:bottom w:val="single" w:sz="4" w:space="0" w:color="auto"/>
              <w:right w:val="single" w:sz="4" w:space="0" w:color="auto"/>
            </w:tcBorders>
            <w:noWrap/>
            <w:hideMark/>
          </w:tcPr>
          <w:p w14:paraId="22D15F21" w14:textId="77777777" w:rsidR="00703362" w:rsidRDefault="00703362" w:rsidP="009E396A">
            <w:pPr>
              <w:rPr>
                <w:ins w:id="3594" w:author="Alotaibi, Raed" w:date="2019-05-22T16:09:00Z"/>
              </w:rPr>
            </w:pPr>
            <w:ins w:id="3595" w:author="Alotaibi, Raed" w:date="2019-05-22T16:09:00Z">
              <w:r>
                <w:t>17,300</w:t>
              </w:r>
            </w:ins>
          </w:p>
        </w:tc>
        <w:tc>
          <w:tcPr>
            <w:tcW w:w="859" w:type="pct"/>
            <w:tcBorders>
              <w:top w:val="single" w:sz="4" w:space="0" w:color="auto"/>
              <w:left w:val="single" w:sz="4" w:space="0" w:color="auto"/>
              <w:bottom w:val="single" w:sz="4" w:space="0" w:color="auto"/>
              <w:right w:val="single" w:sz="4" w:space="0" w:color="auto"/>
            </w:tcBorders>
            <w:noWrap/>
            <w:hideMark/>
          </w:tcPr>
          <w:p w14:paraId="553B399F" w14:textId="77777777" w:rsidR="00703362" w:rsidRDefault="00703362" w:rsidP="009E396A">
            <w:pPr>
              <w:rPr>
                <w:ins w:id="3596" w:author="Alotaibi, Raed" w:date="2019-05-22T16:09:00Z"/>
              </w:rPr>
            </w:pPr>
            <w:ins w:id="3597" w:author="Alotaibi, Raed" w:date="2019-05-22T16:09:00Z">
              <w:r>
                <w:t>4,160</w:t>
              </w:r>
            </w:ins>
          </w:p>
        </w:tc>
        <w:tc>
          <w:tcPr>
            <w:tcW w:w="859" w:type="pct"/>
            <w:tcBorders>
              <w:top w:val="single" w:sz="4" w:space="0" w:color="auto"/>
              <w:left w:val="single" w:sz="4" w:space="0" w:color="auto"/>
              <w:bottom w:val="single" w:sz="4" w:space="0" w:color="auto"/>
              <w:right w:val="single" w:sz="4" w:space="0" w:color="auto"/>
            </w:tcBorders>
            <w:noWrap/>
            <w:hideMark/>
          </w:tcPr>
          <w:p w14:paraId="5C1E7149" w14:textId="77777777" w:rsidR="00703362" w:rsidRDefault="00703362" w:rsidP="009E396A">
            <w:pPr>
              <w:rPr>
                <w:ins w:id="3598" w:author="Alotaibi, Raed" w:date="2019-05-22T16:09:00Z"/>
              </w:rPr>
            </w:pPr>
            <w:ins w:id="3599" w:author="Alotaibi, Raed" w:date="2019-05-22T16:09:00Z">
              <w:r>
                <w:t>24</w:t>
              </w:r>
            </w:ins>
          </w:p>
        </w:tc>
      </w:tr>
      <w:tr w:rsidR="00703362" w14:paraId="37DC2EF8" w14:textId="77777777" w:rsidTr="009E396A">
        <w:trPr>
          <w:trHeight w:val="300"/>
          <w:ins w:id="3600"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194ABC5C" w14:textId="77777777" w:rsidR="00703362" w:rsidRDefault="00703362" w:rsidP="009E396A">
            <w:pPr>
              <w:rPr>
                <w:ins w:id="3601" w:author="Alotaibi, Raed" w:date="2019-05-22T16:09:00Z"/>
                <w:b/>
                <w:bCs/>
              </w:rPr>
            </w:pPr>
            <w:ins w:id="3602" w:author="Alotaibi, Raed" w:date="2019-05-22T16:09:00Z">
              <w:r>
                <w:rPr>
                  <w:b/>
                  <w:bCs/>
                </w:rPr>
                <w:t>New Mexico</w:t>
              </w:r>
            </w:ins>
          </w:p>
        </w:tc>
        <w:tc>
          <w:tcPr>
            <w:tcW w:w="1019" w:type="pct"/>
            <w:tcBorders>
              <w:top w:val="single" w:sz="4" w:space="0" w:color="auto"/>
              <w:left w:val="single" w:sz="4" w:space="0" w:color="auto"/>
              <w:bottom w:val="single" w:sz="4" w:space="0" w:color="auto"/>
              <w:right w:val="single" w:sz="4" w:space="0" w:color="auto"/>
            </w:tcBorders>
            <w:noWrap/>
            <w:hideMark/>
          </w:tcPr>
          <w:p w14:paraId="6328E059" w14:textId="77777777" w:rsidR="00703362" w:rsidRDefault="00703362" w:rsidP="009E396A">
            <w:pPr>
              <w:rPr>
                <w:ins w:id="3603" w:author="Alotaibi, Raed" w:date="2019-05-22T16:09:00Z"/>
              </w:rPr>
            </w:pPr>
            <w:ins w:id="3604" w:author="Alotaibi, Raed" w:date="2019-05-22T16:09:00Z">
              <w:r>
                <w:t>518,672</w:t>
              </w:r>
            </w:ins>
          </w:p>
        </w:tc>
        <w:tc>
          <w:tcPr>
            <w:tcW w:w="859" w:type="pct"/>
            <w:tcBorders>
              <w:top w:val="single" w:sz="4" w:space="0" w:color="auto"/>
              <w:left w:val="single" w:sz="4" w:space="0" w:color="auto"/>
              <w:bottom w:val="single" w:sz="4" w:space="0" w:color="auto"/>
              <w:right w:val="single" w:sz="4" w:space="0" w:color="auto"/>
            </w:tcBorders>
            <w:noWrap/>
            <w:hideMark/>
          </w:tcPr>
          <w:p w14:paraId="3233A8C0" w14:textId="77777777" w:rsidR="00703362" w:rsidRDefault="00703362" w:rsidP="009E396A">
            <w:pPr>
              <w:rPr>
                <w:ins w:id="3605" w:author="Alotaibi, Raed" w:date="2019-05-22T16:09:00Z"/>
              </w:rPr>
            </w:pPr>
            <w:ins w:id="3606" w:author="Alotaibi, Raed" w:date="2019-05-22T16:09:00Z">
              <w:r>
                <w:t>3,000</w:t>
              </w:r>
            </w:ins>
          </w:p>
        </w:tc>
        <w:tc>
          <w:tcPr>
            <w:tcW w:w="859" w:type="pct"/>
            <w:tcBorders>
              <w:top w:val="single" w:sz="4" w:space="0" w:color="auto"/>
              <w:left w:val="single" w:sz="4" w:space="0" w:color="auto"/>
              <w:bottom w:val="single" w:sz="4" w:space="0" w:color="auto"/>
              <w:right w:val="single" w:sz="4" w:space="0" w:color="auto"/>
            </w:tcBorders>
            <w:noWrap/>
            <w:hideMark/>
          </w:tcPr>
          <w:p w14:paraId="02DD8F3E" w14:textId="77777777" w:rsidR="00703362" w:rsidRDefault="00703362" w:rsidP="009E396A">
            <w:pPr>
              <w:rPr>
                <w:ins w:id="3607" w:author="Alotaibi, Raed" w:date="2019-05-22T16:09:00Z"/>
              </w:rPr>
            </w:pPr>
            <w:ins w:id="3608" w:author="Alotaibi, Raed" w:date="2019-05-22T16:09:00Z">
              <w:r>
                <w:t>470</w:t>
              </w:r>
            </w:ins>
          </w:p>
        </w:tc>
        <w:tc>
          <w:tcPr>
            <w:tcW w:w="859" w:type="pct"/>
            <w:tcBorders>
              <w:top w:val="single" w:sz="4" w:space="0" w:color="auto"/>
              <w:left w:val="single" w:sz="4" w:space="0" w:color="auto"/>
              <w:bottom w:val="single" w:sz="4" w:space="0" w:color="auto"/>
              <w:right w:val="single" w:sz="4" w:space="0" w:color="auto"/>
            </w:tcBorders>
            <w:noWrap/>
            <w:hideMark/>
          </w:tcPr>
          <w:p w14:paraId="08CCE790" w14:textId="77777777" w:rsidR="00703362" w:rsidRDefault="00703362" w:rsidP="009E396A">
            <w:pPr>
              <w:rPr>
                <w:ins w:id="3609" w:author="Alotaibi, Raed" w:date="2019-05-22T16:09:00Z"/>
              </w:rPr>
            </w:pPr>
            <w:ins w:id="3610" w:author="Alotaibi, Raed" w:date="2019-05-22T16:09:00Z">
              <w:r>
                <w:t>15.4</w:t>
              </w:r>
            </w:ins>
          </w:p>
        </w:tc>
      </w:tr>
      <w:tr w:rsidR="00703362" w14:paraId="6680F93E" w14:textId="77777777" w:rsidTr="009E396A">
        <w:trPr>
          <w:trHeight w:val="300"/>
          <w:ins w:id="3611"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1502BEA6" w14:textId="77777777" w:rsidR="00703362" w:rsidRDefault="00703362" w:rsidP="009E396A">
            <w:pPr>
              <w:rPr>
                <w:ins w:id="3612" w:author="Alotaibi, Raed" w:date="2019-05-22T16:09:00Z"/>
                <w:b/>
                <w:bCs/>
              </w:rPr>
            </w:pPr>
            <w:ins w:id="3613" w:author="Alotaibi, Raed" w:date="2019-05-22T16:09:00Z">
              <w:r>
                <w:rPr>
                  <w:b/>
                  <w:bCs/>
                </w:rPr>
                <w:t>New York</w:t>
              </w:r>
            </w:ins>
          </w:p>
        </w:tc>
        <w:tc>
          <w:tcPr>
            <w:tcW w:w="1019" w:type="pct"/>
            <w:tcBorders>
              <w:top w:val="single" w:sz="4" w:space="0" w:color="auto"/>
              <w:left w:val="single" w:sz="4" w:space="0" w:color="auto"/>
              <w:bottom w:val="single" w:sz="4" w:space="0" w:color="auto"/>
              <w:right w:val="single" w:sz="4" w:space="0" w:color="auto"/>
            </w:tcBorders>
            <w:noWrap/>
            <w:hideMark/>
          </w:tcPr>
          <w:p w14:paraId="25589357" w14:textId="77777777" w:rsidR="00703362" w:rsidRDefault="00703362" w:rsidP="009E396A">
            <w:pPr>
              <w:rPr>
                <w:ins w:id="3614" w:author="Alotaibi, Raed" w:date="2019-05-22T16:09:00Z"/>
              </w:rPr>
            </w:pPr>
            <w:ins w:id="3615" w:author="Alotaibi, Raed" w:date="2019-05-22T16:09:00Z">
              <w:r>
                <w:t>4,324,929</w:t>
              </w:r>
            </w:ins>
          </w:p>
        </w:tc>
        <w:tc>
          <w:tcPr>
            <w:tcW w:w="859" w:type="pct"/>
            <w:tcBorders>
              <w:top w:val="single" w:sz="4" w:space="0" w:color="auto"/>
              <w:left w:val="single" w:sz="4" w:space="0" w:color="auto"/>
              <w:bottom w:val="single" w:sz="4" w:space="0" w:color="auto"/>
              <w:right w:val="single" w:sz="4" w:space="0" w:color="auto"/>
            </w:tcBorders>
            <w:noWrap/>
            <w:hideMark/>
          </w:tcPr>
          <w:p w14:paraId="52192A73" w14:textId="77777777" w:rsidR="00703362" w:rsidRDefault="00703362" w:rsidP="009E396A">
            <w:pPr>
              <w:rPr>
                <w:ins w:id="3616" w:author="Alotaibi, Raed" w:date="2019-05-22T16:09:00Z"/>
              </w:rPr>
            </w:pPr>
            <w:ins w:id="3617" w:author="Alotaibi, Raed" w:date="2019-05-22T16:09:00Z">
              <w:r>
                <w:t>53,600</w:t>
              </w:r>
            </w:ins>
          </w:p>
        </w:tc>
        <w:tc>
          <w:tcPr>
            <w:tcW w:w="859" w:type="pct"/>
            <w:tcBorders>
              <w:top w:val="single" w:sz="4" w:space="0" w:color="auto"/>
              <w:left w:val="single" w:sz="4" w:space="0" w:color="auto"/>
              <w:bottom w:val="single" w:sz="4" w:space="0" w:color="auto"/>
              <w:right w:val="single" w:sz="4" w:space="0" w:color="auto"/>
            </w:tcBorders>
            <w:noWrap/>
            <w:hideMark/>
          </w:tcPr>
          <w:p w14:paraId="2A7E604F" w14:textId="77777777" w:rsidR="00703362" w:rsidRDefault="00703362" w:rsidP="009E396A">
            <w:pPr>
              <w:rPr>
                <w:ins w:id="3618" w:author="Alotaibi, Raed" w:date="2019-05-22T16:09:00Z"/>
              </w:rPr>
            </w:pPr>
            <w:ins w:id="3619" w:author="Alotaibi, Raed" w:date="2019-05-22T16:09:00Z">
              <w:r>
                <w:t>13,500</w:t>
              </w:r>
            </w:ins>
          </w:p>
        </w:tc>
        <w:tc>
          <w:tcPr>
            <w:tcW w:w="859" w:type="pct"/>
            <w:tcBorders>
              <w:top w:val="single" w:sz="4" w:space="0" w:color="auto"/>
              <w:left w:val="single" w:sz="4" w:space="0" w:color="auto"/>
              <w:bottom w:val="single" w:sz="4" w:space="0" w:color="auto"/>
              <w:right w:val="single" w:sz="4" w:space="0" w:color="auto"/>
            </w:tcBorders>
            <w:noWrap/>
            <w:hideMark/>
          </w:tcPr>
          <w:p w14:paraId="4D418B11" w14:textId="77777777" w:rsidR="00703362" w:rsidRDefault="00703362" w:rsidP="009E396A">
            <w:pPr>
              <w:rPr>
                <w:ins w:id="3620" w:author="Alotaibi, Raed" w:date="2019-05-22T16:09:00Z"/>
              </w:rPr>
            </w:pPr>
            <w:ins w:id="3621" w:author="Alotaibi, Raed" w:date="2019-05-22T16:09:00Z">
              <w:r>
                <w:t>25.2</w:t>
              </w:r>
            </w:ins>
          </w:p>
        </w:tc>
      </w:tr>
      <w:tr w:rsidR="00703362" w14:paraId="66C55F48" w14:textId="77777777" w:rsidTr="009E396A">
        <w:trPr>
          <w:trHeight w:val="300"/>
          <w:ins w:id="3622"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7CE6B934" w14:textId="77777777" w:rsidR="00703362" w:rsidRDefault="00703362" w:rsidP="009E396A">
            <w:pPr>
              <w:rPr>
                <w:ins w:id="3623" w:author="Alotaibi, Raed" w:date="2019-05-22T16:09:00Z"/>
                <w:b/>
                <w:bCs/>
              </w:rPr>
            </w:pPr>
            <w:ins w:id="3624" w:author="Alotaibi, Raed" w:date="2019-05-22T16:09:00Z">
              <w:r>
                <w:rPr>
                  <w:b/>
                  <w:bCs/>
                </w:rPr>
                <w:t>North Carolina</w:t>
              </w:r>
            </w:ins>
          </w:p>
        </w:tc>
        <w:tc>
          <w:tcPr>
            <w:tcW w:w="1019" w:type="pct"/>
            <w:tcBorders>
              <w:top w:val="single" w:sz="4" w:space="0" w:color="auto"/>
              <w:left w:val="single" w:sz="4" w:space="0" w:color="auto"/>
              <w:bottom w:val="single" w:sz="4" w:space="0" w:color="auto"/>
              <w:right w:val="single" w:sz="4" w:space="0" w:color="auto"/>
            </w:tcBorders>
            <w:noWrap/>
            <w:hideMark/>
          </w:tcPr>
          <w:p w14:paraId="3A5BFF7F" w14:textId="77777777" w:rsidR="00703362" w:rsidRDefault="00703362" w:rsidP="009E396A">
            <w:pPr>
              <w:rPr>
                <w:ins w:id="3625" w:author="Alotaibi, Raed" w:date="2019-05-22T16:09:00Z"/>
              </w:rPr>
            </w:pPr>
            <w:ins w:id="3626" w:author="Alotaibi, Raed" w:date="2019-05-22T16:09:00Z">
              <w:r>
                <w:t>2,281,635</w:t>
              </w:r>
            </w:ins>
          </w:p>
        </w:tc>
        <w:tc>
          <w:tcPr>
            <w:tcW w:w="859" w:type="pct"/>
            <w:tcBorders>
              <w:top w:val="single" w:sz="4" w:space="0" w:color="auto"/>
              <w:left w:val="single" w:sz="4" w:space="0" w:color="auto"/>
              <w:bottom w:val="single" w:sz="4" w:space="0" w:color="auto"/>
              <w:right w:val="single" w:sz="4" w:space="0" w:color="auto"/>
            </w:tcBorders>
            <w:noWrap/>
            <w:hideMark/>
          </w:tcPr>
          <w:p w14:paraId="76656B7F" w14:textId="77777777" w:rsidR="00703362" w:rsidRDefault="00703362" w:rsidP="009E396A">
            <w:pPr>
              <w:rPr>
                <w:ins w:id="3627" w:author="Alotaibi, Raed" w:date="2019-05-22T16:09:00Z"/>
              </w:rPr>
            </w:pPr>
            <w:ins w:id="3628" w:author="Alotaibi, Raed" w:date="2019-05-22T16:09:00Z">
              <w:r>
                <w:t>24,000</w:t>
              </w:r>
            </w:ins>
          </w:p>
        </w:tc>
        <w:tc>
          <w:tcPr>
            <w:tcW w:w="859" w:type="pct"/>
            <w:tcBorders>
              <w:top w:val="single" w:sz="4" w:space="0" w:color="auto"/>
              <w:left w:val="single" w:sz="4" w:space="0" w:color="auto"/>
              <w:bottom w:val="single" w:sz="4" w:space="0" w:color="auto"/>
              <w:right w:val="single" w:sz="4" w:space="0" w:color="auto"/>
            </w:tcBorders>
            <w:noWrap/>
            <w:hideMark/>
          </w:tcPr>
          <w:p w14:paraId="2BD9E877" w14:textId="77777777" w:rsidR="00703362" w:rsidRDefault="00703362" w:rsidP="009E396A">
            <w:pPr>
              <w:rPr>
                <w:ins w:id="3629" w:author="Alotaibi, Raed" w:date="2019-05-22T16:09:00Z"/>
              </w:rPr>
            </w:pPr>
            <w:ins w:id="3630" w:author="Alotaibi, Raed" w:date="2019-05-22T16:09:00Z">
              <w:r>
                <w:t>3,100</w:t>
              </w:r>
            </w:ins>
          </w:p>
        </w:tc>
        <w:tc>
          <w:tcPr>
            <w:tcW w:w="859" w:type="pct"/>
            <w:tcBorders>
              <w:top w:val="single" w:sz="4" w:space="0" w:color="auto"/>
              <w:left w:val="single" w:sz="4" w:space="0" w:color="auto"/>
              <w:bottom w:val="single" w:sz="4" w:space="0" w:color="auto"/>
              <w:right w:val="single" w:sz="4" w:space="0" w:color="auto"/>
            </w:tcBorders>
            <w:noWrap/>
            <w:hideMark/>
          </w:tcPr>
          <w:p w14:paraId="61B7E47C" w14:textId="77777777" w:rsidR="00703362" w:rsidRDefault="00703362" w:rsidP="009E396A">
            <w:pPr>
              <w:rPr>
                <w:ins w:id="3631" w:author="Alotaibi, Raed" w:date="2019-05-22T16:09:00Z"/>
              </w:rPr>
            </w:pPr>
            <w:ins w:id="3632" w:author="Alotaibi, Raed" w:date="2019-05-22T16:09:00Z">
              <w:r>
                <w:t>12.9</w:t>
              </w:r>
            </w:ins>
          </w:p>
        </w:tc>
      </w:tr>
      <w:tr w:rsidR="00703362" w14:paraId="57167AF4" w14:textId="77777777" w:rsidTr="009E396A">
        <w:trPr>
          <w:trHeight w:val="300"/>
          <w:ins w:id="3633"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3CE53F1F" w14:textId="77777777" w:rsidR="00703362" w:rsidRDefault="00703362" w:rsidP="009E396A">
            <w:pPr>
              <w:rPr>
                <w:ins w:id="3634" w:author="Alotaibi, Raed" w:date="2019-05-22T16:09:00Z"/>
                <w:b/>
                <w:bCs/>
              </w:rPr>
            </w:pPr>
            <w:ins w:id="3635" w:author="Alotaibi, Raed" w:date="2019-05-22T16:09:00Z">
              <w:r>
                <w:rPr>
                  <w:b/>
                  <w:bCs/>
                </w:rPr>
                <w:t>North Dakota</w:t>
              </w:r>
            </w:ins>
          </w:p>
        </w:tc>
        <w:tc>
          <w:tcPr>
            <w:tcW w:w="1019" w:type="pct"/>
            <w:tcBorders>
              <w:top w:val="single" w:sz="4" w:space="0" w:color="auto"/>
              <w:left w:val="single" w:sz="4" w:space="0" w:color="auto"/>
              <w:bottom w:val="single" w:sz="4" w:space="0" w:color="auto"/>
              <w:right w:val="single" w:sz="4" w:space="0" w:color="auto"/>
            </w:tcBorders>
            <w:noWrap/>
            <w:hideMark/>
          </w:tcPr>
          <w:p w14:paraId="41B36CAA" w14:textId="77777777" w:rsidR="00703362" w:rsidRDefault="00703362" w:rsidP="009E396A">
            <w:pPr>
              <w:rPr>
                <w:ins w:id="3636" w:author="Alotaibi, Raed" w:date="2019-05-22T16:09:00Z"/>
              </w:rPr>
            </w:pPr>
            <w:ins w:id="3637" w:author="Alotaibi, Raed" w:date="2019-05-22T16:09:00Z">
              <w:r>
                <w:t>149,871</w:t>
              </w:r>
            </w:ins>
          </w:p>
        </w:tc>
        <w:tc>
          <w:tcPr>
            <w:tcW w:w="859" w:type="pct"/>
            <w:tcBorders>
              <w:top w:val="single" w:sz="4" w:space="0" w:color="auto"/>
              <w:left w:val="single" w:sz="4" w:space="0" w:color="auto"/>
              <w:bottom w:val="single" w:sz="4" w:space="0" w:color="auto"/>
              <w:right w:val="single" w:sz="4" w:space="0" w:color="auto"/>
            </w:tcBorders>
            <w:noWrap/>
            <w:hideMark/>
          </w:tcPr>
          <w:p w14:paraId="1B5C9EE3" w14:textId="77777777" w:rsidR="00703362" w:rsidRDefault="00703362" w:rsidP="009E396A">
            <w:pPr>
              <w:rPr>
                <w:ins w:id="3638" w:author="Alotaibi, Raed" w:date="2019-05-22T16:09:00Z"/>
              </w:rPr>
            </w:pPr>
            <w:ins w:id="3639" w:author="Alotaibi, Raed" w:date="2019-05-22T16:09:00Z">
              <w:r>
                <w:t>1,700</w:t>
              </w:r>
            </w:ins>
          </w:p>
        </w:tc>
        <w:tc>
          <w:tcPr>
            <w:tcW w:w="859" w:type="pct"/>
            <w:tcBorders>
              <w:top w:val="single" w:sz="4" w:space="0" w:color="auto"/>
              <w:left w:val="single" w:sz="4" w:space="0" w:color="auto"/>
              <w:bottom w:val="single" w:sz="4" w:space="0" w:color="auto"/>
              <w:right w:val="single" w:sz="4" w:space="0" w:color="auto"/>
            </w:tcBorders>
            <w:noWrap/>
            <w:hideMark/>
          </w:tcPr>
          <w:p w14:paraId="4B4817DF" w14:textId="77777777" w:rsidR="00703362" w:rsidRDefault="00703362" w:rsidP="009E396A">
            <w:pPr>
              <w:rPr>
                <w:ins w:id="3640" w:author="Alotaibi, Raed" w:date="2019-05-22T16:09:00Z"/>
              </w:rPr>
            </w:pPr>
            <w:ins w:id="3641" w:author="Alotaibi, Raed" w:date="2019-05-22T16:09:00Z">
              <w:r>
                <w:t>140</w:t>
              </w:r>
            </w:ins>
          </w:p>
        </w:tc>
        <w:tc>
          <w:tcPr>
            <w:tcW w:w="859" w:type="pct"/>
            <w:tcBorders>
              <w:top w:val="single" w:sz="4" w:space="0" w:color="auto"/>
              <w:left w:val="single" w:sz="4" w:space="0" w:color="auto"/>
              <w:bottom w:val="single" w:sz="4" w:space="0" w:color="auto"/>
              <w:right w:val="single" w:sz="4" w:space="0" w:color="auto"/>
            </w:tcBorders>
            <w:noWrap/>
            <w:hideMark/>
          </w:tcPr>
          <w:p w14:paraId="27C8A2B3" w14:textId="77777777" w:rsidR="00703362" w:rsidRDefault="00703362" w:rsidP="009E396A">
            <w:pPr>
              <w:rPr>
                <w:ins w:id="3642" w:author="Alotaibi, Raed" w:date="2019-05-22T16:09:00Z"/>
              </w:rPr>
            </w:pPr>
            <w:ins w:id="3643" w:author="Alotaibi, Raed" w:date="2019-05-22T16:09:00Z">
              <w:r>
                <w:t>8.6</w:t>
              </w:r>
            </w:ins>
          </w:p>
        </w:tc>
      </w:tr>
      <w:tr w:rsidR="00703362" w14:paraId="020D3B5F" w14:textId="77777777" w:rsidTr="009E396A">
        <w:trPr>
          <w:trHeight w:val="300"/>
          <w:ins w:id="3644"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1477B8E3" w14:textId="77777777" w:rsidR="00703362" w:rsidRDefault="00703362" w:rsidP="009E396A">
            <w:pPr>
              <w:rPr>
                <w:ins w:id="3645" w:author="Alotaibi, Raed" w:date="2019-05-22T16:09:00Z"/>
                <w:b/>
                <w:bCs/>
              </w:rPr>
            </w:pPr>
            <w:ins w:id="3646" w:author="Alotaibi, Raed" w:date="2019-05-22T16:09:00Z">
              <w:r>
                <w:rPr>
                  <w:b/>
                  <w:bCs/>
                </w:rPr>
                <w:t>Ohio</w:t>
              </w:r>
            </w:ins>
          </w:p>
        </w:tc>
        <w:tc>
          <w:tcPr>
            <w:tcW w:w="1019" w:type="pct"/>
            <w:tcBorders>
              <w:top w:val="single" w:sz="4" w:space="0" w:color="auto"/>
              <w:left w:val="single" w:sz="4" w:space="0" w:color="auto"/>
              <w:bottom w:val="single" w:sz="4" w:space="0" w:color="auto"/>
              <w:right w:val="single" w:sz="4" w:space="0" w:color="auto"/>
            </w:tcBorders>
            <w:noWrap/>
            <w:hideMark/>
          </w:tcPr>
          <w:p w14:paraId="4FFC9290" w14:textId="77777777" w:rsidR="00703362" w:rsidRDefault="00703362" w:rsidP="009E396A">
            <w:pPr>
              <w:rPr>
                <w:ins w:id="3647" w:author="Alotaibi, Raed" w:date="2019-05-22T16:09:00Z"/>
              </w:rPr>
            </w:pPr>
            <w:ins w:id="3648" w:author="Alotaibi, Raed" w:date="2019-05-22T16:09:00Z">
              <w:r>
                <w:t>2,730,751</w:t>
              </w:r>
            </w:ins>
          </w:p>
        </w:tc>
        <w:tc>
          <w:tcPr>
            <w:tcW w:w="859" w:type="pct"/>
            <w:tcBorders>
              <w:top w:val="single" w:sz="4" w:space="0" w:color="auto"/>
              <w:left w:val="single" w:sz="4" w:space="0" w:color="auto"/>
              <w:bottom w:val="single" w:sz="4" w:space="0" w:color="auto"/>
              <w:right w:val="single" w:sz="4" w:space="0" w:color="auto"/>
            </w:tcBorders>
            <w:noWrap/>
            <w:hideMark/>
          </w:tcPr>
          <w:p w14:paraId="278F7DB3" w14:textId="77777777" w:rsidR="00703362" w:rsidRDefault="00703362" w:rsidP="009E396A">
            <w:pPr>
              <w:rPr>
                <w:ins w:id="3649" w:author="Alotaibi, Raed" w:date="2019-05-22T16:09:00Z"/>
              </w:rPr>
            </w:pPr>
            <w:ins w:id="3650" w:author="Alotaibi, Raed" w:date="2019-05-22T16:09:00Z">
              <w:r>
                <w:t>36,100</w:t>
              </w:r>
            </w:ins>
          </w:p>
        </w:tc>
        <w:tc>
          <w:tcPr>
            <w:tcW w:w="859" w:type="pct"/>
            <w:tcBorders>
              <w:top w:val="single" w:sz="4" w:space="0" w:color="auto"/>
              <w:left w:val="single" w:sz="4" w:space="0" w:color="auto"/>
              <w:bottom w:val="single" w:sz="4" w:space="0" w:color="auto"/>
              <w:right w:val="single" w:sz="4" w:space="0" w:color="auto"/>
            </w:tcBorders>
            <w:noWrap/>
            <w:hideMark/>
          </w:tcPr>
          <w:p w14:paraId="46D5F845" w14:textId="77777777" w:rsidR="00703362" w:rsidRDefault="00703362" w:rsidP="009E396A">
            <w:pPr>
              <w:rPr>
                <w:ins w:id="3651" w:author="Alotaibi, Raed" w:date="2019-05-22T16:09:00Z"/>
              </w:rPr>
            </w:pPr>
            <w:ins w:id="3652" w:author="Alotaibi, Raed" w:date="2019-05-22T16:09:00Z">
              <w:r>
                <w:t>6,160</w:t>
              </w:r>
            </w:ins>
          </w:p>
        </w:tc>
        <w:tc>
          <w:tcPr>
            <w:tcW w:w="859" w:type="pct"/>
            <w:tcBorders>
              <w:top w:val="single" w:sz="4" w:space="0" w:color="auto"/>
              <w:left w:val="single" w:sz="4" w:space="0" w:color="auto"/>
              <w:bottom w:val="single" w:sz="4" w:space="0" w:color="auto"/>
              <w:right w:val="single" w:sz="4" w:space="0" w:color="auto"/>
            </w:tcBorders>
            <w:noWrap/>
            <w:hideMark/>
          </w:tcPr>
          <w:p w14:paraId="19A24A68" w14:textId="77777777" w:rsidR="00703362" w:rsidRDefault="00703362" w:rsidP="009E396A">
            <w:pPr>
              <w:rPr>
                <w:ins w:id="3653" w:author="Alotaibi, Raed" w:date="2019-05-22T16:09:00Z"/>
              </w:rPr>
            </w:pPr>
            <w:ins w:id="3654" w:author="Alotaibi, Raed" w:date="2019-05-22T16:09:00Z">
              <w:r>
                <w:t>17.1</w:t>
              </w:r>
            </w:ins>
          </w:p>
        </w:tc>
      </w:tr>
      <w:tr w:rsidR="00703362" w14:paraId="767D7125" w14:textId="77777777" w:rsidTr="009E396A">
        <w:trPr>
          <w:trHeight w:val="300"/>
          <w:ins w:id="3655"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50AB58D8" w14:textId="77777777" w:rsidR="00703362" w:rsidRDefault="00703362" w:rsidP="009E396A">
            <w:pPr>
              <w:rPr>
                <w:ins w:id="3656" w:author="Alotaibi, Raed" w:date="2019-05-22T16:09:00Z"/>
                <w:b/>
                <w:bCs/>
              </w:rPr>
            </w:pPr>
            <w:ins w:id="3657" w:author="Alotaibi, Raed" w:date="2019-05-22T16:09:00Z">
              <w:r>
                <w:rPr>
                  <w:b/>
                  <w:bCs/>
                </w:rPr>
                <w:t>Oklahoma</w:t>
              </w:r>
            </w:ins>
          </w:p>
        </w:tc>
        <w:tc>
          <w:tcPr>
            <w:tcW w:w="1019" w:type="pct"/>
            <w:tcBorders>
              <w:top w:val="single" w:sz="4" w:space="0" w:color="auto"/>
              <w:left w:val="single" w:sz="4" w:space="0" w:color="auto"/>
              <w:bottom w:val="single" w:sz="4" w:space="0" w:color="auto"/>
              <w:right w:val="single" w:sz="4" w:space="0" w:color="auto"/>
            </w:tcBorders>
            <w:noWrap/>
            <w:hideMark/>
          </w:tcPr>
          <w:p w14:paraId="587C2C30" w14:textId="77777777" w:rsidR="00703362" w:rsidRDefault="00703362" w:rsidP="009E396A">
            <w:pPr>
              <w:rPr>
                <w:ins w:id="3658" w:author="Alotaibi, Raed" w:date="2019-05-22T16:09:00Z"/>
              </w:rPr>
            </w:pPr>
            <w:ins w:id="3659" w:author="Alotaibi, Raed" w:date="2019-05-22T16:09:00Z">
              <w:r>
                <w:t>929,666</w:t>
              </w:r>
            </w:ins>
          </w:p>
        </w:tc>
        <w:tc>
          <w:tcPr>
            <w:tcW w:w="859" w:type="pct"/>
            <w:tcBorders>
              <w:top w:val="single" w:sz="4" w:space="0" w:color="auto"/>
              <w:left w:val="single" w:sz="4" w:space="0" w:color="auto"/>
              <w:bottom w:val="single" w:sz="4" w:space="0" w:color="auto"/>
              <w:right w:val="single" w:sz="4" w:space="0" w:color="auto"/>
            </w:tcBorders>
            <w:noWrap/>
            <w:hideMark/>
          </w:tcPr>
          <w:p w14:paraId="2EB8167D" w14:textId="77777777" w:rsidR="00703362" w:rsidRDefault="00703362" w:rsidP="009E396A">
            <w:pPr>
              <w:rPr>
                <w:ins w:id="3660" w:author="Alotaibi, Raed" w:date="2019-05-22T16:09:00Z"/>
              </w:rPr>
            </w:pPr>
            <w:ins w:id="3661" w:author="Alotaibi, Raed" w:date="2019-05-22T16:09:00Z">
              <w:r>
                <w:t>8,600</w:t>
              </w:r>
            </w:ins>
          </w:p>
        </w:tc>
        <w:tc>
          <w:tcPr>
            <w:tcW w:w="859" w:type="pct"/>
            <w:tcBorders>
              <w:top w:val="single" w:sz="4" w:space="0" w:color="auto"/>
              <w:left w:val="single" w:sz="4" w:space="0" w:color="auto"/>
              <w:bottom w:val="single" w:sz="4" w:space="0" w:color="auto"/>
              <w:right w:val="single" w:sz="4" w:space="0" w:color="auto"/>
            </w:tcBorders>
            <w:noWrap/>
            <w:hideMark/>
          </w:tcPr>
          <w:p w14:paraId="67438636" w14:textId="77777777" w:rsidR="00703362" w:rsidRDefault="00703362" w:rsidP="009E396A">
            <w:pPr>
              <w:rPr>
                <w:ins w:id="3662" w:author="Alotaibi, Raed" w:date="2019-05-22T16:09:00Z"/>
              </w:rPr>
            </w:pPr>
            <w:ins w:id="3663" w:author="Alotaibi, Raed" w:date="2019-05-22T16:09:00Z">
              <w:r>
                <w:t>1,150</w:t>
              </w:r>
            </w:ins>
          </w:p>
        </w:tc>
        <w:tc>
          <w:tcPr>
            <w:tcW w:w="859" w:type="pct"/>
            <w:tcBorders>
              <w:top w:val="single" w:sz="4" w:space="0" w:color="auto"/>
              <w:left w:val="single" w:sz="4" w:space="0" w:color="auto"/>
              <w:bottom w:val="single" w:sz="4" w:space="0" w:color="auto"/>
              <w:right w:val="single" w:sz="4" w:space="0" w:color="auto"/>
            </w:tcBorders>
            <w:noWrap/>
            <w:hideMark/>
          </w:tcPr>
          <w:p w14:paraId="2480A66D" w14:textId="77777777" w:rsidR="00703362" w:rsidRDefault="00703362" w:rsidP="009E396A">
            <w:pPr>
              <w:rPr>
                <w:ins w:id="3664" w:author="Alotaibi, Raed" w:date="2019-05-22T16:09:00Z"/>
              </w:rPr>
            </w:pPr>
            <w:ins w:id="3665" w:author="Alotaibi, Raed" w:date="2019-05-22T16:09:00Z">
              <w:r>
                <w:t>13.4</w:t>
              </w:r>
            </w:ins>
          </w:p>
        </w:tc>
      </w:tr>
      <w:tr w:rsidR="00703362" w14:paraId="5325DD97" w14:textId="77777777" w:rsidTr="009E396A">
        <w:trPr>
          <w:trHeight w:val="300"/>
          <w:ins w:id="3666"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456A9892" w14:textId="77777777" w:rsidR="00703362" w:rsidRDefault="00703362" w:rsidP="009E396A">
            <w:pPr>
              <w:rPr>
                <w:ins w:id="3667" w:author="Alotaibi, Raed" w:date="2019-05-22T16:09:00Z"/>
                <w:b/>
                <w:bCs/>
              </w:rPr>
            </w:pPr>
            <w:ins w:id="3668" w:author="Alotaibi, Raed" w:date="2019-05-22T16:09:00Z">
              <w:r>
                <w:rPr>
                  <w:b/>
                  <w:bCs/>
                </w:rPr>
                <w:t>Oregon</w:t>
              </w:r>
            </w:ins>
          </w:p>
        </w:tc>
        <w:tc>
          <w:tcPr>
            <w:tcW w:w="1019" w:type="pct"/>
            <w:tcBorders>
              <w:top w:val="single" w:sz="4" w:space="0" w:color="auto"/>
              <w:left w:val="single" w:sz="4" w:space="0" w:color="auto"/>
              <w:bottom w:val="single" w:sz="4" w:space="0" w:color="auto"/>
              <w:right w:val="single" w:sz="4" w:space="0" w:color="auto"/>
            </w:tcBorders>
            <w:noWrap/>
            <w:hideMark/>
          </w:tcPr>
          <w:p w14:paraId="256BE3E5" w14:textId="77777777" w:rsidR="00703362" w:rsidRDefault="00703362" w:rsidP="009E396A">
            <w:pPr>
              <w:rPr>
                <w:ins w:id="3669" w:author="Alotaibi, Raed" w:date="2019-05-22T16:09:00Z"/>
              </w:rPr>
            </w:pPr>
            <w:ins w:id="3670" w:author="Alotaibi, Raed" w:date="2019-05-22T16:09:00Z">
              <w:r>
                <w:t>866,453</w:t>
              </w:r>
            </w:ins>
          </w:p>
        </w:tc>
        <w:tc>
          <w:tcPr>
            <w:tcW w:w="859" w:type="pct"/>
            <w:tcBorders>
              <w:top w:val="single" w:sz="4" w:space="0" w:color="auto"/>
              <w:left w:val="single" w:sz="4" w:space="0" w:color="auto"/>
              <w:bottom w:val="single" w:sz="4" w:space="0" w:color="auto"/>
              <w:right w:val="single" w:sz="4" w:space="0" w:color="auto"/>
            </w:tcBorders>
            <w:noWrap/>
            <w:hideMark/>
          </w:tcPr>
          <w:p w14:paraId="37128D47" w14:textId="77777777" w:rsidR="00703362" w:rsidRDefault="00703362" w:rsidP="009E396A">
            <w:pPr>
              <w:rPr>
                <w:ins w:id="3671" w:author="Alotaibi, Raed" w:date="2019-05-22T16:09:00Z"/>
              </w:rPr>
            </w:pPr>
            <w:ins w:id="3672" w:author="Alotaibi, Raed" w:date="2019-05-22T16:09:00Z">
              <w:r>
                <w:t>8,500</w:t>
              </w:r>
            </w:ins>
          </w:p>
        </w:tc>
        <w:tc>
          <w:tcPr>
            <w:tcW w:w="859" w:type="pct"/>
            <w:tcBorders>
              <w:top w:val="single" w:sz="4" w:space="0" w:color="auto"/>
              <w:left w:val="single" w:sz="4" w:space="0" w:color="auto"/>
              <w:bottom w:val="single" w:sz="4" w:space="0" w:color="auto"/>
              <w:right w:val="single" w:sz="4" w:space="0" w:color="auto"/>
            </w:tcBorders>
            <w:noWrap/>
            <w:hideMark/>
          </w:tcPr>
          <w:p w14:paraId="5DC2A266" w14:textId="77777777" w:rsidR="00703362" w:rsidRDefault="00703362" w:rsidP="009E396A">
            <w:pPr>
              <w:rPr>
                <w:ins w:id="3673" w:author="Alotaibi, Raed" w:date="2019-05-22T16:09:00Z"/>
              </w:rPr>
            </w:pPr>
            <w:ins w:id="3674" w:author="Alotaibi, Raed" w:date="2019-05-22T16:09:00Z">
              <w:r>
                <w:t>1,180</w:t>
              </w:r>
            </w:ins>
          </w:p>
        </w:tc>
        <w:tc>
          <w:tcPr>
            <w:tcW w:w="859" w:type="pct"/>
            <w:tcBorders>
              <w:top w:val="single" w:sz="4" w:space="0" w:color="auto"/>
              <w:left w:val="single" w:sz="4" w:space="0" w:color="auto"/>
              <w:bottom w:val="single" w:sz="4" w:space="0" w:color="auto"/>
              <w:right w:val="single" w:sz="4" w:space="0" w:color="auto"/>
            </w:tcBorders>
            <w:noWrap/>
            <w:hideMark/>
          </w:tcPr>
          <w:p w14:paraId="0EDD1972" w14:textId="77777777" w:rsidR="00703362" w:rsidRDefault="00703362" w:rsidP="009E396A">
            <w:pPr>
              <w:rPr>
                <w:ins w:id="3675" w:author="Alotaibi, Raed" w:date="2019-05-22T16:09:00Z"/>
              </w:rPr>
            </w:pPr>
            <w:ins w:id="3676" w:author="Alotaibi, Raed" w:date="2019-05-22T16:09:00Z">
              <w:r>
                <w:t>13.9</w:t>
              </w:r>
            </w:ins>
          </w:p>
        </w:tc>
      </w:tr>
      <w:tr w:rsidR="00703362" w14:paraId="1D3C4319" w14:textId="77777777" w:rsidTr="009E396A">
        <w:trPr>
          <w:trHeight w:val="300"/>
          <w:ins w:id="3677"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6EB2C604" w14:textId="77777777" w:rsidR="00703362" w:rsidRDefault="00703362" w:rsidP="009E396A">
            <w:pPr>
              <w:rPr>
                <w:ins w:id="3678" w:author="Alotaibi, Raed" w:date="2019-05-22T16:09:00Z"/>
                <w:b/>
                <w:bCs/>
              </w:rPr>
            </w:pPr>
            <w:ins w:id="3679" w:author="Alotaibi, Raed" w:date="2019-05-22T16:09:00Z">
              <w:r>
                <w:rPr>
                  <w:b/>
                  <w:bCs/>
                </w:rPr>
                <w:t>Pennsylvania</w:t>
              </w:r>
            </w:ins>
          </w:p>
        </w:tc>
        <w:tc>
          <w:tcPr>
            <w:tcW w:w="1019" w:type="pct"/>
            <w:tcBorders>
              <w:top w:val="single" w:sz="4" w:space="0" w:color="auto"/>
              <w:left w:val="single" w:sz="4" w:space="0" w:color="auto"/>
              <w:bottom w:val="single" w:sz="4" w:space="0" w:color="auto"/>
              <w:right w:val="single" w:sz="4" w:space="0" w:color="auto"/>
            </w:tcBorders>
            <w:noWrap/>
            <w:hideMark/>
          </w:tcPr>
          <w:p w14:paraId="5B637153" w14:textId="77777777" w:rsidR="00703362" w:rsidRDefault="00703362" w:rsidP="009E396A">
            <w:pPr>
              <w:rPr>
                <w:ins w:id="3680" w:author="Alotaibi, Raed" w:date="2019-05-22T16:09:00Z"/>
              </w:rPr>
            </w:pPr>
            <w:ins w:id="3681" w:author="Alotaibi, Raed" w:date="2019-05-22T16:09:00Z">
              <w:r>
                <w:t>2,792,155</w:t>
              </w:r>
            </w:ins>
          </w:p>
        </w:tc>
        <w:tc>
          <w:tcPr>
            <w:tcW w:w="859" w:type="pct"/>
            <w:tcBorders>
              <w:top w:val="single" w:sz="4" w:space="0" w:color="auto"/>
              <w:left w:val="single" w:sz="4" w:space="0" w:color="auto"/>
              <w:bottom w:val="single" w:sz="4" w:space="0" w:color="auto"/>
              <w:right w:val="single" w:sz="4" w:space="0" w:color="auto"/>
            </w:tcBorders>
            <w:noWrap/>
            <w:hideMark/>
          </w:tcPr>
          <w:p w14:paraId="10FF7052" w14:textId="77777777" w:rsidR="00703362" w:rsidRDefault="00703362" w:rsidP="009E396A">
            <w:pPr>
              <w:rPr>
                <w:ins w:id="3682" w:author="Alotaibi, Raed" w:date="2019-05-22T16:09:00Z"/>
              </w:rPr>
            </w:pPr>
            <w:ins w:id="3683" w:author="Alotaibi, Raed" w:date="2019-05-22T16:09:00Z">
              <w:r>
                <w:t>31,600</w:t>
              </w:r>
            </w:ins>
          </w:p>
        </w:tc>
        <w:tc>
          <w:tcPr>
            <w:tcW w:w="859" w:type="pct"/>
            <w:tcBorders>
              <w:top w:val="single" w:sz="4" w:space="0" w:color="auto"/>
              <w:left w:val="single" w:sz="4" w:space="0" w:color="auto"/>
              <w:bottom w:val="single" w:sz="4" w:space="0" w:color="auto"/>
              <w:right w:val="single" w:sz="4" w:space="0" w:color="auto"/>
            </w:tcBorders>
            <w:noWrap/>
            <w:hideMark/>
          </w:tcPr>
          <w:p w14:paraId="3284B43C" w14:textId="77777777" w:rsidR="00703362" w:rsidRDefault="00703362" w:rsidP="009E396A">
            <w:pPr>
              <w:rPr>
                <w:ins w:id="3684" w:author="Alotaibi, Raed" w:date="2019-05-22T16:09:00Z"/>
              </w:rPr>
            </w:pPr>
            <w:ins w:id="3685" w:author="Alotaibi, Raed" w:date="2019-05-22T16:09:00Z">
              <w:r>
                <w:t>6,310</w:t>
              </w:r>
            </w:ins>
          </w:p>
        </w:tc>
        <w:tc>
          <w:tcPr>
            <w:tcW w:w="859" w:type="pct"/>
            <w:tcBorders>
              <w:top w:val="single" w:sz="4" w:space="0" w:color="auto"/>
              <w:left w:val="single" w:sz="4" w:space="0" w:color="auto"/>
              <w:bottom w:val="single" w:sz="4" w:space="0" w:color="auto"/>
              <w:right w:val="single" w:sz="4" w:space="0" w:color="auto"/>
            </w:tcBorders>
            <w:noWrap/>
            <w:hideMark/>
          </w:tcPr>
          <w:p w14:paraId="28032F59" w14:textId="77777777" w:rsidR="00703362" w:rsidRDefault="00703362" w:rsidP="009E396A">
            <w:pPr>
              <w:rPr>
                <w:ins w:id="3686" w:author="Alotaibi, Raed" w:date="2019-05-22T16:09:00Z"/>
              </w:rPr>
            </w:pPr>
            <w:ins w:id="3687" w:author="Alotaibi, Raed" w:date="2019-05-22T16:09:00Z">
              <w:r>
                <w:t>20</w:t>
              </w:r>
            </w:ins>
          </w:p>
        </w:tc>
      </w:tr>
      <w:tr w:rsidR="00703362" w14:paraId="78109763" w14:textId="77777777" w:rsidTr="009E396A">
        <w:trPr>
          <w:trHeight w:val="300"/>
          <w:ins w:id="3688"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2BE6E0C9" w14:textId="77777777" w:rsidR="00703362" w:rsidRDefault="00703362" w:rsidP="009E396A">
            <w:pPr>
              <w:rPr>
                <w:ins w:id="3689" w:author="Alotaibi, Raed" w:date="2019-05-22T16:09:00Z"/>
                <w:b/>
                <w:bCs/>
              </w:rPr>
            </w:pPr>
            <w:ins w:id="3690" w:author="Alotaibi, Raed" w:date="2019-05-22T16:09:00Z">
              <w:r>
                <w:rPr>
                  <w:b/>
                  <w:bCs/>
                </w:rPr>
                <w:t>Rhode Island</w:t>
              </w:r>
            </w:ins>
          </w:p>
        </w:tc>
        <w:tc>
          <w:tcPr>
            <w:tcW w:w="1019" w:type="pct"/>
            <w:tcBorders>
              <w:top w:val="single" w:sz="4" w:space="0" w:color="auto"/>
              <w:left w:val="single" w:sz="4" w:space="0" w:color="auto"/>
              <w:bottom w:val="single" w:sz="4" w:space="0" w:color="auto"/>
              <w:right w:val="single" w:sz="4" w:space="0" w:color="auto"/>
            </w:tcBorders>
            <w:noWrap/>
            <w:hideMark/>
          </w:tcPr>
          <w:p w14:paraId="534A5C87" w14:textId="77777777" w:rsidR="00703362" w:rsidRDefault="00703362" w:rsidP="009E396A">
            <w:pPr>
              <w:rPr>
                <w:ins w:id="3691" w:author="Alotaibi, Raed" w:date="2019-05-22T16:09:00Z"/>
              </w:rPr>
            </w:pPr>
            <w:ins w:id="3692" w:author="Alotaibi, Raed" w:date="2019-05-22T16:09:00Z">
              <w:r>
                <w:t>223,956</w:t>
              </w:r>
            </w:ins>
          </w:p>
        </w:tc>
        <w:tc>
          <w:tcPr>
            <w:tcW w:w="859" w:type="pct"/>
            <w:tcBorders>
              <w:top w:val="single" w:sz="4" w:space="0" w:color="auto"/>
              <w:left w:val="single" w:sz="4" w:space="0" w:color="auto"/>
              <w:bottom w:val="single" w:sz="4" w:space="0" w:color="auto"/>
              <w:right w:val="single" w:sz="4" w:space="0" w:color="auto"/>
            </w:tcBorders>
            <w:noWrap/>
            <w:hideMark/>
          </w:tcPr>
          <w:p w14:paraId="66CC9B41" w14:textId="77777777" w:rsidR="00703362" w:rsidRDefault="00703362" w:rsidP="009E396A">
            <w:pPr>
              <w:rPr>
                <w:ins w:id="3693" w:author="Alotaibi, Raed" w:date="2019-05-22T16:09:00Z"/>
              </w:rPr>
            </w:pPr>
            <w:ins w:id="3694" w:author="Alotaibi, Raed" w:date="2019-05-22T16:09:00Z">
              <w:r>
                <w:t>2,700</w:t>
              </w:r>
            </w:ins>
          </w:p>
        </w:tc>
        <w:tc>
          <w:tcPr>
            <w:tcW w:w="859" w:type="pct"/>
            <w:tcBorders>
              <w:top w:val="single" w:sz="4" w:space="0" w:color="auto"/>
              <w:left w:val="single" w:sz="4" w:space="0" w:color="auto"/>
              <w:bottom w:val="single" w:sz="4" w:space="0" w:color="auto"/>
              <w:right w:val="single" w:sz="4" w:space="0" w:color="auto"/>
            </w:tcBorders>
            <w:noWrap/>
            <w:hideMark/>
          </w:tcPr>
          <w:p w14:paraId="526D0240" w14:textId="77777777" w:rsidR="00703362" w:rsidRDefault="00703362" w:rsidP="009E396A">
            <w:pPr>
              <w:rPr>
                <w:ins w:id="3695" w:author="Alotaibi, Raed" w:date="2019-05-22T16:09:00Z"/>
              </w:rPr>
            </w:pPr>
            <w:ins w:id="3696" w:author="Alotaibi, Raed" w:date="2019-05-22T16:09:00Z">
              <w:r>
                <w:t>420</w:t>
              </w:r>
            </w:ins>
          </w:p>
        </w:tc>
        <w:tc>
          <w:tcPr>
            <w:tcW w:w="859" w:type="pct"/>
            <w:tcBorders>
              <w:top w:val="single" w:sz="4" w:space="0" w:color="auto"/>
              <w:left w:val="single" w:sz="4" w:space="0" w:color="auto"/>
              <w:bottom w:val="single" w:sz="4" w:space="0" w:color="auto"/>
              <w:right w:val="single" w:sz="4" w:space="0" w:color="auto"/>
            </w:tcBorders>
            <w:noWrap/>
            <w:hideMark/>
          </w:tcPr>
          <w:p w14:paraId="3AFC31D5" w14:textId="77777777" w:rsidR="00703362" w:rsidRDefault="00703362" w:rsidP="009E396A">
            <w:pPr>
              <w:rPr>
                <w:ins w:id="3697" w:author="Alotaibi, Raed" w:date="2019-05-22T16:09:00Z"/>
              </w:rPr>
            </w:pPr>
            <w:ins w:id="3698" w:author="Alotaibi, Raed" w:date="2019-05-22T16:09:00Z">
              <w:r>
                <w:t>15.7</w:t>
              </w:r>
            </w:ins>
          </w:p>
        </w:tc>
      </w:tr>
      <w:tr w:rsidR="00703362" w14:paraId="268F71BE" w14:textId="77777777" w:rsidTr="009E396A">
        <w:trPr>
          <w:trHeight w:val="300"/>
          <w:ins w:id="3699"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2F8C9718" w14:textId="77777777" w:rsidR="00703362" w:rsidRDefault="00703362" w:rsidP="009E396A">
            <w:pPr>
              <w:rPr>
                <w:ins w:id="3700" w:author="Alotaibi, Raed" w:date="2019-05-22T16:09:00Z"/>
                <w:b/>
                <w:bCs/>
              </w:rPr>
            </w:pPr>
            <w:ins w:id="3701" w:author="Alotaibi, Raed" w:date="2019-05-22T16:09:00Z">
              <w:r>
                <w:rPr>
                  <w:b/>
                  <w:bCs/>
                </w:rPr>
                <w:lastRenderedPageBreak/>
                <w:t>South Carolina</w:t>
              </w:r>
            </w:ins>
          </w:p>
        </w:tc>
        <w:tc>
          <w:tcPr>
            <w:tcW w:w="1019" w:type="pct"/>
            <w:tcBorders>
              <w:top w:val="single" w:sz="4" w:space="0" w:color="auto"/>
              <w:left w:val="single" w:sz="4" w:space="0" w:color="auto"/>
              <w:bottom w:val="single" w:sz="4" w:space="0" w:color="auto"/>
              <w:right w:val="single" w:sz="4" w:space="0" w:color="auto"/>
            </w:tcBorders>
            <w:noWrap/>
            <w:hideMark/>
          </w:tcPr>
          <w:p w14:paraId="3F8D3D60" w14:textId="77777777" w:rsidR="00703362" w:rsidRDefault="00703362" w:rsidP="009E396A">
            <w:pPr>
              <w:rPr>
                <w:ins w:id="3702" w:author="Alotaibi, Raed" w:date="2019-05-22T16:09:00Z"/>
              </w:rPr>
            </w:pPr>
            <w:ins w:id="3703" w:author="Alotaibi, Raed" w:date="2019-05-22T16:09:00Z">
              <w:r>
                <w:t>1,080,474</w:t>
              </w:r>
            </w:ins>
          </w:p>
        </w:tc>
        <w:tc>
          <w:tcPr>
            <w:tcW w:w="859" w:type="pct"/>
            <w:tcBorders>
              <w:top w:val="single" w:sz="4" w:space="0" w:color="auto"/>
              <w:left w:val="single" w:sz="4" w:space="0" w:color="auto"/>
              <w:bottom w:val="single" w:sz="4" w:space="0" w:color="auto"/>
              <w:right w:val="single" w:sz="4" w:space="0" w:color="auto"/>
            </w:tcBorders>
            <w:noWrap/>
            <w:hideMark/>
          </w:tcPr>
          <w:p w14:paraId="2878548F" w14:textId="77777777" w:rsidR="00703362" w:rsidRDefault="00703362" w:rsidP="009E396A">
            <w:pPr>
              <w:rPr>
                <w:ins w:id="3704" w:author="Alotaibi, Raed" w:date="2019-05-22T16:09:00Z"/>
              </w:rPr>
            </w:pPr>
            <w:ins w:id="3705" w:author="Alotaibi, Raed" w:date="2019-05-22T16:09:00Z">
              <w:r>
                <w:t>11,400</w:t>
              </w:r>
            </w:ins>
          </w:p>
        </w:tc>
        <w:tc>
          <w:tcPr>
            <w:tcW w:w="859" w:type="pct"/>
            <w:tcBorders>
              <w:top w:val="single" w:sz="4" w:space="0" w:color="auto"/>
              <w:left w:val="single" w:sz="4" w:space="0" w:color="auto"/>
              <w:bottom w:val="single" w:sz="4" w:space="0" w:color="auto"/>
              <w:right w:val="single" w:sz="4" w:space="0" w:color="auto"/>
            </w:tcBorders>
            <w:noWrap/>
            <w:hideMark/>
          </w:tcPr>
          <w:p w14:paraId="2B50ACC5" w14:textId="77777777" w:rsidR="00703362" w:rsidRDefault="00703362" w:rsidP="009E396A">
            <w:pPr>
              <w:rPr>
                <w:ins w:id="3706" w:author="Alotaibi, Raed" w:date="2019-05-22T16:09:00Z"/>
              </w:rPr>
            </w:pPr>
            <w:ins w:id="3707" w:author="Alotaibi, Raed" w:date="2019-05-22T16:09:00Z">
              <w:r>
                <w:t>1,250</w:t>
              </w:r>
            </w:ins>
          </w:p>
        </w:tc>
        <w:tc>
          <w:tcPr>
            <w:tcW w:w="859" w:type="pct"/>
            <w:tcBorders>
              <w:top w:val="single" w:sz="4" w:space="0" w:color="auto"/>
              <w:left w:val="single" w:sz="4" w:space="0" w:color="auto"/>
              <w:bottom w:val="single" w:sz="4" w:space="0" w:color="auto"/>
              <w:right w:val="single" w:sz="4" w:space="0" w:color="auto"/>
            </w:tcBorders>
            <w:noWrap/>
            <w:hideMark/>
          </w:tcPr>
          <w:p w14:paraId="5100CB98" w14:textId="77777777" w:rsidR="00703362" w:rsidRDefault="00703362" w:rsidP="009E396A">
            <w:pPr>
              <w:rPr>
                <w:ins w:id="3708" w:author="Alotaibi, Raed" w:date="2019-05-22T16:09:00Z"/>
              </w:rPr>
            </w:pPr>
            <w:ins w:id="3709" w:author="Alotaibi, Raed" w:date="2019-05-22T16:09:00Z">
              <w:r>
                <w:t>11</w:t>
              </w:r>
            </w:ins>
          </w:p>
        </w:tc>
      </w:tr>
      <w:tr w:rsidR="00703362" w14:paraId="40CBBE2A" w14:textId="77777777" w:rsidTr="009E396A">
        <w:trPr>
          <w:trHeight w:val="300"/>
          <w:ins w:id="3710"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680B5299" w14:textId="77777777" w:rsidR="00703362" w:rsidRDefault="00703362" w:rsidP="009E396A">
            <w:pPr>
              <w:rPr>
                <w:ins w:id="3711" w:author="Alotaibi, Raed" w:date="2019-05-22T16:09:00Z"/>
                <w:b/>
                <w:bCs/>
              </w:rPr>
            </w:pPr>
            <w:ins w:id="3712" w:author="Alotaibi, Raed" w:date="2019-05-22T16:09:00Z">
              <w:r>
                <w:rPr>
                  <w:b/>
                  <w:bCs/>
                </w:rPr>
                <w:t>South Dakota</w:t>
              </w:r>
            </w:ins>
          </w:p>
        </w:tc>
        <w:tc>
          <w:tcPr>
            <w:tcW w:w="1019" w:type="pct"/>
            <w:tcBorders>
              <w:top w:val="single" w:sz="4" w:space="0" w:color="auto"/>
              <w:left w:val="single" w:sz="4" w:space="0" w:color="auto"/>
              <w:bottom w:val="single" w:sz="4" w:space="0" w:color="auto"/>
              <w:right w:val="single" w:sz="4" w:space="0" w:color="auto"/>
            </w:tcBorders>
            <w:noWrap/>
            <w:hideMark/>
          </w:tcPr>
          <w:p w14:paraId="156CA9DA" w14:textId="77777777" w:rsidR="00703362" w:rsidRDefault="00703362" w:rsidP="009E396A">
            <w:pPr>
              <w:rPr>
                <w:ins w:id="3713" w:author="Alotaibi, Raed" w:date="2019-05-22T16:09:00Z"/>
              </w:rPr>
            </w:pPr>
            <w:ins w:id="3714" w:author="Alotaibi, Raed" w:date="2019-05-22T16:09:00Z">
              <w:r>
                <w:t>202,797</w:t>
              </w:r>
            </w:ins>
          </w:p>
        </w:tc>
        <w:tc>
          <w:tcPr>
            <w:tcW w:w="859" w:type="pct"/>
            <w:tcBorders>
              <w:top w:val="single" w:sz="4" w:space="0" w:color="auto"/>
              <w:left w:val="single" w:sz="4" w:space="0" w:color="auto"/>
              <w:bottom w:val="single" w:sz="4" w:space="0" w:color="auto"/>
              <w:right w:val="single" w:sz="4" w:space="0" w:color="auto"/>
            </w:tcBorders>
            <w:noWrap/>
            <w:hideMark/>
          </w:tcPr>
          <w:p w14:paraId="04BCC3C0" w14:textId="77777777" w:rsidR="00703362" w:rsidRDefault="00703362" w:rsidP="009E396A">
            <w:pPr>
              <w:rPr>
                <w:ins w:id="3715" w:author="Alotaibi, Raed" w:date="2019-05-22T16:09:00Z"/>
              </w:rPr>
            </w:pPr>
            <w:ins w:id="3716" w:author="Alotaibi, Raed" w:date="2019-05-22T16:09:00Z">
              <w:r>
                <w:t>2,100</w:t>
              </w:r>
            </w:ins>
          </w:p>
        </w:tc>
        <w:tc>
          <w:tcPr>
            <w:tcW w:w="859" w:type="pct"/>
            <w:tcBorders>
              <w:top w:val="single" w:sz="4" w:space="0" w:color="auto"/>
              <w:left w:val="single" w:sz="4" w:space="0" w:color="auto"/>
              <w:bottom w:val="single" w:sz="4" w:space="0" w:color="auto"/>
              <w:right w:val="single" w:sz="4" w:space="0" w:color="auto"/>
            </w:tcBorders>
            <w:noWrap/>
            <w:hideMark/>
          </w:tcPr>
          <w:p w14:paraId="58AE4F07" w14:textId="77777777" w:rsidR="00703362" w:rsidRDefault="00703362" w:rsidP="009E396A">
            <w:pPr>
              <w:rPr>
                <w:ins w:id="3717" w:author="Alotaibi, Raed" w:date="2019-05-22T16:09:00Z"/>
              </w:rPr>
            </w:pPr>
            <w:ins w:id="3718" w:author="Alotaibi, Raed" w:date="2019-05-22T16:09:00Z">
              <w:r>
                <w:t>160</w:t>
              </w:r>
            </w:ins>
          </w:p>
        </w:tc>
        <w:tc>
          <w:tcPr>
            <w:tcW w:w="859" w:type="pct"/>
            <w:tcBorders>
              <w:top w:val="single" w:sz="4" w:space="0" w:color="auto"/>
              <w:left w:val="single" w:sz="4" w:space="0" w:color="auto"/>
              <w:bottom w:val="single" w:sz="4" w:space="0" w:color="auto"/>
              <w:right w:val="single" w:sz="4" w:space="0" w:color="auto"/>
            </w:tcBorders>
            <w:noWrap/>
            <w:hideMark/>
          </w:tcPr>
          <w:p w14:paraId="321A94D0" w14:textId="77777777" w:rsidR="00703362" w:rsidRDefault="00703362" w:rsidP="009E396A">
            <w:pPr>
              <w:rPr>
                <w:ins w:id="3719" w:author="Alotaibi, Raed" w:date="2019-05-22T16:09:00Z"/>
              </w:rPr>
            </w:pPr>
            <w:ins w:id="3720" w:author="Alotaibi, Raed" w:date="2019-05-22T16:09:00Z">
              <w:r>
                <w:t>7.6</w:t>
              </w:r>
            </w:ins>
          </w:p>
        </w:tc>
      </w:tr>
      <w:tr w:rsidR="00703362" w14:paraId="2BB7CC23" w14:textId="77777777" w:rsidTr="009E396A">
        <w:trPr>
          <w:trHeight w:val="300"/>
          <w:ins w:id="3721"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634B197D" w14:textId="77777777" w:rsidR="00703362" w:rsidRDefault="00703362" w:rsidP="009E396A">
            <w:pPr>
              <w:rPr>
                <w:ins w:id="3722" w:author="Alotaibi, Raed" w:date="2019-05-22T16:09:00Z"/>
                <w:b/>
                <w:bCs/>
              </w:rPr>
            </w:pPr>
            <w:ins w:id="3723" w:author="Alotaibi, Raed" w:date="2019-05-22T16:09:00Z">
              <w:r>
                <w:rPr>
                  <w:b/>
                  <w:bCs/>
                </w:rPr>
                <w:t>Tennessee</w:t>
              </w:r>
            </w:ins>
          </w:p>
        </w:tc>
        <w:tc>
          <w:tcPr>
            <w:tcW w:w="1019" w:type="pct"/>
            <w:tcBorders>
              <w:top w:val="single" w:sz="4" w:space="0" w:color="auto"/>
              <w:left w:val="single" w:sz="4" w:space="0" w:color="auto"/>
              <w:bottom w:val="single" w:sz="4" w:space="0" w:color="auto"/>
              <w:right w:val="single" w:sz="4" w:space="0" w:color="auto"/>
            </w:tcBorders>
            <w:noWrap/>
            <w:hideMark/>
          </w:tcPr>
          <w:p w14:paraId="531DAE25" w14:textId="77777777" w:rsidR="00703362" w:rsidRDefault="00703362" w:rsidP="009E396A">
            <w:pPr>
              <w:rPr>
                <w:ins w:id="3724" w:author="Alotaibi, Raed" w:date="2019-05-22T16:09:00Z"/>
              </w:rPr>
            </w:pPr>
            <w:ins w:id="3725" w:author="Alotaibi, Raed" w:date="2019-05-22T16:09:00Z">
              <w:r>
                <w:t>1,496,001</w:t>
              </w:r>
            </w:ins>
          </w:p>
        </w:tc>
        <w:tc>
          <w:tcPr>
            <w:tcW w:w="859" w:type="pct"/>
            <w:tcBorders>
              <w:top w:val="single" w:sz="4" w:space="0" w:color="auto"/>
              <w:left w:val="single" w:sz="4" w:space="0" w:color="auto"/>
              <w:bottom w:val="single" w:sz="4" w:space="0" w:color="auto"/>
              <w:right w:val="single" w:sz="4" w:space="0" w:color="auto"/>
            </w:tcBorders>
            <w:noWrap/>
            <w:hideMark/>
          </w:tcPr>
          <w:p w14:paraId="34AEA433" w14:textId="77777777" w:rsidR="00703362" w:rsidRDefault="00703362" w:rsidP="009E396A">
            <w:pPr>
              <w:rPr>
                <w:ins w:id="3726" w:author="Alotaibi, Raed" w:date="2019-05-22T16:09:00Z"/>
              </w:rPr>
            </w:pPr>
            <w:ins w:id="3727" w:author="Alotaibi, Raed" w:date="2019-05-22T16:09:00Z">
              <w:r>
                <w:t>15,700</w:t>
              </w:r>
            </w:ins>
          </w:p>
        </w:tc>
        <w:tc>
          <w:tcPr>
            <w:tcW w:w="859" w:type="pct"/>
            <w:tcBorders>
              <w:top w:val="single" w:sz="4" w:space="0" w:color="auto"/>
              <w:left w:val="single" w:sz="4" w:space="0" w:color="auto"/>
              <w:bottom w:val="single" w:sz="4" w:space="0" w:color="auto"/>
              <w:right w:val="single" w:sz="4" w:space="0" w:color="auto"/>
            </w:tcBorders>
            <w:noWrap/>
            <w:hideMark/>
          </w:tcPr>
          <w:p w14:paraId="2ADDFB71" w14:textId="77777777" w:rsidR="00703362" w:rsidRDefault="00703362" w:rsidP="009E396A">
            <w:pPr>
              <w:rPr>
                <w:ins w:id="3728" w:author="Alotaibi, Raed" w:date="2019-05-22T16:09:00Z"/>
              </w:rPr>
            </w:pPr>
            <w:ins w:id="3729" w:author="Alotaibi, Raed" w:date="2019-05-22T16:09:00Z">
              <w:r>
                <w:t>2,440</w:t>
              </w:r>
            </w:ins>
          </w:p>
        </w:tc>
        <w:tc>
          <w:tcPr>
            <w:tcW w:w="859" w:type="pct"/>
            <w:tcBorders>
              <w:top w:val="single" w:sz="4" w:space="0" w:color="auto"/>
              <w:left w:val="single" w:sz="4" w:space="0" w:color="auto"/>
              <w:bottom w:val="single" w:sz="4" w:space="0" w:color="auto"/>
              <w:right w:val="single" w:sz="4" w:space="0" w:color="auto"/>
            </w:tcBorders>
            <w:noWrap/>
            <w:hideMark/>
          </w:tcPr>
          <w:p w14:paraId="2103D965" w14:textId="77777777" w:rsidR="00703362" w:rsidRDefault="00703362" w:rsidP="009E396A">
            <w:pPr>
              <w:rPr>
                <w:ins w:id="3730" w:author="Alotaibi, Raed" w:date="2019-05-22T16:09:00Z"/>
              </w:rPr>
            </w:pPr>
            <w:ins w:id="3731" w:author="Alotaibi, Raed" w:date="2019-05-22T16:09:00Z">
              <w:r>
                <w:t>15.5</w:t>
              </w:r>
            </w:ins>
          </w:p>
        </w:tc>
      </w:tr>
      <w:tr w:rsidR="00703362" w14:paraId="68D9D346" w14:textId="77777777" w:rsidTr="009E396A">
        <w:trPr>
          <w:trHeight w:val="300"/>
          <w:ins w:id="3732"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451F2964" w14:textId="77777777" w:rsidR="00703362" w:rsidRDefault="00703362" w:rsidP="009E396A">
            <w:pPr>
              <w:rPr>
                <w:ins w:id="3733" w:author="Alotaibi, Raed" w:date="2019-05-22T16:09:00Z"/>
                <w:b/>
                <w:bCs/>
              </w:rPr>
            </w:pPr>
            <w:ins w:id="3734" w:author="Alotaibi, Raed" w:date="2019-05-22T16:09:00Z">
              <w:r>
                <w:rPr>
                  <w:b/>
                  <w:bCs/>
                </w:rPr>
                <w:t>Texas</w:t>
              </w:r>
            </w:ins>
          </w:p>
        </w:tc>
        <w:tc>
          <w:tcPr>
            <w:tcW w:w="1019" w:type="pct"/>
            <w:tcBorders>
              <w:top w:val="single" w:sz="4" w:space="0" w:color="auto"/>
              <w:left w:val="single" w:sz="4" w:space="0" w:color="auto"/>
              <w:bottom w:val="single" w:sz="4" w:space="0" w:color="auto"/>
              <w:right w:val="single" w:sz="4" w:space="0" w:color="auto"/>
            </w:tcBorders>
            <w:noWrap/>
            <w:hideMark/>
          </w:tcPr>
          <w:p w14:paraId="5783B087" w14:textId="77777777" w:rsidR="00703362" w:rsidRDefault="00703362" w:rsidP="009E396A">
            <w:pPr>
              <w:rPr>
                <w:ins w:id="3735" w:author="Alotaibi, Raed" w:date="2019-05-22T16:09:00Z"/>
              </w:rPr>
            </w:pPr>
            <w:ins w:id="3736" w:author="Alotaibi, Raed" w:date="2019-05-22T16:09:00Z">
              <w:r>
                <w:t>6,865,824</w:t>
              </w:r>
            </w:ins>
          </w:p>
        </w:tc>
        <w:tc>
          <w:tcPr>
            <w:tcW w:w="859" w:type="pct"/>
            <w:tcBorders>
              <w:top w:val="single" w:sz="4" w:space="0" w:color="auto"/>
              <w:left w:val="single" w:sz="4" w:space="0" w:color="auto"/>
              <w:bottom w:val="single" w:sz="4" w:space="0" w:color="auto"/>
              <w:right w:val="single" w:sz="4" w:space="0" w:color="auto"/>
            </w:tcBorders>
            <w:noWrap/>
            <w:hideMark/>
          </w:tcPr>
          <w:p w14:paraId="721804A8" w14:textId="77777777" w:rsidR="00703362" w:rsidRDefault="00703362" w:rsidP="009E396A">
            <w:pPr>
              <w:rPr>
                <w:ins w:id="3737" w:author="Alotaibi, Raed" w:date="2019-05-22T16:09:00Z"/>
              </w:rPr>
            </w:pPr>
            <w:ins w:id="3738" w:author="Alotaibi, Raed" w:date="2019-05-22T16:09:00Z">
              <w:r>
                <w:t>99,100</w:t>
              </w:r>
            </w:ins>
          </w:p>
        </w:tc>
        <w:tc>
          <w:tcPr>
            <w:tcW w:w="859" w:type="pct"/>
            <w:tcBorders>
              <w:top w:val="single" w:sz="4" w:space="0" w:color="auto"/>
              <w:left w:val="single" w:sz="4" w:space="0" w:color="auto"/>
              <w:bottom w:val="single" w:sz="4" w:space="0" w:color="auto"/>
              <w:right w:val="single" w:sz="4" w:space="0" w:color="auto"/>
            </w:tcBorders>
            <w:noWrap/>
            <w:hideMark/>
          </w:tcPr>
          <w:p w14:paraId="1E77842A" w14:textId="77777777" w:rsidR="00703362" w:rsidRDefault="00703362" w:rsidP="009E396A">
            <w:pPr>
              <w:rPr>
                <w:ins w:id="3739" w:author="Alotaibi, Raed" w:date="2019-05-22T16:09:00Z"/>
              </w:rPr>
            </w:pPr>
            <w:ins w:id="3740" w:author="Alotaibi, Raed" w:date="2019-05-22T16:09:00Z">
              <w:r>
                <w:t>14,320</w:t>
              </w:r>
            </w:ins>
          </w:p>
        </w:tc>
        <w:tc>
          <w:tcPr>
            <w:tcW w:w="859" w:type="pct"/>
            <w:tcBorders>
              <w:top w:val="single" w:sz="4" w:space="0" w:color="auto"/>
              <w:left w:val="single" w:sz="4" w:space="0" w:color="auto"/>
              <w:bottom w:val="single" w:sz="4" w:space="0" w:color="auto"/>
              <w:right w:val="single" w:sz="4" w:space="0" w:color="auto"/>
            </w:tcBorders>
            <w:noWrap/>
            <w:hideMark/>
          </w:tcPr>
          <w:p w14:paraId="6A15FEB8" w14:textId="77777777" w:rsidR="00703362" w:rsidRDefault="00703362" w:rsidP="009E396A">
            <w:pPr>
              <w:rPr>
                <w:ins w:id="3741" w:author="Alotaibi, Raed" w:date="2019-05-22T16:09:00Z"/>
              </w:rPr>
            </w:pPr>
            <w:ins w:id="3742" w:author="Alotaibi, Raed" w:date="2019-05-22T16:09:00Z">
              <w:r>
                <w:t>14.4</w:t>
              </w:r>
            </w:ins>
          </w:p>
        </w:tc>
      </w:tr>
      <w:tr w:rsidR="00703362" w14:paraId="25B7986B" w14:textId="77777777" w:rsidTr="009E396A">
        <w:trPr>
          <w:trHeight w:val="300"/>
          <w:ins w:id="3743"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078B1CFE" w14:textId="77777777" w:rsidR="00703362" w:rsidRDefault="00703362" w:rsidP="009E396A">
            <w:pPr>
              <w:rPr>
                <w:ins w:id="3744" w:author="Alotaibi, Raed" w:date="2019-05-22T16:09:00Z"/>
                <w:b/>
                <w:bCs/>
              </w:rPr>
            </w:pPr>
            <w:ins w:id="3745" w:author="Alotaibi, Raed" w:date="2019-05-22T16:09:00Z">
              <w:r>
                <w:rPr>
                  <w:b/>
                  <w:bCs/>
                </w:rPr>
                <w:t>Utah</w:t>
              </w:r>
            </w:ins>
          </w:p>
        </w:tc>
        <w:tc>
          <w:tcPr>
            <w:tcW w:w="1019" w:type="pct"/>
            <w:tcBorders>
              <w:top w:val="single" w:sz="4" w:space="0" w:color="auto"/>
              <w:left w:val="single" w:sz="4" w:space="0" w:color="auto"/>
              <w:bottom w:val="single" w:sz="4" w:space="0" w:color="auto"/>
              <w:right w:val="single" w:sz="4" w:space="0" w:color="auto"/>
            </w:tcBorders>
            <w:noWrap/>
            <w:hideMark/>
          </w:tcPr>
          <w:p w14:paraId="7EE3F9B6" w14:textId="77777777" w:rsidR="00703362" w:rsidRDefault="00703362" w:rsidP="009E396A">
            <w:pPr>
              <w:rPr>
                <w:ins w:id="3746" w:author="Alotaibi, Raed" w:date="2019-05-22T16:09:00Z"/>
              </w:rPr>
            </w:pPr>
            <w:ins w:id="3747" w:author="Alotaibi, Raed" w:date="2019-05-22T16:09:00Z">
              <w:r>
                <w:t>871,027</w:t>
              </w:r>
            </w:ins>
          </w:p>
        </w:tc>
        <w:tc>
          <w:tcPr>
            <w:tcW w:w="859" w:type="pct"/>
            <w:tcBorders>
              <w:top w:val="single" w:sz="4" w:space="0" w:color="auto"/>
              <w:left w:val="single" w:sz="4" w:space="0" w:color="auto"/>
              <w:bottom w:val="single" w:sz="4" w:space="0" w:color="auto"/>
              <w:right w:val="single" w:sz="4" w:space="0" w:color="auto"/>
            </w:tcBorders>
            <w:noWrap/>
            <w:hideMark/>
          </w:tcPr>
          <w:p w14:paraId="0AEFB93A" w14:textId="77777777" w:rsidR="00703362" w:rsidRDefault="00703362" w:rsidP="009E396A">
            <w:pPr>
              <w:rPr>
                <w:ins w:id="3748" w:author="Alotaibi, Raed" w:date="2019-05-22T16:09:00Z"/>
              </w:rPr>
            </w:pPr>
            <w:ins w:id="3749" w:author="Alotaibi, Raed" w:date="2019-05-22T16:09:00Z">
              <w:r>
                <w:t>8,100</w:t>
              </w:r>
            </w:ins>
          </w:p>
        </w:tc>
        <w:tc>
          <w:tcPr>
            <w:tcW w:w="859" w:type="pct"/>
            <w:tcBorders>
              <w:top w:val="single" w:sz="4" w:space="0" w:color="auto"/>
              <w:left w:val="single" w:sz="4" w:space="0" w:color="auto"/>
              <w:bottom w:val="single" w:sz="4" w:space="0" w:color="auto"/>
              <w:right w:val="single" w:sz="4" w:space="0" w:color="auto"/>
            </w:tcBorders>
            <w:noWrap/>
            <w:hideMark/>
          </w:tcPr>
          <w:p w14:paraId="29A18E29" w14:textId="77777777" w:rsidR="00703362" w:rsidRDefault="00703362" w:rsidP="009E396A">
            <w:pPr>
              <w:rPr>
                <w:ins w:id="3750" w:author="Alotaibi, Raed" w:date="2019-05-22T16:09:00Z"/>
              </w:rPr>
            </w:pPr>
            <w:ins w:id="3751" w:author="Alotaibi, Raed" w:date="2019-05-22T16:09:00Z">
              <w:r>
                <w:t>1,670</w:t>
              </w:r>
            </w:ins>
          </w:p>
        </w:tc>
        <w:tc>
          <w:tcPr>
            <w:tcW w:w="859" w:type="pct"/>
            <w:tcBorders>
              <w:top w:val="single" w:sz="4" w:space="0" w:color="auto"/>
              <w:left w:val="single" w:sz="4" w:space="0" w:color="auto"/>
              <w:bottom w:val="single" w:sz="4" w:space="0" w:color="auto"/>
              <w:right w:val="single" w:sz="4" w:space="0" w:color="auto"/>
            </w:tcBorders>
            <w:noWrap/>
            <w:hideMark/>
          </w:tcPr>
          <w:p w14:paraId="35D77531" w14:textId="77777777" w:rsidR="00703362" w:rsidRDefault="00703362" w:rsidP="009E396A">
            <w:pPr>
              <w:rPr>
                <w:ins w:id="3752" w:author="Alotaibi, Raed" w:date="2019-05-22T16:09:00Z"/>
              </w:rPr>
            </w:pPr>
            <w:ins w:id="3753" w:author="Alotaibi, Raed" w:date="2019-05-22T16:09:00Z">
              <w:r>
                <w:t>20.5</w:t>
              </w:r>
            </w:ins>
          </w:p>
        </w:tc>
      </w:tr>
      <w:tr w:rsidR="00703362" w14:paraId="54BE0FAA" w14:textId="77777777" w:rsidTr="009E396A">
        <w:trPr>
          <w:trHeight w:val="300"/>
          <w:ins w:id="3754"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0F5EFC84" w14:textId="77777777" w:rsidR="00703362" w:rsidRDefault="00703362" w:rsidP="009E396A">
            <w:pPr>
              <w:rPr>
                <w:ins w:id="3755" w:author="Alotaibi, Raed" w:date="2019-05-22T16:09:00Z"/>
                <w:b/>
                <w:bCs/>
              </w:rPr>
            </w:pPr>
            <w:ins w:id="3756" w:author="Alotaibi, Raed" w:date="2019-05-22T16:09:00Z">
              <w:r>
                <w:rPr>
                  <w:b/>
                  <w:bCs/>
                </w:rPr>
                <w:t>Vermont</w:t>
              </w:r>
            </w:ins>
          </w:p>
        </w:tc>
        <w:tc>
          <w:tcPr>
            <w:tcW w:w="1019" w:type="pct"/>
            <w:tcBorders>
              <w:top w:val="single" w:sz="4" w:space="0" w:color="auto"/>
              <w:left w:val="single" w:sz="4" w:space="0" w:color="auto"/>
              <w:bottom w:val="single" w:sz="4" w:space="0" w:color="auto"/>
              <w:right w:val="single" w:sz="4" w:space="0" w:color="auto"/>
            </w:tcBorders>
            <w:noWrap/>
            <w:hideMark/>
          </w:tcPr>
          <w:p w14:paraId="4A0A1DE8" w14:textId="77777777" w:rsidR="00703362" w:rsidRDefault="00703362" w:rsidP="009E396A">
            <w:pPr>
              <w:rPr>
                <w:ins w:id="3757" w:author="Alotaibi, Raed" w:date="2019-05-22T16:09:00Z"/>
              </w:rPr>
            </w:pPr>
            <w:ins w:id="3758" w:author="Alotaibi, Raed" w:date="2019-05-22T16:09:00Z">
              <w:r>
                <w:t>129,233</w:t>
              </w:r>
            </w:ins>
          </w:p>
        </w:tc>
        <w:tc>
          <w:tcPr>
            <w:tcW w:w="859" w:type="pct"/>
            <w:tcBorders>
              <w:top w:val="single" w:sz="4" w:space="0" w:color="auto"/>
              <w:left w:val="single" w:sz="4" w:space="0" w:color="auto"/>
              <w:bottom w:val="single" w:sz="4" w:space="0" w:color="auto"/>
              <w:right w:val="single" w:sz="4" w:space="0" w:color="auto"/>
            </w:tcBorders>
            <w:noWrap/>
            <w:hideMark/>
          </w:tcPr>
          <w:p w14:paraId="012A31D7" w14:textId="77777777" w:rsidR="00703362" w:rsidRDefault="00703362" w:rsidP="009E396A">
            <w:pPr>
              <w:rPr>
                <w:ins w:id="3759" w:author="Alotaibi, Raed" w:date="2019-05-22T16:09:00Z"/>
              </w:rPr>
            </w:pPr>
            <w:ins w:id="3760" w:author="Alotaibi, Raed" w:date="2019-05-22T16:09:00Z">
              <w:r>
                <w:t>1,300</w:t>
              </w:r>
            </w:ins>
          </w:p>
        </w:tc>
        <w:tc>
          <w:tcPr>
            <w:tcW w:w="859" w:type="pct"/>
            <w:tcBorders>
              <w:top w:val="single" w:sz="4" w:space="0" w:color="auto"/>
              <w:left w:val="single" w:sz="4" w:space="0" w:color="auto"/>
              <w:bottom w:val="single" w:sz="4" w:space="0" w:color="auto"/>
              <w:right w:val="single" w:sz="4" w:space="0" w:color="auto"/>
            </w:tcBorders>
            <w:noWrap/>
            <w:hideMark/>
          </w:tcPr>
          <w:p w14:paraId="4AC6AF71" w14:textId="77777777" w:rsidR="00703362" w:rsidRDefault="00703362" w:rsidP="009E396A">
            <w:pPr>
              <w:rPr>
                <w:ins w:id="3761" w:author="Alotaibi, Raed" w:date="2019-05-22T16:09:00Z"/>
              </w:rPr>
            </w:pPr>
            <w:ins w:id="3762" w:author="Alotaibi, Raed" w:date="2019-05-22T16:09:00Z">
              <w:r>
                <w:t>130</w:t>
              </w:r>
            </w:ins>
          </w:p>
        </w:tc>
        <w:tc>
          <w:tcPr>
            <w:tcW w:w="859" w:type="pct"/>
            <w:tcBorders>
              <w:top w:val="single" w:sz="4" w:space="0" w:color="auto"/>
              <w:left w:val="single" w:sz="4" w:space="0" w:color="auto"/>
              <w:bottom w:val="single" w:sz="4" w:space="0" w:color="auto"/>
              <w:right w:val="single" w:sz="4" w:space="0" w:color="auto"/>
            </w:tcBorders>
            <w:noWrap/>
            <w:hideMark/>
          </w:tcPr>
          <w:p w14:paraId="43454D94" w14:textId="77777777" w:rsidR="00703362" w:rsidRDefault="00703362" w:rsidP="009E396A">
            <w:pPr>
              <w:rPr>
                <w:ins w:id="3763" w:author="Alotaibi, Raed" w:date="2019-05-22T16:09:00Z"/>
              </w:rPr>
            </w:pPr>
            <w:ins w:id="3764" w:author="Alotaibi, Raed" w:date="2019-05-22T16:09:00Z">
              <w:r>
                <w:t>9.8</w:t>
              </w:r>
            </w:ins>
          </w:p>
        </w:tc>
      </w:tr>
      <w:tr w:rsidR="00703362" w14:paraId="4AB0E66E" w14:textId="77777777" w:rsidTr="009E396A">
        <w:trPr>
          <w:trHeight w:val="300"/>
          <w:ins w:id="3765"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1A6BD1FD" w14:textId="77777777" w:rsidR="00703362" w:rsidRDefault="00703362" w:rsidP="009E396A">
            <w:pPr>
              <w:rPr>
                <w:ins w:id="3766" w:author="Alotaibi, Raed" w:date="2019-05-22T16:09:00Z"/>
                <w:b/>
                <w:bCs/>
              </w:rPr>
            </w:pPr>
            <w:ins w:id="3767" w:author="Alotaibi, Raed" w:date="2019-05-22T16:09:00Z">
              <w:r>
                <w:rPr>
                  <w:b/>
                  <w:bCs/>
                </w:rPr>
                <w:t>Virginia</w:t>
              </w:r>
            </w:ins>
          </w:p>
        </w:tc>
        <w:tc>
          <w:tcPr>
            <w:tcW w:w="1019" w:type="pct"/>
            <w:tcBorders>
              <w:top w:val="single" w:sz="4" w:space="0" w:color="auto"/>
              <w:left w:val="single" w:sz="4" w:space="0" w:color="auto"/>
              <w:bottom w:val="single" w:sz="4" w:space="0" w:color="auto"/>
              <w:right w:val="single" w:sz="4" w:space="0" w:color="auto"/>
            </w:tcBorders>
            <w:noWrap/>
            <w:hideMark/>
          </w:tcPr>
          <w:p w14:paraId="35639999" w14:textId="77777777" w:rsidR="00703362" w:rsidRDefault="00703362" w:rsidP="009E396A">
            <w:pPr>
              <w:rPr>
                <w:ins w:id="3768" w:author="Alotaibi, Raed" w:date="2019-05-22T16:09:00Z"/>
              </w:rPr>
            </w:pPr>
            <w:ins w:id="3769" w:author="Alotaibi, Raed" w:date="2019-05-22T16:09:00Z">
              <w:r>
                <w:t>1,853,677</w:t>
              </w:r>
            </w:ins>
          </w:p>
        </w:tc>
        <w:tc>
          <w:tcPr>
            <w:tcW w:w="859" w:type="pct"/>
            <w:tcBorders>
              <w:top w:val="single" w:sz="4" w:space="0" w:color="auto"/>
              <w:left w:val="single" w:sz="4" w:space="0" w:color="auto"/>
              <w:bottom w:val="single" w:sz="4" w:space="0" w:color="auto"/>
              <w:right w:val="single" w:sz="4" w:space="0" w:color="auto"/>
            </w:tcBorders>
            <w:noWrap/>
            <w:hideMark/>
          </w:tcPr>
          <w:p w14:paraId="49084F62" w14:textId="77777777" w:rsidR="00703362" w:rsidRDefault="00703362" w:rsidP="009E396A">
            <w:pPr>
              <w:rPr>
                <w:ins w:id="3770" w:author="Alotaibi, Raed" w:date="2019-05-22T16:09:00Z"/>
              </w:rPr>
            </w:pPr>
            <w:ins w:id="3771" w:author="Alotaibi, Raed" w:date="2019-05-22T16:09:00Z">
              <w:r>
                <w:t>19,400</w:t>
              </w:r>
            </w:ins>
          </w:p>
        </w:tc>
        <w:tc>
          <w:tcPr>
            <w:tcW w:w="859" w:type="pct"/>
            <w:tcBorders>
              <w:top w:val="single" w:sz="4" w:space="0" w:color="auto"/>
              <w:left w:val="single" w:sz="4" w:space="0" w:color="auto"/>
              <w:bottom w:val="single" w:sz="4" w:space="0" w:color="auto"/>
              <w:right w:val="single" w:sz="4" w:space="0" w:color="auto"/>
            </w:tcBorders>
            <w:noWrap/>
            <w:hideMark/>
          </w:tcPr>
          <w:p w14:paraId="5EDA4368" w14:textId="77777777" w:rsidR="00703362" w:rsidRDefault="00703362" w:rsidP="009E396A">
            <w:pPr>
              <w:rPr>
                <w:ins w:id="3772" w:author="Alotaibi, Raed" w:date="2019-05-22T16:09:00Z"/>
              </w:rPr>
            </w:pPr>
            <w:ins w:id="3773" w:author="Alotaibi, Raed" w:date="2019-05-22T16:09:00Z">
              <w:r>
                <w:t>3,320</w:t>
              </w:r>
            </w:ins>
          </w:p>
        </w:tc>
        <w:tc>
          <w:tcPr>
            <w:tcW w:w="859" w:type="pct"/>
            <w:tcBorders>
              <w:top w:val="single" w:sz="4" w:space="0" w:color="auto"/>
              <w:left w:val="single" w:sz="4" w:space="0" w:color="auto"/>
              <w:bottom w:val="single" w:sz="4" w:space="0" w:color="auto"/>
              <w:right w:val="single" w:sz="4" w:space="0" w:color="auto"/>
            </w:tcBorders>
            <w:noWrap/>
            <w:hideMark/>
          </w:tcPr>
          <w:p w14:paraId="7658E0B1" w14:textId="77777777" w:rsidR="00703362" w:rsidRDefault="00703362" w:rsidP="009E396A">
            <w:pPr>
              <w:rPr>
                <w:ins w:id="3774" w:author="Alotaibi, Raed" w:date="2019-05-22T16:09:00Z"/>
              </w:rPr>
            </w:pPr>
            <w:ins w:id="3775" w:author="Alotaibi, Raed" w:date="2019-05-22T16:09:00Z">
              <w:r>
                <w:t>17.2</w:t>
              </w:r>
            </w:ins>
          </w:p>
        </w:tc>
      </w:tr>
      <w:tr w:rsidR="00703362" w14:paraId="5BB7C0FB" w14:textId="77777777" w:rsidTr="009E396A">
        <w:trPr>
          <w:trHeight w:val="300"/>
          <w:ins w:id="3776"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7F84D4D0" w14:textId="77777777" w:rsidR="00703362" w:rsidRDefault="00703362" w:rsidP="009E396A">
            <w:pPr>
              <w:rPr>
                <w:ins w:id="3777" w:author="Alotaibi, Raed" w:date="2019-05-22T16:09:00Z"/>
                <w:b/>
                <w:bCs/>
              </w:rPr>
            </w:pPr>
            <w:ins w:id="3778" w:author="Alotaibi, Raed" w:date="2019-05-22T16:09:00Z">
              <w:r>
                <w:rPr>
                  <w:b/>
                  <w:bCs/>
                </w:rPr>
                <w:t>Washington</w:t>
              </w:r>
            </w:ins>
          </w:p>
        </w:tc>
        <w:tc>
          <w:tcPr>
            <w:tcW w:w="1019" w:type="pct"/>
            <w:tcBorders>
              <w:top w:val="single" w:sz="4" w:space="0" w:color="auto"/>
              <w:left w:val="single" w:sz="4" w:space="0" w:color="auto"/>
              <w:bottom w:val="single" w:sz="4" w:space="0" w:color="auto"/>
              <w:right w:val="single" w:sz="4" w:space="0" w:color="auto"/>
            </w:tcBorders>
            <w:noWrap/>
            <w:hideMark/>
          </w:tcPr>
          <w:p w14:paraId="25E51B03" w14:textId="77777777" w:rsidR="00703362" w:rsidRDefault="00703362" w:rsidP="009E396A">
            <w:pPr>
              <w:rPr>
                <w:ins w:id="3779" w:author="Alotaibi, Raed" w:date="2019-05-22T16:09:00Z"/>
              </w:rPr>
            </w:pPr>
            <w:ins w:id="3780" w:author="Alotaibi, Raed" w:date="2019-05-22T16:09:00Z">
              <w:r>
                <w:t>1,581,354</w:t>
              </w:r>
            </w:ins>
          </w:p>
        </w:tc>
        <w:tc>
          <w:tcPr>
            <w:tcW w:w="859" w:type="pct"/>
            <w:tcBorders>
              <w:top w:val="single" w:sz="4" w:space="0" w:color="auto"/>
              <w:left w:val="single" w:sz="4" w:space="0" w:color="auto"/>
              <w:bottom w:val="single" w:sz="4" w:space="0" w:color="auto"/>
              <w:right w:val="single" w:sz="4" w:space="0" w:color="auto"/>
            </w:tcBorders>
            <w:noWrap/>
            <w:hideMark/>
          </w:tcPr>
          <w:p w14:paraId="614A07D9" w14:textId="77777777" w:rsidR="00703362" w:rsidRDefault="00703362" w:rsidP="009E396A">
            <w:pPr>
              <w:rPr>
                <w:ins w:id="3781" w:author="Alotaibi, Raed" w:date="2019-05-22T16:09:00Z"/>
              </w:rPr>
            </w:pPr>
            <w:ins w:id="3782" w:author="Alotaibi, Raed" w:date="2019-05-22T16:09:00Z">
              <w:r>
                <w:t>9,600</w:t>
              </w:r>
            </w:ins>
          </w:p>
        </w:tc>
        <w:tc>
          <w:tcPr>
            <w:tcW w:w="859" w:type="pct"/>
            <w:tcBorders>
              <w:top w:val="single" w:sz="4" w:space="0" w:color="auto"/>
              <w:left w:val="single" w:sz="4" w:space="0" w:color="auto"/>
              <w:bottom w:val="single" w:sz="4" w:space="0" w:color="auto"/>
              <w:right w:val="single" w:sz="4" w:space="0" w:color="auto"/>
            </w:tcBorders>
            <w:noWrap/>
            <w:hideMark/>
          </w:tcPr>
          <w:p w14:paraId="701BEDCA" w14:textId="77777777" w:rsidR="00703362" w:rsidRDefault="00703362" w:rsidP="009E396A">
            <w:pPr>
              <w:rPr>
                <w:ins w:id="3783" w:author="Alotaibi, Raed" w:date="2019-05-22T16:09:00Z"/>
              </w:rPr>
            </w:pPr>
            <w:ins w:id="3784" w:author="Alotaibi, Raed" w:date="2019-05-22T16:09:00Z">
              <w:r>
                <w:t>1,700</w:t>
              </w:r>
            </w:ins>
          </w:p>
        </w:tc>
        <w:tc>
          <w:tcPr>
            <w:tcW w:w="859" w:type="pct"/>
            <w:tcBorders>
              <w:top w:val="single" w:sz="4" w:space="0" w:color="auto"/>
              <w:left w:val="single" w:sz="4" w:space="0" w:color="auto"/>
              <w:bottom w:val="single" w:sz="4" w:space="0" w:color="auto"/>
              <w:right w:val="single" w:sz="4" w:space="0" w:color="auto"/>
            </w:tcBorders>
            <w:noWrap/>
            <w:hideMark/>
          </w:tcPr>
          <w:p w14:paraId="7A7E560A" w14:textId="77777777" w:rsidR="00703362" w:rsidRDefault="00703362" w:rsidP="009E396A">
            <w:pPr>
              <w:rPr>
                <w:ins w:id="3785" w:author="Alotaibi, Raed" w:date="2019-05-22T16:09:00Z"/>
              </w:rPr>
            </w:pPr>
            <w:ins w:id="3786" w:author="Alotaibi, Raed" w:date="2019-05-22T16:09:00Z">
              <w:r>
                <w:t>17.8</w:t>
              </w:r>
            </w:ins>
          </w:p>
        </w:tc>
      </w:tr>
      <w:tr w:rsidR="00703362" w14:paraId="0CFE3B8B" w14:textId="77777777" w:rsidTr="009E396A">
        <w:trPr>
          <w:trHeight w:val="300"/>
          <w:ins w:id="3787"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3373470F" w14:textId="77777777" w:rsidR="00703362" w:rsidRDefault="00703362" w:rsidP="009E396A">
            <w:pPr>
              <w:rPr>
                <w:ins w:id="3788" w:author="Alotaibi, Raed" w:date="2019-05-22T16:09:00Z"/>
                <w:b/>
                <w:bCs/>
              </w:rPr>
            </w:pPr>
            <w:ins w:id="3789" w:author="Alotaibi, Raed" w:date="2019-05-22T16:09:00Z">
              <w:r>
                <w:rPr>
                  <w:b/>
                  <w:bCs/>
                </w:rPr>
                <w:t>West Virginia</w:t>
              </w:r>
            </w:ins>
          </w:p>
        </w:tc>
        <w:tc>
          <w:tcPr>
            <w:tcW w:w="1019" w:type="pct"/>
            <w:tcBorders>
              <w:top w:val="single" w:sz="4" w:space="0" w:color="auto"/>
              <w:left w:val="single" w:sz="4" w:space="0" w:color="auto"/>
              <w:bottom w:val="single" w:sz="4" w:space="0" w:color="auto"/>
              <w:right w:val="single" w:sz="4" w:space="0" w:color="auto"/>
            </w:tcBorders>
            <w:noWrap/>
            <w:hideMark/>
          </w:tcPr>
          <w:p w14:paraId="6879D72C" w14:textId="77777777" w:rsidR="00703362" w:rsidRDefault="00703362" w:rsidP="009E396A">
            <w:pPr>
              <w:rPr>
                <w:ins w:id="3790" w:author="Alotaibi, Raed" w:date="2019-05-22T16:09:00Z"/>
              </w:rPr>
            </w:pPr>
            <w:ins w:id="3791" w:author="Alotaibi, Raed" w:date="2019-05-22T16:09:00Z">
              <w:r>
                <w:t>387,418</w:t>
              </w:r>
            </w:ins>
          </w:p>
        </w:tc>
        <w:tc>
          <w:tcPr>
            <w:tcW w:w="859" w:type="pct"/>
            <w:tcBorders>
              <w:top w:val="single" w:sz="4" w:space="0" w:color="auto"/>
              <w:left w:val="single" w:sz="4" w:space="0" w:color="auto"/>
              <w:bottom w:val="single" w:sz="4" w:space="0" w:color="auto"/>
              <w:right w:val="single" w:sz="4" w:space="0" w:color="auto"/>
            </w:tcBorders>
            <w:noWrap/>
            <w:hideMark/>
          </w:tcPr>
          <w:p w14:paraId="2540B330" w14:textId="77777777" w:rsidR="00703362" w:rsidRDefault="00703362" w:rsidP="009E396A">
            <w:pPr>
              <w:rPr>
                <w:ins w:id="3792" w:author="Alotaibi, Raed" w:date="2019-05-22T16:09:00Z"/>
              </w:rPr>
            </w:pPr>
            <w:ins w:id="3793" w:author="Alotaibi, Raed" w:date="2019-05-22T16:09:00Z">
              <w:r>
                <w:t>4,000</w:t>
              </w:r>
            </w:ins>
          </w:p>
        </w:tc>
        <w:tc>
          <w:tcPr>
            <w:tcW w:w="859" w:type="pct"/>
            <w:tcBorders>
              <w:top w:val="single" w:sz="4" w:space="0" w:color="auto"/>
              <w:left w:val="single" w:sz="4" w:space="0" w:color="auto"/>
              <w:bottom w:val="single" w:sz="4" w:space="0" w:color="auto"/>
              <w:right w:val="single" w:sz="4" w:space="0" w:color="auto"/>
            </w:tcBorders>
            <w:noWrap/>
            <w:hideMark/>
          </w:tcPr>
          <w:p w14:paraId="3E270A1C" w14:textId="77777777" w:rsidR="00703362" w:rsidRDefault="00703362" w:rsidP="009E396A">
            <w:pPr>
              <w:rPr>
                <w:ins w:id="3794" w:author="Alotaibi, Raed" w:date="2019-05-22T16:09:00Z"/>
              </w:rPr>
            </w:pPr>
            <w:ins w:id="3795" w:author="Alotaibi, Raed" w:date="2019-05-22T16:09:00Z">
              <w:r>
                <w:t>580</w:t>
              </w:r>
            </w:ins>
          </w:p>
        </w:tc>
        <w:tc>
          <w:tcPr>
            <w:tcW w:w="859" w:type="pct"/>
            <w:tcBorders>
              <w:top w:val="single" w:sz="4" w:space="0" w:color="auto"/>
              <w:left w:val="single" w:sz="4" w:space="0" w:color="auto"/>
              <w:bottom w:val="single" w:sz="4" w:space="0" w:color="auto"/>
              <w:right w:val="single" w:sz="4" w:space="0" w:color="auto"/>
            </w:tcBorders>
            <w:noWrap/>
            <w:hideMark/>
          </w:tcPr>
          <w:p w14:paraId="7ABBAD8F" w14:textId="77777777" w:rsidR="00703362" w:rsidRDefault="00703362" w:rsidP="009E396A">
            <w:pPr>
              <w:rPr>
                <w:ins w:id="3796" w:author="Alotaibi, Raed" w:date="2019-05-22T16:09:00Z"/>
              </w:rPr>
            </w:pPr>
            <w:ins w:id="3797" w:author="Alotaibi, Raed" w:date="2019-05-22T16:09:00Z">
              <w:r>
                <w:t>14.4</w:t>
              </w:r>
            </w:ins>
          </w:p>
        </w:tc>
      </w:tr>
      <w:tr w:rsidR="00703362" w14:paraId="102A531E" w14:textId="77777777" w:rsidTr="009E396A">
        <w:trPr>
          <w:trHeight w:val="300"/>
          <w:ins w:id="3798"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103EE8E3" w14:textId="77777777" w:rsidR="00703362" w:rsidRDefault="00703362" w:rsidP="009E396A">
            <w:pPr>
              <w:rPr>
                <w:ins w:id="3799" w:author="Alotaibi, Raed" w:date="2019-05-22T16:09:00Z"/>
                <w:b/>
                <w:bCs/>
              </w:rPr>
            </w:pPr>
            <w:ins w:id="3800" w:author="Alotaibi, Raed" w:date="2019-05-22T16:09:00Z">
              <w:r>
                <w:rPr>
                  <w:b/>
                  <w:bCs/>
                </w:rPr>
                <w:t>Wisconsin</w:t>
              </w:r>
            </w:ins>
          </w:p>
        </w:tc>
        <w:tc>
          <w:tcPr>
            <w:tcW w:w="1019" w:type="pct"/>
            <w:tcBorders>
              <w:top w:val="single" w:sz="4" w:space="0" w:color="auto"/>
              <w:left w:val="single" w:sz="4" w:space="0" w:color="auto"/>
              <w:bottom w:val="single" w:sz="4" w:space="0" w:color="auto"/>
              <w:right w:val="single" w:sz="4" w:space="0" w:color="auto"/>
            </w:tcBorders>
            <w:noWrap/>
            <w:hideMark/>
          </w:tcPr>
          <w:p w14:paraId="58791871" w14:textId="77777777" w:rsidR="00703362" w:rsidRDefault="00703362" w:rsidP="009E396A">
            <w:pPr>
              <w:rPr>
                <w:ins w:id="3801" w:author="Alotaibi, Raed" w:date="2019-05-22T16:09:00Z"/>
              </w:rPr>
            </w:pPr>
            <w:ins w:id="3802" w:author="Alotaibi, Raed" w:date="2019-05-22T16:09:00Z">
              <w:r>
                <w:t>1,339,492</w:t>
              </w:r>
            </w:ins>
          </w:p>
        </w:tc>
        <w:tc>
          <w:tcPr>
            <w:tcW w:w="859" w:type="pct"/>
            <w:tcBorders>
              <w:top w:val="single" w:sz="4" w:space="0" w:color="auto"/>
              <w:left w:val="single" w:sz="4" w:space="0" w:color="auto"/>
              <w:bottom w:val="single" w:sz="4" w:space="0" w:color="auto"/>
              <w:right w:val="single" w:sz="4" w:space="0" w:color="auto"/>
            </w:tcBorders>
            <w:noWrap/>
            <w:hideMark/>
          </w:tcPr>
          <w:p w14:paraId="38AB87EF" w14:textId="77777777" w:rsidR="00703362" w:rsidRDefault="00703362" w:rsidP="009E396A">
            <w:pPr>
              <w:rPr>
                <w:ins w:id="3803" w:author="Alotaibi, Raed" w:date="2019-05-22T16:09:00Z"/>
              </w:rPr>
            </w:pPr>
            <w:ins w:id="3804" w:author="Alotaibi, Raed" w:date="2019-05-22T16:09:00Z">
              <w:r>
                <w:t>14,700</w:t>
              </w:r>
            </w:ins>
          </w:p>
        </w:tc>
        <w:tc>
          <w:tcPr>
            <w:tcW w:w="859" w:type="pct"/>
            <w:tcBorders>
              <w:top w:val="single" w:sz="4" w:space="0" w:color="auto"/>
              <w:left w:val="single" w:sz="4" w:space="0" w:color="auto"/>
              <w:bottom w:val="single" w:sz="4" w:space="0" w:color="auto"/>
              <w:right w:val="single" w:sz="4" w:space="0" w:color="auto"/>
            </w:tcBorders>
            <w:noWrap/>
            <w:hideMark/>
          </w:tcPr>
          <w:p w14:paraId="278AB058" w14:textId="77777777" w:rsidR="00703362" w:rsidRDefault="00703362" w:rsidP="009E396A">
            <w:pPr>
              <w:rPr>
                <w:ins w:id="3805" w:author="Alotaibi, Raed" w:date="2019-05-22T16:09:00Z"/>
              </w:rPr>
            </w:pPr>
            <w:ins w:id="3806" w:author="Alotaibi, Raed" w:date="2019-05-22T16:09:00Z">
              <w:r>
                <w:t>2,150</w:t>
              </w:r>
            </w:ins>
          </w:p>
        </w:tc>
        <w:tc>
          <w:tcPr>
            <w:tcW w:w="859" w:type="pct"/>
            <w:tcBorders>
              <w:top w:val="single" w:sz="4" w:space="0" w:color="auto"/>
              <w:left w:val="single" w:sz="4" w:space="0" w:color="auto"/>
              <w:bottom w:val="single" w:sz="4" w:space="0" w:color="auto"/>
              <w:right w:val="single" w:sz="4" w:space="0" w:color="auto"/>
            </w:tcBorders>
            <w:noWrap/>
            <w:hideMark/>
          </w:tcPr>
          <w:p w14:paraId="0E9BF59D" w14:textId="77777777" w:rsidR="00703362" w:rsidRDefault="00703362" w:rsidP="009E396A">
            <w:pPr>
              <w:rPr>
                <w:ins w:id="3807" w:author="Alotaibi, Raed" w:date="2019-05-22T16:09:00Z"/>
              </w:rPr>
            </w:pPr>
            <w:ins w:id="3808" w:author="Alotaibi, Raed" w:date="2019-05-22T16:09:00Z">
              <w:r>
                <w:t>14.7</w:t>
              </w:r>
            </w:ins>
          </w:p>
        </w:tc>
      </w:tr>
      <w:tr w:rsidR="00703362" w14:paraId="51E4B8C4" w14:textId="77777777" w:rsidTr="009E396A">
        <w:trPr>
          <w:trHeight w:val="300"/>
          <w:ins w:id="3809" w:author="Alotaibi, Raed" w:date="2019-05-22T16:09:00Z"/>
        </w:trPr>
        <w:tc>
          <w:tcPr>
            <w:tcW w:w="1404" w:type="pct"/>
            <w:tcBorders>
              <w:top w:val="single" w:sz="4" w:space="0" w:color="auto"/>
              <w:left w:val="single" w:sz="4" w:space="0" w:color="auto"/>
              <w:bottom w:val="single" w:sz="4" w:space="0" w:color="auto"/>
              <w:right w:val="single" w:sz="4" w:space="0" w:color="auto"/>
            </w:tcBorders>
            <w:noWrap/>
            <w:hideMark/>
          </w:tcPr>
          <w:p w14:paraId="42C35986" w14:textId="77777777" w:rsidR="00703362" w:rsidRDefault="00703362" w:rsidP="009E396A">
            <w:pPr>
              <w:rPr>
                <w:ins w:id="3810" w:author="Alotaibi, Raed" w:date="2019-05-22T16:09:00Z"/>
                <w:b/>
                <w:bCs/>
              </w:rPr>
            </w:pPr>
            <w:ins w:id="3811" w:author="Alotaibi, Raed" w:date="2019-05-22T16:09:00Z">
              <w:r>
                <w:rPr>
                  <w:b/>
                  <w:bCs/>
                </w:rPr>
                <w:t>Wyoming</w:t>
              </w:r>
            </w:ins>
          </w:p>
        </w:tc>
        <w:tc>
          <w:tcPr>
            <w:tcW w:w="1019" w:type="pct"/>
            <w:tcBorders>
              <w:top w:val="single" w:sz="4" w:space="0" w:color="auto"/>
              <w:left w:val="single" w:sz="4" w:space="0" w:color="auto"/>
              <w:bottom w:val="single" w:sz="4" w:space="0" w:color="auto"/>
              <w:right w:val="single" w:sz="4" w:space="0" w:color="auto"/>
            </w:tcBorders>
            <w:noWrap/>
            <w:hideMark/>
          </w:tcPr>
          <w:p w14:paraId="5B4E4949" w14:textId="77777777" w:rsidR="00703362" w:rsidRDefault="00703362" w:rsidP="009E396A">
            <w:pPr>
              <w:rPr>
                <w:ins w:id="3812" w:author="Alotaibi, Raed" w:date="2019-05-22T16:09:00Z"/>
              </w:rPr>
            </w:pPr>
            <w:ins w:id="3813" w:author="Alotaibi, Raed" w:date="2019-05-22T16:09:00Z">
              <w:r>
                <w:t>135,402</w:t>
              </w:r>
            </w:ins>
          </w:p>
        </w:tc>
        <w:tc>
          <w:tcPr>
            <w:tcW w:w="859" w:type="pct"/>
            <w:tcBorders>
              <w:top w:val="single" w:sz="4" w:space="0" w:color="auto"/>
              <w:left w:val="single" w:sz="4" w:space="0" w:color="auto"/>
              <w:bottom w:val="single" w:sz="4" w:space="0" w:color="auto"/>
              <w:right w:val="single" w:sz="4" w:space="0" w:color="auto"/>
            </w:tcBorders>
            <w:noWrap/>
            <w:hideMark/>
          </w:tcPr>
          <w:p w14:paraId="655E6D07" w14:textId="77777777" w:rsidR="00703362" w:rsidRDefault="00703362" w:rsidP="009E396A">
            <w:pPr>
              <w:rPr>
                <w:ins w:id="3814" w:author="Alotaibi, Raed" w:date="2019-05-22T16:09:00Z"/>
              </w:rPr>
            </w:pPr>
            <w:ins w:id="3815" w:author="Alotaibi, Raed" w:date="2019-05-22T16:09:00Z">
              <w:r>
                <w:t>1,500</w:t>
              </w:r>
            </w:ins>
          </w:p>
        </w:tc>
        <w:tc>
          <w:tcPr>
            <w:tcW w:w="859" w:type="pct"/>
            <w:tcBorders>
              <w:top w:val="single" w:sz="4" w:space="0" w:color="auto"/>
              <w:left w:val="single" w:sz="4" w:space="0" w:color="auto"/>
              <w:bottom w:val="single" w:sz="4" w:space="0" w:color="auto"/>
              <w:right w:val="single" w:sz="4" w:space="0" w:color="auto"/>
            </w:tcBorders>
            <w:noWrap/>
            <w:hideMark/>
          </w:tcPr>
          <w:p w14:paraId="72899AE1" w14:textId="77777777" w:rsidR="00703362" w:rsidRDefault="00703362" w:rsidP="009E396A">
            <w:pPr>
              <w:rPr>
                <w:ins w:id="3816" w:author="Alotaibi, Raed" w:date="2019-05-22T16:09:00Z"/>
              </w:rPr>
            </w:pPr>
            <w:ins w:id="3817" w:author="Alotaibi, Raed" w:date="2019-05-22T16:09:00Z">
              <w:r>
                <w:t>140</w:t>
              </w:r>
            </w:ins>
          </w:p>
        </w:tc>
        <w:tc>
          <w:tcPr>
            <w:tcW w:w="859" w:type="pct"/>
            <w:tcBorders>
              <w:top w:val="single" w:sz="4" w:space="0" w:color="auto"/>
              <w:left w:val="single" w:sz="4" w:space="0" w:color="auto"/>
              <w:bottom w:val="single" w:sz="4" w:space="0" w:color="auto"/>
              <w:right w:val="single" w:sz="4" w:space="0" w:color="auto"/>
            </w:tcBorders>
            <w:noWrap/>
            <w:hideMark/>
          </w:tcPr>
          <w:p w14:paraId="240794D0" w14:textId="77777777" w:rsidR="00703362" w:rsidRDefault="00703362" w:rsidP="009E396A">
            <w:pPr>
              <w:rPr>
                <w:ins w:id="3818" w:author="Alotaibi, Raed" w:date="2019-05-22T16:09:00Z"/>
              </w:rPr>
            </w:pPr>
            <w:ins w:id="3819" w:author="Alotaibi, Raed" w:date="2019-05-22T16:09:00Z">
              <w:r>
                <w:t>9.7</w:t>
              </w:r>
            </w:ins>
          </w:p>
        </w:tc>
      </w:tr>
    </w:tbl>
    <w:p w14:paraId="4E9122CD" w14:textId="77777777" w:rsidR="00703362" w:rsidRDefault="00703362" w:rsidP="00703362">
      <w:pPr>
        <w:rPr>
          <w:ins w:id="3820" w:author="Alotaibi, Raed" w:date="2019-05-22T16:09:00Z"/>
          <w:b/>
          <w:bCs/>
        </w:rPr>
      </w:pPr>
    </w:p>
    <w:p w14:paraId="30F0E605" w14:textId="77777777" w:rsidR="00703362" w:rsidRDefault="00703362" w:rsidP="00703362">
      <w:pPr>
        <w:pStyle w:val="Caption"/>
        <w:keepNext/>
        <w:rPr>
          <w:ins w:id="3821" w:author="Alotaibi, Raed" w:date="2019-05-22T16:09:00Z"/>
        </w:rPr>
      </w:pPr>
      <w:bookmarkStart w:id="3822" w:name="_Toc9433900"/>
      <w:ins w:id="3823" w:author="Alotaibi, Raed" w:date="2019-05-22T16:09:00Z">
        <w:r>
          <w:t>Table S</w:t>
        </w:r>
        <w:r>
          <w:fldChar w:fldCharType="begin"/>
        </w:r>
        <w:r>
          <w:instrText xml:space="preserve"> SEQ Table_S \* ARABIC </w:instrText>
        </w:r>
        <w:r>
          <w:fldChar w:fldCharType="separate"/>
        </w:r>
        <w:r>
          <w:rPr>
            <w:noProof/>
          </w:rPr>
          <w:t>5</w:t>
        </w:r>
        <w:r>
          <w:fldChar w:fldCharType="end"/>
        </w:r>
        <w:r w:rsidRPr="00CF308F">
          <w:t>: Comparing results by state</w:t>
        </w:r>
        <w:bookmarkEnd w:id="3822"/>
      </w:ins>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703362" w14:paraId="0AD1360B" w14:textId="77777777" w:rsidTr="009E396A">
        <w:trPr>
          <w:trHeight w:val="300"/>
          <w:ins w:id="3824" w:author="Alotaibi, Raed" w:date="2019-05-22T16:09:00Z"/>
        </w:trPr>
        <w:tc>
          <w:tcPr>
            <w:tcW w:w="1893" w:type="dxa"/>
            <w:tcBorders>
              <w:top w:val="single" w:sz="4" w:space="0" w:color="auto"/>
              <w:left w:val="single" w:sz="4" w:space="0" w:color="auto"/>
              <w:bottom w:val="single" w:sz="4" w:space="0" w:color="auto"/>
              <w:right w:val="single" w:sz="4" w:space="0" w:color="auto"/>
            </w:tcBorders>
            <w:noWrap/>
            <w:vAlign w:val="center"/>
            <w:hideMark/>
          </w:tcPr>
          <w:p w14:paraId="24B5159A" w14:textId="77777777" w:rsidR="00703362" w:rsidRDefault="00703362" w:rsidP="009E396A">
            <w:pPr>
              <w:jc w:val="center"/>
              <w:rPr>
                <w:ins w:id="3825" w:author="Alotaibi, Raed" w:date="2019-05-22T16:09:00Z"/>
                <w:b/>
                <w:bCs/>
              </w:rPr>
            </w:pPr>
            <w:ins w:id="3826" w:author="Alotaibi, Raed" w:date="2019-05-22T16:09:00Z">
              <w:r>
                <w:rPr>
                  <w:b/>
                  <w:bCs/>
                </w:rPr>
                <w:t>State</w:t>
              </w:r>
            </w:ins>
          </w:p>
        </w:tc>
        <w:tc>
          <w:tcPr>
            <w:tcW w:w="1143" w:type="dxa"/>
            <w:tcBorders>
              <w:top w:val="single" w:sz="4" w:space="0" w:color="auto"/>
              <w:left w:val="single" w:sz="4" w:space="0" w:color="auto"/>
              <w:bottom w:val="single" w:sz="4" w:space="0" w:color="auto"/>
              <w:right w:val="single" w:sz="4" w:space="0" w:color="auto"/>
            </w:tcBorders>
            <w:noWrap/>
            <w:vAlign w:val="center"/>
            <w:hideMark/>
          </w:tcPr>
          <w:p w14:paraId="520A68DF" w14:textId="77777777" w:rsidR="00703362" w:rsidRDefault="00703362" w:rsidP="009E396A">
            <w:pPr>
              <w:jc w:val="center"/>
              <w:rPr>
                <w:ins w:id="3827" w:author="Alotaibi, Raed" w:date="2019-05-22T16:09:00Z"/>
                <w:b/>
                <w:bCs/>
              </w:rPr>
            </w:pPr>
            <w:ins w:id="3828" w:author="Alotaibi, Raed" w:date="2019-05-22T16:09:00Z">
              <w:r>
                <w:rPr>
                  <w:b/>
                  <w:bCs/>
                </w:rPr>
                <w:t>State cases</w:t>
              </w:r>
            </w:ins>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74660821" w14:textId="77777777" w:rsidR="00703362" w:rsidRDefault="00703362" w:rsidP="009E396A">
            <w:pPr>
              <w:jc w:val="center"/>
              <w:rPr>
                <w:ins w:id="3829" w:author="Alotaibi, Raed" w:date="2019-05-22T16:09:00Z"/>
                <w:b/>
                <w:bCs/>
              </w:rPr>
            </w:pPr>
            <w:ins w:id="3830" w:author="Alotaibi, Raed" w:date="2019-05-22T16:09:00Z">
              <w:r>
                <w:rPr>
                  <w:b/>
                  <w:bCs/>
                </w:rPr>
                <w:t>Origin cases</w:t>
              </w:r>
            </w:ins>
          </w:p>
        </w:tc>
        <w:tc>
          <w:tcPr>
            <w:tcW w:w="990" w:type="dxa"/>
            <w:tcBorders>
              <w:top w:val="single" w:sz="4" w:space="0" w:color="auto"/>
              <w:left w:val="single" w:sz="4" w:space="0" w:color="auto"/>
              <w:bottom w:val="single" w:sz="4" w:space="0" w:color="auto"/>
              <w:right w:val="single" w:sz="4" w:space="0" w:color="auto"/>
            </w:tcBorders>
            <w:noWrap/>
            <w:vAlign w:val="center"/>
            <w:hideMark/>
          </w:tcPr>
          <w:p w14:paraId="0952C105" w14:textId="77777777" w:rsidR="00703362" w:rsidRDefault="00703362" w:rsidP="009E396A">
            <w:pPr>
              <w:jc w:val="center"/>
              <w:rPr>
                <w:ins w:id="3831" w:author="Alotaibi, Raed" w:date="2019-05-22T16:09:00Z"/>
                <w:b/>
                <w:bCs/>
              </w:rPr>
            </w:pPr>
            <w:ins w:id="3832" w:author="Alotaibi, Raed" w:date="2019-05-22T16:09:00Z">
              <w:r>
                <w:rPr>
                  <w:b/>
                  <w:bCs/>
                </w:rPr>
                <w:t>Diff</w:t>
              </w:r>
            </w:ins>
          </w:p>
        </w:tc>
        <w:tc>
          <w:tcPr>
            <w:tcW w:w="858" w:type="dxa"/>
            <w:tcBorders>
              <w:top w:val="single" w:sz="4" w:space="0" w:color="auto"/>
              <w:left w:val="single" w:sz="4" w:space="0" w:color="auto"/>
              <w:bottom w:val="single" w:sz="4" w:space="0" w:color="auto"/>
              <w:right w:val="single" w:sz="4" w:space="0" w:color="auto"/>
            </w:tcBorders>
            <w:noWrap/>
            <w:vAlign w:val="center"/>
            <w:hideMark/>
          </w:tcPr>
          <w:p w14:paraId="46C38700" w14:textId="77777777" w:rsidR="00703362" w:rsidRDefault="00703362" w:rsidP="009E396A">
            <w:pPr>
              <w:jc w:val="center"/>
              <w:rPr>
                <w:ins w:id="3833" w:author="Alotaibi, Raed" w:date="2019-05-22T16:09:00Z"/>
                <w:b/>
                <w:bCs/>
              </w:rPr>
            </w:pPr>
            <w:ins w:id="3834" w:author="Alotaibi, Raed" w:date="2019-05-22T16:09:00Z">
              <w:r>
                <w:rPr>
                  <w:b/>
                  <w:bCs/>
                </w:rPr>
                <w:t>% Diff</w:t>
              </w:r>
            </w:ins>
          </w:p>
        </w:tc>
        <w:tc>
          <w:tcPr>
            <w:tcW w:w="852" w:type="dxa"/>
            <w:tcBorders>
              <w:top w:val="single" w:sz="4" w:space="0" w:color="auto"/>
              <w:left w:val="single" w:sz="4" w:space="0" w:color="auto"/>
              <w:bottom w:val="single" w:sz="4" w:space="0" w:color="auto"/>
              <w:right w:val="single" w:sz="4" w:space="0" w:color="auto"/>
            </w:tcBorders>
            <w:noWrap/>
            <w:vAlign w:val="center"/>
            <w:hideMark/>
          </w:tcPr>
          <w:p w14:paraId="561EEEF4" w14:textId="77777777" w:rsidR="00703362" w:rsidRDefault="00703362" w:rsidP="009E396A">
            <w:pPr>
              <w:jc w:val="center"/>
              <w:rPr>
                <w:ins w:id="3835" w:author="Alotaibi, Raed" w:date="2019-05-22T16:09:00Z"/>
                <w:b/>
                <w:bCs/>
              </w:rPr>
            </w:pPr>
            <w:ins w:id="3836" w:author="Alotaibi, Raed" w:date="2019-05-22T16:09:00Z">
              <w:r>
                <w:rPr>
                  <w:b/>
                  <w:bCs/>
                </w:rPr>
                <w:t>State AC</w:t>
              </w:r>
            </w:ins>
          </w:p>
        </w:tc>
        <w:tc>
          <w:tcPr>
            <w:tcW w:w="900" w:type="dxa"/>
            <w:tcBorders>
              <w:top w:val="single" w:sz="4" w:space="0" w:color="auto"/>
              <w:left w:val="single" w:sz="4" w:space="0" w:color="auto"/>
              <w:bottom w:val="single" w:sz="4" w:space="0" w:color="auto"/>
              <w:right w:val="single" w:sz="4" w:space="0" w:color="auto"/>
            </w:tcBorders>
            <w:noWrap/>
            <w:vAlign w:val="center"/>
            <w:hideMark/>
          </w:tcPr>
          <w:p w14:paraId="7BC1EC51" w14:textId="77777777" w:rsidR="00703362" w:rsidRDefault="00703362" w:rsidP="009E396A">
            <w:pPr>
              <w:jc w:val="center"/>
              <w:rPr>
                <w:ins w:id="3837" w:author="Alotaibi, Raed" w:date="2019-05-22T16:09:00Z"/>
                <w:b/>
                <w:bCs/>
              </w:rPr>
            </w:pPr>
            <w:ins w:id="3838" w:author="Alotaibi, Raed" w:date="2019-05-22T16:09:00Z">
              <w:r>
                <w:rPr>
                  <w:b/>
                  <w:bCs/>
                </w:rPr>
                <w:t>Origin AC</w:t>
              </w:r>
            </w:ins>
          </w:p>
        </w:tc>
        <w:tc>
          <w:tcPr>
            <w:tcW w:w="810" w:type="dxa"/>
            <w:tcBorders>
              <w:top w:val="single" w:sz="4" w:space="0" w:color="auto"/>
              <w:left w:val="single" w:sz="4" w:space="0" w:color="auto"/>
              <w:bottom w:val="single" w:sz="4" w:space="0" w:color="auto"/>
              <w:right w:val="single" w:sz="4" w:space="0" w:color="auto"/>
            </w:tcBorders>
            <w:noWrap/>
            <w:vAlign w:val="center"/>
            <w:hideMark/>
          </w:tcPr>
          <w:p w14:paraId="5993CBEC" w14:textId="77777777" w:rsidR="00703362" w:rsidRDefault="00703362" w:rsidP="009E396A">
            <w:pPr>
              <w:jc w:val="center"/>
              <w:rPr>
                <w:ins w:id="3839" w:author="Alotaibi, Raed" w:date="2019-05-22T16:09:00Z"/>
                <w:b/>
                <w:bCs/>
              </w:rPr>
            </w:pPr>
            <w:ins w:id="3840" w:author="Alotaibi, Raed" w:date="2019-05-22T16:09:00Z">
              <w:r>
                <w:rPr>
                  <w:b/>
                  <w:bCs/>
                </w:rPr>
                <w:t>Diff</w:t>
              </w:r>
            </w:ins>
          </w:p>
        </w:tc>
        <w:tc>
          <w:tcPr>
            <w:tcW w:w="895" w:type="dxa"/>
            <w:tcBorders>
              <w:top w:val="single" w:sz="4" w:space="0" w:color="auto"/>
              <w:left w:val="single" w:sz="4" w:space="0" w:color="auto"/>
              <w:bottom w:val="single" w:sz="4" w:space="0" w:color="auto"/>
              <w:right w:val="single" w:sz="4" w:space="0" w:color="auto"/>
            </w:tcBorders>
            <w:noWrap/>
            <w:vAlign w:val="center"/>
            <w:hideMark/>
          </w:tcPr>
          <w:p w14:paraId="1602F72D" w14:textId="77777777" w:rsidR="00703362" w:rsidRDefault="00703362" w:rsidP="009E396A">
            <w:pPr>
              <w:jc w:val="center"/>
              <w:rPr>
                <w:ins w:id="3841" w:author="Alotaibi, Raed" w:date="2019-05-22T16:09:00Z"/>
                <w:b/>
                <w:bCs/>
              </w:rPr>
            </w:pPr>
            <w:ins w:id="3842" w:author="Alotaibi, Raed" w:date="2019-05-22T16:09:00Z">
              <w:r>
                <w:rPr>
                  <w:b/>
                  <w:bCs/>
                </w:rPr>
                <w:t>% Diff</w:t>
              </w:r>
            </w:ins>
          </w:p>
        </w:tc>
      </w:tr>
      <w:tr w:rsidR="00703362" w14:paraId="21EEBA23" w14:textId="77777777" w:rsidTr="009E396A">
        <w:trPr>
          <w:trHeight w:val="300"/>
          <w:ins w:id="3843"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1712FC6C" w14:textId="77777777" w:rsidR="00703362" w:rsidRDefault="00703362" w:rsidP="009E396A">
            <w:pPr>
              <w:rPr>
                <w:ins w:id="3844" w:author="Alotaibi, Raed" w:date="2019-05-22T16:09:00Z"/>
              </w:rPr>
            </w:pPr>
            <w:ins w:id="3845" w:author="Alotaibi, Raed" w:date="2019-05-22T16:09:00Z">
              <w:r>
                <w:t>Montana</w:t>
              </w:r>
            </w:ins>
          </w:p>
        </w:tc>
        <w:tc>
          <w:tcPr>
            <w:tcW w:w="1143" w:type="dxa"/>
            <w:tcBorders>
              <w:top w:val="single" w:sz="4" w:space="0" w:color="auto"/>
              <w:left w:val="single" w:sz="4" w:space="0" w:color="auto"/>
              <w:bottom w:val="single" w:sz="4" w:space="0" w:color="auto"/>
              <w:right w:val="single" w:sz="4" w:space="0" w:color="auto"/>
            </w:tcBorders>
            <w:noWrap/>
            <w:hideMark/>
          </w:tcPr>
          <w:p w14:paraId="4E6A6618" w14:textId="77777777" w:rsidR="00703362" w:rsidRDefault="00703362" w:rsidP="009E396A">
            <w:pPr>
              <w:jc w:val="right"/>
              <w:rPr>
                <w:ins w:id="3846" w:author="Alotaibi, Raed" w:date="2019-05-22T16:09:00Z"/>
              </w:rPr>
            </w:pPr>
            <w:ins w:id="3847" w:author="Alotaibi, Raed" w:date="2019-05-22T16:09:00Z">
              <w:r>
                <w:t>866</w:t>
              </w:r>
            </w:ins>
          </w:p>
        </w:tc>
        <w:tc>
          <w:tcPr>
            <w:tcW w:w="1009" w:type="dxa"/>
            <w:tcBorders>
              <w:top w:val="single" w:sz="4" w:space="0" w:color="auto"/>
              <w:left w:val="single" w:sz="4" w:space="0" w:color="auto"/>
              <w:bottom w:val="single" w:sz="4" w:space="0" w:color="auto"/>
              <w:right w:val="single" w:sz="4" w:space="0" w:color="auto"/>
            </w:tcBorders>
            <w:noWrap/>
            <w:hideMark/>
          </w:tcPr>
          <w:p w14:paraId="62DB7CA9" w14:textId="77777777" w:rsidR="00703362" w:rsidRDefault="00703362" w:rsidP="009E396A">
            <w:pPr>
              <w:jc w:val="right"/>
              <w:rPr>
                <w:ins w:id="3848" w:author="Alotaibi, Raed" w:date="2019-05-22T16:09:00Z"/>
              </w:rPr>
            </w:pPr>
            <w:ins w:id="3849" w:author="Alotaibi, Raed" w:date="2019-05-22T16:09:00Z">
              <w:r>
                <w:t>2,412</w:t>
              </w:r>
            </w:ins>
          </w:p>
        </w:tc>
        <w:tc>
          <w:tcPr>
            <w:tcW w:w="990" w:type="dxa"/>
            <w:tcBorders>
              <w:top w:val="single" w:sz="4" w:space="0" w:color="auto"/>
              <w:left w:val="single" w:sz="4" w:space="0" w:color="auto"/>
              <w:bottom w:val="single" w:sz="4" w:space="0" w:color="auto"/>
              <w:right w:val="single" w:sz="4" w:space="0" w:color="auto"/>
            </w:tcBorders>
            <w:noWrap/>
            <w:hideMark/>
          </w:tcPr>
          <w:p w14:paraId="194A4659" w14:textId="77777777" w:rsidR="00703362" w:rsidRDefault="00703362" w:rsidP="009E396A">
            <w:pPr>
              <w:jc w:val="right"/>
              <w:rPr>
                <w:ins w:id="3850" w:author="Alotaibi, Raed" w:date="2019-05-22T16:09:00Z"/>
              </w:rPr>
            </w:pPr>
            <w:ins w:id="3851" w:author="Alotaibi, Raed" w:date="2019-05-22T16:09:00Z">
              <w:r>
                <w:t>-1,546</w:t>
              </w:r>
            </w:ins>
          </w:p>
        </w:tc>
        <w:tc>
          <w:tcPr>
            <w:tcW w:w="858" w:type="dxa"/>
            <w:tcBorders>
              <w:top w:val="single" w:sz="4" w:space="0" w:color="auto"/>
              <w:left w:val="single" w:sz="4" w:space="0" w:color="auto"/>
              <w:bottom w:val="single" w:sz="4" w:space="0" w:color="auto"/>
              <w:right w:val="single" w:sz="4" w:space="0" w:color="auto"/>
            </w:tcBorders>
            <w:noWrap/>
            <w:hideMark/>
          </w:tcPr>
          <w:p w14:paraId="51798DD6" w14:textId="77777777" w:rsidR="00703362" w:rsidRDefault="00703362" w:rsidP="009E396A">
            <w:pPr>
              <w:jc w:val="right"/>
              <w:rPr>
                <w:ins w:id="3852" w:author="Alotaibi, Raed" w:date="2019-05-22T16:09:00Z"/>
              </w:rPr>
            </w:pPr>
            <w:ins w:id="3853" w:author="Alotaibi, Raed" w:date="2019-05-22T16:09:00Z">
              <w:r>
                <w:t>-64.1%</w:t>
              </w:r>
            </w:ins>
          </w:p>
        </w:tc>
        <w:tc>
          <w:tcPr>
            <w:tcW w:w="852" w:type="dxa"/>
            <w:tcBorders>
              <w:top w:val="single" w:sz="4" w:space="0" w:color="auto"/>
              <w:left w:val="single" w:sz="4" w:space="0" w:color="auto"/>
              <w:bottom w:val="single" w:sz="4" w:space="0" w:color="auto"/>
              <w:right w:val="single" w:sz="4" w:space="0" w:color="auto"/>
            </w:tcBorders>
            <w:noWrap/>
            <w:hideMark/>
          </w:tcPr>
          <w:p w14:paraId="3F432BDA" w14:textId="77777777" w:rsidR="00703362" w:rsidRDefault="00703362" w:rsidP="009E396A">
            <w:pPr>
              <w:jc w:val="right"/>
              <w:rPr>
                <w:ins w:id="3854" w:author="Alotaibi, Raed" w:date="2019-05-22T16:09:00Z"/>
              </w:rPr>
            </w:pPr>
            <w:ins w:id="3855" w:author="Alotaibi, Raed" w:date="2019-05-22T16:09:00Z">
              <w:r>
                <w:t>69</w:t>
              </w:r>
            </w:ins>
          </w:p>
        </w:tc>
        <w:tc>
          <w:tcPr>
            <w:tcW w:w="900" w:type="dxa"/>
            <w:tcBorders>
              <w:top w:val="single" w:sz="4" w:space="0" w:color="auto"/>
              <w:left w:val="single" w:sz="4" w:space="0" w:color="auto"/>
              <w:bottom w:val="single" w:sz="4" w:space="0" w:color="auto"/>
              <w:right w:val="single" w:sz="4" w:space="0" w:color="auto"/>
            </w:tcBorders>
            <w:noWrap/>
            <w:hideMark/>
          </w:tcPr>
          <w:p w14:paraId="0EF60D42" w14:textId="77777777" w:rsidR="00703362" w:rsidRDefault="00703362" w:rsidP="009E396A">
            <w:pPr>
              <w:jc w:val="right"/>
              <w:rPr>
                <w:ins w:id="3856" w:author="Alotaibi, Raed" w:date="2019-05-22T16:09:00Z"/>
              </w:rPr>
            </w:pPr>
            <w:ins w:id="3857" w:author="Alotaibi, Raed" w:date="2019-05-22T16:09:00Z">
              <w:r>
                <w:t>192</w:t>
              </w:r>
            </w:ins>
          </w:p>
        </w:tc>
        <w:tc>
          <w:tcPr>
            <w:tcW w:w="810" w:type="dxa"/>
            <w:tcBorders>
              <w:top w:val="single" w:sz="4" w:space="0" w:color="auto"/>
              <w:left w:val="single" w:sz="4" w:space="0" w:color="auto"/>
              <w:bottom w:val="single" w:sz="4" w:space="0" w:color="auto"/>
              <w:right w:val="single" w:sz="4" w:space="0" w:color="auto"/>
            </w:tcBorders>
            <w:noWrap/>
            <w:hideMark/>
          </w:tcPr>
          <w:p w14:paraId="10676642" w14:textId="77777777" w:rsidR="00703362" w:rsidRDefault="00703362" w:rsidP="009E396A">
            <w:pPr>
              <w:jc w:val="right"/>
              <w:rPr>
                <w:ins w:id="3858" w:author="Alotaibi, Raed" w:date="2019-05-22T16:09:00Z"/>
              </w:rPr>
            </w:pPr>
            <w:ins w:id="3859" w:author="Alotaibi, Raed" w:date="2019-05-22T16:09:00Z">
              <w:r>
                <w:t>-123</w:t>
              </w:r>
            </w:ins>
          </w:p>
        </w:tc>
        <w:tc>
          <w:tcPr>
            <w:tcW w:w="895" w:type="dxa"/>
            <w:tcBorders>
              <w:top w:val="single" w:sz="4" w:space="0" w:color="auto"/>
              <w:left w:val="single" w:sz="4" w:space="0" w:color="auto"/>
              <w:bottom w:val="single" w:sz="4" w:space="0" w:color="auto"/>
              <w:right w:val="single" w:sz="4" w:space="0" w:color="auto"/>
            </w:tcBorders>
            <w:noWrap/>
            <w:hideMark/>
          </w:tcPr>
          <w:p w14:paraId="69CABE2D" w14:textId="77777777" w:rsidR="00703362" w:rsidRDefault="00703362" w:rsidP="009E396A">
            <w:pPr>
              <w:jc w:val="right"/>
              <w:rPr>
                <w:ins w:id="3860" w:author="Alotaibi, Raed" w:date="2019-05-22T16:09:00Z"/>
              </w:rPr>
            </w:pPr>
            <w:ins w:id="3861" w:author="Alotaibi, Raed" w:date="2019-05-22T16:09:00Z">
              <w:r>
                <w:t>-64.1%</w:t>
              </w:r>
            </w:ins>
          </w:p>
        </w:tc>
      </w:tr>
      <w:tr w:rsidR="00703362" w14:paraId="21FA6BD1" w14:textId="77777777" w:rsidTr="009E396A">
        <w:trPr>
          <w:trHeight w:val="300"/>
          <w:ins w:id="3862"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E6798DF" w14:textId="77777777" w:rsidR="00703362" w:rsidRDefault="00703362" w:rsidP="009E396A">
            <w:pPr>
              <w:rPr>
                <w:ins w:id="3863" w:author="Alotaibi, Raed" w:date="2019-05-22T16:09:00Z"/>
              </w:rPr>
            </w:pPr>
            <w:ins w:id="3864" w:author="Alotaibi, Raed" w:date="2019-05-22T16:09:00Z">
              <w:r>
                <w:t>Louisiana</w:t>
              </w:r>
            </w:ins>
          </w:p>
        </w:tc>
        <w:tc>
          <w:tcPr>
            <w:tcW w:w="1143" w:type="dxa"/>
            <w:tcBorders>
              <w:top w:val="single" w:sz="4" w:space="0" w:color="auto"/>
              <w:left w:val="single" w:sz="4" w:space="0" w:color="auto"/>
              <w:bottom w:val="single" w:sz="4" w:space="0" w:color="auto"/>
              <w:right w:val="single" w:sz="4" w:space="0" w:color="auto"/>
            </w:tcBorders>
            <w:noWrap/>
            <w:hideMark/>
          </w:tcPr>
          <w:p w14:paraId="476079C7" w14:textId="77777777" w:rsidR="00703362" w:rsidRDefault="00703362" w:rsidP="009E396A">
            <w:pPr>
              <w:jc w:val="right"/>
              <w:rPr>
                <w:ins w:id="3865" w:author="Alotaibi, Raed" w:date="2019-05-22T16:09:00Z"/>
              </w:rPr>
            </w:pPr>
            <w:ins w:id="3866" w:author="Alotaibi, Raed" w:date="2019-05-22T16:09:00Z">
              <w:r>
                <w:t>5,616</w:t>
              </w:r>
            </w:ins>
          </w:p>
        </w:tc>
        <w:tc>
          <w:tcPr>
            <w:tcW w:w="1009" w:type="dxa"/>
            <w:tcBorders>
              <w:top w:val="single" w:sz="4" w:space="0" w:color="auto"/>
              <w:left w:val="single" w:sz="4" w:space="0" w:color="auto"/>
              <w:bottom w:val="single" w:sz="4" w:space="0" w:color="auto"/>
              <w:right w:val="single" w:sz="4" w:space="0" w:color="auto"/>
            </w:tcBorders>
            <w:noWrap/>
            <w:hideMark/>
          </w:tcPr>
          <w:p w14:paraId="5B2CAE2B" w14:textId="77777777" w:rsidR="00703362" w:rsidRDefault="00703362" w:rsidP="009E396A">
            <w:pPr>
              <w:jc w:val="right"/>
              <w:rPr>
                <w:ins w:id="3867" w:author="Alotaibi, Raed" w:date="2019-05-22T16:09:00Z"/>
              </w:rPr>
            </w:pPr>
            <w:ins w:id="3868" w:author="Alotaibi, Raed" w:date="2019-05-22T16:09:00Z">
              <w:r>
                <w:t>12,061</w:t>
              </w:r>
            </w:ins>
          </w:p>
        </w:tc>
        <w:tc>
          <w:tcPr>
            <w:tcW w:w="990" w:type="dxa"/>
            <w:tcBorders>
              <w:top w:val="single" w:sz="4" w:space="0" w:color="auto"/>
              <w:left w:val="single" w:sz="4" w:space="0" w:color="auto"/>
              <w:bottom w:val="single" w:sz="4" w:space="0" w:color="auto"/>
              <w:right w:val="single" w:sz="4" w:space="0" w:color="auto"/>
            </w:tcBorders>
            <w:noWrap/>
            <w:hideMark/>
          </w:tcPr>
          <w:p w14:paraId="5C229085" w14:textId="77777777" w:rsidR="00703362" w:rsidRDefault="00703362" w:rsidP="009E396A">
            <w:pPr>
              <w:jc w:val="right"/>
              <w:rPr>
                <w:ins w:id="3869" w:author="Alotaibi, Raed" w:date="2019-05-22T16:09:00Z"/>
              </w:rPr>
            </w:pPr>
            <w:ins w:id="3870" w:author="Alotaibi, Raed" w:date="2019-05-22T16:09:00Z">
              <w:r>
                <w:t>-6,445</w:t>
              </w:r>
            </w:ins>
          </w:p>
        </w:tc>
        <w:tc>
          <w:tcPr>
            <w:tcW w:w="858" w:type="dxa"/>
            <w:tcBorders>
              <w:top w:val="single" w:sz="4" w:space="0" w:color="auto"/>
              <w:left w:val="single" w:sz="4" w:space="0" w:color="auto"/>
              <w:bottom w:val="single" w:sz="4" w:space="0" w:color="auto"/>
              <w:right w:val="single" w:sz="4" w:space="0" w:color="auto"/>
            </w:tcBorders>
            <w:noWrap/>
            <w:hideMark/>
          </w:tcPr>
          <w:p w14:paraId="350F238C" w14:textId="77777777" w:rsidR="00703362" w:rsidRDefault="00703362" w:rsidP="009E396A">
            <w:pPr>
              <w:jc w:val="right"/>
              <w:rPr>
                <w:ins w:id="3871" w:author="Alotaibi, Raed" w:date="2019-05-22T16:09:00Z"/>
              </w:rPr>
            </w:pPr>
            <w:ins w:id="3872" w:author="Alotaibi, Raed" w:date="2019-05-22T16:09:00Z">
              <w:r>
                <w:t>-53.4%</w:t>
              </w:r>
            </w:ins>
          </w:p>
        </w:tc>
        <w:tc>
          <w:tcPr>
            <w:tcW w:w="852" w:type="dxa"/>
            <w:tcBorders>
              <w:top w:val="single" w:sz="4" w:space="0" w:color="auto"/>
              <w:left w:val="single" w:sz="4" w:space="0" w:color="auto"/>
              <w:bottom w:val="single" w:sz="4" w:space="0" w:color="auto"/>
              <w:right w:val="single" w:sz="4" w:space="0" w:color="auto"/>
            </w:tcBorders>
            <w:noWrap/>
            <w:hideMark/>
          </w:tcPr>
          <w:p w14:paraId="20D3748C" w14:textId="77777777" w:rsidR="00703362" w:rsidRDefault="00703362" w:rsidP="009E396A">
            <w:pPr>
              <w:jc w:val="right"/>
              <w:rPr>
                <w:ins w:id="3873" w:author="Alotaibi, Raed" w:date="2019-05-22T16:09:00Z"/>
              </w:rPr>
            </w:pPr>
            <w:ins w:id="3874" w:author="Alotaibi, Raed" w:date="2019-05-22T16:09:00Z">
              <w:r>
                <w:t>653</w:t>
              </w:r>
            </w:ins>
          </w:p>
        </w:tc>
        <w:tc>
          <w:tcPr>
            <w:tcW w:w="900" w:type="dxa"/>
            <w:tcBorders>
              <w:top w:val="single" w:sz="4" w:space="0" w:color="auto"/>
              <w:left w:val="single" w:sz="4" w:space="0" w:color="auto"/>
              <w:bottom w:val="single" w:sz="4" w:space="0" w:color="auto"/>
              <w:right w:val="single" w:sz="4" w:space="0" w:color="auto"/>
            </w:tcBorders>
            <w:noWrap/>
            <w:hideMark/>
          </w:tcPr>
          <w:p w14:paraId="6B2AEBA9" w14:textId="77777777" w:rsidR="00703362" w:rsidRDefault="00703362" w:rsidP="009E396A">
            <w:pPr>
              <w:jc w:val="right"/>
              <w:rPr>
                <w:ins w:id="3875" w:author="Alotaibi, Raed" w:date="2019-05-22T16:09:00Z"/>
              </w:rPr>
            </w:pPr>
            <w:ins w:id="3876" w:author="Alotaibi, Raed" w:date="2019-05-22T16:09:00Z">
              <w:r>
                <w:t>1,401</w:t>
              </w:r>
            </w:ins>
          </w:p>
        </w:tc>
        <w:tc>
          <w:tcPr>
            <w:tcW w:w="810" w:type="dxa"/>
            <w:tcBorders>
              <w:top w:val="single" w:sz="4" w:space="0" w:color="auto"/>
              <w:left w:val="single" w:sz="4" w:space="0" w:color="auto"/>
              <w:bottom w:val="single" w:sz="4" w:space="0" w:color="auto"/>
              <w:right w:val="single" w:sz="4" w:space="0" w:color="auto"/>
            </w:tcBorders>
            <w:noWrap/>
            <w:hideMark/>
          </w:tcPr>
          <w:p w14:paraId="689F9333" w14:textId="77777777" w:rsidR="00703362" w:rsidRDefault="00703362" w:rsidP="009E396A">
            <w:pPr>
              <w:jc w:val="right"/>
              <w:rPr>
                <w:ins w:id="3877" w:author="Alotaibi, Raed" w:date="2019-05-22T16:09:00Z"/>
              </w:rPr>
            </w:pPr>
            <w:ins w:id="3878" w:author="Alotaibi, Raed" w:date="2019-05-22T16:09:00Z">
              <w:r>
                <w:t>-749</w:t>
              </w:r>
            </w:ins>
          </w:p>
        </w:tc>
        <w:tc>
          <w:tcPr>
            <w:tcW w:w="895" w:type="dxa"/>
            <w:tcBorders>
              <w:top w:val="single" w:sz="4" w:space="0" w:color="auto"/>
              <w:left w:val="single" w:sz="4" w:space="0" w:color="auto"/>
              <w:bottom w:val="single" w:sz="4" w:space="0" w:color="auto"/>
              <w:right w:val="single" w:sz="4" w:space="0" w:color="auto"/>
            </w:tcBorders>
            <w:noWrap/>
            <w:hideMark/>
          </w:tcPr>
          <w:p w14:paraId="4CDEFF71" w14:textId="77777777" w:rsidR="00703362" w:rsidRDefault="00703362" w:rsidP="009E396A">
            <w:pPr>
              <w:jc w:val="right"/>
              <w:rPr>
                <w:ins w:id="3879" w:author="Alotaibi, Raed" w:date="2019-05-22T16:09:00Z"/>
              </w:rPr>
            </w:pPr>
            <w:ins w:id="3880" w:author="Alotaibi, Raed" w:date="2019-05-22T16:09:00Z">
              <w:r>
                <w:t>-53.4%</w:t>
              </w:r>
            </w:ins>
          </w:p>
        </w:tc>
      </w:tr>
      <w:tr w:rsidR="00703362" w14:paraId="64EF9E58" w14:textId="77777777" w:rsidTr="009E396A">
        <w:trPr>
          <w:trHeight w:val="300"/>
          <w:ins w:id="3881"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1F06FBA2" w14:textId="77777777" w:rsidR="00703362" w:rsidRDefault="00703362" w:rsidP="009E396A">
            <w:pPr>
              <w:rPr>
                <w:ins w:id="3882" w:author="Alotaibi, Raed" w:date="2019-05-22T16:09:00Z"/>
              </w:rPr>
            </w:pPr>
            <w:ins w:id="3883" w:author="Alotaibi, Raed" w:date="2019-05-22T16:09:00Z">
              <w:r>
                <w:t>Iowa</w:t>
              </w:r>
            </w:ins>
          </w:p>
        </w:tc>
        <w:tc>
          <w:tcPr>
            <w:tcW w:w="1143" w:type="dxa"/>
            <w:tcBorders>
              <w:top w:val="single" w:sz="4" w:space="0" w:color="auto"/>
              <w:left w:val="single" w:sz="4" w:space="0" w:color="auto"/>
              <w:bottom w:val="single" w:sz="4" w:space="0" w:color="auto"/>
              <w:right w:val="single" w:sz="4" w:space="0" w:color="auto"/>
            </w:tcBorders>
            <w:noWrap/>
            <w:hideMark/>
          </w:tcPr>
          <w:p w14:paraId="69F02CFF" w14:textId="77777777" w:rsidR="00703362" w:rsidRDefault="00703362" w:rsidP="009E396A">
            <w:pPr>
              <w:jc w:val="right"/>
              <w:rPr>
                <w:ins w:id="3884" w:author="Alotaibi, Raed" w:date="2019-05-22T16:09:00Z"/>
              </w:rPr>
            </w:pPr>
            <w:ins w:id="3885" w:author="Alotaibi, Raed" w:date="2019-05-22T16:09:00Z">
              <w:r>
                <w:t>4,193</w:t>
              </w:r>
            </w:ins>
          </w:p>
        </w:tc>
        <w:tc>
          <w:tcPr>
            <w:tcW w:w="1009" w:type="dxa"/>
            <w:tcBorders>
              <w:top w:val="single" w:sz="4" w:space="0" w:color="auto"/>
              <w:left w:val="single" w:sz="4" w:space="0" w:color="auto"/>
              <w:bottom w:val="single" w:sz="4" w:space="0" w:color="auto"/>
              <w:right w:val="single" w:sz="4" w:space="0" w:color="auto"/>
            </w:tcBorders>
            <w:noWrap/>
            <w:hideMark/>
          </w:tcPr>
          <w:p w14:paraId="3DFB26DA" w14:textId="77777777" w:rsidR="00703362" w:rsidRDefault="00703362" w:rsidP="009E396A">
            <w:pPr>
              <w:jc w:val="right"/>
              <w:rPr>
                <w:ins w:id="3886" w:author="Alotaibi, Raed" w:date="2019-05-22T16:09:00Z"/>
              </w:rPr>
            </w:pPr>
            <w:ins w:id="3887" w:author="Alotaibi, Raed" w:date="2019-05-22T16:09:00Z">
              <w:r>
                <w:t>7,853</w:t>
              </w:r>
            </w:ins>
          </w:p>
        </w:tc>
        <w:tc>
          <w:tcPr>
            <w:tcW w:w="990" w:type="dxa"/>
            <w:tcBorders>
              <w:top w:val="single" w:sz="4" w:space="0" w:color="auto"/>
              <w:left w:val="single" w:sz="4" w:space="0" w:color="auto"/>
              <w:bottom w:val="single" w:sz="4" w:space="0" w:color="auto"/>
              <w:right w:val="single" w:sz="4" w:space="0" w:color="auto"/>
            </w:tcBorders>
            <w:noWrap/>
            <w:hideMark/>
          </w:tcPr>
          <w:p w14:paraId="670E4878" w14:textId="77777777" w:rsidR="00703362" w:rsidRDefault="00703362" w:rsidP="009E396A">
            <w:pPr>
              <w:jc w:val="right"/>
              <w:rPr>
                <w:ins w:id="3888" w:author="Alotaibi, Raed" w:date="2019-05-22T16:09:00Z"/>
              </w:rPr>
            </w:pPr>
            <w:ins w:id="3889" w:author="Alotaibi, Raed" w:date="2019-05-22T16:09:00Z">
              <w:r>
                <w:t>-3,660</w:t>
              </w:r>
            </w:ins>
          </w:p>
        </w:tc>
        <w:tc>
          <w:tcPr>
            <w:tcW w:w="858" w:type="dxa"/>
            <w:tcBorders>
              <w:top w:val="single" w:sz="4" w:space="0" w:color="auto"/>
              <w:left w:val="single" w:sz="4" w:space="0" w:color="auto"/>
              <w:bottom w:val="single" w:sz="4" w:space="0" w:color="auto"/>
              <w:right w:val="single" w:sz="4" w:space="0" w:color="auto"/>
            </w:tcBorders>
            <w:noWrap/>
            <w:hideMark/>
          </w:tcPr>
          <w:p w14:paraId="29FF042E" w14:textId="77777777" w:rsidR="00703362" w:rsidRDefault="00703362" w:rsidP="009E396A">
            <w:pPr>
              <w:jc w:val="right"/>
              <w:rPr>
                <w:ins w:id="3890" w:author="Alotaibi, Raed" w:date="2019-05-22T16:09:00Z"/>
              </w:rPr>
            </w:pPr>
            <w:ins w:id="3891" w:author="Alotaibi, Raed" w:date="2019-05-22T16:09:00Z">
              <w:r>
                <w:t>-46.6%</w:t>
              </w:r>
            </w:ins>
          </w:p>
        </w:tc>
        <w:tc>
          <w:tcPr>
            <w:tcW w:w="852" w:type="dxa"/>
            <w:tcBorders>
              <w:top w:val="single" w:sz="4" w:space="0" w:color="auto"/>
              <w:left w:val="single" w:sz="4" w:space="0" w:color="auto"/>
              <w:bottom w:val="single" w:sz="4" w:space="0" w:color="auto"/>
              <w:right w:val="single" w:sz="4" w:space="0" w:color="auto"/>
            </w:tcBorders>
            <w:noWrap/>
            <w:hideMark/>
          </w:tcPr>
          <w:p w14:paraId="3750115C" w14:textId="77777777" w:rsidR="00703362" w:rsidRDefault="00703362" w:rsidP="009E396A">
            <w:pPr>
              <w:jc w:val="right"/>
              <w:rPr>
                <w:ins w:id="3892" w:author="Alotaibi, Raed" w:date="2019-05-22T16:09:00Z"/>
              </w:rPr>
            </w:pPr>
            <w:ins w:id="3893" w:author="Alotaibi, Raed" w:date="2019-05-22T16:09:00Z">
              <w:r>
                <w:t>519</w:t>
              </w:r>
            </w:ins>
          </w:p>
        </w:tc>
        <w:tc>
          <w:tcPr>
            <w:tcW w:w="900" w:type="dxa"/>
            <w:tcBorders>
              <w:top w:val="single" w:sz="4" w:space="0" w:color="auto"/>
              <w:left w:val="single" w:sz="4" w:space="0" w:color="auto"/>
              <w:bottom w:val="single" w:sz="4" w:space="0" w:color="auto"/>
              <w:right w:val="single" w:sz="4" w:space="0" w:color="auto"/>
            </w:tcBorders>
            <w:noWrap/>
            <w:hideMark/>
          </w:tcPr>
          <w:p w14:paraId="15B6B630" w14:textId="77777777" w:rsidR="00703362" w:rsidRDefault="00703362" w:rsidP="009E396A">
            <w:pPr>
              <w:jc w:val="right"/>
              <w:rPr>
                <w:ins w:id="3894" w:author="Alotaibi, Raed" w:date="2019-05-22T16:09:00Z"/>
              </w:rPr>
            </w:pPr>
            <w:ins w:id="3895" w:author="Alotaibi, Raed" w:date="2019-05-22T16:09:00Z">
              <w:r>
                <w:t>971</w:t>
              </w:r>
            </w:ins>
          </w:p>
        </w:tc>
        <w:tc>
          <w:tcPr>
            <w:tcW w:w="810" w:type="dxa"/>
            <w:tcBorders>
              <w:top w:val="single" w:sz="4" w:space="0" w:color="auto"/>
              <w:left w:val="single" w:sz="4" w:space="0" w:color="auto"/>
              <w:bottom w:val="single" w:sz="4" w:space="0" w:color="auto"/>
              <w:right w:val="single" w:sz="4" w:space="0" w:color="auto"/>
            </w:tcBorders>
            <w:noWrap/>
            <w:hideMark/>
          </w:tcPr>
          <w:p w14:paraId="1D781905" w14:textId="77777777" w:rsidR="00703362" w:rsidRDefault="00703362" w:rsidP="009E396A">
            <w:pPr>
              <w:jc w:val="right"/>
              <w:rPr>
                <w:ins w:id="3896" w:author="Alotaibi, Raed" w:date="2019-05-22T16:09:00Z"/>
              </w:rPr>
            </w:pPr>
            <w:ins w:id="3897" w:author="Alotaibi, Raed" w:date="2019-05-22T16:09:00Z">
              <w:r>
                <w:t>-453</w:t>
              </w:r>
            </w:ins>
          </w:p>
        </w:tc>
        <w:tc>
          <w:tcPr>
            <w:tcW w:w="895" w:type="dxa"/>
            <w:tcBorders>
              <w:top w:val="single" w:sz="4" w:space="0" w:color="auto"/>
              <w:left w:val="single" w:sz="4" w:space="0" w:color="auto"/>
              <w:bottom w:val="single" w:sz="4" w:space="0" w:color="auto"/>
              <w:right w:val="single" w:sz="4" w:space="0" w:color="auto"/>
            </w:tcBorders>
            <w:noWrap/>
            <w:hideMark/>
          </w:tcPr>
          <w:p w14:paraId="23649688" w14:textId="77777777" w:rsidR="00703362" w:rsidRDefault="00703362" w:rsidP="009E396A">
            <w:pPr>
              <w:jc w:val="right"/>
              <w:rPr>
                <w:ins w:id="3898" w:author="Alotaibi, Raed" w:date="2019-05-22T16:09:00Z"/>
              </w:rPr>
            </w:pPr>
            <w:ins w:id="3899" w:author="Alotaibi, Raed" w:date="2019-05-22T16:09:00Z">
              <w:r>
                <w:t>-46.6%</w:t>
              </w:r>
            </w:ins>
          </w:p>
        </w:tc>
      </w:tr>
      <w:tr w:rsidR="00703362" w14:paraId="5D334178" w14:textId="77777777" w:rsidTr="009E396A">
        <w:trPr>
          <w:trHeight w:val="300"/>
          <w:ins w:id="3900"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79A85FC" w14:textId="77777777" w:rsidR="00703362" w:rsidRDefault="00703362" w:rsidP="009E396A">
            <w:pPr>
              <w:rPr>
                <w:ins w:id="3901" w:author="Alotaibi, Raed" w:date="2019-05-22T16:09:00Z"/>
              </w:rPr>
            </w:pPr>
            <w:ins w:id="3902" w:author="Alotaibi, Raed" w:date="2019-05-22T16:09:00Z">
              <w:r>
                <w:t>Illinois</w:t>
              </w:r>
            </w:ins>
          </w:p>
        </w:tc>
        <w:tc>
          <w:tcPr>
            <w:tcW w:w="1143" w:type="dxa"/>
            <w:tcBorders>
              <w:top w:val="single" w:sz="4" w:space="0" w:color="auto"/>
              <w:left w:val="single" w:sz="4" w:space="0" w:color="auto"/>
              <w:bottom w:val="single" w:sz="4" w:space="0" w:color="auto"/>
              <w:right w:val="single" w:sz="4" w:space="0" w:color="auto"/>
            </w:tcBorders>
            <w:noWrap/>
            <w:hideMark/>
          </w:tcPr>
          <w:p w14:paraId="5E130397" w14:textId="77777777" w:rsidR="00703362" w:rsidRDefault="00703362" w:rsidP="009E396A">
            <w:pPr>
              <w:jc w:val="right"/>
              <w:rPr>
                <w:ins w:id="3903" w:author="Alotaibi, Raed" w:date="2019-05-22T16:09:00Z"/>
              </w:rPr>
            </w:pPr>
            <w:ins w:id="3904" w:author="Alotaibi, Raed" w:date="2019-05-22T16:09:00Z">
              <w:r>
                <w:t>18,264</w:t>
              </w:r>
            </w:ins>
          </w:p>
        </w:tc>
        <w:tc>
          <w:tcPr>
            <w:tcW w:w="1009" w:type="dxa"/>
            <w:tcBorders>
              <w:top w:val="single" w:sz="4" w:space="0" w:color="auto"/>
              <w:left w:val="single" w:sz="4" w:space="0" w:color="auto"/>
              <w:bottom w:val="single" w:sz="4" w:space="0" w:color="auto"/>
              <w:right w:val="single" w:sz="4" w:space="0" w:color="auto"/>
            </w:tcBorders>
            <w:noWrap/>
            <w:hideMark/>
          </w:tcPr>
          <w:p w14:paraId="1A7D990A" w14:textId="77777777" w:rsidR="00703362" w:rsidRDefault="00703362" w:rsidP="009E396A">
            <w:pPr>
              <w:jc w:val="right"/>
              <w:rPr>
                <w:ins w:id="3905" w:author="Alotaibi, Raed" w:date="2019-05-22T16:09:00Z"/>
              </w:rPr>
            </w:pPr>
            <w:ins w:id="3906" w:author="Alotaibi, Raed" w:date="2019-05-22T16:09:00Z">
              <w:r>
                <w:t>33,756</w:t>
              </w:r>
            </w:ins>
          </w:p>
        </w:tc>
        <w:tc>
          <w:tcPr>
            <w:tcW w:w="990" w:type="dxa"/>
            <w:tcBorders>
              <w:top w:val="single" w:sz="4" w:space="0" w:color="auto"/>
              <w:left w:val="single" w:sz="4" w:space="0" w:color="auto"/>
              <w:bottom w:val="single" w:sz="4" w:space="0" w:color="auto"/>
              <w:right w:val="single" w:sz="4" w:space="0" w:color="auto"/>
            </w:tcBorders>
            <w:noWrap/>
            <w:hideMark/>
          </w:tcPr>
          <w:p w14:paraId="5F64DEA9" w14:textId="77777777" w:rsidR="00703362" w:rsidRDefault="00703362" w:rsidP="009E396A">
            <w:pPr>
              <w:jc w:val="right"/>
              <w:rPr>
                <w:ins w:id="3907" w:author="Alotaibi, Raed" w:date="2019-05-22T16:09:00Z"/>
              </w:rPr>
            </w:pPr>
            <w:ins w:id="3908" w:author="Alotaibi, Raed" w:date="2019-05-22T16:09:00Z">
              <w:r>
                <w:t>-15,492</w:t>
              </w:r>
            </w:ins>
          </w:p>
        </w:tc>
        <w:tc>
          <w:tcPr>
            <w:tcW w:w="858" w:type="dxa"/>
            <w:tcBorders>
              <w:top w:val="single" w:sz="4" w:space="0" w:color="auto"/>
              <w:left w:val="single" w:sz="4" w:space="0" w:color="auto"/>
              <w:bottom w:val="single" w:sz="4" w:space="0" w:color="auto"/>
              <w:right w:val="single" w:sz="4" w:space="0" w:color="auto"/>
            </w:tcBorders>
            <w:noWrap/>
            <w:hideMark/>
          </w:tcPr>
          <w:p w14:paraId="3BBEE4EB" w14:textId="77777777" w:rsidR="00703362" w:rsidRDefault="00703362" w:rsidP="009E396A">
            <w:pPr>
              <w:jc w:val="right"/>
              <w:rPr>
                <w:ins w:id="3909" w:author="Alotaibi, Raed" w:date="2019-05-22T16:09:00Z"/>
              </w:rPr>
            </w:pPr>
            <w:ins w:id="3910" w:author="Alotaibi, Raed" w:date="2019-05-22T16:09:00Z">
              <w:r>
                <w:t>-45.9%</w:t>
              </w:r>
            </w:ins>
          </w:p>
        </w:tc>
        <w:tc>
          <w:tcPr>
            <w:tcW w:w="852" w:type="dxa"/>
            <w:tcBorders>
              <w:top w:val="single" w:sz="4" w:space="0" w:color="auto"/>
              <w:left w:val="single" w:sz="4" w:space="0" w:color="auto"/>
              <w:bottom w:val="single" w:sz="4" w:space="0" w:color="auto"/>
              <w:right w:val="single" w:sz="4" w:space="0" w:color="auto"/>
            </w:tcBorders>
            <w:noWrap/>
            <w:hideMark/>
          </w:tcPr>
          <w:p w14:paraId="2560D7F3" w14:textId="77777777" w:rsidR="00703362" w:rsidRDefault="00703362" w:rsidP="009E396A">
            <w:pPr>
              <w:jc w:val="right"/>
              <w:rPr>
                <w:ins w:id="3911" w:author="Alotaibi, Raed" w:date="2019-05-22T16:09:00Z"/>
              </w:rPr>
            </w:pPr>
            <w:ins w:id="3912" w:author="Alotaibi, Raed" w:date="2019-05-22T16:09:00Z">
              <w:r>
                <w:t>4,509</w:t>
              </w:r>
            </w:ins>
          </w:p>
        </w:tc>
        <w:tc>
          <w:tcPr>
            <w:tcW w:w="900" w:type="dxa"/>
            <w:tcBorders>
              <w:top w:val="single" w:sz="4" w:space="0" w:color="auto"/>
              <w:left w:val="single" w:sz="4" w:space="0" w:color="auto"/>
              <w:bottom w:val="single" w:sz="4" w:space="0" w:color="auto"/>
              <w:right w:val="single" w:sz="4" w:space="0" w:color="auto"/>
            </w:tcBorders>
            <w:noWrap/>
            <w:hideMark/>
          </w:tcPr>
          <w:p w14:paraId="0F49512F" w14:textId="77777777" w:rsidR="00703362" w:rsidRDefault="00703362" w:rsidP="009E396A">
            <w:pPr>
              <w:jc w:val="right"/>
              <w:rPr>
                <w:ins w:id="3913" w:author="Alotaibi, Raed" w:date="2019-05-22T16:09:00Z"/>
              </w:rPr>
            </w:pPr>
            <w:ins w:id="3914" w:author="Alotaibi, Raed" w:date="2019-05-22T16:09:00Z">
              <w:r>
                <w:t>8,333</w:t>
              </w:r>
            </w:ins>
          </w:p>
        </w:tc>
        <w:tc>
          <w:tcPr>
            <w:tcW w:w="810" w:type="dxa"/>
            <w:tcBorders>
              <w:top w:val="single" w:sz="4" w:space="0" w:color="auto"/>
              <w:left w:val="single" w:sz="4" w:space="0" w:color="auto"/>
              <w:bottom w:val="single" w:sz="4" w:space="0" w:color="auto"/>
              <w:right w:val="single" w:sz="4" w:space="0" w:color="auto"/>
            </w:tcBorders>
            <w:noWrap/>
            <w:hideMark/>
          </w:tcPr>
          <w:p w14:paraId="0ABC2BA1" w14:textId="77777777" w:rsidR="00703362" w:rsidRDefault="00703362" w:rsidP="009E396A">
            <w:pPr>
              <w:jc w:val="right"/>
              <w:rPr>
                <w:ins w:id="3915" w:author="Alotaibi, Raed" w:date="2019-05-22T16:09:00Z"/>
              </w:rPr>
            </w:pPr>
            <w:ins w:id="3916" w:author="Alotaibi, Raed" w:date="2019-05-22T16:09:00Z">
              <w:r>
                <w:t>-3,824</w:t>
              </w:r>
            </w:ins>
          </w:p>
        </w:tc>
        <w:tc>
          <w:tcPr>
            <w:tcW w:w="895" w:type="dxa"/>
            <w:tcBorders>
              <w:top w:val="single" w:sz="4" w:space="0" w:color="auto"/>
              <w:left w:val="single" w:sz="4" w:space="0" w:color="auto"/>
              <w:bottom w:val="single" w:sz="4" w:space="0" w:color="auto"/>
              <w:right w:val="single" w:sz="4" w:space="0" w:color="auto"/>
            </w:tcBorders>
            <w:noWrap/>
            <w:hideMark/>
          </w:tcPr>
          <w:p w14:paraId="6FE271C3" w14:textId="77777777" w:rsidR="00703362" w:rsidRDefault="00703362" w:rsidP="009E396A">
            <w:pPr>
              <w:jc w:val="right"/>
              <w:rPr>
                <w:ins w:id="3917" w:author="Alotaibi, Raed" w:date="2019-05-22T16:09:00Z"/>
              </w:rPr>
            </w:pPr>
            <w:ins w:id="3918" w:author="Alotaibi, Raed" w:date="2019-05-22T16:09:00Z">
              <w:r>
                <w:t>-45.9%</w:t>
              </w:r>
            </w:ins>
          </w:p>
        </w:tc>
      </w:tr>
      <w:tr w:rsidR="00703362" w14:paraId="0E402333" w14:textId="77777777" w:rsidTr="009E396A">
        <w:trPr>
          <w:trHeight w:val="300"/>
          <w:ins w:id="3919"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12638DB6" w14:textId="77777777" w:rsidR="00703362" w:rsidRDefault="00703362" w:rsidP="009E396A">
            <w:pPr>
              <w:rPr>
                <w:ins w:id="3920" w:author="Alotaibi, Raed" w:date="2019-05-22T16:09:00Z"/>
              </w:rPr>
            </w:pPr>
            <w:ins w:id="3921" w:author="Alotaibi, Raed" w:date="2019-05-22T16:09:00Z">
              <w:r>
                <w:t>New Mexico</w:t>
              </w:r>
            </w:ins>
          </w:p>
        </w:tc>
        <w:tc>
          <w:tcPr>
            <w:tcW w:w="1143" w:type="dxa"/>
            <w:tcBorders>
              <w:top w:val="single" w:sz="4" w:space="0" w:color="auto"/>
              <w:left w:val="single" w:sz="4" w:space="0" w:color="auto"/>
              <w:bottom w:val="single" w:sz="4" w:space="0" w:color="auto"/>
              <w:right w:val="single" w:sz="4" w:space="0" w:color="auto"/>
            </w:tcBorders>
            <w:noWrap/>
            <w:hideMark/>
          </w:tcPr>
          <w:p w14:paraId="10402EED" w14:textId="77777777" w:rsidR="00703362" w:rsidRDefault="00703362" w:rsidP="009E396A">
            <w:pPr>
              <w:jc w:val="right"/>
              <w:rPr>
                <w:ins w:id="3922" w:author="Alotaibi, Raed" w:date="2019-05-22T16:09:00Z"/>
              </w:rPr>
            </w:pPr>
            <w:ins w:id="3923" w:author="Alotaibi, Raed" w:date="2019-05-22T16:09:00Z">
              <w:r>
                <w:t>3,047</w:t>
              </w:r>
            </w:ins>
          </w:p>
        </w:tc>
        <w:tc>
          <w:tcPr>
            <w:tcW w:w="1009" w:type="dxa"/>
            <w:tcBorders>
              <w:top w:val="single" w:sz="4" w:space="0" w:color="auto"/>
              <w:left w:val="single" w:sz="4" w:space="0" w:color="auto"/>
              <w:bottom w:val="single" w:sz="4" w:space="0" w:color="auto"/>
              <w:right w:val="single" w:sz="4" w:space="0" w:color="auto"/>
            </w:tcBorders>
            <w:noWrap/>
            <w:hideMark/>
          </w:tcPr>
          <w:p w14:paraId="0954E93B" w14:textId="77777777" w:rsidR="00703362" w:rsidRDefault="00703362" w:rsidP="009E396A">
            <w:pPr>
              <w:jc w:val="right"/>
              <w:rPr>
                <w:ins w:id="3924" w:author="Alotaibi, Raed" w:date="2019-05-22T16:09:00Z"/>
              </w:rPr>
            </w:pPr>
            <w:ins w:id="3925" w:author="Alotaibi, Raed" w:date="2019-05-22T16:09:00Z">
              <w:r>
                <w:t>5,595</w:t>
              </w:r>
            </w:ins>
          </w:p>
        </w:tc>
        <w:tc>
          <w:tcPr>
            <w:tcW w:w="990" w:type="dxa"/>
            <w:tcBorders>
              <w:top w:val="single" w:sz="4" w:space="0" w:color="auto"/>
              <w:left w:val="single" w:sz="4" w:space="0" w:color="auto"/>
              <w:bottom w:val="single" w:sz="4" w:space="0" w:color="auto"/>
              <w:right w:val="single" w:sz="4" w:space="0" w:color="auto"/>
            </w:tcBorders>
            <w:noWrap/>
            <w:hideMark/>
          </w:tcPr>
          <w:p w14:paraId="19843994" w14:textId="77777777" w:rsidR="00703362" w:rsidRDefault="00703362" w:rsidP="009E396A">
            <w:pPr>
              <w:jc w:val="right"/>
              <w:rPr>
                <w:ins w:id="3926" w:author="Alotaibi, Raed" w:date="2019-05-22T16:09:00Z"/>
              </w:rPr>
            </w:pPr>
            <w:ins w:id="3927" w:author="Alotaibi, Raed" w:date="2019-05-22T16:09:00Z">
              <w:r>
                <w:t>-2,548</w:t>
              </w:r>
            </w:ins>
          </w:p>
        </w:tc>
        <w:tc>
          <w:tcPr>
            <w:tcW w:w="858" w:type="dxa"/>
            <w:tcBorders>
              <w:top w:val="single" w:sz="4" w:space="0" w:color="auto"/>
              <w:left w:val="single" w:sz="4" w:space="0" w:color="auto"/>
              <w:bottom w:val="single" w:sz="4" w:space="0" w:color="auto"/>
              <w:right w:val="single" w:sz="4" w:space="0" w:color="auto"/>
            </w:tcBorders>
            <w:noWrap/>
            <w:hideMark/>
          </w:tcPr>
          <w:p w14:paraId="00A19EA3" w14:textId="77777777" w:rsidR="00703362" w:rsidRDefault="00703362" w:rsidP="009E396A">
            <w:pPr>
              <w:jc w:val="right"/>
              <w:rPr>
                <w:ins w:id="3928" w:author="Alotaibi, Raed" w:date="2019-05-22T16:09:00Z"/>
              </w:rPr>
            </w:pPr>
            <w:ins w:id="3929" w:author="Alotaibi, Raed" w:date="2019-05-22T16:09:00Z">
              <w:r>
                <w:t>-45.5%</w:t>
              </w:r>
            </w:ins>
          </w:p>
        </w:tc>
        <w:tc>
          <w:tcPr>
            <w:tcW w:w="852" w:type="dxa"/>
            <w:tcBorders>
              <w:top w:val="single" w:sz="4" w:space="0" w:color="auto"/>
              <w:left w:val="single" w:sz="4" w:space="0" w:color="auto"/>
              <w:bottom w:val="single" w:sz="4" w:space="0" w:color="auto"/>
              <w:right w:val="single" w:sz="4" w:space="0" w:color="auto"/>
            </w:tcBorders>
            <w:noWrap/>
            <w:hideMark/>
          </w:tcPr>
          <w:p w14:paraId="534F8BB6" w14:textId="77777777" w:rsidR="00703362" w:rsidRDefault="00703362" w:rsidP="009E396A">
            <w:pPr>
              <w:jc w:val="right"/>
              <w:rPr>
                <w:ins w:id="3930" w:author="Alotaibi, Raed" w:date="2019-05-22T16:09:00Z"/>
              </w:rPr>
            </w:pPr>
            <w:ins w:id="3931" w:author="Alotaibi, Raed" w:date="2019-05-22T16:09:00Z">
              <w:r>
                <w:t>471</w:t>
              </w:r>
            </w:ins>
          </w:p>
        </w:tc>
        <w:tc>
          <w:tcPr>
            <w:tcW w:w="900" w:type="dxa"/>
            <w:tcBorders>
              <w:top w:val="single" w:sz="4" w:space="0" w:color="auto"/>
              <w:left w:val="single" w:sz="4" w:space="0" w:color="auto"/>
              <w:bottom w:val="single" w:sz="4" w:space="0" w:color="auto"/>
              <w:right w:val="single" w:sz="4" w:space="0" w:color="auto"/>
            </w:tcBorders>
            <w:noWrap/>
            <w:hideMark/>
          </w:tcPr>
          <w:p w14:paraId="2DAF9D4F" w14:textId="77777777" w:rsidR="00703362" w:rsidRDefault="00703362" w:rsidP="009E396A">
            <w:pPr>
              <w:jc w:val="right"/>
              <w:rPr>
                <w:ins w:id="3932" w:author="Alotaibi, Raed" w:date="2019-05-22T16:09:00Z"/>
              </w:rPr>
            </w:pPr>
            <w:ins w:id="3933" w:author="Alotaibi, Raed" w:date="2019-05-22T16:09:00Z">
              <w:r>
                <w:t>864</w:t>
              </w:r>
            </w:ins>
          </w:p>
        </w:tc>
        <w:tc>
          <w:tcPr>
            <w:tcW w:w="810" w:type="dxa"/>
            <w:tcBorders>
              <w:top w:val="single" w:sz="4" w:space="0" w:color="auto"/>
              <w:left w:val="single" w:sz="4" w:space="0" w:color="auto"/>
              <w:bottom w:val="single" w:sz="4" w:space="0" w:color="auto"/>
              <w:right w:val="single" w:sz="4" w:space="0" w:color="auto"/>
            </w:tcBorders>
            <w:noWrap/>
            <w:hideMark/>
          </w:tcPr>
          <w:p w14:paraId="4532BCFC" w14:textId="77777777" w:rsidR="00703362" w:rsidRDefault="00703362" w:rsidP="009E396A">
            <w:pPr>
              <w:jc w:val="right"/>
              <w:rPr>
                <w:ins w:id="3934" w:author="Alotaibi, Raed" w:date="2019-05-22T16:09:00Z"/>
              </w:rPr>
            </w:pPr>
            <w:ins w:id="3935" w:author="Alotaibi, Raed" w:date="2019-05-22T16:09:00Z">
              <w:r>
                <w:t>-394</w:t>
              </w:r>
            </w:ins>
          </w:p>
        </w:tc>
        <w:tc>
          <w:tcPr>
            <w:tcW w:w="895" w:type="dxa"/>
            <w:tcBorders>
              <w:top w:val="single" w:sz="4" w:space="0" w:color="auto"/>
              <w:left w:val="single" w:sz="4" w:space="0" w:color="auto"/>
              <w:bottom w:val="single" w:sz="4" w:space="0" w:color="auto"/>
              <w:right w:val="single" w:sz="4" w:space="0" w:color="auto"/>
            </w:tcBorders>
            <w:noWrap/>
            <w:hideMark/>
          </w:tcPr>
          <w:p w14:paraId="4688EEDB" w14:textId="77777777" w:rsidR="00703362" w:rsidRDefault="00703362" w:rsidP="009E396A">
            <w:pPr>
              <w:jc w:val="right"/>
              <w:rPr>
                <w:ins w:id="3936" w:author="Alotaibi, Raed" w:date="2019-05-22T16:09:00Z"/>
              </w:rPr>
            </w:pPr>
            <w:ins w:id="3937" w:author="Alotaibi, Raed" w:date="2019-05-22T16:09:00Z">
              <w:r>
                <w:t>-45.5%</w:t>
              </w:r>
            </w:ins>
          </w:p>
        </w:tc>
      </w:tr>
      <w:tr w:rsidR="00703362" w14:paraId="000527D3" w14:textId="77777777" w:rsidTr="009E396A">
        <w:trPr>
          <w:trHeight w:val="300"/>
          <w:ins w:id="3938"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D93149F" w14:textId="77777777" w:rsidR="00703362" w:rsidRDefault="00703362" w:rsidP="009E396A">
            <w:pPr>
              <w:rPr>
                <w:ins w:id="3939" w:author="Alotaibi, Raed" w:date="2019-05-22T16:09:00Z"/>
              </w:rPr>
            </w:pPr>
            <w:ins w:id="3940" w:author="Alotaibi, Raed" w:date="2019-05-22T16:09:00Z">
              <w:r>
                <w:t>Washington</w:t>
              </w:r>
            </w:ins>
          </w:p>
        </w:tc>
        <w:tc>
          <w:tcPr>
            <w:tcW w:w="1143" w:type="dxa"/>
            <w:tcBorders>
              <w:top w:val="single" w:sz="4" w:space="0" w:color="auto"/>
              <w:left w:val="single" w:sz="4" w:space="0" w:color="auto"/>
              <w:bottom w:val="single" w:sz="4" w:space="0" w:color="auto"/>
              <w:right w:val="single" w:sz="4" w:space="0" w:color="auto"/>
            </w:tcBorders>
            <w:noWrap/>
            <w:hideMark/>
          </w:tcPr>
          <w:p w14:paraId="1E8B0157" w14:textId="77777777" w:rsidR="00703362" w:rsidRDefault="00703362" w:rsidP="009E396A">
            <w:pPr>
              <w:jc w:val="right"/>
              <w:rPr>
                <w:ins w:id="3941" w:author="Alotaibi, Raed" w:date="2019-05-22T16:09:00Z"/>
              </w:rPr>
            </w:pPr>
            <w:ins w:id="3942" w:author="Alotaibi, Raed" w:date="2019-05-22T16:09:00Z">
              <w:r>
                <w:t>9,559</w:t>
              </w:r>
            </w:ins>
          </w:p>
        </w:tc>
        <w:tc>
          <w:tcPr>
            <w:tcW w:w="1009" w:type="dxa"/>
            <w:tcBorders>
              <w:top w:val="single" w:sz="4" w:space="0" w:color="auto"/>
              <w:left w:val="single" w:sz="4" w:space="0" w:color="auto"/>
              <w:bottom w:val="single" w:sz="4" w:space="0" w:color="auto"/>
              <w:right w:val="single" w:sz="4" w:space="0" w:color="auto"/>
            </w:tcBorders>
            <w:noWrap/>
            <w:hideMark/>
          </w:tcPr>
          <w:p w14:paraId="55BF1775" w14:textId="77777777" w:rsidR="00703362" w:rsidRDefault="00703362" w:rsidP="009E396A">
            <w:pPr>
              <w:jc w:val="right"/>
              <w:rPr>
                <w:ins w:id="3943" w:author="Alotaibi, Raed" w:date="2019-05-22T16:09:00Z"/>
              </w:rPr>
            </w:pPr>
            <w:ins w:id="3944" w:author="Alotaibi, Raed" w:date="2019-05-22T16:09:00Z">
              <w:r>
                <w:t>17,059</w:t>
              </w:r>
            </w:ins>
          </w:p>
        </w:tc>
        <w:tc>
          <w:tcPr>
            <w:tcW w:w="990" w:type="dxa"/>
            <w:tcBorders>
              <w:top w:val="single" w:sz="4" w:space="0" w:color="auto"/>
              <w:left w:val="single" w:sz="4" w:space="0" w:color="auto"/>
              <w:bottom w:val="single" w:sz="4" w:space="0" w:color="auto"/>
              <w:right w:val="single" w:sz="4" w:space="0" w:color="auto"/>
            </w:tcBorders>
            <w:noWrap/>
            <w:hideMark/>
          </w:tcPr>
          <w:p w14:paraId="1EF3CDD4" w14:textId="77777777" w:rsidR="00703362" w:rsidRDefault="00703362" w:rsidP="009E396A">
            <w:pPr>
              <w:jc w:val="right"/>
              <w:rPr>
                <w:ins w:id="3945" w:author="Alotaibi, Raed" w:date="2019-05-22T16:09:00Z"/>
              </w:rPr>
            </w:pPr>
            <w:ins w:id="3946" w:author="Alotaibi, Raed" w:date="2019-05-22T16:09:00Z">
              <w:r>
                <w:t>-7,500</w:t>
              </w:r>
            </w:ins>
          </w:p>
        </w:tc>
        <w:tc>
          <w:tcPr>
            <w:tcW w:w="858" w:type="dxa"/>
            <w:tcBorders>
              <w:top w:val="single" w:sz="4" w:space="0" w:color="auto"/>
              <w:left w:val="single" w:sz="4" w:space="0" w:color="auto"/>
              <w:bottom w:val="single" w:sz="4" w:space="0" w:color="auto"/>
              <w:right w:val="single" w:sz="4" w:space="0" w:color="auto"/>
            </w:tcBorders>
            <w:noWrap/>
            <w:hideMark/>
          </w:tcPr>
          <w:p w14:paraId="0A2C0E31" w14:textId="77777777" w:rsidR="00703362" w:rsidRDefault="00703362" w:rsidP="009E396A">
            <w:pPr>
              <w:jc w:val="right"/>
              <w:rPr>
                <w:ins w:id="3947" w:author="Alotaibi, Raed" w:date="2019-05-22T16:09:00Z"/>
              </w:rPr>
            </w:pPr>
            <w:ins w:id="3948" w:author="Alotaibi, Raed" w:date="2019-05-22T16:09:00Z">
              <w:r>
                <w:t>-44.0%</w:t>
              </w:r>
            </w:ins>
          </w:p>
        </w:tc>
        <w:tc>
          <w:tcPr>
            <w:tcW w:w="852" w:type="dxa"/>
            <w:tcBorders>
              <w:top w:val="single" w:sz="4" w:space="0" w:color="auto"/>
              <w:left w:val="single" w:sz="4" w:space="0" w:color="auto"/>
              <w:bottom w:val="single" w:sz="4" w:space="0" w:color="auto"/>
              <w:right w:val="single" w:sz="4" w:space="0" w:color="auto"/>
            </w:tcBorders>
            <w:noWrap/>
            <w:hideMark/>
          </w:tcPr>
          <w:p w14:paraId="57292EEA" w14:textId="77777777" w:rsidR="00703362" w:rsidRDefault="00703362" w:rsidP="009E396A">
            <w:pPr>
              <w:jc w:val="right"/>
              <w:rPr>
                <w:ins w:id="3949" w:author="Alotaibi, Raed" w:date="2019-05-22T16:09:00Z"/>
              </w:rPr>
            </w:pPr>
            <w:ins w:id="3950" w:author="Alotaibi, Raed" w:date="2019-05-22T16:09:00Z">
              <w:r>
                <w:t>1,703</w:t>
              </w:r>
            </w:ins>
          </w:p>
        </w:tc>
        <w:tc>
          <w:tcPr>
            <w:tcW w:w="900" w:type="dxa"/>
            <w:tcBorders>
              <w:top w:val="single" w:sz="4" w:space="0" w:color="auto"/>
              <w:left w:val="single" w:sz="4" w:space="0" w:color="auto"/>
              <w:bottom w:val="single" w:sz="4" w:space="0" w:color="auto"/>
              <w:right w:val="single" w:sz="4" w:space="0" w:color="auto"/>
            </w:tcBorders>
            <w:noWrap/>
            <w:hideMark/>
          </w:tcPr>
          <w:p w14:paraId="61F99AED" w14:textId="77777777" w:rsidR="00703362" w:rsidRDefault="00703362" w:rsidP="009E396A">
            <w:pPr>
              <w:jc w:val="right"/>
              <w:rPr>
                <w:ins w:id="3951" w:author="Alotaibi, Raed" w:date="2019-05-22T16:09:00Z"/>
              </w:rPr>
            </w:pPr>
            <w:ins w:id="3952" w:author="Alotaibi, Raed" w:date="2019-05-22T16:09:00Z">
              <w:r>
                <w:t>3,039</w:t>
              </w:r>
            </w:ins>
          </w:p>
        </w:tc>
        <w:tc>
          <w:tcPr>
            <w:tcW w:w="810" w:type="dxa"/>
            <w:tcBorders>
              <w:top w:val="single" w:sz="4" w:space="0" w:color="auto"/>
              <w:left w:val="single" w:sz="4" w:space="0" w:color="auto"/>
              <w:bottom w:val="single" w:sz="4" w:space="0" w:color="auto"/>
              <w:right w:val="single" w:sz="4" w:space="0" w:color="auto"/>
            </w:tcBorders>
            <w:noWrap/>
            <w:hideMark/>
          </w:tcPr>
          <w:p w14:paraId="3FB960B9" w14:textId="77777777" w:rsidR="00703362" w:rsidRDefault="00703362" w:rsidP="009E396A">
            <w:pPr>
              <w:jc w:val="right"/>
              <w:rPr>
                <w:ins w:id="3953" w:author="Alotaibi, Raed" w:date="2019-05-22T16:09:00Z"/>
              </w:rPr>
            </w:pPr>
            <w:ins w:id="3954" w:author="Alotaibi, Raed" w:date="2019-05-22T16:09:00Z">
              <w:r>
                <w:t>-1,336</w:t>
              </w:r>
            </w:ins>
          </w:p>
        </w:tc>
        <w:tc>
          <w:tcPr>
            <w:tcW w:w="895" w:type="dxa"/>
            <w:tcBorders>
              <w:top w:val="single" w:sz="4" w:space="0" w:color="auto"/>
              <w:left w:val="single" w:sz="4" w:space="0" w:color="auto"/>
              <w:bottom w:val="single" w:sz="4" w:space="0" w:color="auto"/>
              <w:right w:val="single" w:sz="4" w:space="0" w:color="auto"/>
            </w:tcBorders>
            <w:noWrap/>
            <w:hideMark/>
          </w:tcPr>
          <w:p w14:paraId="45C05EE4" w14:textId="77777777" w:rsidR="00703362" w:rsidRDefault="00703362" w:rsidP="009E396A">
            <w:pPr>
              <w:jc w:val="right"/>
              <w:rPr>
                <w:ins w:id="3955" w:author="Alotaibi, Raed" w:date="2019-05-22T16:09:00Z"/>
              </w:rPr>
            </w:pPr>
            <w:ins w:id="3956" w:author="Alotaibi, Raed" w:date="2019-05-22T16:09:00Z">
              <w:r>
                <w:t>-44.0%</w:t>
              </w:r>
            </w:ins>
          </w:p>
        </w:tc>
      </w:tr>
      <w:tr w:rsidR="00703362" w14:paraId="4DD54B68" w14:textId="77777777" w:rsidTr="009E396A">
        <w:trPr>
          <w:trHeight w:val="300"/>
          <w:ins w:id="3957"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60D578B5" w14:textId="77777777" w:rsidR="00703362" w:rsidRDefault="00703362" w:rsidP="009E396A">
            <w:pPr>
              <w:rPr>
                <w:ins w:id="3958" w:author="Alotaibi, Raed" w:date="2019-05-22T16:09:00Z"/>
              </w:rPr>
            </w:pPr>
            <w:ins w:id="3959" w:author="Alotaibi, Raed" w:date="2019-05-22T16:09:00Z">
              <w:r>
                <w:t>Georgia</w:t>
              </w:r>
            </w:ins>
          </w:p>
        </w:tc>
        <w:tc>
          <w:tcPr>
            <w:tcW w:w="1143" w:type="dxa"/>
            <w:tcBorders>
              <w:top w:val="single" w:sz="4" w:space="0" w:color="auto"/>
              <w:left w:val="single" w:sz="4" w:space="0" w:color="auto"/>
              <w:bottom w:val="single" w:sz="4" w:space="0" w:color="auto"/>
              <w:right w:val="single" w:sz="4" w:space="0" w:color="auto"/>
            </w:tcBorders>
            <w:noWrap/>
            <w:hideMark/>
          </w:tcPr>
          <w:p w14:paraId="7884944A" w14:textId="77777777" w:rsidR="00703362" w:rsidRDefault="00703362" w:rsidP="009E396A">
            <w:pPr>
              <w:jc w:val="right"/>
              <w:rPr>
                <w:ins w:id="3960" w:author="Alotaibi, Raed" w:date="2019-05-22T16:09:00Z"/>
              </w:rPr>
            </w:pPr>
            <w:ins w:id="3961" w:author="Alotaibi, Raed" w:date="2019-05-22T16:09:00Z">
              <w:r>
                <w:t>19,165</w:t>
              </w:r>
            </w:ins>
          </w:p>
        </w:tc>
        <w:tc>
          <w:tcPr>
            <w:tcW w:w="1009" w:type="dxa"/>
            <w:tcBorders>
              <w:top w:val="single" w:sz="4" w:space="0" w:color="auto"/>
              <w:left w:val="single" w:sz="4" w:space="0" w:color="auto"/>
              <w:bottom w:val="single" w:sz="4" w:space="0" w:color="auto"/>
              <w:right w:val="single" w:sz="4" w:space="0" w:color="auto"/>
            </w:tcBorders>
            <w:noWrap/>
            <w:hideMark/>
          </w:tcPr>
          <w:p w14:paraId="1139CF1A" w14:textId="77777777" w:rsidR="00703362" w:rsidRDefault="00703362" w:rsidP="009E396A">
            <w:pPr>
              <w:jc w:val="right"/>
              <w:rPr>
                <w:ins w:id="3962" w:author="Alotaibi, Raed" w:date="2019-05-22T16:09:00Z"/>
              </w:rPr>
            </w:pPr>
            <w:ins w:id="3963" w:author="Alotaibi, Raed" w:date="2019-05-22T16:09:00Z">
              <w:r>
                <w:t>26,878</w:t>
              </w:r>
            </w:ins>
          </w:p>
        </w:tc>
        <w:tc>
          <w:tcPr>
            <w:tcW w:w="990" w:type="dxa"/>
            <w:tcBorders>
              <w:top w:val="single" w:sz="4" w:space="0" w:color="auto"/>
              <w:left w:val="single" w:sz="4" w:space="0" w:color="auto"/>
              <w:bottom w:val="single" w:sz="4" w:space="0" w:color="auto"/>
              <w:right w:val="single" w:sz="4" w:space="0" w:color="auto"/>
            </w:tcBorders>
            <w:noWrap/>
            <w:hideMark/>
          </w:tcPr>
          <w:p w14:paraId="71CAC16E" w14:textId="77777777" w:rsidR="00703362" w:rsidRDefault="00703362" w:rsidP="009E396A">
            <w:pPr>
              <w:jc w:val="right"/>
              <w:rPr>
                <w:ins w:id="3964" w:author="Alotaibi, Raed" w:date="2019-05-22T16:09:00Z"/>
              </w:rPr>
            </w:pPr>
            <w:ins w:id="3965" w:author="Alotaibi, Raed" w:date="2019-05-22T16:09:00Z">
              <w:r>
                <w:t>-7,713</w:t>
              </w:r>
            </w:ins>
          </w:p>
        </w:tc>
        <w:tc>
          <w:tcPr>
            <w:tcW w:w="858" w:type="dxa"/>
            <w:tcBorders>
              <w:top w:val="single" w:sz="4" w:space="0" w:color="auto"/>
              <w:left w:val="single" w:sz="4" w:space="0" w:color="auto"/>
              <w:bottom w:val="single" w:sz="4" w:space="0" w:color="auto"/>
              <w:right w:val="single" w:sz="4" w:space="0" w:color="auto"/>
            </w:tcBorders>
            <w:noWrap/>
            <w:hideMark/>
          </w:tcPr>
          <w:p w14:paraId="0A6B8084" w14:textId="77777777" w:rsidR="00703362" w:rsidRDefault="00703362" w:rsidP="009E396A">
            <w:pPr>
              <w:jc w:val="right"/>
              <w:rPr>
                <w:ins w:id="3966" w:author="Alotaibi, Raed" w:date="2019-05-22T16:09:00Z"/>
              </w:rPr>
            </w:pPr>
            <w:ins w:id="3967" w:author="Alotaibi, Raed" w:date="2019-05-22T16:09:00Z">
              <w:r>
                <w:t>-28.7%</w:t>
              </w:r>
            </w:ins>
          </w:p>
        </w:tc>
        <w:tc>
          <w:tcPr>
            <w:tcW w:w="852" w:type="dxa"/>
            <w:tcBorders>
              <w:top w:val="single" w:sz="4" w:space="0" w:color="auto"/>
              <w:left w:val="single" w:sz="4" w:space="0" w:color="auto"/>
              <w:bottom w:val="single" w:sz="4" w:space="0" w:color="auto"/>
              <w:right w:val="single" w:sz="4" w:space="0" w:color="auto"/>
            </w:tcBorders>
            <w:noWrap/>
            <w:hideMark/>
          </w:tcPr>
          <w:p w14:paraId="592DFCA0" w14:textId="77777777" w:rsidR="00703362" w:rsidRDefault="00703362" w:rsidP="009E396A">
            <w:pPr>
              <w:jc w:val="right"/>
              <w:rPr>
                <w:ins w:id="3968" w:author="Alotaibi, Raed" w:date="2019-05-22T16:09:00Z"/>
              </w:rPr>
            </w:pPr>
            <w:ins w:id="3969" w:author="Alotaibi, Raed" w:date="2019-05-22T16:09:00Z">
              <w:r>
                <w:t>2,772</w:t>
              </w:r>
            </w:ins>
          </w:p>
        </w:tc>
        <w:tc>
          <w:tcPr>
            <w:tcW w:w="900" w:type="dxa"/>
            <w:tcBorders>
              <w:top w:val="single" w:sz="4" w:space="0" w:color="auto"/>
              <w:left w:val="single" w:sz="4" w:space="0" w:color="auto"/>
              <w:bottom w:val="single" w:sz="4" w:space="0" w:color="auto"/>
              <w:right w:val="single" w:sz="4" w:space="0" w:color="auto"/>
            </w:tcBorders>
            <w:noWrap/>
            <w:hideMark/>
          </w:tcPr>
          <w:p w14:paraId="54417A90" w14:textId="77777777" w:rsidR="00703362" w:rsidRDefault="00703362" w:rsidP="009E396A">
            <w:pPr>
              <w:jc w:val="right"/>
              <w:rPr>
                <w:ins w:id="3970" w:author="Alotaibi, Raed" w:date="2019-05-22T16:09:00Z"/>
              </w:rPr>
            </w:pPr>
            <w:ins w:id="3971" w:author="Alotaibi, Raed" w:date="2019-05-22T16:09:00Z">
              <w:r>
                <w:t>3,887</w:t>
              </w:r>
            </w:ins>
          </w:p>
        </w:tc>
        <w:tc>
          <w:tcPr>
            <w:tcW w:w="810" w:type="dxa"/>
            <w:tcBorders>
              <w:top w:val="single" w:sz="4" w:space="0" w:color="auto"/>
              <w:left w:val="single" w:sz="4" w:space="0" w:color="auto"/>
              <w:bottom w:val="single" w:sz="4" w:space="0" w:color="auto"/>
              <w:right w:val="single" w:sz="4" w:space="0" w:color="auto"/>
            </w:tcBorders>
            <w:noWrap/>
            <w:hideMark/>
          </w:tcPr>
          <w:p w14:paraId="6F07CA7D" w14:textId="77777777" w:rsidR="00703362" w:rsidRDefault="00703362" w:rsidP="009E396A">
            <w:pPr>
              <w:jc w:val="right"/>
              <w:rPr>
                <w:ins w:id="3972" w:author="Alotaibi, Raed" w:date="2019-05-22T16:09:00Z"/>
              </w:rPr>
            </w:pPr>
            <w:ins w:id="3973" w:author="Alotaibi, Raed" w:date="2019-05-22T16:09:00Z">
              <w:r>
                <w:t>-1,115</w:t>
              </w:r>
            </w:ins>
          </w:p>
        </w:tc>
        <w:tc>
          <w:tcPr>
            <w:tcW w:w="895" w:type="dxa"/>
            <w:tcBorders>
              <w:top w:val="single" w:sz="4" w:space="0" w:color="auto"/>
              <w:left w:val="single" w:sz="4" w:space="0" w:color="auto"/>
              <w:bottom w:val="single" w:sz="4" w:space="0" w:color="auto"/>
              <w:right w:val="single" w:sz="4" w:space="0" w:color="auto"/>
            </w:tcBorders>
            <w:noWrap/>
            <w:hideMark/>
          </w:tcPr>
          <w:p w14:paraId="18F017FF" w14:textId="77777777" w:rsidR="00703362" w:rsidRDefault="00703362" w:rsidP="009E396A">
            <w:pPr>
              <w:jc w:val="right"/>
              <w:rPr>
                <w:ins w:id="3974" w:author="Alotaibi, Raed" w:date="2019-05-22T16:09:00Z"/>
              </w:rPr>
            </w:pPr>
            <w:ins w:id="3975" w:author="Alotaibi, Raed" w:date="2019-05-22T16:09:00Z">
              <w:r>
                <w:t>-28.7%</w:t>
              </w:r>
            </w:ins>
          </w:p>
        </w:tc>
      </w:tr>
      <w:tr w:rsidR="00703362" w14:paraId="5AC85F3F" w14:textId="77777777" w:rsidTr="009E396A">
        <w:trPr>
          <w:trHeight w:val="300"/>
          <w:ins w:id="3976"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0ABAB059" w14:textId="77777777" w:rsidR="00703362" w:rsidRDefault="00703362" w:rsidP="009E396A">
            <w:pPr>
              <w:rPr>
                <w:ins w:id="3977" w:author="Alotaibi, Raed" w:date="2019-05-22T16:09:00Z"/>
              </w:rPr>
            </w:pPr>
            <w:ins w:id="3978" w:author="Alotaibi, Raed" w:date="2019-05-22T16:09:00Z">
              <w:r>
                <w:t>Kansas</w:t>
              </w:r>
            </w:ins>
          </w:p>
        </w:tc>
        <w:tc>
          <w:tcPr>
            <w:tcW w:w="1143" w:type="dxa"/>
            <w:tcBorders>
              <w:top w:val="single" w:sz="4" w:space="0" w:color="auto"/>
              <w:left w:val="single" w:sz="4" w:space="0" w:color="auto"/>
              <w:bottom w:val="single" w:sz="4" w:space="0" w:color="auto"/>
              <w:right w:val="single" w:sz="4" w:space="0" w:color="auto"/>
            </w:tcBorders>
            <w:noWrap/>
            <w:hideMark/>
          </w:tcPr>
          <w:p w14:paraId="370BF876" w14:textId="77777777" w:rsidR="00703362" w:rsidRDefault="00703362" w:rsidP="009E396A">
            <w:pPr>
              <w:jc w:val="right"/>
              <w:rPr>
                <w:ins w:id="3979" w:author="Alotaibi, Raed" w:date="2019-05-22T16:09:00Z"/>
              </w:rPr>
            </w:pPr>
            <w:ins w:id="3980" w:author="Alotaibi, Raed" w:date="2019-05-22T16:09:00Z">
              <w:r>
                <w:t>5,781</w:t>
              </w:r>
            </w:ins>
          </w:p>
        </w:tc>
        <w:tc>
          <w:tcPr>
            <w:tcW w:w="1009" w:type="dxa"/>
            <w:tcBorders>
              <w:top w:val="single" w:sz="4" w:space="0" w:color="auto"/>
              <w:left w:val="single" w:sz="4" w:space="0" w:color="auto"/>
              <w:bottom w:val="single" w:sz="4" w:space="0" w:color="auto"/>
              <w:right w:val="single" w:sz="4" w:space="0" w:color="auto"/>
            </w:tcBorders>
            <w:noWrap/>
            <w:hideMark/>
          </w:tcPr>
          <w:p w14:paraId="61478E32" w14:textId="77777777" w:rsidR="00703362" w:rsidRDefault="00703362" w:rsidP="009E396A">
            <w:pPr>
              <w:jc w:val="right"/>
              <w:rPr>
                <w:ins w:id="3981" w:author="Alotaibi, Raed" w:date="2019-05-22T16:09:00Z"/>
              </w:rPr>
            </w:pPr>
            <w:ins w:id="3982" w:author="Alotaibi, Raed" w:date="2019-05-22T16:09:00Z">
              <w:r>
                <w:t>7,842</w:t>
              </w:r>
            </w:ins>
          </w:p>
        </w:tc>
        <w:tc>
          <w:tcPr>
            <w:tcW w:w="990" w:type="dxa"/>
            <w:tcBorders>
              <w:top w:val="single" w:sz="4" w:space="0" w:color="auto"/>
              <w:left w:val="single" w:sz="4" w:space="0" w:color="auto"/>
              <w:bottom w:val="single" w:sz="4" w:space="0" w:color="auto"/>
              <w:right w:val="single" w:sz="4" w:space="0" w:color="auto"/>
            </w:tcBorders>
            <w:noWrap/>
            <w:hideMark/>
          </w:tcPr>
          <w:p w14:paraId="1127115F" w14:textId="77777777" w:rsidR="00703362" w:rsidRDefault="00703362" w:rsidP="009E396A">
            <w:pPr>
              <w:jc w:val="right"/>
              <w:rPr>
                <w:ins w:id="3983" w:author="Alotaibi, Raed" w:date="2019-05-22T16:09:00Z"/>
              </w:rPr>
            </w:pPr>
            <w:ins w:id="3984" w:author="Alotaibi, Raed" w:date="2019-05-22T16:09:00Z">
              <w:r>
                <w:t>-2,061</w:t>
              </w:r>
            </w:ins>
          </w:p>
        </w:tc>
        <w:tc>
          <w:tcPr>
            <w:tcW w:w="858" w:type="dxa"/>
            <w:tcBorders>
              <w:top w:val="single" w:sz="4" w:space="0" w:color="auto"/>
              <w:left w:val="single" w:sz="4" w:space="0" w:color="auto"/>
              <w:bottom w:val="single" w:sz="4" w:space="0" w:color="auto"/>
              <w:right w:val="single" w:sz="4" w:space="0" w:color="auto"/>
            </w:tcBorders>
            <w:noWrap/>
            <w:hideMark/>
          </w:tcPr>
          <w:p w14:paraId="22D230FF" w14:textId="77777777" w:rsidR="00703362" w:rsidRDefault="00703362" w:rsidP="009E396A">
            <w:pPr>
              <w:jc w:val="right"/>
              <w:rPr>
                <w:ins w:id="3985" w:author="Alotaibi, Raed" w:date="2019-05-22T16:09:00Z"/>
              </w:rPr>
            </w:pPr>
            <w:ins w:id="3986" w:author="Alotaibi, Raed" w:date="2019-05-22T16:09:00Z">
              <w:r>
                <w:t>-26.3%</w:t>
              </w:r>
            </w:ins>
          </w:p>
        </w:tc>
        <w:tc>
          <w:tcPr>
            <w:tcW w:w="852" w:type="dxa"/>
            <w:tcBorders>
              <w:top w:val="single" w:sz="4" w:space="0" w:color="auto"/>
              <w:left w:val="single" w:sz="4" w:space="0" w:color="auto"/>
              <w:bottom w:val="single" w:sz="4" w:space="0" w:color="auto"/>
              <w:right w:val="single" w:sz="4" w:space="0" w:color="auto"/>
            </w:tcBorders>
            <w:noWrap/>
            <w:hideMark/>
          </w:tcPr>
          <w:p w14:paraId="74AE650D" w14:textId="77777777" w:rsidR="00703362" w:rsidRDefault="00703362" w:rsidP="009E396A">
            <w:pPr>
              <w:jc w:val="right"/>
              <w:rPr>
                <w:ins w:id="3987" w:author="Alotaibi, Raed" w:date="2019-05-22T16:09:00Z"/>
              </w:rPr>
            </w:pPr>
            <w:ins w:id="3988" w:author="Alotaibi, Raed" w:date="2019-05-22T16:09:00Z">
              <w:r>
                <w:t>787</w:t>
              </w:r>
            </w:ins>
          </w:p>
        </w:tc>
        <w:tc>
          <w:tcPr>
            <w:tcW w:w="900" w:type="dxa"/>
            <w:tcBorders>
              <w:top w:val="single" w:sz="4" w:space="0" w:color="auto"/>
              <w:left w:val="single" w:sz="4" w:space="0" w:color="auto"/>
              <w:bottom w:val="single" w:sz="4" w:space="0" w:color="auto"/>
              <w:right w:val="single" w:sz="4" w:space="0" w:color="auto"/>
            </w:tcBorders>
            <w:noWrap/>
            <w:hideMark/>
          </w:tcPr>
          <w:p w14:paraId="61678953" w14:textId="77777777" w:rsidR="00703362" w:rsidRDefault="00703362" w:rsidP="009E396A">
            <w:pPr>
              <w:jc w:val="right"/>
              <w:rPr>
                <w:ins w:id="3989" w:author="Alotaibi, Raed" w:date="2019-05-22T16:09:00Z"/>
              </w:rPr>
            </w:pPr>
            <w:ins w:id="3990" w:author="Alotaibi, Raed" w:date="2019-05-22T16:09:00Z">
              <w:r>
                <w:t>1,067</w:t>
              </w:r>
            </w:ins>
          </w:p>
        </w:tc>
        <w:tc>
          <w:tcPr>
            <w:tcW w:w="810" w:type="dxa"/>
            <w:tcBorders>
              <w:top w:val="single" w:sz="4" w:space="0" w:color="auto"/>
              <w:left w:val="single" w:sz="4" w:space="0" w:color="auto"/>
              <w:bottom w:val="single" w:sz="4" w:space="0" w:color="auto"/>
              <w:right w:val="single" w:sz="4" w:space="0" w:color="auto"/>
            </w:tcBorders>
            <w:noWrap/>
            <w:hideMark/>
          </w:tcPr>
          <w:p w14:paraId="5C0C1AAE" w14:textId="77777777" w:rsidR="00703362" w:rsidRDefault="00703362" w:rsidP="009E396A">
            <w:pPr>
              <w:jc w:val="right"/>
              <w:rPr>
                <w:ins w:id="3991" w:author="Alotaibi, Raed" w:date="2019-05-22T16:09:00Z"/>
              </w:rPr>
            </w:pPr>
            <w:ins w:id="3992" w:author="Alotaibi, Raed" w:date="2019-05-22T16:09:00Z">
              <w:r>
                <w:t>-281</w:t>
              </w:r>
            </w:ins>
          </w:p>
        </w:tc>
        <w:tc>
          <w:tcPr>
            <w:tcW w:w="895" w:type="dxa"/>
            <w:tcBorders>
              <w:top w:val="single" w:sz="4" w:space="0" w:color="auto"/>
              <w:left w:val="single" w:sz="4" w:space="0" w:color="auto"/>
              <w:bottom w:val="single" w:sz="4" w:space="0" w:color="auto"/>
              <w:right w:val="single" w:sz="4" w:space="0" w:color="auto"/>
            </w:tcBorders>
            <w:noWrap/>
            <w:hideMark/>
          </w:tcPr>
          <w:p w14:paraId="576863C5" w14:textId="77777777" w:rsidR="00703362" w:rsidRDefault="00703362" w:rsidP="009E396A">
            <w:pPr>
              <w:jc w:val="right"/>
              <w:rPr>
                <w:ins w:id="3993" w:author="Alotaibi, Raed" w:date="2019-05-22T16:09:00Z"/>
              </w:rPr>
            </w:pPr>
            <w:ins w:id="3994" w:author="Alotaibi, Raed" w:date="2019-05-22T16:09:00Z">
              <w:r>
                <w:t>-26.3%</w:t>
              </w:r>
            </w:ins>
          </w:p>
        </w:tc>
      </w:tr>
      <w:tr w:rsidR="00703362" w14:paraId="7A3E7A37" w14:textId="77777777" w:rsidTr="009E396A">
        <w:trPr>
          <w:trHeight w:val="300"/>
          <w:ins w:id="3995"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3FAD631" w14:textId="77777777" w:rsidR="00703362" w:rsidRDefault="00703362" w:rsidP="009E396A">
            <w:pPr>
              <w:rPr>
                <w:ins w:id="3996" w:author="Alotaibi, Raed" w:date="2019-05-22T16:09:00Z"/>
              </w:rPr>
            </w:pPr>
            <w:ins w:id="3997" w:author="Alotaibi, Raed" w:date="2019-05-22T16:09:00Z">
              <w:r>
                <w:t>Maine</w:t>
              </w:r>
            </w:ins>
          </w:p>
        </w:tc>
        <w:tc>
          <w:tcPr>
            <w:tcW w:w="1143" w:type="dxa"/>
            <w:tcBorders>
              <w:top w:val="single" w:sz="4" w:space="0" w:color="auto"/>
              <w:left w:val="single" w:sz="4" w:space="0" w:color="auto"/>
              <w:bottom w:val="single" w:sz="4" w:space="0" w:color="auto"/>
              <w:right w:val="single" w:sz="4" w:space="0" w:color="auto"/>
            </w:tcBorders>
            <w:noWrap/>
            <w:hideMark/>
          </w:tcPr>
          <w:p w14:paraId="58F7FBA1" w14:textId="77777777" w:rsidR="00703362" w:rsidRDefault="00703362" w:rsidP="009E396A">
            <w:pPr>
              <w:jc w:val="right"/>
              <w:rPr>
                <w:ins w:id="3998" w:author="Alotaibi, Raed" w:date="2019-05-22T16:09:00Z"/>
              </w:rPr>
            </w:pPr>
            <w:ins w:id="3999" w:author="Alotaibi, Raed" w:date="2019-05-22T16:09:00Z">
              <w:r>
                <w:t>2,196</w:t>
              </w:r>
            </w:ins>
          </w:p>
        </w:tc>
        <w:tc>
          <w:tcPr>
            <w:tcW w:w="1009" w:type="dxa"/>
            <w:tcBorders>
              <w:top w:val="single" w:sz="4" w:space="0" w:color="auto"/>
              <w:left w:val="single" w:sz="4" w:space="0" w:color="auto"/>
              <w:bottom w:val="single" w:sz="4" w:space="0" w:color="auto"/>
              <w:right w:val="single" w:sz="4" w:space="0" w:color="auto"/>
            </w:tcBorders>
            <w:noWrap/>
            <w:hideMark/>
          </w:tcPr>
          <w:p w14:paraId="3C7D238F" w14:textId="77777777" w:rsidR="00703362" w:rsidRDefault="00703362" w:rsidP="009E396A">
            <w:pPr>
              <w:jc w:val="right"/>
              <w:rPr>
                <w:ins w:id="4000" w:author="Alotaibi, Raed" w:date="2019-05-22T16:09:00Z"/>
              </w:rPr>
            </w:pPr>
            <w:ins w:id="4001" w:author="Alotaibi, Raed" w:date="2019-05-22T16:09:00Z">
              <w:r>
                <w:t>2,962</w:t>
              </w:r>
            </w:ins>
          </w:p>
        </w:tc>
        <w:tc>
          <w:tcPr>
            <w:tcW w:w="990" w:type="dxa"/>
            <w:tcBorders>
              <w:top w:val="single" w:sz="4" w:space="0" w:color="auto"/>
              <w:left w:val="single" w:sz="4" w:space="0" w:color="auto"/>
              <w:bottom w:val="single" w:sz="4" w:space="0" w:color="auto"/>
              <w:right w:val="single" w:sz="4" w:space="0" w:color="auto"/>
            </w:tcBorders>
            <w:noWrap/>
            <w:hideMark/>
          </w:tcPr>
          <w:p w14:paraId="27C9F726" w14:textId="77777777" w:rsidR="00703362" w:rsidRDefault="00703362" w:rsidP="009E396A">
            <w:pPr>
              <w:jc w:val="right"/>
              <w:rPr>
                <w:ins w:id="4002" w:author="Alotaibi, Raed" w:date="2019-05-22T16:09:00Z"/>
              </w:rPr>
            </w:pPr>
            <w:ins w:id="4003" w:author="Alotaibi, Raed" w:date="2019-05-22T16:09:00Z">
              <w:r>
                <w:t>-766</w:t>
              </w:r>
            </w:ins>
          </w:p>
        </w:tc>
        <w:tc>
          <w:tcPr>
            <w:tcW w:w="858" w:type="dxa"/>
            <w:tcBorders>
              <w:top w:val="single" w:sz="4" w:space="0" w:color="auto"/>
              <w:left w:val="single" w:sz="4" w:space="0" w:color="auto"/>
              <w:bottom w:val="single" w:sz="4" w:space="0" w:color="auto"/>
              <w:right w:val="single" w:sz="4" w:space="0" w:color="auto"/>
            </w:tcBorders>
            <w:noWrap/>
            <w:hideMark/>
          </w:tcPr>
          <w:p w14:paraId="0A1B2A40" w14:textId="77777777" w:rsidR="00703362" w:rsidRDefault="00703362" w:rsidP="009E396A">
            <w:pPr>
              <w:jc w:val="right"/>
              <w:rPr>
                <w:ins w:id="4004" w:author="Alotaibi, Raed" w:date="2019-05-22T16:09:00Z"/>
              </w:rPr>
            </w:pPr>
            <w:ins w:id="4005" w:author="Alotaibi, Raed" w:date="2019-05-22T16:09:00Z">
              <w:r>
                <w:t>-25.9%</w:t>
              </w:r>
            </w:ins>
          </w:p>
        </w:tc>
        <w:tc>
          <w:tcPr>
            <w:tcW w:w="852" w:type="dxa"/>
            <w:tcBorders>
              <w:top w:val="single" w:sz="4" w:space="0" w:color="auto"/>
              <w:left w:val="single" w:sz="4" w:space="0" w:color="auto"/>
              <w:bottom w:val="single" w:sz="4" w:space="0" w:color="auto"/>
              <w:right w:val="single" w:sz="4" w:space="0" w:color="auto"/>
            </w:tcBorders>
            <w:noWrap/>
            <w:hideMark/>
          </w:tcPr>
          <w:p w14:paraId="4F308AA1" w14:textId="77777777" w:rsidR="00703362" w:rsidRDefault="00703362" w:rsidP="009E396A">
            <w:pPr>
              <w:jc w:val="right"/>
              <w:rPr>
                <w:ins w:id="4006" w:author="Alotaibi, Raed" w:date="2019-05-22T16:09:00Z"/>
              </w:rPr>
            </w:pPr>
            <w:ins w:id="4007" w:author="Alotaibi, Raed" w:date="2019-05-22T16:09:00Z">
              <w:r>
                <w:t>173</w:t>
              </w:r>
            </w:ins>
          </w:p>
        </w:tc>
        <w:tc>
          <w:tcPr>
            <w:tcW w:w="900" w:type="dxa"/>
            <w:tcBorders>
              <w:top w:val="single" w:sz="4" w:space="0" w:color="auto"/>
              <w:left w:val="single" w:sz="4" w:space="0" w:color="auto"/>
              <w:bottom w:val="single" w:sz="4" w:space="0" w:color="auto"/>
              <w:right w:val="single" w:sz="4" w:space="0" w:color="auto"/>
            </w:tcBorders>
            <w:noWrap/>
            <w:hideMark/>
          </w:tcPr>
          <w:p w14:paraId="144310DE" w14:textId="77777777" w:rsidR="00703362" w:rsidRDefault="00703362" w:rsidP="009E396A">
            <w:pPr>
              <w:jc w:val="right"/>
              <w:rPr>
                <w:ins w:id="4008" w:author="Alotaibi, Raed" w:date="2019-05-22T16:09:00Z"/>
              </w:rPr>
            </w:pPr>
            <w:ins w:id="4009" w:author="Alotaibi, Raed" w:date="2019-05-22T16:09:00Z">
              <w:r>
                <w:t>234</w:t>
              </w:r>
            </w:ins>
          </w:p>
        </w:tc>
        <w:tc>
          <w:tcPr>
            <w:tcW w:w="810" w:type="dxa"/>
            <w:tcBorders>
              <w:top w:val="single" w:sz="4" w:space="0" w:color="auto"/>
              <w:left w:val="single" w:sz="4" w:space="0" w:color="auto"/>
              <w:bottom w:val="single" w:sz="4" w:space="0" w:color="auto"/>
              <w:right w:val="single" w:sz="4" w:space="0" w:color="auto"/>
            </w:tcBorders>
            <w:noWrap/>
            <w:hideMark/>
          </w:tcPr>
          <w:p w14:paraId="6BEAC7F9" w14:textId="77777777" w:rsidR="00703362" w:rsidRDefault="00703362" w:rsidP="009E396A">
            <w:pPr>
              <w:jc w:val="right"/>
              <w:rPr>
                <w:ins w:id="4010" w:author="Alotaibi, Raed" w:date="2019-05-22T16:09:00Z"/>
              </w:rPr>
            </w:pPr>
            <w:ins w:id="4011" w:author="Alotaibi, Raed" w:date="2019-05-22T16:09:00Z">
              <w:r>
                <w:t>-60</w:t>
              </w:r>
            </w:ins>
          </w:p>
        </w:tc>
        <w:tc>
          <w:tcPr>
            <w:tcW w:w="895" w:type="dxa"/>
            <w:tcBorders>
              <w:top w:val="single" w:sz="4" w:space="0" w:color="auto"/>
              <w:left w:val="single" w:sz="4" w:space="0" w:color="auto"/>
              <w:bottom w:val="single" w:sz="4" w:space="0" w:color="auto"/>
              <w:right w:val="single" w:sz="4" w:space="0" w:color="auto"/>
            </w:tcBorders>
            <w:noWrap/>
            <w:hideMark/>
          </w:tcPr>
          <w:p w14:paraId="2906858F" w14:textId="77777777" w:rsidR="00703362" w:rsidRDefault="00703362" w:rsidP="009E396A">
            <w:pPr>
              <w:jc w:val="right"/>
              <w:rPr>
                <w:ins w:id="4012" w:author="Alotaibi, Raed" w:date="2019-05-22T16:09:00Z"/>
              </w:rPr>
            </w:pPr>
            <w:ins w:id="4013" w:author="Alotaibi, Raed" w:date="2019-05-22T16:09:00Z">
              <w:r>
                <w:t>-25.9%</w:t>
              </w:r>
            </w:ins>
          </w:p>
        </w:tc>
      </w:tr>
      <w:tr w:rsidR="00703362" w14:paraId="402BA4C7" w14:textId="77777777" w:rsidTr="009E396A">
        <w:trPr>
          <w:trHeight w:val="300"/>
          <w:ins w:id="4014"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9E383D2" w14:textId="77777777" w:rsidR="00703362" w:rsidRDefault="00703362" w:rsidP="009E396A">
            <w:pPr>
              <w:rPr>
                <w:ins w:id="4015" w:author="Alotaibi, Raed" w:date="2019-05-22T16:09:00Z"/>
              </w:rPr>
            </w:pPr>
            <w:ins w:id="4016" w:author="Alotaibi, Raed" w:date="2019-05-22T16:09:00Z">
              <w:r>
                <w:t>California</w:t>
              </w:r>
            </w:ins>
          </w:p>
        </w:tc>
        <w:tc>
          <w:tcPr>
            <w:tcW w:w="1143" w:type="dxa"/>
            <w:tcBorders>
              <w:top w:val="single" w:sz="4" w:space="0" w:color="auto"/>
              <w:left w:val="single" w:sz="4" w:space="0" w:color="auto"/>
              <w:bottom w:val="single" w:sz="4" w:space="0" w:color="auto"/>
              <w:right w:val="single" w:sz="4" w:space="0" w:color="auto"/>
            </w:tcBorders>
            <w:noWrap/>
            <w:hideMark/>
          </w:tcPr>
          <w:p w14:paraId="3844E23C" w14:textId="77777777" w:rsidR="00703362" w:rsidRDefault="00703362" w:rsidP="009E396A">
            <w:pPr>
              <w:jc w:val="right"/>
              <w:rPr>
                <w:ins w:id="4017" w:author="Alotaibi, Raed" w:date="2019-05-22T16:09:00Z"/>
              </w:rPr>
            </w:pPr>
            <w:ins w:id="4018" w:author="Alotaibi, Raed" w:date="2019-05-22T16:09:00Z">
              <w:r>
                <w:t>75,829</w:t>
              </w:r>
            </w:ins>
          </w:p>
        </w:tc>
        <w:tc>
          <w:tcPr>
            <w:tcW w:w="1009" w:type="dxa"/>
            <w:tcBorders>
              <w:top w:val="single" w:sz="4" w:space="0" w:color="auto"/>
              <w:left w:val="single" w:sz="4" w:space="0" w:color="auto"/>
              <w:bottom w:val="single" w:sz="4" w:space="0" w:color="auto"/>
              <w:right w:val="single" w:sz="4" w:space="0" w:color="auto"/>
            </w:tcBorders>
            <w:noWrap/>
            <w:hideMark/>
          </w:tcPr>
          <w:p w14:paraId="45A7F48F" w14:textId="77777777" w:rsidR="00703362" w:rsidRDefault="00703362" w:rsidP="009E396A">
            <w:pPr>
              <w:jc w:val="right"/>
              <w:rPr>
                <w:ins w:id="4019" w:author="Alotaibi, Raed" w:date="2019-05-22T16:09:00Z"/>
              </w:rPr>
            </w:pPr>
            <w:ins w:id="4020" w:author="Alotaibi, Raed" w:date="2019-05-22T16:09:00Z">
              <w:r>
                <w:t>100,270</w:t>
              </w:r>
            </w:ins>
          </w:p>
        </w:tc>
        <w:tc>
          <w:tcPr>
            <w:tcW w:w="990" w:type="dxa"/>
            <w:tcBorders>
              <w:top w:val="single" w:sz="4" w:space="0" w:color="auto"/>
              <w:left w:val="single" w:sz="4" w:space="0" w:color="auto"/>
              <w:bottom w:val="single" w:sz="4" w:space="0" w:color="auto"/>
              <w:right w:val="single" w:sz="4" w:space="0" w:color="auto"/>
            </w:tcBorders>
            <w:noWrap/>
            <w:hideMark/>
          </w:tcPr>
          <w:p w14:paraId="575DE6D8" w14:textId="77777777" w:rsidR="00703362" w:rsidRDefault="00703362" w:rsidP="009E396A">
            <w:pPr>
              <w:jc w:val="right"/>
              <w:rPr>
                <w:ins w:id="4021" w:author="Alotaibi, Raed" w:date="2019-05-22T16:09:00Z"/>
              </w:rPr>
            </w:pPr>
            <w:ins w:id="4022" w:author="Alotaibi, Raed" w:date="2019-05-22T16:09:00Z">
              <w:r>
                <w:t>-24,442</w:t>
              </w:r>
            </w:ins>
          </w:p>
        </w:tc>
        <w:tc>
          <w:tcPr>
            <w:tcW w:w="858" w:type="dxa"/>
            <w:tcBorders>
              <w:top w:val="single" w:sz="4" w:space="0" w:color="auto"/>
              <w:left w:val="single" w:sz="4" w:space="0" w:color="auto"/>
              <w:bottom w:val="single" w:sz="4" w:space="0" w:color="auto"/>
              <w:right w:val="single" w:sz="4" w:space="0" w:color="auto"/>
            </w:tcBorders>
            <w:noWrap/>
            <w:hideMark/>
          </w:tcPr>
          <w:p w14:paraId="486DBE97" w14:textId="77777777" w:rsidR="00703362" w:rsidRDefault="00703362" w:rsidP="009E396A">
            <w:pPr>
              <w:jc w:val="right"/>
              <w:rPr>
                <w:ins w:id="4023" w:author="Alotaibi, Raed" w:date="2019-05-22T16:09:00Z"/>
              </w:rPr>
            </w:pPr>
            <w:ins w:id="4024" w:author="Alotaibi, Raed" w:date="2019-05-22T16:09:00Z">
              <w:r>
                <w:t>-24.4%</w:t>
              </w:r>
            </w:ins>
          </w:p>
        </w:tc>
        <w:tc>
          <w:tcPr>
            <w:tcW w:w="852" w:type="dxa"/>
            <w:tcBorders>
              <w:top w:val="single" w:sz="4" w:space="0" w:color="auto"/>
              <w:left w:val="single" w:sz="4" w:space="0" w:color="auto"/>
              <w:bottom w:val="single" w:sz="4" w:space="0" w:color="auto"/>
              <w:right w:val="single" w:sz="4" w:space="0" w:color="auto"/>
            </w:tcBorders>
            <w:noWrap/>
            <w:hideMark/>
          </w:tcPr>
          <w:p w14:paraId="353583B1" w14:textId="77777777" w:rsidR="00703362" w:rsidRDefault="00703362" w:rsidP="009E396A">
            <w:pPr>
              <w:jc w:val="right"/>
              <w:rPr>
                <w:ins w:id="4025" w:author="Alotaibi, Raed" w:date="2019-05-22T16:09:00Z"/>
              </w:rPr>
            </w:pPr>
            <w:ins w:id="4026" w:author="Alotaibi, Raed" w:date="2019-05-22T16:09:00Z">
              <w:r>
                <w:t>19,205</w:t>
              </w:r>
            </w:ins>
          </w:p>
        </w:tc>
        <w:tc>
          <w:tcPr>
            <w:tcW w:w="900" w:type="dxa"/>
            <w:tcBorders>
              <w:top w:val="single" w:sz="4" w:space="0" w:color="auto"/>
              <w:left w:val="single" w:sz="4" w:space="0" w:color="auto"/>
              <w:bottom w:val="single" w:sz="4" w:space="0" w:color="auto"/>
              <w:right w:val="single" w:sz="4" w:space="0" w:color="auto"/>
            </w:tcBorders>
            <w:noWrap/>
            <w:hideMark/>
          </w:tcPr>
          <w:p w14:paraId="6109F929" w14:textId="77777777" w:rsidR="00703362" w:rsidRDefault="00703362" w:rsidP="009E396A">
            <w:pPr>
              <w:jc w:val="right"/>
              <w:rPr>
                <w:ins w:id="4027" w:author="Alotaibi, Raed" w:date="2019-05-22T16:09:00Z"/>
              </w:rPr>
            </w:pPr>
            <w:ins w:id="4028" w:author="Alotaibi, Raed" w:date="2019-05-22T16:09:00Z">
              <w:r>
                <w:t>25,395</w:t>
              </w:r>
            </w:ins>
          </w:p>
        </w:tc>
        <w:tc>
          <w:tcPr>
            <w:tcW w:w="810" w:type="dxa"/>
            <w:tcBorders>
              <w:top w:val="single" w:sz="4" w:space="0" w:color="auto"/>
              <w:left w:val="single" w:sz="4" w:space="0" w:color="auto"/>
              <w:bottom w:val="single" w:sz="4" w:space="0" w:color="auto"/>
              <w:right w:val="single" w:sz="4" w:space="0" w:color="auto"/>
            </w:tcBorders>
            <w:noWrap/>
            <w:hideMark/>
          </w:tcPr>
          <w:p w14:paraId="56A88E42" w14:textId="77777777" w:rsidR="00703362" w:rsidRDefault="00703362" w:rsidP="009E396A">
            <w:pPr>
              <w:jc w:val="right"/>
              <w:rPr>
                <w:ins w:id="4029" w:author="Alotaibi, Raed" w:date="2019-05-22T16:09:00Z"/>
              </w:rPr>
            </w:pPr>
            <w:ins w:id="4030" w:author="Alotaibi, Raed" w:date="2019-05-22T16:09:00Z">
              <w:r>
                <w:t>-6,190</w:t>
              </w:r>
            </w:ins>
          </w:p>
        </w:tc>
        <w:tc>
          <w:tcPr>
            <w:tcW w:w="895" w:type="dxa"/>
            <w:tcBorders>
              <w:top w:val="single" w:sz="4" w:space="0" w:color="auto"/>
              <w:left w:val="single" w:sz="4" w:space="0" w:color="auto"/>
              <w:bottom w:val="single" w:sz="4" w:space="0" w:color="auto"/>
              <w:right w:val="single" w:sz="4" w:space="0" w:color="auto"/>
            </w:tcBorders>
            <w:noWrap/>
            <w:hideMark/>
          </w:tcPr>
          <w:p w14:paraId="1B665731" w14:textId="77777777" w:rsidR="00703362" w:rsidRDefault="00703362" w:rsidP="009E396A">
            <w:pPr>
              <w:jc w:val="right"/>
              <w:rPr>
                <w:ins w:id="4031" w:author="Alotaibi, Raed" w:date="2019-05-22T16:09:00Z"/>
              </w:rPr>
            </w:pPr>
            <w:ins w:id="4032" w:author="Alotaibi, Raed" w:date="2019-05-22T16:09:00Z">
              <w:r>
                <w:t>-24.4%</w:t>
              </w:r>
            </w:ins>
          </w:p>
        </w:tc>
      </w:tr>
      <w:tr w:rsidR="00703362" w14:paraId="0884EED7" w14:textId="77777777" w:rsidTr="009E396A">
        <w:trPr>
          <w:trHeight w:val="300"/>
          <w:ins w:id="4033"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655D460D" w14:textId="77777777" w:rsidR="00703362" w:rsidRDefault="00703362" w:rsidP="009E396A">
            <w:pPr>
              <w:rPr>
                <w:ins w:id="4034" w:author="Alotaibi, Raed" w:date="2019-05-22T16:09:00Z"/>
              </w:rPr>
            </w:pPr>
            <w:ins w:id="4035" w:author="Alotaibi, Raed" w:date="2019-05-22T16:09:00Z">
              <w:r>
                <w:t>Nebraska</w:t>
              </w:r>
            </w:ins>
          </w:p>
        </w:tc>
        <w:tc>
          <w:tcPr>
            <w:tcW w:w="1143" w:type="dxa"/>
            <w:tcBorders>
              <w:top w:val="single" w:sz="4" w:space="0" w:color="auto"/>
              <w:left w:val="single" w:sz="4" w:space="0" w:color="auto"/>
              <w:bottom w:val="single" w:sz="4" w:space="0" w:color="auto"/>
              <w:right w:val="single" w:sz="4" w:space="0" w:color="auto"/>
            </w:tcBorders>
            <w:noWrap/>
            <w:hideMark/>
          </w:tcPr>
          <w:p w14:paraId="46553FCE" w14:textId="77777777" w:rsidR="00703362" w:rsidRDefault="00703362" w:rsidP="009E396A">
            <w:pPr>
              <w:jc w:val="right"/>
              <w:rPr>
                <w:ins w:id="4036" w:author="Alotaibi, Raed" w:date="2019-05-22T16:09:00Z"/>
              </w:rPr>
            </w:pPr>
            <w:ins w:id="4037" w:author="Alotaibi, Raed" w:date="2019-05-22T16:09:00Z">
              <w:r>
                <w:t>3,775</w:t>
              </w:r>
            </w:ins>
          </w:p>
        </w:tc>
        <w:tc>
          <w:tcPr>
            <w:tcW w:w="1009" w:type="dxa"/>
            <w:tcBorders>
              <w:top w:val="single" w:sz="4" w:space="0" w:color="auto"/>
              <w:left w:val="single" w:sz="4" w:space="0" w:color="auto"/>
              <w:bottom w:val="single" w:sz="4" w:space="0" w:color="auto"/>
              <w:right w:val="single" w:sz="4" w:space="0" w:color="auto"/>
            </w:tcBorders>
            <w:noWrap/>
            <w:hideMark/>
          </w:tcPr>
          <w:p w14:paraId="4F7DAEEE" w14:textId="77777777" w:rsidR="00703362" w:rsidRDefault="00703362" w:rsidP="009E396A">
            <w:pPr>
              <w:jc w:val="right"/>
              <w:rPr>
                <w:ins w:id="4038" w:author="Alotaibi, Raed" w:date="2019-05-22T16:09:00Z"/>
              </w:rPr>
            </w:pPr>
            <w:ins w:id="4039" w:author="Alotaibi, Raed" w:date="2019-05-22T16:09:00Z">
              <w:r>
                <w:t>4,954</w:t>
              </w:r>
            </w:ins>
          </w:p>
        </w:tc>
        <w:tc>
          <w:tcPr>
            <w:tcW w:w="990" w:type="dxa"/>
            <w:tcBorders>
              <w:top w:val="single" w:sz="4" w:space="0" w:color="auto"/>
              <w:left w:val="single" w:sz="4" w:space="0" w:color="auto"/>
              <w:bottom w:val="single" w:sz="4" w:space="0" w:color="auto"/>
              <w:right w:val="single" w:sz="4" w:space="0" w:color="auto"/>
            </w:tcBorders>
            <w:noWrap/>
            <w:hideMark/>
          </w:tcPr>
          <w:p w14:paraId="23ACCC49" w14:textId="77777777" w:rsidR="00703362" w:rsidRDefault="00703362" w:rsidP="009E396A">
            <w:pPr>
              <w:jc w:val="right"/>
              <w:rPr>
                <w:ins w:id="4040" w:author="Alotaibi, Raed" w:date="2019-05-22T16:09:00Z"/>
              </w:rPr>
            </w:pPr>
            <w:ins w:id="4041" w:author="Alotaibi, Raed" w:date="2019-05-22T16:09:00Z">
              <w:r>
                <w:t>-1,179</w:t>
              </w:r>
            </w:ins>
          </w:p>
        </w:tc>
        <w:tc>
          <w:tcPr>
            <w:tcW w:w="858" w:type="dxa"/>
            <w:tcBorders>
              <w:top w:val="single" w:sz="4" w:space="0" w:color="auto"/>
              <w:left w:val="single" w:sz="4" w:space="0" w:color="auto"/>
              <w:bottom w:val="single" w:sz="4" w:space="0" w:color="auto"/>
              <w:right w:val="single" w:sz="4" w:space="0" w:color="auto"/>
            </w:tcBorders>
            <w:noWrap/>
            <w:hideMark/>
          </w:tcPr>
          <w:p w14:paraId="3725CE9B" w14:textId="77777777" w:rsidR="00703362" w:rsidRDefault="00703362" w:rsidP="009E396A">
            <w:pPr>
              <w:jc w:val="right"/>
              <w:rPr>
                <w:ins w:id="4042" w:author="Alotaibi, Raed" w:date="2019-05-22T16:09:00Z"/>
              </w:rPr>
            </w:pPr>
            <w:ins w:id="4043" w:author="Alotaibi, Raed" w:date="2019-05-22T16:09:00Z">
              <w:r>
                <w:t>-23.8%</w:t>
              </w:r>
            </w:ins>
          </w:p>
        </w:tc>
        <w:tc>
          <w:tcPr>
            <w:tcW w:w="852" w:type="dxa"/>
            <w:tcBorders>
              <w:top w:val="single" w:sz="4" w:space="0" w:color="auto"/>
              <w:left w:val="single" w:sz="4" w:space="0" w:color="auto"/>
              <w:bottom w:val="single" w:sz="4" w:space="0" w:color="auto"/>
              <w:right w:val="single" w:sz="4" w:space="0" w:color="auto"/>
            </w:tcBorders>
            <w:noWrap/>
            <w:hideMark/>
          </w:tcPr>
          <w:p w14:paraId="4073F217" w14:textId="77777777" w:rsidR="00703362" w:rsidRDefault="00703362" w:rsidP="009E396A">
            <w:pPr>
              <w:jc w:val="right"/>
              <w:rPr>
                <w:ins w:id="4044" w:author="Alotaibi, Raed" w:date="2019-05-22T16:09:00Z"/>
              </w:rPr>
            </w:pPr>
            <w:ins w:id="4045" w:author="Alotaibi, Raed" w:date="2019-05-22T16:09:00Z">
              <w:r>
                <w:t>494</w:t>
              </w:r>
            </w:ins>
          </w:p>
        </w:tc>
        <w:tc>
          <w:tcPr>
            <w:tcW w:w="900" w:type="dxa"/>
            <w:tcBorders>
              <w:top w:val="single" w:sz="4" w:space="0" w:color="auto"/>
              <w:left w:val="single" w:sz="4" w:space="0" w:color="auto"/>
              <w:bottom w:val="single" w:sz="4" w:space="0" w:color="auto"/>
              <w:right w:val="single" w:sz="4" w:space="0" w:color="auto"/>
            </w:tcBorders>
            <w:noWrap/>
            <w:hideMark/>
          </w:tcPr>
          <w:p w14:paraId="3B1B37C5" w14:textId="77777777" w:rsidR="00703362" w:rsidRDefault="00703362" w:rsidP="009E396A">
            <w:pPr>
              <w:jc w:val="right"/>
              <w:rPr>
                <w:ins w:id="4046" w:author="Alotaibi, Raed" w:date="2019-05-22T16:09:00Z"/>
              </w:rPr>
            </w:pPr>
            <w:ins w:id="4047" w:author="Alotaibi, Raed" w:date="2019-05-22T16:09:00Z">
              <w:r>
                <w:t>648</w:t>
              </w:r>
            </w:ins>
          </w:p>
        </w:tc>
        <w:tc>
          <w:tcPr>
            <w:tcW w:w="810" w:type="dxa"/>
            <w:tcBorders>
              <w:top w:val="single" w:sz="4" w:space="0" w:color="auto"/>
              <w:left w:val="single" w:sz="4" w:space="0" w:color="auto"/>
              <w:bottom w:val="single" w:sz="4" w:space="0" w:color="auto"/>
              <w:right w:val="single" w:sz="4" w:space="0" w:color="auto"/>
            </w:tcBorders>
            <w:noWrap/>
            <w:hideMark/>
          </w:tcPr>
          <w:p w14:paraId="1E374B1F" w14:textId="77777777" w:rsidR="00703362" w:rsidRDefault="00703362" w:rsidP="009E396A">
            <w:pPr>
              <w:jc w:val="right"/>
              <w:rPr>
                <w:ins w:id="4048" w:author="Alotaibi, Raed" w:date="2019-05-22T16:09:00Z"/>
              </w:rPr>
            </w:pPr>
            <w:ins w:id="4049" w:author="Alotaibi, Raed" w:date="2019-05-22T16:09:00Z">
              <w:r>
                <w:t>-154</w:t>
              </w:r>
            </w:ins>
          </w:p>
        </w:tc>
        <w:tc>
          <w:tcPr>
            <w:tcW w:w="895" w:type="dxa"/>
            <w:tcBorders>
              <w:top w:val="single" w:sz="4" w:space="0" w:color="auto"/>
              <w:left w:val="single" w:sz="4" w:space="0" w:color="auto"/>
              <w:bottom w:val="single" w:sz="4" w:space="0" w:color="auto"/>
              <w:right w:val="single" w:sz="4" w:space="0" w:color="auto"/>
            </w:tcBorders>
            <w:noWrap/>
            <w:hideMark/>
          </w:tcPr>
          <w:p w14:paraId="4A49B3D6" w14:textId="77777777" w:rsidR="00703362" w:rsidRDefault="00703362" w:rsidP="009E396A">
            <w:pPr>
              <w:jc w:val="right"/>
              <w:rPr>
                <w:ins w:id="4050" w:author="Alotaibi, Raed" w:date="2019-05-22T16:09:00Z"/>
              </w:rPr>
            </w:pPr>
            <w:ins w:id="4051" w:author="Alotaibi, Raed" w:date="2019-05-22T16:09:00Z">
              <w:r>
                <w:t>-23.8%</w:t>
              </w:r>
            </w:ins>
          </w:p>
        </w:tc>
      </w:tr>
      <w:tr w:rsidR="00703362" w14:paraId="3BEE8391" w14:textId="77777777" w:rsidTr="009E396A">
        <w:trPr>
          <w:trHeight w:val="300"/>
          <w:ins w:id="4052"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6ECB5644" w14:textId="77777777" w:rsidR="00703362" w:rsidRDefault="00703362" w:rsidP="009E396A">
            <w:pPr>
              <w:rPr>
                <w:ins w:id="4053" w:author="Alotaibi, Raed" w:date="2019-05-22T16:09:00Z"/>
              </w:rPr>
            </w:pPr>
            <w:ins w:id="4054" w:author="Alotaibi, Raed" w:date="2019-05-22T16:09:00Z">
              <w:r>
                <w:t>New Jersey</w:t>
              </w:r>
            </w:ins>
          </w:p>
        </w:tc>
        <w:tc>
          <w:tcPr>
            <w:tcW w:w="1143" w:type="dxa"/>
            <w:tcBorders>
              <w:top w:val="single" w:sz="4" w:space="0" w:color="auto"/>
              <w:left w:val="single" w:sz="4" w:space="0" w:color="auto"/>
              <w:bottom w:val="single" w:sz="4" w:space="0" w:color="auto"/>
              <w:right w:val="single" w:sz="4" w:space="0" w:color="auto"/>
            </w:tcBorders>
            <w:noWrap/>
            <w:hideMark/>
          </w:tcPr>
          <w:p w14:paraId="09B95655" w14:textId="77777777" w:rsidR="00703362" w:rsidRDefault="00703362" w:rsidP="009E396A">
            <w:pPr>
              <w:jc w:val="right"/>
              <w:rPr>
                <w:ins w:id="4055" w:author="Alotaibi, Raed" w:date="2019-05-22T16:09:00Z"/>
              </w:rPr>
            </w:pPr>
            <w:ins w:id="4056" w:author="Alotaibi, Raed" w:date="2019-05-22T16:09:00Z">
              <w:r>
                <w:t>17,281</w:t>
              </w:r>
            </w:ins>
          </w:p>
        </w:tc>
        <w:tc>
          <w:tcPr>
            <w:tcW w:w="1009" w:type="dxa"/>
            <w:tcBorders>
              <w:top w:val="single" w:sz="4" w:space="0" w:color="auto"/>
              <w:left w:val="single" w:sz="4" w:space="0" w:color="auto"/>
              <w:bottom w:val="single" w:sz="4" w:space="0" w:color="auto"/>
              <w:right w:val="single" w:sz="4" w:space="0" w:color="auto"/>
            </w:tcBorders>
            <w:noWrap/>
            <w:hideMark/>
          </w:tcPr>
          <w:p w14:paraId="2631B673" w14:textId="77777777" w:rsidR="00703362" w:rsidRDefault="00703362" w:rsidP="009E396A">
            <w:pPr>
              <w:jc w:val="right"/>
              <w:rPr>
                <w:ins w:id="4057" w:author="Alotaibi, Raed" w:date="2019-05-22T16:09:00Z"/>
              </w:rPr>
            </w:pPr>
            <w:ins w:id="4058" w:author="Alotaibi, Raed" w:date="2019-05-22T16:09:00Z">
              <w:r>
                <w:t>22,278</w:t>
              </w:r>
            </w:ins>
          </w:p>
        </w:tc>
        <w:tc>
          <w:tcPr>
            <w:tcW w:w="990" w:type="dxa"/>
            <w:tcBorders>
              <w:top w:val="single" w:sz="4" w:space="0" w:color="auto"/>
              <w:left w:val="single" w:sz="4" w:space="0" w:color="auto"/>
              <w:bottom w:val="single" w:sz="4" w:space="0" w:color="auto"/>
              <w:right w:val="single" w:sz="4" w:space="0" w:color="auto"/>
            </w:tcBorders>
            <w:noWrap/>
            <w:hideMark/>
          </w:tcPr>
          <w:p w14:paraId="5C311CC3" w14:textId="77777777" w:rsidR="00703362" w:rsidRDefault="00703362" w:rsidP="009E396A">
            <w:pPr>
              <w:jc w:val="right"/>
              <w:rPr>
                <w:ins w:id="4059" w:author="Alotaibi, Raed" w:date="2019-05-22T16:09:00Z"/>
              </w:rPr>
            </w:pPr>
            <w:ins w:id="4060" w:author="Alotaibi, Raed" w:date="2019-05-22T16:09:00Z">
              <w:r>
                <w:t>-4,997</w:t>
              </w:r>
            </w:ins>
          </w:p>
        </w:tc>
        <w:tc>
          <w:tcPr>
            <w:tcW w:w="858" w:type="dxa"/>
            <w:tcBorders>
              <w:top w:val="single" w:sz="4" w:space="0" w:color="auto"/>
              <w:left w:val="single" w:sz="4" w:space="0" w:color="auto"/>
              <w:bottom w:val="single" w:sz="4" w:space="0" w:color="auto"/>
              <w:right w:val="single" w:sz="4" w:space="0" w:color="auto"/>
            </w:tcBorders>
            <w:noWrap/>
            <w:hideMark/>
          </w:tcPr>
          <w:p w14:paraId="63294D83" w14:textId="77777777" w:rsidR="00703362" w:rsidRDefault="00703362" w:rsidP="009E396A">
            <w:pPr>
              <w:jc w:val="right"/>
              <w:rPr>
                <w:ins w:id="4061" w:author="Alotaibi, Raed" w:date="2019-05-22T16:09:00Z"/>
              </w:rPr>
            </w:pPr>
            <w:ins w:id="4062" w:author="Alotaibi, Raed" w:date="2019-05-22T16:09:00Z">
              <w:r>
                <w:t>-22.4%</w:t>
              </w:r>
            </w:ins>
          </w:p>
        </w:tc>
        <w:tc>
          <w:tcPr>
            <w:tcW w:w="852" w:type="dxa"/>
            <w:tcBorders>
              <w:top w:val="single" w:sz="4" w:space="0" w:color="auto"/>
              <w:left w:val="single" w:sz="4" w:space="0" w:color="auto"/>
              <w:bottom w:val="single" w:sz="4" w:space="0" w:color="auto"/>
              <w:right w:val="single" w:sz="4" w:space="0" w:color="auto"/>
            </w:tcBorders>
            <w:noWrap/>
            <w:hideMark/>
          </w:tcPr>
          <w:p w14:paraId="428F9147" w14:textId="77777777" w:rsidR="00703362" w:rsidRDefault="00703362" w:rsidP="009E396A">
            <w:pPr>
              <w:jc w:val="right"/>
              <w:rPr>
                <w:ins w:id="4063" w:author="Alotaibi, Raed" w:date="2019-05-22T16:09:00Z"/>
              </w:rPr>
            </w:pPr>
            <w:ins w:id="4064" w:author="Alotaibi, Raed" w:date="2019-05-22T16:09:00Z">
              <w:r>
                <w:t>4,155</w:t>
              </w:r>
            </w:ins>
          </w:p>
        </w:tc>
        <w:tc>
          <w:tcPr>
            <w:tcW w:w="900" w:type="dxa"/>
            <w:tcBorders>
              <w:top w:val="single" w:sz="4" w:space="0" w:color="auto"/>
              <w:left w:val="single" w:sz="4" w:space="0" w:color="auto"/>
              <w:bottom w:val="single" w:sz="4" w:space="0" w:color="auto"/>
              <w:right w:val="single" w:sz="4" w:space="0" w:color="auto"/>
            </w:tcBorders>
            <w:noWrap/>
            <w:hideMark/>
          </w:tcPr>
          <w:p w14:paraId="18C51FD8" w14:textId="77777777" w:rsidR="00703362" w:rsidRDefault="00703362" w:rsidP="009E396A">
            <w:pPr>
              <w:jc w:val="right"/>
              <w:rPr>
                <w:ins w:id="4065" w:author="Alotaibi, Raed" w:date="2019-05-22T16:09:00Z"/>
              </w:rPr>
            </w:pPr>
            <w:ins w:id="4066" w:author="Alotaibi, Raed" w:date="2019-05-22T16:09:00Z">
              <w:r>
                <w:t>5,357</w:t>
              </w:r>
            </w:ins>
          </w:p>
        </w:tc>
        <w:tc>
          <w:tcPr>
            <w:tcW w:w="810" w:type="dxa"/>
            <w:tcBorders>
              <w:top w:val="single" w:sz="4" w:space="0" w:color="auto"/>
              <w:left w:val="single" w:sz="4" w:space="0" w:color="auto"/>
              <w:bottom w:val="single" w:sz="4" w:space="0" w:color="auto"/>
              <w:right w:val="single" w:sz="4" w:space="0" w:color="auto"/>
            </w:tcBorders>
            <w:noWrap/>
            <w:hideMark/>
          </w:tcPr>
          <w:p w14:paraId="5D636D25" w14:textId="77777777" w:rsidR="00703362" w:rsidRDefault="00703362" w:rsidP="009E396A">
            <w:pPr>
              <w:jc w:val="right"/>
              <w:rPr>
                <w:ins w:id="4067" w:author="Alotaibi, Raed" w:date="2019-05-22T16:09:00Z"/>
              </w:rPr>
            </w:pPr>
            <w:ins w:id="4068" w:author="Alotaibi, Raed" w:date="2019-05-22T16:09:00Z">
              <w:r>
                <w:t>-1,202</w:t>
              </w:r>
            </w:ins>
          </w:p>
        </w:tc>
        <w:tc>
          <w:tcPr>
            <w:tcW w:w="895" w:type="dxa"/>
            <w:tcBorders>
              <w:top w:val="single" w:sz="4" w:space="0" w:color="auto"/>
              <w:left w:val="single" w:sz="4" w:space="0" w:color="auto"/>
              <w:bottom w:val="single" w:sz="4" w:space="0" w:color="auto"/>
              <w:right w:val="single" w:sz="4" w:space="0" w:color="auto"/>
            </w:tcBorders>
            <w:noWrap/>
            <w:hideMark/>
          </w:tcPr>
          <w:p w14:paraId="4A5F0FD0" w14:textId="77777777" w:rsidR="00703362" w:rsidRDefault="00703362" w:rsidP="009E396A">
            <w:pPr>
              <w:jc w:val="right"/>
              <w:rPr>
                <w:ins w:id="4069" w:author="Alotaibi, Raed" w:date="2019-05-22T16:09:00Z"/>
              </w:rPr>
            </w:pPr>
            <w:ins w:id="4070" w:author="Alotaibi, Raed" w:date="2019-05-22T16:09:00Z">
              <w:r>
                <w:t>-22.4%</w:t>
              </w:r>
            </w:ins>
          </w:p>
        </w:tc>
      </w:tr>
      <w:tr w:rsidR="00703362" w14:paraId="1468D3F0" w14:textId="77777777" w:rsidTr="009E396A">
        <w:trPr>
          <w:trHeight w:val="300"/>
          <w:ins w:id="4071"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83A25D2" w14:textId="77777777" w:rsidR="00703362" w:rsidRDefault="00703362" w:rsidP="009E396A">
            <w:pPr>
              <w:rPr>
                <w:ins w:id="4072" w:author="Alotaibi, Raed" w:date="2019-05-22T16:09:00Z"/>
              </w:rPr>
            </w:pPr>
            <w:ins w:id="4073" w:author="Alotaibi, Raed" w:date="2019-05-22T16:09:00Z">
              <w:r>
                <w:t>Oklahoma</w:t>
              </w:r>
            </w:ins>
          </w:p>
        </w:tc>
        <w:tc>
          <w:tcPr>
            <w:tcW w:w="1143" w:type="dxa"/>
            <w:tcBorders>
              <w:top w:val="single" w:sz="4" w:space="0" w:color="auto"/>
              <w:left w:val="single" w:sz="4" w:space="0" w:color="auto"/>
              <w:bottom w:val="single" w:sz="4" w:space="0" w:color="auto"/>
              <w:right w:val="single" w:sz="4" w:space="0" w:color="auto"/>
            </w:tcBorders>
            <w:noWrap/>
            <w:hideMark/>
          </w:tcPr>
          <w:p w14:paraId="79C9C273" w14:textId="77777777" w:rsidR="00703362" w:rsidRDefault="00703362" w:rsidP="009E396A">
            <w:pPr>
              <w:jc w:val="right"/>
              <w:rPr>
                <w:ins w:id="4074" w:author="Alotaibi, Raed" w:date="2019-05-22T16:09:00Z"/>
              </w:rPr>
            </w:pPr>
            <w:ins w:id="4075" w:author="Alotaibi, Raed" w:date="2019-05-22T16:09:00Z">
              <w:r>
                <w:t>8,619</w:t>
              </w:r>
            </w:ins>
          </w:p>
        </w:tc>
        <w:tc>
          <w:tcPr>
            <w:tcW w:w="1009" w:type="dxa"/>
            <w:tcBorders>
              <w:top w:val="single" w:sz="4" w:space="0" w:color="auto"/>
              <w:left w:val="single" w:sz="4" w:space="0" w:color="auto"/>
              <w:bottom w:val="single" w:sz="4" w:space="0" w:color="auto"/>
              <w:right w:val="single" w:sz="4" w:space="0" w:color="auto"/>
            </w:tcBorders>
            <w:noWrap/>
            <w:hideMark/>
          </w:tcPr>
          <w:p w14:paraId="4C35BBD3" w14:textId="77777777" w:rsidR="00703362" w:rsidRDefault="00703362" w:rsidP="009E396A">
            <w:pPr>
              <w:jc w:val="right"/>
              <w:rPr>
                <w:ins w:id="4076" w:author="Alotaibi, Raed" w:date="2019-05-22T16:09:00Z"/>
              </w:rPr>
            </w:pPr>
            <w:ins w:id="4077" w:author="Alotaibi, Raed" w:date="2019-05-22T16:09:00Z">
              <w:r>
                <w:t>10,029</w:t>
              </w:r>
            </w:ins>
          </w:p>
        </w:tc>
        <w:tc>
          <w:tcPr>
            <w:tcW w:w="990" w:type="dxa"/>
            <w:tcBorders>
              <w:top w:val="single" w:sz="4" w:space="0" w:color="auto"/>
              <w:left w:val="single" w:sz="4" w:space="0" w:color="auto"/>
              <w:bottom w:val="single" w:sz="4" w:space="0" w:color="auto"/>
              <w:right w:val="single" w:sz="4" w:space="0" w:color="auto"/>
            </w:tcBorders>
            <w:noWrap/>
            <w:hideMark/>
          </w:tcPr>
          <w:p w14:paraId="447365D8" w14:textId="77777777" w:rsidR="00703362" w:rsidRDefault="00703362" w:rsidP="009E396A">
            <w:pPr>
              <w:jc w:val="right"/>
              <w:rPr>
                <w:ins w:id="4078" w:author="Alotaibi, Raed" w:date="2019-05-22T16:09:00Z"/>
              </w:rPr>
            </w:pPr>
            <w:ins w:id="4079" w:author="Alotaibi, Raed" w:date="2019-05-22T16:09:00Z">
              <w:r>
                <w:t>-1,410</w:t>
              </w:r>
            </w:ins>
          </w:p>
        </w:tc>
        <w:tc>
          <w:tcPr>
            <w:tcW w:w="858" w:type="dxa"/>
            <w:tcBorders>
              <w:top w:val="single" w:sz="4" w:space="0" w:color="auto"/>
              <w:left w:val="single" w:sz="4" w:space="0" w:color="auto"/>
              <w:bottom w:val="single" w:sz="4" w:space="0" w:color="auto"/>
              <w:right w:val="single" w:sz="4" w:space="0" w:color="auto"/>
            </w:tcBorders>
            <w:noWrap/>
            <w:hideMark/>
          </w:tcPr>
          <w:p w14:paraId="1A16E14B" w14:textId="77777777" w:rsidR="00703362" w:rsidRDefault="00703362" w:rsidP="009E396A">
            <w:pPr>
              <w:jc w:val="right"/>
              <w:rPr>
                <w:ins w:id="4080" w:author="Alotaibi, Raed" w:date="2019-05-22T16:09:00Z"/>
              </w:rPr>
            </w:pPr>
            <w:ins w:id="4081" w:author="Alotaibi, Raed" w:date="2019-05-22T16:09:00Z">
              <w:r>
                <w:t>-14.1%</w:t>
              </w:r>
            </w:ins>
          </w:p>
        </w:tc>
        <w:tc>
          <w:tcPr>
            <w:tcW w:w="852" w:type="dxa"/>
            <w:tcBorders>
              <w:top w:val="single" w:sz="4" w:space="0" w:color="auto"/>
              <w:left w:val="single" w:sz="4" w:space="0" w:color="auto"/>
              <w:bottom w:val="single" w:sz="4" w:space="0" w:color="auto"/>
              <w:right w:val="single" w:sz="4" w:space="0" w:color="auto"/>
            </w:tcBorders>
            <w:noWrap/>
            <w:hideMark/>
          </w:tcPr>
          <w:p w14:paraId="7ACDBB35" w14:textId="77777777" w:rsidR="00703362" w:rsidRDefault="00703362" w:rsidP="009E396A">
            <w:pPr>
              <w:jc w:val="right"/>
              <w:rPr>
                <w:ins w:id="4082" w:author="Alotaibi, Raed" w:date="2019-05-22T16:09:00Z"/>
              </w:rPr>
            </w:pPr>
            <w:ins w:id="4083" w:author="Alotaibi, Raed" w:date="2019-05-22T16:09:00Z">
              <w:r>
                <w:t>1,154</w:t>
              </w:r>
            </w:ins>
          </w:p>
        </w:tc>
        <w:tc>
          <w:tcPr>
            <w:tcW w:w="900" w:type="dxa"/>
            <w:tcBorders>
              <w:top w:val="single" w:sz="4" w:space="0" w:color="auto"/>
              <w:left w:val="single" w:sz="4" w:space="0" w:color="auto"/>
              <w:bottom w:val="single" w:sz="4" w:space="0" w:color="auto"/>
              <w:right w:val="single" w:sz="4" w:space="0" w:color="auto"/>
            </w:tcBorders>
            <w:noWrap/>
            <w:hideMark/>
          </w:tcPr>
          <w:p w14:paraId="4193CC9A" w14:textId="77777777" w:rsidR="00703362" w:rsidRDefault="00703362" w:rsidP="009E396A">
            <w:pPr>
              <w:jc w:val="right"/>
              <w:rPr>
                <w:ins w:id="4084" w:author="Alotaibi, Raed" w:date="2019-05-22T16:09:00Z"/>
              </w:rPr>
            </w:pPr>
            <w:ins w:id="4085" w:author="Alotaibi, Raed" w:date="2019-05-22T16:09:00Z">
              <w:r>
                <w:t>1,342</w:t>
              </w:r>
            </w:ins>
          </w:p>
        </w:tc>
        <w:tc>
          <w:tcPr>
            <w:tcW w:w="810" w:type="dxa"/>
            <w:tcBorders>
              <w:top w:val="single" w:sz="4" w:space="0" w:color="auto"/>
              <w:left w:val="single" w:sz="4" w:space="0" w:color="auto"/>
              <w:bottom w:val="single" w:sz="4" w:space="0" w:color="auto"/>
              <w:right w:val="single" w:sz="4" w:space="0" w:color="auto"/>
            </w:tcBorders>
            <w:noWrap/>
            <w:hideMark/>
          </w:tcPr>
          <w:p w14:paraId="5E1CFC98" w14:textId="77777777" w:rsidR="00703362" w:rsidRDefault="00703362" w:rsidP="009E396A">
            <w:pPr>
              <w:jc w:val="right"/>
              <w:rPr>
                <w:ins w:id="4086" w:author="Alotaibi, Raed" w:date="2019-05-22T16:09:00Z"/>
              </w:rPr>
            </w:pPr>
            <w:ins w:id="4087" w:author="Alotaibi, Raed" w:date="2019-05-22T16:09:00Z">
              <w:r>
                <w:t>-189</w:t>
              </w:r>
            </w:ins>
          </w:p>
        </w:tc>
        <w:tc>
          <w:tcPr>
            <w:tcW w:w="895" w:type="dxa"/>
            <w:tcBorders>
              <w:top w:val="single" w:sz="4" w:space="0" w:color="auto"/>
              <w:left w:val="single" w:sz="4" w:space="0" w:color="auto"/>
              <w:bottom w:val="single" w:sz="4" w:space="0" w:color="auto"/>
              <w:right w:val="single" w:sz="4" w:space="0" w:color="auto"/>
            </w:tcBorders>
            <w:noWrap/>
            <w:hideMark/>
          </w:tcPr>
          <w:p w14:paraId="19134C75" w14:textId="77777777" w:rsidR="00703362" w:rsidRDefault="00703362" w:rsidP="009E396A">
            <w:pPr>
              <w:jc w:val="right"/>
              <w:rPr>
                <w:ins w:id="4088" w:author="Alotaibi, Raed" w:date="2019-05-22T16:09:00Z"/>
              </w:rPr>
            </w:pPr>
            <w:ins w:id="4089" w:author="Alotaibi, Raed" w:date="2019-05-22T16:09:00Z">
              <w:r>
                <w:t>-14.1%</w:t>
              </w:r>
            </w:ins>
          </w:p>
        </w:tc>
      </w:tr>
      <w:tr w:rsidR="00703362" w14:paraId="644B57E3" w14:textId="77777777" w:rsidTr="009E396A">
        <w:trPr>
          <w:trHeight w:val="300"/>
          <w:ins w:id="4090"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149750D8" w14:textId="77777777" w:rsidR="00703362" w:rsidRDefault="00703362" w:rsidP="009E396A">
            <w:pPr>
              <w:rPr>
                <w:ins w:id="4091" w:author="Alotaibi, Raed" w:date="2019-05-22T16:09:00Z"/>
              </w:rPr>
            </w:pPr>
            <w:ins w:id="4092" w:author="Alotaibi, Raed" w:date="2019-05-22T16:09:00Z">
              <w:r>
                <w:t>Utah</w:t>
              </w:r>
            </w:ins>
          </w:p>
        </w:tc>
        <w:tc>
          <w:tcPr>
            <w:tcW w:w="1143" w:type="dxa"/>
            <w:tcBorders>
              <w:top w:val="single" w:sz="4" w:space="0" w:color="auto"/>
              <w:left w:val="single" w:sz="4" w:space="0" w:color="auto"/>
              <w:bottom w:val="single" w:sz="4" w:space="0" w:color="auto"/>
              <w:right w:val="single" w:sz="4" w:space="0" w:color="auto"/>
            </w:tcBorders>
            <w:noWrap/>
            <w:hideMark/>
          </w:tcPr>
          <w:p w14:paraId="0C0519DB" w14:textId="77777777" w:rsidR="00703362" w:rsidRDefault="00703362" w:rsidP="009E396A">
            <w:pPr>
              <w:jc w:val="right"/>
              <w:rPr>
                <w:ins w:id="4093" w:author="Alotaibi, Raed" w:date="2019-05-22T16:09:00Z"/>
              </w:rPr>
            </w:pPr>
            <w:ins w:id="4094" w:author="Alotaibi, Raed" w:date="2019-05-22T16:09:00Z">
              <w:r>
                <w:t>8,142</w:t>
              </w:r>
            </w:ins>
          </w:p>
        </w:tc>
        <w:tc>
          <w:tcPr>
            <w:tcW w:w="1009" w:type="dxa"/>
            <w:tcBorders>
              <w:top w:val="single" w:sz="4" w:space="0" w:color="auto"/>
              <w:left w:val="single" w:sz="4" w:space="0" w:color="auto"/>
              <w:bottom w:val="single" w:sz="4" w:space="0" w:color="auto"/>
              <w:right w:val="single" w:sz="4" w:space="0" w:color="auto"/>
            </w:tcBorders>
            <w:noWrap/>
            <w:hideMark/>
          </w:tcPr>
          <w:p w14:paraId="3ABDA08E" w14:textId="77777777" w:rsidR="00703362" w:rsidRDefault="00703362" w:rsidP="009E396A">
            <w:pPr>
              <w:jc w:val="right"/>
              <w:rPr>
                <w:ins w:id="4095" w:author="Alotaibi, Raed" w:date="2019-05-22T16:09:00Z"/>
              </w:rPr>
            </w:pPr>
            <w:ins w:id="4096" w:author="Alotaibi, Raed" w:date="2019-05-22T16:09:00Z">
              <w:r>
                <w:t>9,396</w:t>
              </w:r>
            </w:ins>
          </w:p>
        </w:tc>
        <w:tc>
          <w:tcPr>
            <w:tcW w:w="990" w:type="dxa"/>
            <w:tcBorders>
              <w:top w:val="single" w:sz="4" w:space="0" w:color="auto"/>
              <w:left w:val="single" w:sz="4" w:space="0" w:color="auto"/>
              <w:bottom w:val="single" w:sz="4" w:space="0" w:color="auto"/>
              <w:right w:val="single" w:sz="4" w:space="0" w:color="auto"/>
            </w:tcBorders>
            <w:noWrap/>
            <w:hideMark/>
          </w:tcPr>
          <w:p w14:paraId="17C531B1" w14:textId="77777777" w:rsidR="00703362" w:rsidRDefault="00703362" w:rsidP="009E396A">
            <w:pPr>
              <w:jc w:val="right"/>
              <w:rPr>
                <w:ins w:id="4097" w:author="Alotaibi, Raed" w:date="2019-05-22T16:09:00Z"/>
              </w:rPr>
            </w:pPr>
            <w:ins w:id="4098" w:author="Alotaibi, Raed" w:date="2019-05-22T16:09:00Z">
              <w:r>
                <w:t>-1,254</w:t>
              </w:r>
            </w:ins>
          </w:p>
        </w:tc>
        <w:tc>
          <w:tcPr>
            <w:tcW w:w="858" w:type="dxa"/>
            <w:tcBorders>
              <w:top w:val="single" w:sz="4" w:space="0" w:color="auto"/>
              <w:left w:val="single" w:sz="4" w:space="0" w:color="auto"/>
              <w:bottom w:val="single" w:sz="4" w:space="0" w:color="auto"/>
              <w:right w:val="single" w:sz="4" w:space="0" w:color="auto"/>
            </w:tcBorders>
            <w:noWrap/>
            <w:hideMark/>
          </w:tcPr>
          <w:p w14:paraId="03101F6F" w14:textId="77777777" w:rsidR="00703362" w:rsidRDefault="00703362" w:rsidP="009E396A">
            <w:pPr>
              <w:jc w:val="right"/>
              <w:rPr>
                <w:ins w:id="4099" w:author="Alotaibi, Raed" w:date="2019-05-22T16:09:00Z"/>
              </w:rPr>
            </w:pPr>
            <w:ins w:id="4100" w:author="Alotaibi, Raed" w:date="2019-05-22T16:09:00Z">
              <w:r>
                <w:t>-13.3%</w:t>
              </w:r>
            </w:ins>
          </w:p>
        </w:tc>
        <w:tc>
          <w:tcPr>
            <w:tcW w:w="852" w:type="dxa"/>
            <w:tcBorders>
              <w:top w:val="single" w:sz="4" w:space="0" w:color="auto"/>
              <w:left w:val="single" w:sz="4" w:space="0" w:color="auto"/>
              <w:bottom w:val="single" w:sz="4" w:space="0" w:color="auto"/>
              <w:right w:val="single" w:sz="4" w:space="0" w:color="auto"/>
            </w:tcBorders>
            <w:noWrap/>
            <w:hideMark/>
          </w:tcPr>
          <w:p w14:paraId="1C92876B" w14:textId="77777777" w:rsidR="00703362" w:rsidRDefault="00703362" w:rsidP="009E396A">
            <w:pPr>
              <w:jc w:val="right"/>
              <w:rPr>
                <w:ins w:id="4101" w:author="Alotaibi, Raed" w:date="2019-05-22T16:09:00Z"/>
              </w:rPr>
            </w:pPr>
            <w:ins w:id="4102" w:author="Alotaibi, Raed" w:date="2019-05-22T16:09:00Z">
              <w:r>
                <w:t>1,672</w:t>
              </w:r>
            </w:ins>
          </w:p>
        </w:tc>
        <w:tc>
          <w:tcPr>
            <w:tcW w:w="900" w:type="dxa"/>
            <w:tcBorders>
              <w:top w:val="single" w:sz="4" w:space="0" w:color="auto"/>
              <w:left w:val="single" w:sz="4" w:space="0" w:color="auto"/>
              <w:bottom w:val="single" w:sz="4" w:space="0" w:color="auto"/>
              <w:right w:val="single" w:sz="4" w:space="0" w:color="auto"/>
            </w:tcBorders>
            <w:noWrap/>
            <w:hideMark/>
          </w:tcPr>
          <w:p w14:paraId="3C61E027" w14:textId="77777777" w:rsidR="00703362" w:rsidRDefault="00703362" w:rsidP="009E396A">
            <w:pPr>
              <w:jc w:val="right"/>
              <w:rPr>
                <w:ins w:id="4103" w:author="Alotaibi, Raed" w:date="2019-05-22T16:09:00Z"/>
              </w:rPr>
            </w:pPr>
            <w:ins w:id="4104" w:author="Alotaibi, Raed" w:date="2019-05-22T16:09:00Z">
              <w:r>
                <w:t>1,929</w:t>
              </w:r>
            </w:ins>
          </w:p>
        </w:tc>
        <w:tc>
          <w:tcPr>
            <w:tcW w:w="810" w:type="dxa"/>
            <w:tcBorders>
              <w:top w:val="single" w:sz="4" w:space="0" w:color="auto"/>
              <w:left w:val="single" w:sz="4" w:space="0" w:color="auto"/>
              <w:bottom w:val="single" w:sz="4" w:space="0" w:color="auto"/>
              <w:right w:val="single" w:sz="4" w:space="0" w:color="auto"/>
            </w:tcBorders>
            <w:noWrap/>
            <w:hideMark/>
          </w:tcPr>
          <w:p w14:paraId="11E0FF34" w14:textId="77777777" w:rsidR="00703362" w:rsidRDefault="00703362" w:rsidP="009E396A">
            <w:pPr>
              <w:jc w:val="right"/>
              <w:rPr>
                <w:ins w:id="4105" w:author="Alotaibi, Raed" w:date="2019-05-22T16:09:00Z"/>
              </w:rPr>
            </w:pPr>
            <w:ins w:id="4106" w:author="Alotaibi, Raed" w:date="2019-05-22T16:09:00Z">
              <w:r>
                <w:t>-258</w:t>
              </w:r>
            </w:ins>
          </w:p>
        </w:tc>
        <w:tc>
          <w:tcPr>
            <w:tcW w:w="895" w:type="dxa"/>
            <w:tcBorders>
              <w:top w:val="single" w:sz="4" w:space="0" w:color="auto"/>
              <w:left w:val="single" w:sz="4" w:space="0" w:color="auto"/>
              <w:bottom w:val="single" w:sz="4" w:space="0" w:color="auto"/>
              <w:right w:val="single" w:sz="4" w:space="0" w:color="auto"/>
            </w:tcBorders>
            <w:noWrap/>
            <w:hideMark/>
          </w:tcPr>
          <w:p w14:paraId="7FAB28DB" w14:textId="77777777" w:rsidR="00703362" w:rsidRDefault="00703362" w:rsidP="009E396A">
            <w:pPr>
              <w:jc w:val="right"/>
              <w:rPr>
                <w:ins w:id="4107" w:author="Alotaibi, Raed" w:date="2019-05-22T16:09:00Z"/>
              </w:rPr>
            </w:pPr>
            <w:ins w:id="4108" w:author="Alotaibi, Raed" w:date="2019-05-22T16:09:00Z">
              <w:r>
                <w:t>-13.3%</w:t>
              </w:r>
            </w:ins>
          </w:p>
        </w:tc>
      </w:tr>
      <w:tr w:rsidR="00703362" w14:paraId="2A3B1C9E" w14:textId="77777777" w:rsidTr="009E396A">
        <w:trPr>
          <w:trHeight w:val="300"/>
          <w:ins w:id="4109"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397782E5" w14:textId="77777777" w:rsidR="00703362" w:rsidRDefault="00703362" w:rsidP="009E396A">
            <w:pPr>
              <w:rPr>
                <w:ins w:id="4110" w:author="Alotaibi, Raed" w:date="2019-05-22T16:09:00Z"/>
              </w:rPr>
            </w:pPr>
            <w:ins w:id="4111" w:author="Alotaibi, Raed" w:date="2019-05-22T16:09:00Z">
              <w:r>
                <w:t>Maryland</w:t>
              </w:r>
            </w:ins>
          </w:p>
        </w:tc>
        <w:tc>
          <w:tcPr>
            <w:tcW w:w="1143" w:type="dxa"/>
            <w:tcBorders>
              <w:top w:val="single" w:sz="4" w:space="0" w:color="auto"/>
              <w:left w:val="single" w:sz="4" w:space="0" w:color="auto"/>
              <w:bottom w:val="single" w:sz="4" w:space="0" w:color="auto"/>
              <w:right w:val="single" w:sz="4" w:space="0" w:color="auto"/>
            </w:tcBorders>
            <w:noWrap/>
            <w:hideMark/>
          </w:tcPr>
          <w:p w14:paraId="38E56674" w14:textId="77777777" w:rsidR="00703362" w:rsidRDefault="00703362" w:rsidP="009E396A">
            <w:pPr>
              <w:jc w:val="right"/>
              <w:rPr>
                <w:ins w:id="4112" w:author="Alotaibi, Raed" w:date="2019-05-22T16:09:00Z"/>
              </w:rPr>
            </w:pPr>
            <w:ins w:id="4113" w:author="Alotaibi, Raed" w:date="2019-05-22T16:09:00Z">
              <w:r>
                <w:t>12,849</w:t>
              </w:r>
            </w:ins>
          </w:p>
        </w:tc>
        <w:tc>
          <w:tcPr>
            <w:tcW w:w="1009" w:type="dxa"/>
            <w:tcBorders>
              <w:top w:val="single" w:sz="4" w:space="0" w:color="auto"/>
              <w:left w:val="single" w:sz="4" w:space="0" w:color="auto"/>
              <w:bottom w:val="single" w:sz="4" w:space="0" w:color="auto"/>
              <w:right w:val="single" w:sz="4" w:space="0" w:color="auto"/>
            </w:tcBorders>
            <w:noWrap/>
            <w:hideMark/>
          </w:tcPr>
          <w:p w14:paraId="5398531F" w14:textId="77777777" w:rsidR="00703362" w:rsidRDefault="00703362" w:rsidP="009E396A">
            <w:pPr>
              <w:jc w:val="right"/>
              <w:rPr>
                <w:ins w:id="4114" w:author="Alotaibi, Raed" w:date="2019-05-22T16:09:00Z"/>
              </w:rPr>
            </w:pPr>
            <w:ins w:id="4115" w:author="Alotaibi, Raed" w:date="2019-05-22T16:09:00Z">
              <w:r>
                <w:t>14,595</w:t>
              </w:r>
            </w:ins>
          </w:p>
        </w:tc>
        <w:tc>
          <w:tcPr>
            <w:tcW w:w="990" w:type="dxa"/>
            <w:tcBorders>
              <w:top w:val="single" w:sz="4" w:space="0" w:color="auto"/>
              <w:left w:val="single" w:sz="4" w:space="0" w:color="auto"/>
              <w:bottom w:val="single" w:sz="4" w:space="0" w:color="auto"/>
              <w:right w:val="single" w:sz="4" w:space="0" w:color="auto"/>
            </w:tcBorders>
            <w:noWrap/>
            <w:hideMark/>
          </w:tcPr>
          <w:p w14:paraId="15B9A415" w14:textId="77777777" w:rsidR="00703362" w:rsidRDefault="00703362" w:rsidP="009E396A">
            <w:pPr>
              <w:jc w:val="right"/>
              <w:rPr>
                <w:ins w:id="4116" w:author="Alotaibi, Raed" w:date="2019-05-22T16:09:00Z"/>
              </w:rPr>
            </w:pPr>
            <w:ins w:id="4117" w:author="Alotaibi, Raed" w:date="2019-05-22T16:09:00Z">
              <w:r>
                <w:t>-1,746</w:t>
              </w:r>
            </w:ins>
          </w:p>
        </w:tc>
        <w:tc>
          <w:tcPr>
            <w:tcW w:w="858" w:type="dxa"/>
            <w:tcBorders>
              <w:top w:val="single" w:sz="4" w:space="0" w:color="auto"/>
              <w:left w:val="single" w:sz="4" w:space="0" w:color="auto"/>
              <w:bottom w:val="single" w:sz="4" w:space="0" w:color="auto"/>
              <w:right w:val="single" w:sz="4" w:space="0" w:color="auto"/>
            </w:tcBorders>
            <w:noWrap/>
            <w:hideMark/>
          </w:tcPr>
          <w:p w14:paraId="0DD8689D" w14:textId="77777777" w:rsidR="00703362" w:rsidRDefault="00703362" w:rsidP="009E396A">
            <w:pPr>
              <w:jc w:val="right"/>
              <w:rPr>
                <w:ins w:id="4118" w:author="Alotaibi, Raed" w:date="2019-05-22T16:09:00Z"/>
              </w:rPr>
            </w:pPr>
            <w:ins w:id="4119" w:author="Alotaibi, Raed" w:date="2019-05-22T16:09:00Z">
              <w:r>
                <w:t>-12.0%</w:t>
              </w:r>
            </w:ins>
          </w:p>
        </w:tc>
        <w:tc>
          <w:tcPr>
            <w:tcW w:w="852" w:type="dxa"/>
            <w:tcBorders>
              <w:top w:val="single" w:sz="4" w:space="0" w:color="auto"/>
              <w:left w:val="single" w:sz="4" w:space="0" w:color="auto"/>
              <w:bottom w:val="single" w:sz="4" w:space="0" w:color="auto"/>
              <w:right w:val="single" w:sz="4" w:space="0" w:color="auto"/>
            </w:tcBorders>
            <w:noWrap/>
            <w:hideMark/>
          </w:tcPr>
          <w:p w14:paraId="4231FE3D" w14:textId="77777777" w:rsidR="00703362" w:rsidRDefault="00703362" w:rsidP="009E396A">
            <w:pPr>
              <w:jc w:val="right"/>
              <w:rPr>
                <w:ins w:id="4120" w:author="Alotaibi, Raed" w:date="2019-05-22T16:09:00Z"/>
              </w:rPr>
            </w:pPr>
            <w:ins w:id="4121" w:author="Alotaibi, Raed" w:date="2019-05-22T16:09:00Z">
              <w:r>
                <w:t>2,454</w:t>
              </w:r>
            </w:ins>
          </w:p>
        </w:tc>
        <w:tc>
          <w:tcPr>
            <w:tcW w:w="900" w:type="dxa"/>
            <w:tcBorders>
              <w:top w:val="single" w:sz="4" w:space="0" w:color="auto"/>
              <w:left w:val="single" w:sz="4" w:space="0" w:color="auto"/>
              <w:bottom w:val="single" w:sz="4" w:space="0" w:color="auto"/>
              <w:right w:val="single" w:sz="4" w:space="0" w:color="auto"/>
            </w:tcBorders>
            <w:noWrap/>
            <w:hideMark/>
          </w:tcPr>
          <w:p w14:paraId="12F354A3" w14:textId="77777777" w:rsidR="00703362" w:rsidRDefault="00703362" w:rsidP="009E396A">
            <w:pPr>
              <w:jc w:val="right"/>
              <w:rPr>
                <w:ins w:id="4122" w:author="Alotaibi, Raed" w:date="2019-05-22T16:09:00Z"/>
              </w:rPr>
            </w:pPr>
            <w:ins w:id="4123" w:author="Alotaibi, Raed" w:date="2019-05-22T16:09:00Z">
              <w:r>
                <w:t>2,787</w:t>
              </w:r>
            </w:ins>
          </w:p>
        </w:tc>
        <w:tc>
          <w:tcPr>
            <w:tcW w:w="810" w:type="dxa"/>
            <w:tcBorders>
              <w:top w:val="single" w:sz="4" w:space="0" w:color="auto"/>
              <w:left w:val="single" w:sz="4" w:space="0" w:color="auto"/>
              <w:bottom w:val="single" w:sz="4" w:space="0" w:color="auto"/>
              <w:right w:val="single" w:sz="4" w:space="0" w:color="auto"/>
            </w:tcBorders>
            <w:noWrap/>
            <w:hideMark/>
          </w:tcPr>
          <w:p w14:paraId="1C02A8F7" w14:textId="77777777" w:rsidR="00703362" w:rsidRDefault="00703362" w:rsidP="009E396A">
            <w:pPr>
              <w:jc w:val="right"/>
              <w:rPr>
                <w:ins w:id="4124" w:author="Alotaibi, Raed" w:date="2019-05-22T16:09:00Z"/>
              </w:rPr>
            </w:pPr>
            <w:ins w:id="4125" w:author="Alotaibi, Raed" w:date="2019-05-22T16:09:00Z">
              <w:r>
                <w:t>-333</w:t>
              </w:r>
            </w:ins>
          </w:p>
        </w:tc>
        <w:tc>
          <w:tcPr>
            <w:tcW w:w="895" w:type="dxa"/>
            <w:tcBorders>
              <w:top w:val="single" w:sz="4" w:space="0" w:color="auto"/>
              <w:left w:val="single" w:sz="4" w:space="0" w:color="auto"/>
              <w:bottom w:val="single" w:sz="4" w:space="0" w:color="auto"/>
              <w:right w:val="single" w:sz="4" w:space="0" w:color="auto"/>
            </w:tcBorders>
            <w:noWrap/>
            <w:hideMark/>
          </w:tcPr>
          <w:p w14:paraId="2D18C49A" w14:textId="77777777" w:rsidR="00703362" w:rsidRDefault="00703362" w:rsidP="009E396A">
            <w:pPr>
              <w:jc w:val="right"/>
              <w:rPr>
                <w:ins w:id="4126" w:author="Alotaibi, Raed" w:date="2019-05-22T16:09:00Z"/>
              </w:rPr>
            </w:pPr>
            <w:ins w:id="4127" w:author="Alotaibi, Raed" w:date="2019-05-22T16:09:00Z">
              <w:r>
                <w:t>-12.0%</w:t>
              </w:r>
            </w:ins>
          </w:p>
        </w:tc>
      </w:tr>
      <w:tr w:rsidR="00703362" w14:paraId="7D76F3DA" w14:textId="77777777" w:rsidTr="009E396A">
        <w:trPr>
          <w:trHeight w:val="300"/>
          <w:ins w:id="4128"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38C5969E" w14:textId="77777777" w:rsidR="00703362" w:rsidRDefault="00703362" w:rsidP="009E396A">
            <w:pPr>
              <w:rPr>
                <w:ins w:id="4129" w:author="Alotaibi, Raed" w:date="2019-05-22T16:09:00Z"/>
              </w:rPr>
            </w:pPr>
            <w:ins w:id="4130" w:author="Alotaibi, Raed" w:date="2019-05-22T16:09:00Z">
              <w:r>
                <w:t>Oregon</w:t>
              </w:r>
            </w:ins>
          </w:p>
        </w:tc>
        <w:tc>
          <w:tcPr>
            <w:tcW w:w="1143" w:type="dxa"/>
            <w:tcBorders>
              <w:top w:val="single" w:sz="4" w:space="0" w:color="auto"/>
              <w:left w:val="single" w:sz="4" w:space="0" w:color="auto"/>
              <w:bottom w:val="single" w:sz="4" w:space="0" w:color="auto"/>
              <w:right w:val="single" w:sz="4" w:space="0" w:color="auto"/>
            </w:tcBorders>
            <w:noWrap/>
            <w:hideMark/>
          </w:tcPr>
          <w:p w14:paraId="0F2FEE3D" w14:textId="77777777" w:rsidR="00703362" w:rsidRDefault="00703362" w:rsidP="009E396A">
            <w:pPr>
              <w:jc w:val="right"/>
              <w:rPr>
                <w:ins w:id="4131" w:author="Alotaibi, Raed" w:date="2019-05-22T16:09:00Z"/>
              </w:rPr>
            </w:pPr>
            <w:ins w:id="4132" w:author="Alotaibi, Raed" w:date="2019-05-22T16:09:00Z">
              <w:r>
                <w:t>8,517</w:t>
              </w:r>
            </w:ins>
          </w:p>
        </w:tc>
        <w:tc>
          <w:tcPr>
            <w:tcW w:w="1009" w:type="dxa"/>
            <w:tcBorders>
              <w:top w:val="single" w:sz="4" w:space="0" w:color="auto"/>
              <w:left w:val="single" w:sz="4" w:space="0" w:color="auto"/>
              <w:bottom w:val="single" w:sz="4" w:space="0" w:color="auto"/>
              <w:right w:val="single" w:sz="4" w:space="0" w:color="auto"/>
            </w:tcBorders>
            <w:noWrap/>
            <w:hideMark/>
          </w:tcPr>
          <w:p w14:paraId="3CD34E89" w14:textId="77777777" w:rsidR="00703362" w:rsidRDefault="00703362" w:rsidP="009E396A">
            <w:pPr>
              <w:jc w:val="right"/>
              <w:rPr>
                <w:ins w:id="4133" w:author="Alotaibi, Raed" w:date="2019-05-22T16:09:00Z"/>
              </w:rPr>
            </w:pPr>
            <w:ins w:id="4134" w:author="Alotaibi, Raed" w:date="2019-05-22T16:09:00Z">
              <w:r>
                <w:t>9,347</w:t>
              </w:r>
            </w:ins>
          </w:p>
        </w:tc>
        <w:tc>
          <w:tcPr>
            <w:tcW w:w="990" w:type="dxa"/>
            <w:tcBorders>
              <w:top w:val="single" w:sz="4" w:space="0" w:color="auto"/>
              <w:left w:val="single" w:sz="4" w:space="0" w:color="auto"/>
              <w:bottom w:val="single" w:sz="4" w:space="0" w:color="auto"/>
              <w:right w:val="single" w:sz="4" w:space="0" w:color="auto"/>
            </w:tcBorders>
            <w:noWrap/>
            <w:hideMark/>
          </w:tcPr>
          <w:p w14:paraId="1178B657" w14:textId="77777777" w:rsidR="00703362" w:rsidRDefault="00703362" w:rsidP="009E396A">
            <w:pPr>
              <w:jc w:val="right"/>
              <w:rPr>
                <w:ins w:id="4135" w:author="Alotaibi, Raed" w:date="2019-05-22T16:09:00Z"/>
              </w:rPr>
            </w:pPr>
            <w:ins w:id="4136" w:author="Alotaibi, Raed" w:date="2019-05-22T16:09:00Z">
              <w:r>
                <w:t>-829</w:t>
              </w:r>
            </w:ins>
          </w:p>
        </w:tc>
        <w:tc>
          <w:tcPr>
            <w:tcW w:w="858" w:type="dxa"/>
            <w:tcBorders>
              <w:top w:val="single" w:sz="4" w:space="0" w:color="auto"/>
              <w:left w:val="single" w:sz="4" w:space="0" w:color="auto"/>
              <w:bottom w:val="single" w:sz="4" w:space="0" w:color="auto"/>
              <w:right w:val="single" w:sz="4" w:space="0" w:color="auto"/>
            </w:tcBorders>
            <w:noWrap/>
            <w:hideMark/>
          </w:tcPr>
          <w:p w14:paraId="5EF7CF8A" w14:textId="77777777" w:rsidR="00703362" w:rsidRDefault="00703362" w:rsidP="009E396A">
            <w:pPr>
              <w:jc w:val="right"/>
              <w:rPr>
                <w:ins w:id="4137" w:author="Alotaibi, Raed" w:date="2019-05-22T16:09:00Z"/>
              </w:rPr>
            </w:pPr>
            <w:ins w:id="4138" w:author="Alotaibi, Raed" w:date="2019-05-22T16:09:00Z">
              <w:r>
                <w:t>-8.9%</w:t>
              </w:r>
            </w:ins>
          </w:p>
        </w:tc>
        <w:tc>
          <w:tcPr>
            <w:tcW w:w="852" w:type="dxa"/>
            <w:tcBorders>
              <w:top w:val="single" w:sz="4" w:space="0" w:color="auto"/>
              <w:left w:val="single" w:sz="4" w:space="0" w:color="auto"/>
              <w:bottom w:val="single" w:sz="4" w:space="0" w:color="auto"/>
              <w:right w:val="single" w:sz="4" w:space="0" w:color="auto"/>
            </w:tcBorders>
            <w:noWrap/>
            <w:hideMark/>
          </w:tcPr>
          <w:p w14:paraId="63E1DA37" w14:textId="77777777" w:rsidR="00703362" w:rsidRDefault="00703362" w:rsidP="009E396A">
            <w:pPr>
              <w:jc w:val="right"/>
              <w:rPr>
                <w:ins w:id="4139" w:author="Alotaibi, Raed" w:date="2019-05-22T16:09:00Z"/>
              </w:rPr>
            </w:pPr>
            <w:ins w:id="4140" w:author="Alotaibi, Raed" w:date="2019-05-22T16:09:00Z">
              <w:r>
                <w:t>1,180</w:t>
              </w:r>
            </w:ins>
          </w:p>
        </w:tc>
        <w:tc>
          <w:tcPr>
            <w:tcW w:w="900" w:type="dxa"/>
            <w:tcBorders>
              <w:top w:val="single" w:sz="4" w:space="0" w:color="auto"/>
              <w:left w:val="single" w:sz="4" w:space="0" w:color="auto"/>
              <w:bottom w:val="single" w:sz="4" w:space="0" w:color="auto"/>
              <w:right w:val="single" w:sz="4" w:space="0" w:color="auto"/>
            </w:tcBorders>
            <w:noWrap/>
            <w:hideMark/>
          </w:tcPr>
          <w:p w14:paraId="6A7D5E33" w14:textId="77777777" w:rsidR="00703362" w:rsidRDefault="00703362" w:rsidP="009E396A">
            <w:pPr>
              <w:jc w:val="right"/>
              <w:rPr>
                <w:ins w:id="4141" w:author="Alotaibi, Raed" w:date="2019-05-22T16:09:00Z"/>
              </w:rPr>
            </w:pPr>
            <w:ins w:id="4142" w:author="Alotaibi, Raed" w:date="2019-05-22T16:09:00Z">
              <w:r>
                <w:t>1,295</w:t>
              </w:r>
            </w:ins>
          </w:p>
        </w:tc>
        <w:tc>
          <w:tcPr>
            <w:tcW w:w="810" w:type="dxa"/>
            <w:tcBorders>
              <w:top w:val="single" w:sz="4" w:space="0" w:color="auto"/>
              <w:left w:val="single" w:sz="4" w:space="0" w:color="auto"/>
              <w:bottom w:val="single" w:sz="4" w:space="0" w:color="auto"/>
              <w:right w:val="single" w:sz="4" w:space="0" w:color="auto"/>
            </w:tcBorders>
            <w:noWrap/>
            <w:hideMark/>
          </w:tcPr>
          <w:p w14:paraId="6693ABC8" w14:textId="77777777" w:rsidR="00703362" w:rsidRDefault="00703362" w:rsidP="009E396A">
            <w:pPr>
              <w:jc w:val="right"/>
              <w:rPr>
                <w:ins w:id="4143" w:author="Alotaibi, Raed" w:date="2019-05-22T16:09:00Z"/>
              </w:rPr>
            </w:pPr>
            <w:ins w:id="4144" w:author="Alotaibi, Raed" w:date="2019-05-22T16:09:00Z">
              <w:r>
                <w:t>-115</w:t>
              </w:r>
            </w:ins>
          </w:p>
        </w:tc>
        <w:tc>
          <w:tcPr>
            <w:tcW w:w="895" w:type="dxa"/>
            <w:tcBorders>
              <w:top w:val="single" w:sz="4" w:space="0" w:color="auto"/>
              <w:left w:val="single" w:sz="4" w:space="0" w:color="auto"/>
              <w:bottom w:val="single" w:sz="4" w:space="0" w:color="auto"/>
              <w:right w:val="single" w:sz="4" w:space="0" w:color="auto"/>
            </w:tcBorders>
            <w:noWrap/>
            <w:hideMark/>
          </w:tcPr>
          <w:p w14:paraId="4A320F04" w14:textId="77777777" w:rsidR="00703362" w:rsidRDefault="00703362" w:rsidP="009E396A">
            <w:pPr>
              <w:jc w:val="right"/>
              <w:rPr>
                <w:ins w:id="4145" w:author="Alotaibi, Raed" w:date="2019-05-22T16:09:00Z"/>
              </w:rPr>
            </w:pPr>
            <w:ins w:id="4146" w:author="Alotaibi, Raed" w:date="2019-05-22T16:09:00Z">
              <w:r>
                <w:t>-8.9%</w:t>
              </w:r>
            </w:ins>
          </w:p>
        </w:tc>
      </w:tr>
      <w:tr w:rsidR="00703362" w14:paraId="34C0984B" w14:textId="77777777" w:rsidTr="009E396A">
        <w:trPr>
          <w:trHeight w:val="300"/>
          <w:ins w:id="4147"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775E582" w14:textId="77777777" w:rsidR="00703362" w:rsidRDefault="00703362" w:rsidP="009E396A">
            <w:pPr>
              <w:rPr>
                <w:ins w:id="4148" w:author="Alotaibi, Raed" w:date="2019-05-22T16:09:00Z"/>
              </w:rPr>
            </w:pPr>
            <w:ins w:id="4149" w:author="Alotaibi, Raed" w:date="2019-05-22T16:09:00Z">
              <w:r>
                <w:t>Delaware</w:t>
              </w:r>
            </w:ins>
          </w:p>
        </w:tc>
        <w:tc>
          <w:tcPr>
            <w:tcW w:w="1143" w:type="dxa"/>
            <w:tcBorders>
              <w:top w:val="single" w:sz="4" w:space="0" w:color="auto"/>
              <w:left w:val="single" w:sz="4" w:space="0" w:color="auto"/>
              <w:bottom w:val="single" w:sz="4" w:space="0" w:color="auto"/>
              <w:right w:val="single" w:sz="4" w:space="0" w:color="auto"/>
            </w:tcBorders>
            <w:noWrap/>
            <w:hideMark/>
          </w:tcPr>
          <w:p w14:paraId="60F29B0B" w14:textId="77777777" w:rsidR="00703362" w:rsidRDefault="00703362" w:rsidP="009E396A">
            <w:pPr>
              <w:jc w:val="right"/>
              <w:rPr>
                <w:ins w:id="4150" w:author="Alotaibi, Raed" w:date="2019-05-22T16:09:00Z"/>
              </w:rPr>
            </w:pPr>
            <w:ins w:id="4151" w:author="Alotaibi, Raed" w:date="2019-05-22T16:09:00Z">
              <w:r>
                <w:t>2,036</w:t>
              </w:r>
            </w:ins>
          </w:p>
        </w:tc>
        <w:tc>
          <w:tcPr>
            <w:tcW w:w="1009" w:type="dxa"/>
            <w:tcBorders>
              <w:top w:val="single" w:sz="4" w:space="0" w:color="auto"/>
              <w:left w:val="single" w:sz="4" w:space="0" w:color="auto"/>
              <w:bottom w:val="single" w:sz="4" w:space="0" w:color="auto"/>
              <w:right w:val="single" w:sz="4" w:space="0" w:color="auto"/>
            </w:tcBorders>
            <w:noWrap/>
            <w:hideMark/>
          </w:tcPr>
          <w:p w14:paraId="5632E7A3" w14:textId="77777777" w:rsidR="00703362" w:rsidRDefault="00703362" w:rsidP="009E396A">
            <w:pPr>
              <w:jc w:val="right"/>
              <w:rPr>
                <w:ins w:id="4152" w:author="Alotaibi, Raed" w:date="2019-05-22T16:09:00Z"/>
              </w:rPr>
            </w:pPr>
            <w:ins w:id="4153" w:author="Alotaibi, Raed" w:date="2019-05-22T16:09:00Z">
              <w:r>
                <w:t>2,220</w:t>
              </w:r>
            </w:ins>
          </w:p>
        </w:tc>
        <w:tc>
          <w:tcPr>
            <w:tcW w:w="990" w:type="dxa"/>
            <w:tcBorders>
              <w:top w:val="single" w:sz="4" w:space="0" w:color="auto"/>
              <w:left w:val="single" w:sz="4" w:space="0" w:color="auto"/>
              <w:bottom w:val="single" w:sz="4" w:space="0" w:color="auto"/>
              <w:right w:val="single" w:sz="4" w:space="0" w:color="auto"/>
            </w:tcBorders>
            <w:noWrap/>
            <w:hideMark/>
          </w:tcPr>
          <w:p w14:paraId="79ED2E9B" w14:textId="77777777" w:rsidR="00703362" w:rsidRDefault="00703362" w:rsidP="009E396A">
            <w:pPr>
              <w:jc w:val="right"/>
              <w:rPr>
                <w:ins w:id="4154" w:author="Alotaibi, Raed" w:date="2019-05-22T16:09:00Z"/>
              </w:rPr>
            </w:pPr>
            <w:ins w:id="4155" w:author="Alotaibi, Raed" w:date="2019-05-22T16:09:00Z">
              <w:r>
                <w:t>-184</w:t>
              </w:r>
            </w:ins>
          </w:p>
        </w:tc>
        <w:tc>
          <w:tcPr>
            <w:tcW w:w="858" w:type="dxa"/>
            <w:tcBorders>
              <w:top w:val="single" w:sz="4" w:space="0" w:color="auto"/>
              <w:left w:val="single" w:sz="4" w:space="0" w:color="auto"/>
              <w:bottom w:val="single" w:sz="4" w:space="0" w:color="auto"/>
              <w:right w:val="single" w:sz="4" w:space="0" w:color="auto"/>
            </w:tcBorders>
            <w:noWrap/>
            <w:hideMark/>
          </w:tcPr>
          <w:p w14:paraId="1B21DAB6" w14:textId="77777777" w:rsidR="00703362" w:rsidRDefault="00703362" w:rsidP="009E396A">
            <w:pPr>
              <w:jc w:val="right"/>
              <w:rPr>
                <w:ins w:id="4156" w:author="Alotaibi, Raed" w:date="2019-05-22T16:09:00Z"/>
              </w:rPr>
            </w:pPr>
            <w:ins w:id="4157" w:author="Alotaibi, Raed" w:date="2019-05-22T16:09:00Z">
              <w:r>
                <w:t>-8.3%</w:t>
              </w:r>
            </w:ins>
          </w:p>
        </w:tc>
        <w:tc>
          <w:tcPr>
            <w:tcW w:w="852" w:type="dxa"/>
            <w:tcBorders>
              <w:top w:val="single" w:sz="4" w:space="0" w:color="auto"/>
              <w:left w:val="single" w:sz="4" w:space="0" w:color="auto"/>
              <w:bottom w:val="single" w:sz="4" w:space="0" w:color="auto"/>
              <w:right w:val="single" w:sz="4" w:space="0" w:color="auto"/>
            </w:tcBorders>
            <w:noWrap/>
            <w:hideMark/>
          </w:tcPr>
          <w:p w14:paraId="7CD028E4" w14:textId="77777777" w:rsidR="00703362" w:rsidRDefault="00703362" w:rsidP="009E396A">
            <w:pPr>
              <w:jc w:val="right"/>
              <w:rPr>
                <w:ins w:id="4158" w:author="Alotaibi, Raed" w:date="2019-05-22T16:09:00Z"/>
              </w:rPr>
            </w:pPr>
            <w:ins w:id="4159" w:author="Alotaibi, Raed" w:date="2019-05-22T16:09:00Z">
              <w:r>
                <w:t>326</w:t>
              </w:r>
            </w:ins>
          </w:p>
        </w:tc>
        <w:tc>
          <w:tcPr>
            <w:tcW w:w="900" w:type="dxa"/>
            <w:tcBorders>
              <w:top w:val="single" w:sz="4" w:space="0" w:color="auto"/>
              <w:left w:val="single" w:sz="4" w:space="0" w:color="auto"/>
              <w:bottom w:val="single" w:sz="4" w:space="0" w:color="auto"/>
              <w:right w:val="single" w:sz="4" w:space="0" w:color="auto"/>
            </w:tcBorders>
            <w:noWrap/>
            <w:hideMark/>
          </w:tcPr>
          <w:p w14:paraId="58BDBC8C" w14:textId="77777777" w:rsidR="00703362" w:rsidRDefault="00703362" w:rsidP="009E396A">
            <w:pPr>
              <w:jc w:val="right"/>
              <w:rPr>
                <w:ins w:id="4160" w:author="Alotaibi, Raed" w:date="2019-05-22T16:09:00Z"/>
              </w:rPr>
            </w:pPr>
            <w:ins w:id="4161" w:author="Alotaibi, Raed" w:date="2019-05-22T16:09:00Z">
              <w:r>
                <w:t>355</w:t>
              </w:r>
            </w:ins>
          </w:p>
        </w:tc>
        <w:tc>
          <w:tcPr>
            <w:tcW w:w="810" w:type="dxa"/>
            <w:tcBorders>
              <w:top w:val="single" w:sz="4" w:space="0" w:color="auto"/>
              <w:left w:val="single" w:sz="4" w:space="0" w:color="auto"/>
              <w:bottom w:val="single" w:sz="4" w:space="0" w:color="auto"/>
              <w:right w:val="single" w:sz="4" w:space="0" w:color="auto"/>
            </w:tcBorders>
            <w:noWrap/>
            <w:hideMark/>
          </w:tcPr>
          <w:p w14:paraId="01F71B4F" w14:textId="77777777" w:rsidR="00703362" w:rsidRDefault="00703362" w:rsidP="009E396A">
            <w:pPr>
              <w:jc w:val="right"/>
              <w:rPr>
                <w:ins w:id="4162" w:author="Alotaibi, Raed" w:date="2019-05-22T16:09:00Z"/>
              </w:rPr>
            </w:pPr>
            <w:ins w:id="4163" w:author="Alotaibi, Raed" w:date="2019-05-22T16:09:00Z">
              <w:r>
                <w:t>-29</w:t>
              </w:r>
            </w:ins>
          </w:p>
        </w:tc>
        <w:tc>
          <w:tcPr>
            <w:tcW w:w="895" w:type="dxa"/>
            <w:tcBorders>
              <w:top w:val="single" w:sz="4" w:space="0" w:color="auto"/>
              <w:left w:val="single" w:sz="4" w:space="0" w:color="auto"/>
              <w:bottom w:val="single" w:sz="4" w:space="0" w:color="auto"/>
              <w:right w:val="single" w:sz="4" w:space="0" w:color="auto"/>
            </w:tcBorders>
            <w:noWrap/>
            <w:hideMark/>
          </w:tcPr>
          <w:p w14:paraId="7FDF4E02" w14:textId="77777777" w:rsidR="00703362" w:rsidRDefault="00703362" w:rsidP="009E396A">
            <w:pPr>
              <w:jc w:val="right"/>
              <w:rPr>
                <w:ins w:id="4164" w:author="Alotaibi, Raed" w:date="2019-05-22T16:09:00Z"/>
              </w:rPr>
            </w:pPr>
            <w:ins w:id="4165" w:author="Alotaibi, Raed" w:date="2019-05-22T16:09:00Z">
              <w:r>
                <w:t>-8.3%</w:t>
              </w:r>
            </w:ins>
          </w:p>
        </w:tc>
      </w:tr>
      <w:tr w:rsidR="00703362" w14:paraId="7BB8DF88" w14:textId="77777777" w:rsidTr="009E396A">
        <w:trPr>
          <w:trHeight w:val="300"/>
          <w:ins w:id="4166"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B9F3F80" w14:textId="77777777" w:rsidR="00703362" w:rsidRDefault="00703362" w:rsidP="009E396A">
            <w:pPr>
              <w:rPr>
                <w:ins w:id="4167" w:author="Alotaibi, Raed" w:date="2019-05-22T16:09:00Z"/>
              </w:rPr>
            </w:pPr>
            <w:ins w:id="4168" w:author="Alotaibi, Raed" w:date="2019-05-22T16:09:00Z">
              <w:r>
                <w:t>Vermont</w:t>
              </w:r>
            </w:ins>
          </w:p>
        </w:tc>
        <w:tc>
          <w:tcPr>
            <w:tcW w:w="1143" w:type="dxa"/>
            <w:tcBorders>
              <w:top w:val="single" w:sz="4" w:space="0" w:color="auto"/>
              <w:left w:val="single" w:sz="4" w:space="0" w:color="auto"/>
              <w:bottom w:val="single" w:sz="4" w:space="0" w:color="auto"/>
              <w:right w:val="single" w:sz="4" w:space="0" w:color="auto"/>
            </w:tcBorders>
            <w:noWrap/>
            <w:hideMark/>
          </w:tcPr>
          <w:p w14:paraId="0753EB91" w14:textId="77777777" w:rsidR="00703362" w:rsidRDefault="00703362" w:rsidP="009E396A">
            <w:pPr>
              <w:jc w:val="right"/>
              <w:rPr>
                <w:ins w:id="4169" w:author="Alotaibi, Raed" w:date="2019-05-22T16:09:00Z"/>
              </w:rPr>
            </w:pPr>
            <w:ins w:id="4170" w:author="Alotaibi, Raed" w:date="2019-05-22T16:09:00Z">
              <w:r>
                <w:t>1,285</w:t>
              </w:r>
            </w:ins>
          </w:p>
        </w:tc>
        <w:tc>
          <w:tcPr>
            <w:tcW w:w="1009" w:type="dxa"/>
            <w:tcBorders>
              <w:top w:val="single" w:sz="4" w:space="0" w:color="auto"/>
              <w:left w:val="single" w:sz="4" w:space="0" w:color="auto"/>
              <w:bottom w:val="single" w:sz="4" w:space="0" w:color="auto"/>
              <w:right w:val="single" w:sz="4" w:space="0" w:color="auto"/>
            </w:tcBorders>
            <w:noWrap/>
            <w:hideMark/>
          </w:tcPr>
          <w:p w14:paraId="3980D9E4" w14:textId="77777777" w:rsidR="00703362" w:rsidRDefault="00703362" w:rsidP="009E396A">
            <w:pPr>
              <w:jc w:val="right"/>
              <w:rPr>
                <w:ins w:id="4171" w:author="Alotaibi, Raed" w:date="2019-05-22T16:09:00Z"/>
              </w:rPr>
            </w:pPr>
            <w:ins w:id="4172" w:author="Alotaibi, Raed" w:date="2019-05-22T16:09:00Z">
              <w:r>
                <w:t>1,394</w:t>
              </w:r>
            </w:ins>
          </w:p>
        </w:tc>
        <w:tc>
          <w:tcPr>
            <w:tcW w:w="990" w:type="dxa"/>
            <w:tcBorders>
              <w:top w:val="single" w:sz="4" w:space="0" w:color="auto"/>
              <w:left w:val="single" w:sz="4" w:space="0" w:color="auto"/>
              <w:bottom w:val="single" w:sz="4" w:space="0" w:color="auto"/>
              <w:right w:val="single" w:sz="4" w:space="0" w:color="auto"/>
            </w:tcBorders>
            <w:noWrap/>
            <w:hideMark/>
          </w:tcPr>
          <w:p w14:paraId="1F33CCDB" w14:textId="77777777" w:rsidR="00703362" w:rsidRDefault="00703362" w:rsidP="009E396A">
            <w:pPr>
              <w:jc w:val="right"/>
              <w:rPr>
                <w:ins w:id="4173" w:author="Alotaibi, Raed" w:date="2019-05-22T16:09:00Z"/>
              </w:rPr>
            </w:pPr>
            <w:ins w:id="4174" w:author="Alotaibi, Raed" w:date="2019-05-22T16:09:00Z">
              <w:r>
                <w:t>-110</w:t>
              </w:r>
            </w:ins>
          </w:p>
        </w:tc>
        <w:tc>
          <w:tcPr>
            <w:tcW w:w="858" w:type="dxa"/>
            <w:tcBorders>
              <w:top w:val="single" w:sz="4" w:space="0" w:color="auto"/>
              <w:left w:val="single" w:sz="4" w:space="0" w:color="auto"/>
              <w:bottom w:val="single" w:sz="4" w:space="0" w:color="auto"/>
              <w:right w:val="single" w:sz="4" w:space="0" w:color="auto"/>
            </w:tcBorders>
            <w:noWrap/>
            <w:hideMark/>
          </w:tcPr>
          <w:p w14:paraId="2146BCE9" w14:textId="77777777" w:rsidR="00703362" w:rsidRDefault="00703362" w:rsidP="009E396A">
            <w:pPr>
              <w:jc w:val="right"/>
              <w:rPr>
                <w:ins w:id="4175" w:author="Alotaibi, Raed" w:date="2019-05-22T16:09:00Z"/>
              </w:rPr>
            </w:pPr>
            <w:ins w:id="4176" w:author="Alotaibi, Raed" w:date="2019-05-22T16:09:00Z">
              <w:r>
                <w:t>-7.9%</w:t>
              </w:r>
            </w:ins>
          </w:p>
        </w:tc>
        <w:tc>
          <w:tcPr>
            <w:tcW w:w="852" w:type="dxa"/>
            <w:tcBorders>
              <w:top w:val="single" w:sz="4" w:space="0" w:color="auto"/>
              <w:left w:val="single" w:sz="4" w:space="0" w:color="auto"/>
              <w:bottom w:val="single" w:sz="4" w:space="0" w:color="auto"/>
              <w:right w:val="single" w:sz="4" w:space="0" w:color="auto"/>
            </w:tcBorders>
            <w:noWrap/>
            <w:hideMark/>
          </w:tcPr>
          <w:p w14:paraId="31C9F7D5" w14:textId="77777777" w:rsidR="00703362" w:rsidRDefault="00703362" w:rsidP="009E396A">
            <w:pPr>
              <w:jc w:val="right"/>
              <w:rPr>
                <w:ins w:id="4177" w:author="Alotaibi, Raed" w:date="2019-05-22T16:09:00Z"/>
              </w:rPr>
            </w:pPr>
            <w:ins w:id="4178" w:author="Alotaibi, Raed" w:date="2019-05-22T16:09:00Z">
              <w:r>
                <w:t>126</w:t>
              </w:r>
            </w:ins>
          </w:p>
        </w:tc>
        <w:tc>
          <w:tcPr>
            <w:tcW w:w="900" w:type="dxa"/>
            <w:tcBorders>
              <w:top w:val="single" w:sz="4" w:space="0" w:color="auto"/>
              <w:left w:val="single" w:sz="4" w:space="0" w:color="auto"/>
              <w:bottom w:val="single" w:sz="4" w:space="0" w:color="auto"/>
              <w:right w:val="single" w:sz="4" w:space="0" w:color="auto"/>
            </w:tcBorders>
            <w:noWrap/>
            <w:hideMark/>
          </w:tcPr>
          <w:p w14:paraId="2C358145" w14:textId="77777777" w:rsidR="00703362" w:rsidRDefault="00703362" w:rsidP="009E396A">
            <w:pPr>
              <w:jc w:val="right"/>
              <w:rPr>
                <w:ins w:id="4179" w:author="Alotaibi, Raed" w:date="2019-05-22T16:09:00Z"/>
              </w:rPr>
            </w:pPr>
            <w:ins w:id="4180" w:author="Alotaibi, Raed" w:date="2019-05-22T16:09:00Z">
              <w:r>
                <w:t>136</w:t>
              </w:r>
            </w:ins>
          </w:p>
        </w:tc>
        <w:tc>
          <w:tcPr>
            <w:tcW w:w="810" w:type="dxa"/>
            <w:tcBorders>
              <w:top w:val="single" w:sz="4" w:space="0" w:color="auto"/>
              <w:left w:val="single" w:sz="4" w:space="0" w:color="auto"/>
              <w:bottom w:val="single" w:sz="4" w:space="0" w:color="auto"/>
              <w:right w:val="single" w:sz="4" w:space="0" w:color="auto"/>
            </w:tcBorders>
            <w:noWrap/>
            <w:hideMark/>
          </w:tcPr>
          <w:p w14:paraId="1BACF435" w14:textId="77777777" w:rsidR="00703362" w:rsidRDefault="00703362" w:rsidP="009E396A">
            <w:pPr>
              <w:jc w:val="right"/>
              <w:rPr>
                <w:ins w:id="4181" w:author="Alotaibi, Raed" w:date="2019-05-22T16:09:00Z"/>
              </w:rPr>
            </w:pPr>
            <w:ins w:id="4182" w:author="Alotaibi, Raed" w:date="2019-05-22T16:09:00Z">
              <w:r>
                <w:t>-11</w:t>
              </w:r>
            </w:ins>
          </w:p>
        </w:tc>
        <w:tc>
          <w:tcPr>
            <w:tcW w:w="895" w:type="dxa"/>
            <w:tcBorders>
              <w:top w:val="single" w:sz="4" w:space="0" w:color="auto"/>
              <w:left w:val="single" w:sz="4" w:space="0" w:color="auto"/>
              <w:bottom w:val="single" w:sz="4" w:space="0" w:color="auto"/>
              <w:right w:val="single" w:sz="4" w:space="0" w:color="auto"/>
            </w:tcBorders>
            <w:noWrap/>
            <w:hideMark/>
          </w:tcPr>
          <w:p w14:paraId="55215B50" w14:textId="77777777" w:rsidR="00703362" w:rsidRDefault="00703362" w:rsidP="009E396A">
            <w:pPr>
              <w:jc w:val="right"/>
              <w:rPr>
                <w:ins w:id="4183" w:author="Alotaibi, Raed" w:date="2019-05-22T16:09:00Z"/>
              </w:rPr>
            </w:pPr>
            <w:ins w:id="4184" w:author="Alotaibi, Raed" w:date="2019-05-22T16:09:00Z">
              <w:r>
                <w:t>-7.9%</w:t>
              </w:r>
            </w:ins>
          </w:p>
        </w:tc>
      </w:tr>
      <w:tr w:rsidR="00703362" w14:paraId="5DACDD37" w14:textId="77777777" w:rsidTr="009E396A">
        <w:trPr>
          <w:trHeight w:val="300"/>
          <w:ins w:id="4185"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7E644B94" w14:textId="77777777" w:rsidR="00703362" w:rsidRDefault="00703362" w:rsidP="009E396A">
            <w:pPr>
              <w:rPr>
                <w:ins w:id="4186" w:author="Alotaibi, Raed" w:date="2019-05-22T16:09:00Z"/>
              </w:rPr>
            </w:pPr>
            <w:ins w:id="4187" w:author="Alotaibi, Raed" w:date="2019-05-22T16:09:00Z">
              <w:r>
                <w:t>Connecticut</w:t>
              </w:r>
            </w:ins>
          </w:p>
        </w:tc>
        <w:tc>
          <w:tcPr>
            <w:tcW w:w="1143" w:type="dxa"/>
            <w:tcBorders>
              <w:top w:val="single" w:sz="4" w:space="0" w:color="auto"/>
              <w:left w:val="single" w:sz="4" w:space="0" w:color="auto"/>
              <w:bottom w:val="single" w:sz="4" w:space="0" w:color="auto"/>
              <w:right w:val="single" w:sz="4" w:space="0" w:color="auto"/>
            </w:tcBorders>
            <w:noWrap/>
            <w:hideMark/>
          </w:tcPr>
          <w:p w14:paraId="68B4719D" w14:textId="77777777" w:rsidR="00703362" w:rsidRDefault="00703362" w:rsidP="009E396A">
            <w:pPr>
              <w:jc w:val="right"/>
              <w:rPr>
                <w:ins w:id="4188" w:author="Alotaibi, Raed" w:date="2019-05-22T16:09:00Z"/>
              </w:rPr>
            </w:pPr>
            <w:ins w:id="4189" w:author="Alotaibi, Raed" w:date="2019-05-22T16:09:00Z">
              <w:r>
                <w:t>8,265</w:t>
              </w:r>
            </w:ins>
          </w:p>
        </w:tc>
        <w:tc>
          <w:tcPr>
            <w:tcW w:w="1009" w:type="dxa"/>
            <w:tcBorders>
              <w:top w:val="single" w:sz="4" w:space="0" w:color="auto"/>
              <w:left w:val="single" w:sz="4" w:space="0" w:color="auto"/>
              <w:bottom w:val="single" w:sz="4" w:space="0" w:color="auto"/>
              <w:right w:val="single" w:sz="4" w:space="0" w:color="auto"/>
            </w:tcBorders>
            <w:noWrap/>
            <w:hideMark/>
          </w:tcPr>
          <w:p w14:paraId="6D776FD2" w14:textId="77777777" w:rsidR="00703362" w:rsidRDefault="00703362" w:rsidP="009E396A">
            <w:pPr>
              <w:jc w:val="right"/>
              <w:rPr>
                <w:ins w:id="4190" w:author="Alotaibi, Raed" w:date="2019-05-22T16:09:00Z"/>
              </w:rPr>
            </w:pPr>
            <w:ins w:id="4191" w:author="Alotaibi, Raed" w:date="2019-05-22T16:09:00Z">
              <w:r>
                <w:t>8,814</w:t>
              </w:r>
            </w:ins>
          </w:p>
        </w:tc>
        <w:tc>
          <w:tcPr>
            <w:tcW w:w="990" w:type="dxa"/>
            <w:tcBorders>
              <w:top w:val="single" w:sz="4" w:space="0" w:color="auto"/>
              <w:left w:val="single" w:sz="4" w:space="0" w:color="auto"/>
              <w:bottom w:val="single" w:sz="4" w:space="0" w:color="auto"/>
              <w:right w:val="single" w:sz="4" w:space="0" w:color="auto"/>
            </w:tcBorders>
            <w:noWrap/>
            <w:hideMark/>
          </w:tcPr>
          <w:p w14:paraId="1A09B8B0" w14:textId="77777777" w:rsidR="00703362" w:rsidRDefault="00703362" w:rsidP="009E396A">
            <w:pPr>
              <w:jc w:val="right"/>
              <w:rPr>
                <w:ins w:id="4192" w:author="Alotaibi, Raed" w:date="2019-05-22T16:09:00Z"/>
              </w:rPr>
            </w:pPr>
            <w:ins w:id="4193" w:author="Alotaibi, Raed" w:date="2019-05-22T16:09:00Z">
              <w:r>
                <w:t>-549</w:t>
              </w:r>
            </w:ins>
          </w:p>
        </w:tc>
        <w:tc>
          <w:tcPr>
            <w:tcW w:w="858" w:type="dxa"/>
            <w:tcBorders>
              <w:top w:val="single" w:sz="4" w:space="0" w:color="auto"/>
              <w:left w:val="single" w:sz="4" w:space="0" w:color="auto"/>
              <w:bottom w:val="single" w:sz="4" w:space="0" w:color="auto"/>
              <w:right w:val="single" w:sz="4" w:space="0" w:color="auto"/>
            </w:tcBorders>
            <w:noWrap/>
            <w:hideMark/>
          </w:tcPr>
          <w:p w14:paraId="01FEF2E9" w14:textId="77777777" w:rsidR="00703362" w:rsidRDefault="00703362" w:rsidP="009E396A">
            <w:pPr>
              <w:jc w:val="right"/>
              <w:rPr>
                <w:ins w:id="4194" w:author="Alotaibi, Raed" w:date="2019-05-22T16:09:00Z"/>
              </w:rPr>
            </w:pPr>
            <w:ins w:id="4195" w:author="Alotaibi, Raed" w:date="2019-05-22T16:09:00Z">
              <w:r>
                <w:t>-6.2%</w:t>
              </w:r>
            </w:ins>
          </w:p>
        </w:tc>
        <w:tc>
          <w:tcPr>
            <w:tcW w:w="852" w:type="dxa"/>
            <w:tcBorders>
              <w:top w:val="single" w:sz="4" w:space="0" w:color="auto"/>
              <w:left w:val="single" w:sz="4" w:space="0" w:color="auto"/>
              <w:bottom w:val="single" w:sz="4" w:space="0" w:color="auto"/>
              <w:right w:val="single" w:sz="4" w:space="0" w:color="auto"/>
            </w:tcBorders>
            <w:noWrap/>
            <w:hideMark/>
          </w:tcPr>
          <w:p w14:paraId="2CB98640" w14:textId="77777777" w:rsidR="00703362" w:rsidRDefault="00703362" w:rsidP="009E396A">
            <w:pPr>
              <w:jc w:val="right"/>
              <w:rPr>
                <w:ins w:id="4196" w:author="Alotaibi, Raed" w:date="2019-05-22T16:09:00Z"/>
              </w:rPr>
            </w:pPr>
            <w:ins w:id="4197" w:author="Alotaibi, Raed" w:date="2019-05-22T16:09:00Z">
              <w:r>
                <w:t>1,502</w:t>
              </w:r>
            </w:ins>
          </w:p>
        </w:tc>
        <w:tc>
          <w:tcPr>
            <w:tcW w:w="900" w:type="dxa"/>
            <w:tcBorders>
              <w:top w:val="single" w:sz="4" w:space="0" w:color="auto"/>
              <w:left w:val="single" w:sz="4" w:space="0" w:color="auto"/>
              <w:bottom w:val="single" w:sz="4" w:space="0" w:color="auto"/>
              <w:right w:val="single" w:sz="4" w:space="0" w:color="auto"/>
            </w:tcBorders>
            <w:noWrap/>
            <w:hideMark/>
          </w:tcPr>
          <w:p w14:paraId="6460022B" w14:textId="77777777" w:rsidR="00703362" w:rsidRDefault="00703362" w:rsidP="009E396A">
            <w:pPr>
              <w:jc w:val="right"/>
              <w:rPr>
                <w:ins w:id="4198" w:author="Alotaibi, Raed" w:date="2019-05-22T16:09:00Z"/>
              </w:rPr>
            </w:pPr>
            <w:ins w:id="4199" w:author="Alotaibi, Raed" w:date="2019-05-22T16:09:00Z">
              <w:r>
                <w:t>1,601</w:t>
              </w:r>
            </w:ins>
          </w:p>
        </w:tc>
        <w:tc>
          <w:tcPr>
            <w:tcW w:w="810" w:type="dxa"/>
            <w:tcBorders>
              <w:top w:val="single" w:sz="4" w:space="0" w:color="auto"/>
              <w:left w:val="single" w:sz="4" w:space="0" w:color="auto"/>
              <w:bottom w:val="single" w:sz="4" w:space="0" w:color="auto"/>
              <w:right w:val="single" w:sz="4" w:space="0" w:color="auto"/>
            </w:tcBorders>
            <w:noWrap/>
            <w:hideMark/>
          </w:tcPr>
          <w:p w14:paraId="52400FF3" w14:textId="77777777" w:rsidR="00703362" w:rsidRDefault="00703362" w:rsidP="009E396A">
            <w:pPr>
              <w:jc w:val="right"/>
              <w:rPr>
                <w:ins w:id="4200" w:author="Alotaibi, Raed" w:date="2019-05-22T16:09:00Z"/>
              </w:rPr>
            </w:pPr>
            <w:ins w:id="4201" w:author="Alotaibi, Raed" w:date="2019-05-22T16:09:00Z">
              <w:r>
                <w:t>-100</w:t>
              </w:r>
            </w:ins>
          </w:p>
        </w:tc>
        <w:tc>
          <w:tcPr>
            <w:tcW w:w="895" w:type="dxa"/>
            <w:tcBorders>
              <w:top w:val="single" w:sz="4" w:space="0" w:color="auto"/>
              <w:left w:val="single" w:sz="4" w:space="0" w:color="auto"/>
              <w:bottom w:val="single" w:sz="4" w:space="0" w:color="auto"/>
              <w:right w:val="single" w:sz="4" w:space="0" w:color="auto"/>
            </w:tcBorders>
            <w:noWrap/>
            <w:hideMark/>
          </w:tcPr>
          <w:p w14:paraId="7EB0BF6E" w14:textId="77777777" w:rsidR="00703362" w:rsidRDefault="00703362" w:rsidP="009E396A">
            <w:pPr>
              <w:jc w:val="right"/>
              <w:rPr>
                <w:ins w:id="4202" w:author="Alotaibi, Raed" w:date="2019-05-22T16:09:00Z"/>
              </w:rPr>
            </w:pPr>
            <w:ins w:id="4203" w:author="Alotaibi, Raed" w:date="2019-05-22T16:09:00Z">
              <w:r>
                <w:t>-6.2%</w:t>
              </w:r>
            </w:ins>
          </w:p>
        </w:tc>
      </w:tr>
      <w:tr w:rsidR="00703362" w14:paraId="7E3ADD44" w14:textId="77777777" w:rsidTr="009E396A">
        <w:trPr>
          <w:trHeight w:val="300"/>
          <w:ins w:id="4204"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BAF635E" w14:textId="77777777" w:rsidR="00703362" w:rsidRDefault="00703362" w:rsidP="009E396A">
            <w:pPr>
              <w:rPr>
                <w:ins w:id="4205" w:author="Alotaibi, Raed" w:date="2019-05-22T16:09:00Z"/>
              </w:rPr>
            </w:pPr>
            <w:ins w:id="4206" w:author="Alotaibi, Raed" w:date="2019-05-22T16:09:00Z">
              <w:r>
                <w:t>West Virginia</w:t>
              </w:r>
            </w:ins>
          </w:p>
        </w:tc>
        <w:tc>
          <w:tcPr>
            <w:tcW w:w="1143" w:type="dxa"/>
            <w:tcBorders>
              <w:top w:val="single" w:sz="4" w:space="0" w:color="auto"/>
              <w:left w:val="single" w:sz="4" w:space="0" w:color="auto"/>
              <w:bottom w:val="single" w:sz="4" w:space="0" w:color="auto"/>
              <w:right w:val="single" w:sz="4" w:space="0" w:color="auto"/>
            </w:tcBorders>
            <w:noWrap/>
            <w:hideMark/>
          </w:tcPr>
          <w:p w14:paraId="2283E591" w14:textId="77777777" w:rsidR="00703362" w:rsidRDefault="00703362" w:rsidP="009E396A">
            <w:pPr>
              <w:jc w:val="right"/>
              <w:rPr>
                <w:ins w:id="4207" w:author="Alotaibi, Raed" w:date="2019-05-22T16:09:00Z"/>
              </w:rPr>
            </w:pPr>
            <w:ins w:id="4208" w:author="Alotaibi, Raed" w:date="2019-05-22T16:09:00Z">
              <w:r>
                <w:t>4,003</w:t>
              </w:r>
            </w:ins>
          </w:p>
        </w:tc>
        <w:tc>
          <w:tcPr>
            <w:tcW w:w="1009" w:type="dxa"/>
            <w:tcBorders>
              <w:top w:val="single" w:sz="4" w:space="0" w:color="auto"/>
              <w:left w:val="single" w:sz="4" w:space="0" w:color="auto"/>
              <w:bottom w:val="single" w:sz="4" w:space="0" w:color="auto"/>
              <w:right w:val="single" w:sz="4" w:space="0" w:color="auto"/>
            </w:tcBorders>
            <w:noWrap/>
            <w:hideMark/>
          </w:tcPr>
          <w:p w14:paraId="390AAC0A" w14:textId="77777777" w:rsidR="00703362" w:rsidRDefault="00703362" w:rsidP="009E396A">
            <w:pPr>
              <w:jc w:val="right"/>
              <w:rPr>
                <w:ins w:id="4209" w:author="Alotaibi, Raed" w:date="2019-05-22T16:09:00Z"/>
              </w:rPr>
            </w:pPr>
            <w:ins w:id="4210" w:author="Alotaibi, Raed" w:date="2019-05-22T16:09:00Z">
              <w:r>
                <w:t>4,179</w:t>
              </w:r>
            </w:ins>
          </w:p>
        </w:tc>
        <w:tc>
          <w:tcPr>
            <w:tcW w:w="990" w:type="dxa"/>
            <w:tcBorders>
              <w:top w:val="single" w:sz="4" w:space="0" w:color="auto"/>
              <w:left w:val="single" w:sz="4" w:space="0" w:color="auto"/>
              <w:bottom w:val="single" w:sz="4" w:space="0" w:color="auto"/>
              <w:right w:val="single" w:sz="4" w:space="0" w:color="auto"/>
            </w:tcBorders>
            <w:noWrap/>
            <w:hideMark/>
          </w:tcPr>
          <w:p w14:paraId="6976D698" w14:textId="77777777" w:rsidR="00703362" w:rsidRDefault="00703362" w:rsidP="009E396A">
            <w:pPr>
              <w:jc w:val="right"/>
              <w:rPr>
                <w:ins w:id="4211" w:author="Alotaibi, Raed" w:date="2019-05-22T16:09:00Z"/>
              </w:rPr>
            </w:pPr>
            <w:ins w:id="4212" w:author="Alotaibi, Raed" w:date="2019-05-22T16:09:00Z">
              <w:r>
                <w:t>-176</w:t>
              </w:r>
            </w:ins>
          </w:p>
        </w:tc>
        <w:tc>
          <w:tcPr>
            <w:tcW w:w="858" w:type="dxa"/>
            <w:tcBorders>
              <w:top w:val="single" w:sz="4" w:space="0" w:color="auto"/>
              <w:left w:val="single" w:sz="4" w:space="0" w:color="auto"/>
              <w:bottom w:val="single" w:sz="4" w:space="0" w:color="auto"/>
              <w:right w:val="single" w:sz="4" w:space="0" w:color="auto"/>
            </w:tcBorders>
            <w:noWrap/>
            <w:hideMark/>
          </w:tcPr>
          <w:p w14:paraId="0F1372B1" w14:textId="77777777" w:rsidR="00703362" w:rsidRDefault="00703362" w:rsidP="009E396A">
            <w:pPr>
              <w:jc w:val="right"/>
              <w:rPr>
                <w:ins w:id="4213" w:author="Alotaibi, Raed" w:date="2019-05-22T16:09:00Z"/>
              </w:rPr>
            </w:pPr>
            <w:ins w:id="4214" w:author="Alotaibi, Raed" w:date="2019-05-22T16:09:00Z">
              <w:r>
                <w:t>-4.2%</w:t>
              </w:r>
            </w:ins>
          </w:p>
        </w:tc>
        <w:tc>
          <w:tcPr>
            <w:tcW w:w="852" w:type="dxa"/>
            <w:tcBorders>
              <w:top w:val="single" w:sz="4" w:space="0" w:color="auto"/>
              <w:left w:val="single" w:sz="4" w:space="0" w:color="auto"/>
              <w:bottom w:val="single" w:sz="4" w:space="0" w:color="auto"/>
              <w:right w:val="single" w:sz="4" w:space="0" w:color="auto"/>
            </w:tcBorders>
            <w:noWrap/>
            <w:hideMark/>
          </w:tcPr>
          <w:p w14:paraId="7823B23C" w14:textId="77777777" w:rsidR="00703362" w:rsidRDefault="00703362" w:rsidP="009E396A">
            <w:pPr>
              <w:jc w:val="right"/>
              <w:rPr>
                <w:ins w:id="4215" w:author="Alotaibi, Raed" w:date="2019-05-22T16:09:00Z"/>
              </w:rPr>
            </w:pPr>
            <w:ins w:id="4216" w:author="Alotaibi, Raed" w:date="2019-05-22T16:09:00Z">
              <w:r>
                <w:t>578</w:t>
              </w:r>
            </w:ins>
          </w:p>
        </w:tc>
        <w:tc>
          <w:tcPr>
            <w:tcW w:w="900" w:type="dxa"/>
            <w:tcBorders>
              <w:top w:val="single" w:sz="4" w:space="0" w:color="auto"/>
              <w:left w:val="single" w:sz="4" w:space="0" w:color="auto"/>
              <w:bottom w:val="single" w:sz="4" w:space="0" w:color="auto"/>
              <w:right w:val="single" w:sz="4" w:space="0" w:color="auto"/>
            </w:tcBorders>
            <w:noWrap/>
            <w:hideMark/>
          </w:tcPr>
          <w:p w14:paraId="0C79A202" w14:textId="77777777" w:rsidR="00703362" w:rsidRDefault="00703362" w:rsidP="009E396A">
            <w:pPr>
              <w:jc w:val="right"/>
              <w:rPr>
                <w:ins w:id="4217" w:author="Alotaibi, Raed" w:date="2019-05-22T16:09:00Z"/>
              </w:rPr>
            </w:pPr>
            <w:ins w:id="4218" w:author="Alotaibi, Raed" w:date="2019-05-22T16:09:00Z">
              <w:r>
                <w:t>603</w:t>
              </w:r>
            </w:ins>
          </w:p>
        </w:tc>
        <w:tc>
          <w:tcPr>
            <w:tcW w:w="810" w:type="dxa"/>
            <w:tcBorders>
              <w:top w:val="single" w:sz="4" w:space="0" w:color="auto"/>
              <w:left w:val="single" w:sz="4" w:space="0" w:color="auto"/>
              <w:bottom w:val="single" w:sz="4" w:space="0" w:color="auto"/>
              <w:right w:val="single" w:sz="4" w:space="0" w:color="auto"/>
            </w:tcBorders>
            <w:noWrap/>
            <w:hideMark/>
          </w:tcPr>
          <w:p w14:paraId="3148E418" w14:textId="77777777" w:rsidR="00703362" w:rsidRDefault="00703362" w:rsidP="009E396A">
            <w:pPr>
              <w:jc w:val="right"/>
              <w:rPr>
                <w:ins w:id="4219" w:author="Alotaibi, Raed" w:date="2019-05-22T16:09:00Z"/>
              </w:rPr>
            </w:pPr>
            <w:ins w:id="4220" w:author="Alotaibi, Raed" w:date="2019-05-22T16:09:00Z">
              <w:r>
                <w:t>-25</w:t>
              </w:r>
            </w:ins>
          </w:p>
        </w:tc>
        <w:tc>
          <w:tcPr>
            <w:tcW w:w="895" w:type="dxa"/>
            <w:tcBorders>
              <w:top w:val="single" w:sz="4" w:space="0" w:color="auto"/>
              <w:left w:val="single" w:sz="4" w:space="0" w:color="auto"/>
              <w:bottom w:val="single" w:sz="4" w:space="0" w:color="auto"/>
              <w:right w:val="single" w:sz="4" w:space="0" w:color="auto"/>
            </w:tcBorders>
            <w:noWrap/>
            <w:hideMark/>
          </w:tcPr>
          <w:p w14:paraId="54633D7E" w14:textId="77777777" w:rsidR="00703362" w:rsidRDefault="00703362" w:rsidP="009E396A">
            <w:pPr>
              <w:jc w:val="right"/>
              <w:rPr>
                <w:ins w:id="4221" w:author="Alotaibi, Raed" w:date="2019-05-22T16:09:00Z"/>
              </w:rPr>
            </w:pPr>
            <w:ins w:id="4222" w:author="Alotaibi, Raed" w:date="2019-05-22T16:09:00Z">
              <w:r>
                <w:t>-4.2%</w:t>
              </w:r>
            </w:ins>
          </w:p>
        </w:tc>
      </w:tr>
      <w:tr w:rsidR="00703362" w14:paraId="3ECD0010" w14:textId="77777777" w:rsidTr="009E396A">
        <w:trPr>
          <w:trHeight w:val="300"/>
          <w:ins w:id="4223"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33477962" w14:textId="77777777" w:rsidR="00703362" w:rsidRDefault="00703362" w:rsidP="009E396A">
            <w:pPr>
              <w:rPr>
                <w:ins w:id="4224" w:author="Alotaibi, Raed" w:date="2019-05-22T16:09:00Z"/>
              </w:rPr>
            </w:pPr>
            <w:ins w:id="4225" w:author="Alotaibi, Raed" w:date="2019-05-22T16:09:00Z">
              <w:r>
                <w:t>Alabama</w:t>
              </w:r>
            </w:ins>
          </w:p>
        </w:tc>
        <w:tc>
          <w:tcPr>
            <w:tcW w:w="1143" w:type="dxa"/>
            <w:tcBorders>
              <w:top w:val="single" w:sz="4" w:space="0" w:color="auto"/>
              <w:left w:val="single" w:sz="4" w:space="0" w:color="auto"/>
              <w:bottom w:val="single" w:sz="4" w:space="0" w:color="auto"/>
              <w:right w:val="single" w:sz="4" w:space="0" w:color="auto"/>
            </w:tcBorders>
            <w:noWrap/>
            <w:hideMark/>
          </w:tcPr>
          <w:p w14:paraId="58086BDB" w14:textId="77777777" w:rsidR="00703362" w:rsidRDefault="00703362" w:rsidP="009E396A">
            <w:pPr>
              <w:jc w:val="right"/>
              <w:rPr>
                <w:ins w:id="4226" w:author="Alotaibi, Raed" w:date="2019-05-22T16:09:00Z"/>
              </w:rPr>
            </w:pPr>
            <w:ins w:id="4227" w:author="Alotaibi, Raed" w:date="2019-05-22T16:09:00Z">
              <w:r>
                <w:t>11,722</w:t>
              </w:r>
            </w:ins>
          </w:p>
        </w:tc>
        <w:tc>
          <w:tcPr>
            <w:tcW w:w="1009" w:type="dxa"/>
            <w:tcBorders>
              <w:top w:val="single" w:sz="4" w:space="0" w:color="auto"/>
              <w:left w:val="single" w:sz="4" w:space="0" w:color="auto"/>
              <w:bottom w:val="single" w:sz="4" w:space="0" w:color="auto"/>
              <w:right w:val="single" w:sz="4" w:space="0" w:color="auto"/>
            </w:tcBorders>
            <w:noWrap/>
            <w:hideMark/>
          </w:tcPr>
          <w:p w14:paraId="561EA6CB" w14:textId="77777777" w:rsidR="00703362" w:rsidRDefault="00703362" w:rsidP="009E396A">
            <w:pPr>
              <w:jc w:val="right"/>
              <w:rPr>
                <w:ins w:id="4228" w:author="Alotaibi, Raed" w:date="2019-05-22T16:09:00Z"/>
              </w:rPr>
            </w:pPr>
            <w:ins w:id="4229" w:author="Alotaibi, Raed" w:date="2019-05-22T16:09:00Z">
              <w:r>
                <w:t>12,216</w:t>
              </w:r>
            </w:ins>
          </w:p>
        </w:tc>
        <w:tc>
          <w:tcPr>
            <w:tcW w:w="990" w:type="dxa"/>
            <w:tcBorders>
              <w:top w:val="single" w:sz="4" w:space="0" w:color="auto"/>
              <w:left w:val="single" w:sz="4" w:space="0" w:color="auto"/>
              <w:bottom w:val="single" w:sz="4" w:space="0" w:color="auto"/>
              <w:right w:val="single" w:sz="4" w:space="0" w:color="auto"/>
            </w:tcBorders>
            <w:noWrap/>
            <w:hideMark/>
          </w:tcPr>
          <w:p w14:paraId="70F1ABB6" w14:textId="77777777" w:rsidR="00703362" w:rsidRDefault="00703362" w:rsidP="009E396A">
            <w:pPr>
              <w:jc w:val="right"/>
              <w:rPr>
                <w:ins w:id="4230" w:author="Alotaibi, Raed" w:date="2019-05-22T16:09:00Z"/>
              </w:rPr>
            </w:pPr>
            <w:ins w:id="4231" w:author="Alotaibi, Raed" w:date="2019-05-22T16:09:00Z">
              <w:r>
                <w:t>-494</w:t>
              </w:r>
            </w:ins>
          </w:p>
        </w:tc>
        <w:tc>
          <w:tcPr>
            <w:tcW w:w="858" w:type="dxa"/>
            <w:tcBorders>
              <w:top w:val="single" w:sz="4" w:space="0" w:color="auto"/>
              <w:left w:val="single" w:sz="4" w:space="0" w:color="auto"/>
              <w:bottom w:val="single" w:sz="4" w:space="0" w:color="auto"/>
              <w:right w:val="single" w:sz="4" w:space="0" w:color="auto"/>
            </w:tcBorders>
            <w:noWrap/>
            <w:hideMark/>
          </w:tcPr>
          <w:p w14:paraId="02554986" w14:textId="77777777" w:rsidR="00703362" w:rsidRDefault="00703362" w:rsidP="009E396A">
            <w:pPr>
              <w:jc w:val="right"/>
              <w:rPr>
                <w:ins w:id="4232" w:author="Alotaibi, Raed" w:date="2019-05-22T16:09:00Z"/>
              </w:rPr>
            </w:pPr>
            <w:ins w:id="4233" w:author="Alotaibi, Raed" w:date="2019-05-22T16:09:00Z">
              <w:r>
                <w:t>-4.0%</w:t>
              </w:r>
            </w:ins>
          </w:p>
        </w:tc>
        <w:tc>
          <w:tcPr>
            <w:tcW w:w="852" w:type="dxa"/>
            <w:tcBorders>
              <w:top w:val="single" w:sz="4" w:space="0" w:color="auto"/>
              <w:left w:val="single" w:sz="4" w:space="0" w:color="auto"/>
              <w:bottom w:val="single" w:sz="4" w:space="0" w:color="auto"/>
              <w:right w:val="single" w:sz="4" w:space="0" w:color="auto"/>
            </w:tcBorders>
            <w:noWrap/>
            <w:hideMark/>
          </w:tcPr>
          <w:p w14:paraId="1CF25C71" w14:textId="77777777" w:rsidR="00703362" w:rsidRDefault="00703362" w:rsidP="009E396A">
            <w:pPr>
              <w:jc w:val="right"/>
              <w:rPr>
                <w:ins w:id="4234" w:author="Alotaibi, Raed" w:date="2019-05-22T16:09:00Z"/>
              </w:rPr>
            </w:pPr>
            <w:ins w:id="4235" w:author="Alotaibi, Raed" w:date="2019-05-22T16:09:00Z">
              <w:r>
                <w:t>1,381</w:t>
              </w:r>
            </w:ins>
          </w:p>
        </w:tc>
        <w:tc>
          <w:tcPr>
            <w:tcW w:w="900" w:type="dxa"/>
            <w:tcBorders>
              <w:top w:val="single" w:sz="4" w:space="0" w:color="auto"/>
              <w:left w:val="single" w:sz="4" w:space="0" w:color="auto"/>
              <w:bottom w:val="single" w:sz="4" w:space="0" w:color="auto"/>
              <w:right w:val="single" w:sz="4" w:space="0" w:color="auto"/>
            </w:tcBorders>
            <w:noWrap/>
            <w:hideMark/>
          </w:tcPr>
          <w:p w14:paraId="18D12ED3" w14:textId="77777777" w:rsidR="00703362" w:rsidRDefault="00703362" w:rsidP="009E396A">
            <w:pPr>
              <w:jc w:val="right"/>
              <w:rPr>
                <w:ins w:id="4236" w:author="Alotaibi, Raed" w:date="2019-05-22T16:09:00Z"/>
              </w:rPr>
            </w:pPr>
            <w:ins w:id="4237" w:author="Alotaibi, Raed" w:date="2019-05-22T16:09:00Z">
              <w:r>
                <w:t>1,439</w:t>
              </w:r>
            </w:ins>
          </w:p>
        </w:tc>
        <w:tc>
          <w:tcPr>
            <w:tcW w:w="810" w:type="dxa"/>
            <w:tcBorders>
              <w:top w:val="single" w:sz="4" w:space="0" w:color="auto"/>
              <w:left w:val="single" w:sz="4" w:space="0" w:color="auto"/>
              <w:bottom w:val="single" w:sz="4" w:space="0" w:color="auto"/>
              <w:right w:val="single" w:sz="4" w:space="0" w:color="auto"/>
            </w:tcBorders>
            <w:noWrap/>
            <w:hideMark/>
          </w:tcPr>
          <w:p w14:paraId="2BFE21FB" w14:textId="77777777" w:rsidR="00703362" w:rsidRDefault="00703362" w:rsidP="009E396A">
            <w:pPr>
              <w:jc w:val="right"/>
              <w:rPr>
                <w:ins w:id="4238" w:author="Alotaibi, Raed" w:date="2019-05-22T16:09:00Z"/>
              </w:rPr>
            </w:pPr>
            <w:ins w:id="4239" w:author="Alotaibi, Raed" w:date="2019-05-22T16:09:00Z">
              <w:r>
                <w:t>-58</w:t>
              </w:r>
            </w:ins>
          </w:p>
        </w:tc>
        <w:tc>
          <w:tcPr>
            <w:tcW w:w="895" w:type="dxa"/>
            <w:tcBorders>
              <w:top w:val="single" w:sz="4" w:space="0" w:color="auto"/>
              <w:left w:val="single" w:sz="4" w:space="0" w:color="auto"/>
              <w:bottom w:val="single" w:sz="4" w:space="0" w:color="auto"/>
              <w:right w:val="single" w:sz="4" w:space="0" w:color="auto"/>
            </w:tcBorders>
            <w:noWrap/>
            <w:hideMark/>
          </w:tcPr>
          <w:p w14:paraId="4F6A5F0B" w14:textId="77777777" w:rsidR="00703362" w:rsidRDefault="00703362" w:rsidP="009E396A">
            <w:pPr>
              <w:jc w:val="right"/>
              <w:rPr>
                <w:ins w:id="4240" w:author="Alotaibi, Raed" w:date="2019-05-22T16:09:00Z"/>
              </w:rPr>
            </w:pPr>
            <w:ins w:id="4241" w:author="Alotaibi, Raed" w:date="2019-05-22T16:09:00Z">
              <w:r>
                <w:t>-4.0%</w:t>
              </w:r>
            </w:ins>
          </w:p>
        </w:tc>
      </w:tr>
      <w:tr w:rsidR="00703362" w14:paraId="370EB962" w14:textId="77777777" w:rsidTr="009E396A">
        <w:trPr>
          <w:trHeight w:val="300"/>
          <w:ins w:id="4242"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9884233" w14:textId="77777777" w:rsidR="00703362" w:rsidRDefault="00703362" w:rsidP="009E396A">
            <w:pPr>
              <w:rPr>
                <w:ins w:id="4243" w:author="Alotaibi, Raed" w:date="2019-05-22T16:09:00Z"/>
              </w:rPr>
            </w:pPr>
            <w:ins w:id="4244" w:author="Alotaibi, Raed" w:date="2019-05-22T16:09:00Z">
              <w:r>
                <w:t>Michigan</w:t>
              </w:r>
            </w:ins>
          </w:p>
        </w:tc>
        <w:tc>
          <w:tcPr>
            <w:tcW w:w="1143" w:type="dxa"/>
            <w:tcBorders>
              <w:top w:val="single" w:sz="4" w:space="0" w:color="auto"/>
              <w:left w:val="single" w:sz="4" w:space="0" w:color="auto"/>
              <w:bottom w:val="single" w:sz="4" w:space="0" w:color="auto"/>
              <w:right w:val="single" w:sz="4" w:space="0" w:color="auto"/>
            </w:tcBorders>
            <w:noWrap/>
            <w:hideMark/>
          </w:tcPr>
          <w:p w14:paraId="5B6076F1" w14:textId="77777777" w:rsidR="00703362" w:rsidRDefault="00703362" w:rsidP="009E396A">
            <w:pPr>
              <w:jc w:val="right"/>
              <w:rPr>
                <w:ins w:id="4245" w:author="Alotaibi, Raed" w:date="2019-05-22T16:09:00Z"/>
              </w:rPr>
            </w:pPr>
            <w:ins w:id="4246" w:author="Alotaibi, Raed" w:date="2019-05-22T16:09:00Z">
              <w:r>
                <w:t>24,356</w:t>
              </w:r>
            </w:ins>
          </w:p>
        </w:tc>
        <w:tc>
          <w:tcPr>
            <w:tcW w:w="1009" w:type="dxa"/>
            <w:tcBorders>
              <w:top w:val="single" w:sz="4" w:space="0" w:color="auto"/>
              <w:left w:val="single" w:sz="4" w:space="0" w:color="auto"/>
              <w:bottom w:val="single" w:sz="4" w:space="0" w:color="auto"/>
              <w:right w:val="single" w:sz="4" w:space="0" w:color="auto"/>
            </w:tcBorders>
            <w:noWrap/>
            <w:hideMark/>
          </w:tcPr>
          <w:p w14:paraId="1EBFE248" w14:textId="77777777" w:rsidR="00703362" w:rsidRDefault="00703362" w:rsidP="009E396A">
            <w:pPr>
              <w:jc w:val="right"/>
              <w:rPr>
                <w:ins w:id="4247" w:author="Alotaibi, Raed" w:date="2019-05-22T16:09:00Z"/>
              </w:rPr>
            </w:pPr>
            <w:ins w:id="4248" w:author="Alotaibi, Raed" w:date="2019-05-22T16:09:00Z">
              <w:r>
                <w:t>25,287</w:t>
              </w:r>
            </w:ins>
          </w:p>
        </w:tc>
        <w:tc>
          <w:tcPr>
            <w:tcW w:w="990" w:type="dxa"/>
            <w:tcBorders>
              <w:top w:val="single" w:sz="4" w:space="0" w:color="auto"/>
              <w:left w:val="single" w:sz="4" w:space="0" w:color="auto"/>
              <w:bottom w:val="single" w:sz="4" w:space="0" w:color="auto"/>
              <w:right w:val="single" w:sz="4" w:space="0" w:color="auto"/>
            </w:tcBorders>
            <w:noWrap/>
            <w:hideMark/>
          </w:tcPr>
          <w:p w14:paraId="425898C2" w14:textId="77777777" w:rsidR="00703362" w:rsidRDefault="00703362" w:rsidP="009E396A">
            <w:pPr>
              <w:jc w:val="right"/>
              <w:rPr>
                <w:ins w:id="4249" w:author="Alotaibi, Raed" w:date="2019-05-22T16:09:00Z"/>
              </w:rPr>
            </w:pPr>
            <w:ins w:id="4250" w:author="Alotaibi, Raed" w:date="2019-05-22T16:09:00Z">
              <w:r>
                <w:t>-931</w:t>
              </w:r>
            </w:ins>
          </w:p>
        </w:tc>
        <w:tc>
          <w:tcPr>
            <w:tcW w:w="858" w:type="dxa"/>
            <w:tcBorders>
              <w:top w:val="single" w:sz="4" w:space="0" w:color="auto"/>
              <w:left w:val="single" w:sz="4" w:space="0" w:color="auto"/>
              <w:bottom w:val="single" w:sz="4" w:space="0" w:color="auto"/>
              <w:right w:val="single" w:sz="4" w:space="0" w:color="auto"/>
            </w:tcBorders>
            <w:noWrap/>
            <w:hideMark/>
          </w:tcPr>
          <w:p w14:paraId="5BE91195" w14:textId="77777777" w:rsidR="00703362" w:rsidRDefault="00703362" w:rsidP="009E396A">
            <w:pPr>
              <w:jc w:val="right"/>
              <w:rPr>
                <w:ins w:id="4251" w:author="Alotaibi, Raed" w:date="2019-05-22T16:09:00Z"/>
              </w:rPr>
            </w:pPr>
            <w:ins w:id="4252" w:author="Alotaibi, Raed" w:date="2019-05-22T16:09:00Z">
              <w:r>
                <w:t>-3.7%</w:t>
              </w:r>
            </w:ins>
          </w:p>
        </w:tc>
        <w:tc>
          <w:tcPr>
            <w:tcW w:w="852" w:type="dxa"/>
            <w:tcBorders>
              <w:top w:val="single" w:sz="4" w:space="0" w:color="auto"/>
              <w:left w:val="single" w:sz="4" w:space="0" w:color="auto"/>
              <w:bottom w:val="single" w:sz="4" w:space="0" w:color="auto"/>
              <w:right w:val="single" w:sz="4" w:space="0" w:color="auto"/>
            </w:tcBorders>
            <w:noWrap/>
            <w:hideMark/>
          </w:tcPr>
          <w:p w14:paraId="1754696F" w14:textId="77777777" w:rsidR="00703362" w:rsidRDefault="00703362" w:rsidP="009E396A">
            <w:pPr>
              <w:jc w:val="right"/>
              <w:rPr>
                <w:ins w:id="4253" w:author="Alotaibi, Raed" w:date="2019-05-22T16:09:00Z"/>
              </w:rPr>
            </w:pPr>
            <w:ins w:id="4254" w:author="Alotaibi, Raed" w:date="2019-05-22T16:09:00Z">
              <w:r>
                <w:t>4,056</w:t>
              </w:r>
            </w:ins>
          </w:p>
        </w:tc>
        <w:tc>
          <w:tcPr>
            <w:tcW w:w="900" w:type="dxa"/>
            <w:tcBorders>
              <w:top w:val="single" w:sz="4" w:space="0" w:color="auto"/>
              <w:left w:val="single" w:sz="4" w:space="0" w:color="auto"/>
              <w:bottom w:val="single" w:sz="4" w:space="0" w:color="auto"/>
              <w:right w:val="single" w:sz="4" w:space="0" w:color="auto"/>
            </w:tcBorders>
            <w:noWrap/>
            <w:hideMark/>
          </w:tcPr>
          <w:p w14:paraId="1C5D74CF" w14:textId="77777777" w:rsidR="00703362" w:rsidRDefault="00703362" w:rsidP="009E396A">
            <w:pPr>
              <w:jc w:val="right"/>
              <w:rPr>
                <w:ins w:id="4255" w:author="Alotaibi, Raed" w:date="2019-05-22T16:09:00Z"/>
              </w:rPr>
            </w:pPr>
            <w:ins w:id="4256" w:author="Alotaibi, Raed" w:date="2019-05-22T16:09:00Z">
              <w:r>
                <w:t>4,211</w:t>
              </w:r>
            </w:ins>
          </w:p>
        </w:tc>
        <w:tc>
          <w:tcPr>
            <w:tcW w:w="810" w:type="dxa"/>
            <w:tcBorders>
              <w:top w:val="single" w:sz="4" w:space="0" w:color="auto"/>
              <w:left w:val="single" w:sz="4" w:space="0" w:color="auto"/>
              <w:bottom w:val="single" w:sz="4" w:space="0" w:color="auto"/>
              <w:right w:val="single" w:sz="4" w:space="0" w:color="auto"/>
            </w:tcBorders>
            <w:noWrap/>
            <w:hideMark/>
          </w:tcPr>
          <w:p w14:paraId="4856E67E" w14:textId="77777777" w:rsidR="00703362" w:rsidRDefault="00703362" w:rsidP="009E396A">
            <w:pPr>
              <w:jc w:val="right"/>
              <w:rPr>
                <w:ins w:id="4257" w:author="Alotaibi, Raed" w:date="2019-05-22T16:09:00Z"/>
              </w:rPr>
            </w:pPr>
            <w:ins w:id="4258" w:author="Alotaibi, Raed" w:date="2019-05-22T16:09:00Z">
              <w:r>
                <w:t>-155</w:t>
              </w:r>
            </w:ins>
          </w:p>
        </w:tc>
        <w:tc>
          <w:tcPr>
            <w:tcW w:w="895" w:type="dxa"/>
            <w:tcBorders>
              <w:top w:val="single" w:sz="4" w:space="0" w:color="auto"/>
              <w:left w:val="single" w:sz="4" w:space="0" w:color="auto"/>
              <w:bottom w:val="single" w:sz="4" w:space="0" w:color="auto"/>
              <w:right w:val="single" w:sz="4" w:space="0" w:color="auto"/>
            </w:tcBorders>
            <w:noWrap/>
            <w:hideMark/>
          </w:tcPr>
          <w:p w14:paraId="48D53994" w14:textId="77777777" w:rsidR="00703362" w:rsidRDefault="00703362" w:rsidP="009E396A">
            <w:pPr>
              <w:jc w:val="right"/>
              <w:rPr>
                <w:ins w:id="4259" w:author="Alotaibi, Raed" w:date="2019-05-22T16:09:00Z"/>
              </w:rPr>
            </w:pPr>
            <w:ins w:id="4260" w:author="Alotaibi, Raed" w:date="2019-05-22T16:09:00Z">
              <w:r>
                <w:t>-3.7%</w:t>
              </w:r>
            </w:ins>
          </w:p>
        </w:tc>
      </w:tr>
      <w:tr w:rsidR="00703362" w14:paraId="221DD426" w14:textId="77777777" w:rsidTr="009E396A">
        <w:trPr>
          <w:trHeight w:val="300"/>
          <w:ins w:id="4261"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AEABD8B" w14:textId="77777777" w:rsidR="00703362" w:rsidRDefault="00703362" w:rsidP="009E396A">
            <w:pPr>
              <w:rPr>
                <w:ins w:id="4262" w:author="Alotaibi, Raed" w:date="2019-05-22T16:09:00Z"/>
              </w:rPr>
            </w:pPr>
            <w:ins w:id="4263" w:author="Alotaibi, Raed" w:date="2019-05-22T16:09:00Z">
              <w:r>
                <w:t>Kentucky</w:t>
              </w:r>
            </w:ins>
          </w:p>
        </w:tc>
        <w:tc>
          <w:tcPr>
            <w:tcW w:w="1143" w:type="dxa"/>
            <w:tcBorders>
              <w:top w:val="single" w:sz="4" w:space="0" w:color="auto"/>
              <w:left w:val="single" w:sz="4" w:space="0" w:color="auto"/>
              <w:bottom w:val="single" w:sz="4" w:space="0" w:color="auto"/>
              <w:right w:val="single" w:sz="4" w:space="0" w:color="auto"/>
            </w:tcBorders>
            <w:noWrap/>
            <w:hideMark/>
          </w:tcPr>
          <w:p w14:paraId="2A764847" w14:textId="77777777" w:rsidR="00703362" w:rsidRDefault="00703362" w:rsidP="009E396A">
            <w:pPr>
              <w:jc w:val="right"/>
              <w:rPr>
                <w:ins w:id="4264" w:author="Alotaibi, Raed" w:date="2019-05-22T16:09:00Z"/>
              </w:rPr>
            </w:pPr>
            <w:ins w:id="4265" w:author="Alotaibi, Raed" w:date="2019-05-22T16:09:00Z">
              <w:r>
                <w:t>10,650</w:t>
              </w:r>
            </w:ins>
          </w:p>
        </w:tc>
        <w:tc>
          <w:tcPr>
            <w:tcW w:w="1009" w:type="dxa"/>
            <w:tcBorders>
              <w:top w:val="single" w:sz="4" w:space="0" w:color="auto"/>
              <w:left w:val="single" w:sz="4" w:space="0" w:color="auto"/>
              <w:bottom w:val="single" w:sz="4" w:space="0" w:color="auto"/>
              <w:right w:val="single" w:sz="4" w:space="0" w:color="auto"/>
            </w:tcBorders>
            <w:noWrap/>
            <w:hideMark/>
          </w:tcPr>
          <w:p w14:paraId="16BF89E9" w14:textId="77777777" w:rsidR="00703362" w:rsidRDefault="00703362" w:rsidP="009E396A">
            <w:pPr>
              <w:jc w:val="right"/>
              <w:rPr>
                <w:ins w:id="4266" w:author="Alotaibi, Raed" w:date="2019-05-22T16:09:00Z"/>
              </w:rPr>
            </w:pPr>
            <w:ins w:id="4267" w:author="Alotaibi, Raed" w:date="2019-05-22T16:09:00Z">
              <w:r>
                <w:t>11,040</w:t>
              </w:r>
            </w:ins>
          </w:p>
        </w:tc>
        <w:tc>
          <w:tcPr>
            <w:tcW w:w="990" w:type="dxa"/>
            <w:tcBorders>
              <w:top w:val="single" w:sz="4" w:space="0" w:color="auto"/>
              <w:left w:val="single" w:sz="4" w:space="0" w:color="auto"/>
              <w:bottom w:val="single" w:sz="4" w:space="0" w:color="auto"/>
              <w:right w:val="single" w:sz="4" w:space="0" w:color="auto"/>
            </w:tcBorders>
            <w:noWrap/>
            <w:hideMark/>
          </w:tcPr>
          <w:p w14:paraId="4D1A7960" w14:textId="77777777" w:rsidR="00703362" w:rsidRDefault="00703362" w:rsidP="009E396A">
            <w:pPr>
              <w:jc w:val="right"/>
              <w:rPr>
                <w:ins w:id="4268" w:author="Alotaibi, Raed" w:date="2019-05-22T16:09:00Z"/>
              </w:rPr>
            </w:pPr>
            <w:ins w:id="4269" w:author="Alotaibi, Raed" w:date="2019-05-22T16:09:00Z">
              <w:r>
                <w:t>-389</w:t>
              </w:r>
            </w:ins>
          </w:p>
        </w:tc>
        <w:tc>
          <w:tcPr>
            <w:tcW w:w="858" w:type="dxa"/>
            <w:tcBorders>
              <w:top w:val="single" w:sz="4" w:space="0" w:color="auto"/>
              <w:left w:val="single" w:sz="4" w:space="0" w:color="auto"/>
              <w:bottom w:val="single" w:sz="4" w:space="0" w:color="auto"/>
              <w:right w:val="single" w:sz="4" w:space="0" w:color="auto"/>
            </w:tcBorders>
            <w:noWrap/>
            <w:hideMark/>
          </w:tcPr>
          <w:p w14:paraId="0BAF2787" w14:textId="77777777" w:rsidR="00703362" w:rsidRDefault="00703362" w:rsidP="009E396A">
            <w:pPr>
              <w:jc w:val="right"/>
              <w:rPr>
                <w:ins w:id="4270" w:author="Alotaibi, Raed" w:date="2019-05-22T16:09:00Z"/>
              </w:rPr>
            </w:pPr>
            <w:ins w:id="4271" w:author="Alotaibi, Raed" w:date="2019-05-22T16:09:00Z">
              <w:r>
                <w:t>-3.5%</w:t>
              </w:r>
            </w:ins>
          </w:p>
        </w:tc>
        <w:tc>
          <w:tcPr>
            <w:tcW w:w="852" w:type="dxa"/>
            <w:tcBorders>
              <w:top w:val="single" w:sz="4" w:space="0" w:color="auto"/>
              <w:left w:val="single" w:sz="4" w:space="0" w:color="auto"/>
              <w:bottom w:val="single" w:sz="4" w:space="0" w:color="auto"/>
              <w:right w:val="single" w:sz="4" w:space="0" w:color="auto"/>
            </w:tcBorders>
            <w:noWrap/>
            <w:hideMark/>
          </w:tcPr>
          <w:p w14:paraId="598C1CBD" w14:textId="77777777" w:rsidR="00703362" w:rsidRDefault="00703362" w:rsidP="009E396A">
            <w:pPr>
              <w:jc w:val="right"/>
              <w:rPr>
                <w:ins w:id="4272" w:author="Alotaibi, Raed" w:date="2019-05-22T16:09:00Z"/>
              </w:rPr>
            </w:pPr>
            <w:ins w:id="4273" w:author="Alotaibi, Raed" w:date="2019-05-22T16:09:00Z">
              <w:r>
                <w:t>1,591</w:t>
              </w:r>
            </w:ins>
          </w:p>
        </w:tc>
        <w:tc>
          <w:tcPr>
            <w:tcW w:w="900" w:type="dxa"/>
            <w:tcBorders>
              <w:top w:val="single" w:sz="4" w:space="0" w:color="auto"/>
              <w:left w:val="single" w:sz="4" w:space="0" w:color="auto"/>
              <w:bottom w:val="single" w:sz="4" w:space="0" w:color="auto"/>
              <w:right w:val="single" w:sz="4" w:space="0" w:color="auto"/>
            </w:tcBorders>
            <w:noWrap/>
            <w:hideMark/>
          </w:tcPr>
          <w:p w14:paraId="6F376F6D" w14:textId="77777777" w:rsidR="00703362" w:rsidRDefault="00703362" w:rsidP="009E396A">
            <w:pPr>
              <w:jc w:val="right"/>
              <w:rPr>
                <w:ins w:id="4274" w:author="Alotaibi, Raed" w:date="2019-05-22T16:09:00Z"/>
              </w:rPr>
            </w:pPr>
            <w:ins w:id="4275" w:author="Alotaibi, Raed" w:date="2019-05-22T16:09:00Z">
              <w:r>
                <w:t>1,649</w:t>
              </w:r>
            </w:ins>
          </w:p>
        </w:tc>
        <w:tc>
          <w:tcPr>
            <w:tcW w:w="810" w:type="dxa"/>
            <w:tcBorders>
              <w:top w:val="single" w:sz="4" w:space="0" w:color="auto"/>
              <w:left w:val="single" w:sz="4" w:space="0" w:color="auto"/>
              <w:bottom w:val="single" w:sz="4" w:space="0" w:color="auto"/>
              <w:right w:val="single" w:sz="4" w:space="0" w:color="auto"/>
            </w:tcBorders>
            <w:noWrap/>
            <w:hideMark/>
          </w:tcPr>
          <w:p w14:paraId="3CBA9099" w14:textId="77777777" w:rsidR="00703362" w:rsidRDefault="00703362" w:rsidP="009E396A">
            <w:pPr>
              <w:jc w:val="right"/>
              <w:rPr>
                <w:ins w:id="4276" w:author="Alotaibi, Raed" w:date="2019-05-22T16:09:00Z"/>
              </w:rPr>
            </w:pPr>
            <w:ins w:id="4277" w:author="Alotaibi, Raed" w:date="2019-05-22T16:09:00Z">
              <w:r>
                <w:t>-58</w:t>
              </w:r>
            </w:ins>
          </w:p>
        </w:tc>
        <w:tc>
          <w:tcPr>
            <w:tcW w:w="895" w:type="dxa"/>
            <w:tcBorders>
              <w:top w:val="single" w:sz="4" w:space="0" w:color="auto"/>
              <w:left w:val="single" w:sz="4" w:space="0" w:color="auto"/>
              <w:bottom w:val="single" w:sz="4" w:space="0" w:color="auto"/>
              <w:right w:val="single" w:sz="4" w:space="0" w:color="auto"/>
            </w:tcBorders>
            <w:noWrap/>
            <w:hideMark/>
          </w:tcPr>
          <w:p w14:paraId="5C4A1BEA" w14:textId="77777777" w:rsidR="00703362" w:rsidRDefault="00703362" w:rsidP="009E396A">
            <w:pPr>
              <w:jc w:val="right"/>
              <w:rPr>
                <w:ins w:id="4278" w:author="Alotaibi, Raed" w:date="2019-05-22T16:09:00Z"/>
              </w:rPr>
            </w:pPr>
            <w:ins w:id="4279" w:author="Alotaibi, Raed" w:date="2019-05-22T16:09:00Z">
              <w:r>
                <w:t>-3.5%</w:t>
              </w:r>
            </w:ins>
          </w:p>
        </w:tc>
      </w:tr>
      <w:tr w:rsidR="00703362" w14:paraId="497C88FF" w14:textId="77777777" w:rsidTr="009E396A">
        <w:trPr>
          <w:trHeight w:val="300"/>
          <w:ins w:id="4280"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6D607E1C" w14:textId="77777777" w:rsidR="00703362" w:rsidRDefault="00703362" w:rsidP="009E396A">
            <w:pPr>
              <w:rPr>
                <w:ins w:id="4281" w:author="Alotaibi, Raed" w:date="2019-05-22T16:09:00Z"/>
              </w:rPr>
            </w:pPr>
            <w:ins w:id="4282" w:author="Alotaibi, Raed" w:date="2019-05-22T16:09:00Z">
              <w:r>
                <w:t>Virginia</w:t>
              </w:r>
            </w:ins>
          </w:p>
        </w:tc>
        <w:tc>
          <w:tcPr>
            <w:tcW w:w="1143" w:type="dxa"/>
            <w:tcBorders>
              <w:top w:val="single" w:sz="4" w:space="0" w:color="auto"/>
              <w:left w:val="single" w:sz="4" w:space="0" w:color="auto"/>
              <w:bottom w:val="single" w:sz="4" w:space="0" w:color="auto"/>
              <w:right w:val="single" w:sz="4" w:space="0" w:color="auto"/>
            </w:tcBorders>
            <w:noWrap/>
            <w:hideMark/>
          </w:tcPr>
          <w:p w14:paraId="29D2DCE1" w14:textId="77777777" w:rsidR="00703362" w:rsidRDefault="00703362" w:rsidP="009E396A">
            <w:pPr>
              <w:jc w:val="right"/>
              <w:rPr>
                <w:ins w:id="4283" w:author="Alotaibi, Raed" w:date="2019-05-22T16:09:00Z"/>
              </w:rPr>
            </w:pPr>
            <w:ins w:id="4284" w:author="Alotaibi, Raed" w:date="2019-05-22T16:09:00Z">
              <w:r>
                <w:t>19,375</w:t>
              </w:r>
            </w:ins>
          </w:p>
        </w:tc>
        <w:tc>
          <w:tcPr>
            <w:tcW w:w="1009" w:type="dxa"/>
            <w:tcBorders>
              <w:top w:val="single" w:sz="4" w:space="0" w:color="auto"/>
              <w:left w:val="single" w:sz="4" w:space="0" w:color="auto"/>
              <w:bottom w:val="single" w:sz="4" w:space="0" w:color="auto"/>
              <w:right w:val="single" w:sz="4" w:space="0" w:color="auto"/>
            </w:tcBorders>
            <w:noWrap/>
            <w:hideMark/>
          </w:tcPr>
          <w:p w14:paraId="19705C03" w14:textId="77777777" w:rsidR="00703362" w:rsidRDefault="00703362" w:rsidP="009E396A">
            <w:pPr>
              <w:jc w:val="right"/>
              <w:rPr>
                <w:ins w:id="4285" w:author="Alotaibi, Raed" w:date="2019-05-22T16:09:00Z"/>
              </w:rPr>
            </w:pPr>
            <w:ins w:id="4286" w:author="Alotaibi, Raed" w:date="2019-05-22T16:09:00Z">
              <w:r>
                <w:t>19,997</w:t>
              </w:r>
            </w:ins>
          </w:p>
        </w:tc>
        <w:tc>
          <w:tcPr>
            <w:tcW w:w="990" w:type="dxa"/>
            <w:tcBorders>
              <w:top w:val="single" w:sz="4" w:space="0" w:color="auto"/>
              <w:left w:val="single" w:sz="4" w:space="0" w:color="auto"/>
              <w:bottom w:val="single" w:sz="4" w:space="0" w:color="auto"/>
              <w:right w:val="single" w:sz="4" w:space="0" w:color="auto"/>
            </w:tcBorders>
            <w:noWrap/>
            <w:hideMark/>
          </w:tcPr>
          <w:p w14:paraId="0686A261" w14:textId="77777777" w:rsidR="00703362" w:rsidRDefault="00703362" w:rsidP="009E396A">
            <w:pPr>
              <w:jc w:val="right"/>
              <w:rPr>
                <w:ins w:id="4287" w:author="Alotaibi, Raed" w:date="2019-05-22T16:09:00Z"/>
              </w:rPr>
            </w:pPr>
            <w:ins w:id="4288" w:author="Alotaibi, Raed" w:date="2019-05-22T16:09:00Z">
              <w:r>
                <w:t>-622</w:t>
              </w:r>
            </w:ins>
          </w:p>
        </w:tc>
        <w:tc>
          <w:tcPr>
            <w:tcW w:w="858" w:type="dxa"/>
            <w:tcBorders>
              <w:top w:val="single" w:sz="4" w:space="0" w:color="auto"/>
              <w:left w:val="single" w:sz="4" w:space="0" w:color="auto"/>
              <w:bottom w:val="single" w:sz="4" w:space="0" w:color="auto"/>
              <w:right w:val="single" w:sz="4" w:space="0" w:color="auto"/>
            </w:tcBorders>
            <w:noWrap/>
            <w:hideMark/>
          </w:tcPr>
          <w:p w14:paraId="76101B0F" w14:textId="77777777" w:rsidR="00703362" w:rsidRDefault="00703362" w:rsidP="009E396A">
            <w:pPr>
              <w:jc w:val="right"/>
              <w:rPr>
                <w:ins w:id="4289" w:author="Alotaibi, Raed" w:date="2019-05-22T16:09:00Z"/>
              </w:rPr>
            </w:pPr>
            <w:ins w:id="4290" w:author="Alotaibi, Raed" w:date="2019-05-22T16:09:00Z">
              <w:r>
                <w:t>-3.1%</w:t>
              </w:r>
            </w:ins>
          </w:p>
        </w:tc>
        <w:tc>
          <w:tcPr>
            <w:tcW w:w="852" w:type="dxa"/>
            <w:tcBorders>
              <w:top w:val="single" w:sz="4" w:space="0" w:color="auto"/>
              <w:left w:val="single" w:sz="4" w:space="0" w:color="auto"/>
              <w:bottom w:val="single" w:sz="4" w:space="0" w:color="auto"/>
              <w:right w:val="single" w:sz="4" w:space="0" w:color="auto"/>
            </w:tcBorders>
            <w:noWrap/>
            <w:hideMark/>
          </w:tcPr>
          <w:p w14:paraId="62EAF4A6" w14:textId="77777777" w:rsidR="00703362" w:rsidRDefault="00703362" w:rsidP="009E396A">
            <w:pPr>
              <w:jc w:val="right"/>
              <w:rPr>
                <w:ins w:id="4291" w:author="Alotaibi, Raed" w:date="2019-05-22T16:09:00Z"/>
              </w:rPr>
            </w:pPr>
            <w:ins w:id="4292" w:author="Alotaibi, Raed" w:date="2019-05-22T16:09:00Z">
              <w:r>
                <w:t>3,323</w:t>
              </w:r>
            </w:ins>
          </w:p>
        </w:tc>
        <w:tc>
          <w:tcPr>
            <w:tcW w:w="900" w:type="dxa"/>
            <w:tcBorders>
              <w:top w:val="single" w:sz="4" w:space="0" w:color="auto"/>
              <w:left w:val="single" w:sz="4" w:space="0" w:color="auto"/>
              <w:bottom w:val="single" w:sz="4" w:space="0" w:color="auto"/>
              <w:right w:val="single" w:sz="4" w:space="0" w:color="auto"/>
            </w:tcBorders>
            <w:noWrap/>
            <w:hideMark/>
          </w:tcPr>
          <w:p w14:paraId="6AB87B37" w14:textId="77777777" w:rsidR="00703362" w:rsidRDefault="00703362" w:rsidP="009E396A">
            <w:pPr>
              <w:jc w:val="right"/>
              <w:rPr>
                <w:ins w:id="4293" w:author="Alotaibi, Raed" w:date="2019-05-22T16:09:00Z"/>
              </w:rPr>
            </w:pPr>
            <w:ins w:id="4294" w:author="Alotaibi, Raed" w:date="2019-05-22T16:09:00Z">
              <w:r>
                <w:t>3,430</w:t>
              </w:r>
            </w:ins>
          </w:p>
        </w:tc>
        <w:tc>
          <w:tcPr>
            <w:tcW w:w="810" w:type="dxa"/>
            <w:tcBorders>
              <w:top w:val="single" w:sz="4" w:space="0" w:color="auto"/>
              <w:left w:val="single" w:sz="4" w:space="0" w:color="auto"/>
              <w:bottom w:val="single" w:sz="4" w:space="0" w:color="auto"/>
              <w:right w:val="single" w:sz="4" w:space="0" w:color="auto"/>
            </w:tcBorders>
            <w:noWrap/>
            <w:hideMark/>
          </w:tcPr>
          <w:p w14:paraId="425BD0EF" w14:textId="77777777" w:rsidR="00703362" w:rsidRDefault="00703362" w:rsidP="009E396A">
            <w:pPr>
              <w:jc w:val="right"/>
              <w:rPr>
                <w:ins w:id="4295" w:author="Alotaibi, Raed" w:date="2019-05-22T16:09:00Z"/>
              </w:rPr>
            </w:pPr>
            <w:ins w:id="4296" w:author="Alotaibi, Raed" w:date="2019-05-22T16:09:00Z">
              <w:r>
                <w:t>-107</w:t>
              </w:r>
            </w:ins>
          </w:p>
        </w:tc>
        <w:tc>
          <w:tcPr>
            <w:tcW w:w="895" w:type="dxa"/>
            <w:tcBorders>
              <w:top w:val="single" w:sz="4" w:space="0" w:color="auto"/>
              <w:left w:val="single" w:sz="4" w:space="0" w:color="auto"/>
              <w:bottom w:val="single" w:sz="4" w:space="0" w:color="auto"/>
              <w:right w:val="single" w:sz="4" w:space="0" w:color="auto"/>
            </w:tcBorders>
            <w:noWrap/>
            <w:hideMark/>
          </w:tcPr>
          <w:p w14:paraId="576B4680" w14:textId="77777777" w:rsidR="00703362" w:rsidRDefault="00703362" w:rsidP="009E396A">
            <w:pPr>
              <w:jc w:val="right"/>
              <w:rPr>
                <w:ins w:id="4297" w:author="Alotaibi, Raed" w:date="2019-05-22T16:09:00Z"/>
              </w:rPr>
            </w:pPr>
            <w:ins w:id="4298" w:author="Alotaibi, Raed" w:date="2019-05-22T16:09:00Z">
              <w:r>
                <w:t>-3.1%</w:t>
              </w:r>
            </w:ins>
          </w:p>
        </w:tc>
      </w:tr>
      <w:tr w:rsidR="00703362" w14:paraId="28E465F1" w14:textId="77777777" w:rsidTr="009E396A">
        <w:trPr>
          <w:trHeight w:val="300"/>
          <w:ins w:id="4299"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9A07913" w14:textId="77777777" w:rsidR="00703362" w:rsidRDefault="00703362" w:rsidP="009E396A">
            <w:pPr>
              <w:rPr>
                <w:ins w:id="4300" w:author="Alotaibi, Raed" w:date="2019-05-22T16:09:00Z"/>
              </w:rPr>
            </w:pPr>
            <w:ins w:id="4301" w:author="Alotaibi, Raed" w:date="2019-05-22T16:09:00Z">
              <w:r>
                <w:t>New Hampshire</w:t>
              </w:r>
            </w:ins>
          </w:p>
        </w:tc>
        <w:tc>
          <w:tcPr>
            <w:tcW w:w="1143" w:type="dxa"/>
            <w:tcBorders>
              <w:top w:val="single" w:sz="4" w:space="0" w:color="auto"/>
              <w:left w:val="single" w:sz="4" w:space="0" w:color="auto"/>
              <w:bottom w:val="single" w:sz="4" w:space="0" w:color="auto"/>
              <w:right w:val="single" w:sz="4" w:space="0" w:color="auto"/>
            </w:tcBorders>
            <w:noWrap/>
            <w:hideMark/>
          </w:tcPr>
          <w:p w14:paraId="2C51B0F6" w14:textId="77777777" w:rsidR="00703362" w:rsidRDefault="00703362" w:rsidP="009E396A">
            <w:pPr>
              <w:jc w:val="right"/>
              <w:rPr>
                <w:ins w:id="4302" w:author="Alotaibi, Raed" w:date="2019-05-22T16:09:00Z"/>
              </w:rPr>
            </w:pPr>
            <w:ins w:id="4303" w:author="Alotaibi, Raed" w:date="2019-05-22T16:09:00Z">
              <w:r>
                <w:t>3,017</w:t>
              </w:r>
            </w:ins>
          </w:p>
        </w:tc>
        <w:tc>
          <w:tcPr>
            <w:tcW w:w="1009" w:type="dxa"/>
            <w:tcBorders>
              <w:top w:val="single" w:sz="4" w:space="0" w:color="auto"/>
              <w:left w:val="single" w:sz="4" w:space="0" w:color="auto"/>
              <w:bottom w:val="single" w:sz="4" w:space="0" w:color="auto"/>
              <w:right w:val="single" w:sz="4" w:space="0" w:color="auto"/>
            </w:tcBorders>
            <w:noWrap/>
            <w:hideMark/>
          </w:tcPr>
          <w:p w14:paraId="54FE85CA" w14:textId="77777777" w:rsidR="00703362" w:rsidRDefault="00703362" w:rsidP="009E396A">
            <w:pPr>
              <w:jc w:val="right"/>
              <w:rPr>
                <w:ins w:id="4304" w:author="Alotaibi, Raed" w:date="2019-05-22T16:09:00Z"/>
              </w:rPr>
            </w:pPr>
            <w:ins w:id="4305" w:author="Alotaibi, Raed" w:date="2019-05-22T16:09:00Z">
              <w:r>
                <w:t>3,099</w:t>
              </w:r>
            </w:ins>
          </w:p>
        </w:tc>
        <w:tc>
          <w:tcPr>
            <w:tcW w:w="990" w:type="dxa"/>
            <w:tcBorders>
              <w:top w:val="single" w:sz="4" w:space="0" w:color="auto"/>
              <w:left w:val="single" w:sz="4" w:space="0" w:color="auto"/>
              <w:bottom w:val="single" w:sz="4" w:space="0" w:color="auto"/>
              <w:right w:val="single" w:sz="4" w:space="0" w:color="auto"/>
            </w:tcBorders>
            <w:noWrap/>
            <w:hideMark/>
          </w:tcPr>
          <w:p w14:paraId="435F679B" w14:textId="77777777" w:rsidR="00703362" w:rsidRDefault="00703362" w:rsidP="009E396A">
            <w:pPr>
              <w:jc w:val="right"/>
              <w:rPr>
                <w:ins w:id="4306" w:author="Alotaibi, Raed" w:date="2019-05-22T16:09:00Z"/>
              </w:rPr>
            </w:pPr>
            <w:ins w:id="4307" w:author="Alotaibi, Raed" w:date="2019-05-22T16:09:00Z">
              <w:r>
                <w:t>-82</w:t>
              </w:r>
            </w:ins>
          </w:p>
        </w:tc>
        <w:tc>
          <w:tcPr>
            <w:tcW w:w="858" w:type="dxa"/>
            <w:tcBorders>
              <w:top w:val="single" w:sz="4" w:space="0" w:color="auto"/>
              <w:left w:val="single" w:sz="4" w:space="0" w:color="auto"/>
              <w:bottom w:val="single" w:sz="4" w:space="0" w:color="auto"/>
              <w:right w:val="single" w:sz="4" w:space="0" w:color="auto"/>
            </w:tcBorders>
            <w:noWrap/>
            <w:hideMark/>
          </w:tcPr>
          <w:p w14:paraId="3E167B40" w14:textId="77777777" w:rsidR="00703362" w:rsidRDefault="00703362" w:rsidP="009E396A">
            <w:pPr>
              <w:jc w:val="right"/>
              <w:rPr>
                <w:ins w:id="4308" w:author="Alotaibi, Raed" w:date="2019-05-22T16:09:00Z"/>
              </w:rPr>
            </w:pPr>
            <w:ins w:id="4309" w:author="Alotaibi, Raed" w:date="2019-05-22T16:09:00Z">
              <w:r>
                <w:t>-2.6%</w:t>
              </w:r>
            </w:ins>
          </w:p>
        </w:tc>
        <w:tc>
          <w:tcPr>
            <w:tcW w:w="852" w:type="dxa"/>
            <w:tcBorders>
              <w:top w:val="single" w:sz="4" w:space="0" w:color="auto"/>
              <w:left w:val="single" w:sz="4" w:space="0" w:color="auto"/>
              <w:bottom w:val="single" w:sz="4" w:space="0" w:color="auto"/>
              <w:right w:val="single" w:sz="4" w:space="0" w:color="auto"/>
            </w:tcBorders>
            <w:noWrap/>
            <w:hideMark/>
          </w:tcPr>
          <w:p w14:paraId="7F832D33" w14:textId="77777777" w:rsidR="00703362" w:rsidRDefault="00703362" w:rsidP="009E396A">
            <w:pPr>
              <w:jc w:val="right"/>
              <w:rPr>
                <w:ins w:id="4310" w:author="Alotaibi, Raed" w:date="2019-05-22T16:09:00Z"/>
              </w:rPr>
            </w:pPr>
            <w:ins w:id="4311" w:author="Alotaibi, Raed" w:date="2019-05-22T16:09:00Z">
              <w:r>
                <w:t>329</w:t>
              </w:r>
            </w:ins>
          </w:p>
        </w:tc>
        <w:tc>
          <w:tcPr>
            <w:tcW w:w="900" w:type="dxa"/>
            <w:tcBorders>
              <w:top w:val="single" w:sz="4" w:space="0" w:color="auto"/>
              <w:left w:val="single" w:sz="4" w:space="0" w:color="auto"/>
              <w:bottom w:val="single" w:sz="4" w:space="0" w:color="auto"/>
              <w:right w:val="single" w:sz="4" w:space="0" w:color="auto"/>
            </w:tcBorders>
            <w:noWrap/>
            <w:hideMark/>
          </w:tcPr>
          <w:p w14:paraId="6669ED65" w14:textId="77777777" w:rsidR="00703362" w:rsidRDefault="00703362" w:rsidP="009E396A">
            <w:pPr>
              <w:jc w:val="right"/>
              <w:rPr>
                <w:ins w:id="4312" w:author="Alotaibi, Raed" w:date="2019-05-22T16:09:00Z"/>
              </w:rPr>
            </w:pPr>
            <w:ins w:id="4313" w:author="Alotaibi, Raed" w:date="2019-05-22T16:09:00Z">
              <w:r>
                <w:t>338</w:t>
              </w:r>
            </w:ins>
          </w:p>
        </w:tc>
        <w:tc>
          <w:tcPr>
            <w:tcW w:w="810" w:type="dxa"/>
            <w:tcBorders>
              <w:top w:val="single" w:sz="4" w:space="0" w:color="auto"/>
              <w:left w:val="single" w:sz="4" w:space="0" w:color="auto"/>
              <w:bottom w:val="single" w:sz="4" w:space="0" w:color="auto"/>
              <w:right w:val="single" w:sz="4" w:space="0" w:color="auto"/>
            </w:tcBorders>
            <w:noWrap/>
            <w:hideMark/>
          </w:tcPr>
          <w:p w14:paraId="08C51CE1" w14:textId="77777777" w:rsidR="00703362" w:rsidRDefault="00703362" w:rsidP="009E396A">
            <w:pPr>
              <w:jc w:val="right"/>
              <w:rPr>
                <w:ins w:id="4314" w:author="Alotaibi, Raed" w:date="2019-05-22T16:09:00Z"/>
              </w:rPr>
            </w:pPr>
            <w:ins w:id="4315" w:author="Alotaibi, Raed" w:date="2019-05-22T16:09:00Z">
              <w:r>
                <w:t>-9</w:t>
              </w:r>
            </w:ins>
          </w:p>
        </w:tc>
        <w:tc>
          <w:tcPr>
            <w:tcW w:w="895" w:type="dxa"/>
            <w:tcBorders>
              <w:top w:val="single" w:sz="4" w:space="0" w:color="auto"/>
              <w:left w:val="single" w:sz="4" w:space="0" w:color="auto"/>
              <w:bottom w:val="single" w:sz="4" w:space="0" w:color="auto"/>
              <w:right w:val="single" w:sz="4" w:space="0" w:color="auto"/>
            </w:tcBorders>
            <w:noWrap/>
            <w:hideMark/>
          </w:tcPr>
          <w:p w14:paraId="0CF18768" w14:textId="77777777" w:rsidR="00703362" w:rsidRDefault="00703362" w:rsidP="009E396A">
            <w:pPr>
              <w:jc w:val="right"/>
              <w:rPr>
                <w:ins w:id="4316" w:author="Alotaibi, Raed" w:date="2019-05-22T16:09:00Z"/>
              </w:rPr>
            </w:pPr>
            <w:ins w:id="4317" w:author="Alotaibi, Raed" w:date="2019-05-22T16:09:00Z">
              <w:r>
                <w:t>-2.6%</w:t>
              </w:r>
            </w:ins>
          </w:p>
        </w:tc>
      </w:tr>
      <w:tr w:rsidR="00703362" w14:paraId="36CA8D5B" w14:textId="77777777" w:rsidTr="009E396A">
        <w:trPr>
          <w:trHeight w:val="300"/>
          <w:ins w:id="4318"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D279B20" w14:textId="77777777" w:rsidR="00703362" w:rsidRDefault="00703362" w:rsidP="009E396A">
            <w:pPr>
              <w:rPr>
                <w:ins w:id="4319" w:author="Alotaibi, Raed" w:date="2019-05-22T16:09:00Z"/>
              </w:rPr>
            </w:pPr>
            <w:ins w:id="4320" w:author="Alotaibi, Raed" w:date="2019-05-22T16:09:00Z">
              <w:r>
                <w:t>Arkansas</w:t>
              </w:r>
            </w:ins>
          </w:p>
        </w:tc>
        <w:tc>
          <w:tcPr>
            <w:tcW w:w="1143" w:type="dxa"/>
            <w:tcBorders>
              <w:top w:val="single" w:sz="4" w:space="0" w:color="auto"/>
              <w:left w:val="single" w:sz="4" w:space="0" w:color="auto"/>
              <w:bottom w:val="single" w:sz="4" w:space="0" w:color="auto"/>
              <w:right w:val="single" w:sz="4" w:space="0" w:color="auto"/>
            </w:tcBorders>
            <w:noWrap/>
            <w:hideMark/>
          </w:tcPr>
          <w:p w14:paraId="53770CE4" w14:textId="77777777" w:rsidR="00703362" w:rsidRDefault="00703362" w:rsidP="009E396A">
            <w:pPr>
              <w:jc w:val="right"/>
              <w:rPr>
                <w:ins w:id="4321" w:author="Alotaibi, Raed" w:date="2019-05-22T16:09:00Z"/>
              </w:rPr>
            </w:pPr>
            <w:ins w:id="4322" w:author="Alotaibi, Raed" w:date="2019-05-22T16:09:00Z">
              <w:r>
                <w:t>7,476</w:t>
              </w:r>
            </w:ins>
          </w:p>
        </w:tc>
        <w:tc>
          <w:tcPr>
            <w:tcW w:w="1009" w:type="dxa"/>
            <w:tcBorders>
              <w:top w:val="single" w:sz="4" w:space="0" w:color="auto"/>
              <w:left w:val="single" w:sz="4" w:space="0" w:color="auto"/>
              <w:bottom w:val="single" w:sz="4" w:space="0" w:color="auto"/>
              <w:right w:val="single" w:sz="4" w:space="0" w:color="auto"/>
            </w:tcBorders>
            <w:noWrap/>
            <w:hideMark/>
          </w:tcPr>
          <w:p w14:paraId="193660BF" w14:textId="77777777" w:rsidR="00703362" w:rsidRDefault="00703362" w:rsidP="009E396A">
            <w:pPr>
              <w:jc w:val="right"/>
              <w:rPr>
                <w:ins w:id="4323" w:author="Alotaibi, Raed" w:date="2019-05-22T16:09:00Z"/>
              </w:rPr>
            </w:pPr>
            <w:ins w:id="4324" w:author="Alotaibi, Raed" w:date="2019-05-22T16:09:00Z">
              <w:r>
                <w:t>7,675</w:t>
              </w:r>
            </w:ins>
          </w:p>
        </w:tc>
        <w:tc>
          <w:tcPr>
            <w:tcW w:w="990" w:type="dxa"/>
            <w:tcBorders>
              <w:top w:val="single" w:sz="4" w:space="0" w:color="auto"/>
              <w:left w:val="single" w:sz="4" w:space="0" w:color="auto"/>
              <w:bottom w:val="single" w:sz="4" w:space="0" w:color="auto"/>
              <w:right w:val="single" w:sz="4" w:space="0" w:color="auto"/>
            </w:tcBorders>
            <w:noWrap/>
            <w:hideMark/>
          </w:tcPr>
          <w:p w14:paraId="562A31AA" w14:textId="77777777" w:rsidR="00703362" w:rsidRDefault="00703362" w:rsidP="009E396A">
            <w:pPr>
              <w:jc w:val="right"/>
              <w:rPr>
                <w:ins w:id="4325" w:author="Alotaibi, Raed" w:date="2019-05-22T16:09:00Z"/>
              </w:rPr>
            </w:pPr>
            <w:ins w:id="4326" w:author="Alotaibi, Raed" w:date="2019-05-22T16:09:00Z">
              <w:r>
                <w:t>-199</w:t>
              </w:r>
            </w:ins>
          </w:p>
        </w:tc>
        <w:tc>
          <w:tcPr>
            <w:tcW w:w="858" w:type="dxa"/>
            <w:tcBorders>
              <w:top w:val="single" w:sz="4" w:space="0" w:color="auto"/>
              <w:left w:val="single" w:sz="4" w:space="0" w:color="auto"/>
              <w:bottom w:val="single" w:sz="4" w:space="0" w:color="auto"/>
              <w:right w:val="single" w:sz="4" w:space="0" w:color="auto"/>
            </w:tcBorders>
            <w:noWrap/>
            <w:hideMark/>
          </w:tcPr>
          <w:p w14:paraId="2BC01C07" w14:textId="77777777" w:rsidR="00703362" w:rsidRDefault="00703362" w:rsidP="009E396A">
            <w:pPr>
              <w:jc w:val="right"/>
              <w:rPr>
                <w:ins w:id="4327" w:author="Alotaibi, Raed" w:date="2019-05-22T16:09:00Z"/>
              </w:rPr>
            </w:pPr>
            <w:ins w:id="4328" w:author="Alotaibi, Raed" w:date="2019-05-22T16:09:00Z">
              <w:r>
                <w:t>-2.6%</w:t>
              </w:r>
            </w:ins>
          </w:p>
        </w:tc>
        <w:tc>
          <w:tcPr>
            <w:tcW w:w="852" w:type="dxa"/>
            <w:tcBorders>
              <w:top w:val="single" w:sz="4" w:space="0" w:color="auto"/>
              <w:left w:val="single" w:sz="4" w:space="0" w:color="auto"/>
              <w:bottom w:val="single" w:sz="4" w:space="0" w:color="auto"/>
              <w:right w:val="single" w:sz="4" w:space="0" w:color="auto"/>
            </w:tcBorders>
            <w:noWrap/>
            <w:hideMark/>
          </w:tcPr>
          <w:p w14:paraId="04000726" w14:textId="77777777" w:rsidR="00703362" w:rsidRDefault="00703362" w:rsidP="009E396A">
            <w:pPr>
              <w:jc w:val="right"/>
              <w:rPr>
                <w:ins w:id="4329" w:author="Alotaibi, Raed" w:date="2019-05-22T16:09:00Z"/>
              </w:rPr>
            </w:pPr>
            <w:ins w:id="4330" w:author="Alotaibi, Raed" w:date="2019-05-22T16:09:00Z">
              <w:r>
                <w:t>864</w:t>
              </w:r>
            </w:ins>
          </w:p>
        </w:tc>
        <w:tc>
          <w:tcPr>
            <w:tcW w:w="900" w:type="dxa"/>
            <w:tcBorders>
              <w:top w:val="single" w:sz="4" w:space="0" w:color="auto"/>
              <w:left w:val="single" w:sz="4" w:space="0" w:color="auto"/>
              <w:bottom w:val="single" w:sz="4" w:space="0" w:color="auto"/>
              <w:right w:val="single" w:sz="4" w:space="0" w:color="auto"/>
            </w:tcBorders>
            <w:noWrap/>
            <w:hideMark/>
          </w:tcPr>
          <w:p w14:paraId="101EDEAD" w14:textId="77777777" w:rsidR="00703362" w:rsidRDefault="00703362" w:rsidP="009E396A">
            <w:pPr>
              <w:jc w:val="right"/>
              <w:rPr>
                <w:ins w:id="4331" w:author="Alotaibi, Raed" w:date="2019-05-22T16:09:00Z"/>
              </w:rPr>
            </w:pPr>
            <w:ins w:id="4332" w:author="Alotaibi, Raed" w:date="2019-05-22T16:09:00Z">
              <w:r>
                <w:t>887</w:t>
              </w:r>
            </w:ins>
          </w:p>
        </w:tc>
        <w:tc>
          <w:tcPr>
            <w:tcW w:w="810" w:type="dxa"/>
            <w:tcBorders>
              <w:top w:val="single" w:sz="4" w:space="0" w:color="auto"/>
              <w:left w:val="single" w:sz="4" w:space="0" w:color="auto"/>
              <w:bottom w:val="single" w:sz="4" w:space="0" w:color="auto"/>
              <w:right w:val="single" w:sz="4" w:space="0" w:color="auto"/>
            </w:tcBorders>
            <w:noWrap/>
            <w:hideMark/>
          </w:tcPr>
          <w:p w14:paraId="0B514A39" w14:textId="77777777" w:rsidR="00703362" w:rsidRDefault="00703362" w:rsidP="009E396A">
            <w:pPr>
              <w:jc w:val="right"/>
              <w:rPr>
                <w:ins w:id="4333" w:author="Alotaibi, Raed" w:date="2019-05-22T16:09:00Z"/>
              </w:rPr>
            </w:pPr>
            <w:ins w:id="4334" w:author="Alotaibi, Raed" w:date="2019-05-22T16:09:00Z">
              <w:r>
                <w:t>-23</w:t>
              </w:r>
            </w:ins>
          </w:p>
        </w:tc>
        <w:tc>
          <w:tcPr>
            <w:tcW w:w="895" w:type="dxa"/>
            <w:tcBorders>
              <w:top w:val="single" w:sz="4" w:space="0" w:color="auto"/>
              <w:left w:val="single" w:sz="4" w:space="0" w:color="auto"/>
              <w:bottom w:val="single" w:sz="4" w:space="0" w:color="auto"/>
              <w:right w:val="single" w:sz="4" w:space="0" w:color="auto"/>
            </w:tcBorders>
            <w:noWrap/>
            <w:hideMark/>
          </w:tcPr>
          <w:p w14:paraId="48992919" w14:textId="77777777" w:rsidR="00703362" w:rsidRDefault="00703362" w:rsidP="009E396A">
            <w:pPr>
              <w:jc w:val="right"/>
              <w:rPr>
                <w:ins w:id="4335" w:author="Alotaibi, Raed" w:date="2019-05-22T16:09:00Z"/>
              </w:rPr>
            </w:pPr>
            <w:ins w:id="4336" w:author="Alotaibi, Raed" w:date="2019-05-22T16:09:00Z">
              <w:r>
                <w:t>-2.6%</w:t>
              </w:r>
            </w:ins>
          </w:p>
        </w:tc>
      </w:tr>
      <w:tr w:rsidR="00703362" w14:paraId="0EAC73C6" w14:textId="77777777" w:rsidTr="009E396A">
        <w:trPr>
          <w:trHeight w:val="300"/>
          <w:ins w:id="4337"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139DBDC5" w14:textId="77777777" w:rsidR="00703362" w:rsidRDefault="00703362" w:rsidP="009E396A">
            <w:pPr>
              <w:rPr>
                <w:ins w:id="4338" w:author="Alotaibi, Raed" w:date="2019-05-22T16:09:00Z"/>
              </w:rPr>
            </w:pPr>
            <w:ins w:id="4339" w:author="Alotaibi, Raed" w:date="2019-05-22T16:09:00Z">
              <w:r>
                <w:lastRenderedPageBreak/>
                <w:t>Massachusetts</w:t>
              </w:r>
            </w:ins>
          </w:p>
        </w:tc>
        <w:tc>
          <w:tcPr>
            <w:tcW w:w="1143" w:type="dxa"/>
            <w:tcBorders>
              <w:top w:val="single" w:sz="4" w:space="0" w:color="auto"/>
              <w:left w:val="single" w:sz="4" w:space="0" w:color="auto"/>
              <w:bottom w:val="single" w:sz="4" w:space="0" w:color="auto"/>
              <w:right w:val="single" w:sz="4" w:space="0" w:color="auto"/>
            </w:tcBorders>
            <w:noWrap/>
            <w:hideMark/>
          </w:tcPr>
          <w:p w14:paraId="2585DCA6" w14:textId="77777777" w:rsidR="00703362" w:rsidRDefault="00703362" w:rsidP="009E396A">
            <w:pPr>
              <w:jc w:val="right"/>
              <w:rPr>
                <w:ins w:id="4340" w:author="Alotaibi, Raed" w:date="2019-05-22T16:09:00Z"/>
              </w:rPr>
            </w:pPr>
            <w:ins w:id="4341" w:author="Alotaibi, Raed" w:date="2019-05-22T16:09:00Z">
              <w:r>
                <w:t>14,910</w:t>
              </w:r>
            </w:ins>
          </w:p>
        </w:tc>
        <w:tc>
          <w:tcPr>
            <w:tcW w:w="1009" w:type="dxa"/>
            <w:tcBorders>
              <w:top w:val="single" w:sz="4" w:space="0" w:color="auto"/>
              <w:left w:val="single" w:sz="4" w:space="0" w:color="auto"/>
              <w:bottom w:val="single" w:sz="4" w:space="0" w:color="auto"/>
              <w:right w:val="single" w:sz="4" w:space="0" w:color="auto"/>
            </w:tcBorders>
            <w:noWrap/>
            <w:hideMark/>
          </w:tcPr>
          <w:p w14:paraId="1B6E9AFB" w14:textId="77777777" w:rsidR="00703362" w:rsidRDefault="00703362" w:rsidP="009E396A">
            <w:pPr>
              <w:jc w:val="right"/>
              <w:rPr>
                <w:ins w:id="4342" w:author="Alotaibi, Raed" w:date="2019-05-22T16:09:00Z"/>
              </w:rPr>
            </w:pPr>
            <w:ins w:id="4343" w:author="Alotaibi, Raed" w:date="2019-05-22T16:09:00Z">
              <w:r>
                <w:t>15,307</w:t>
              </w:r>
            </w:ins>
          </w:p>
        </w:tc>
        <w:tc>
          <w:tcPr>
            <w:tcW w:w="990" w:type="dxa"/>
            <w:tcBorders>
              <w:top w:val="single" w:sz="4" w:space="0" w:color="auto"/>
              <w:left w:val="single" w:sz="4" w:space="0" w:color="auto"/>
              <w:bottom w:val="single" w:sz="4" w:space="0" w:color="auto"/>
              <w:right w:val="single" w:sz="4" w:space="0" w:color="auto"/>
            </w:tcBorders>
            <w:noWrap/>
            <w:hideMark/>
          </w:tcPr>
          <w:p w14:paraId="7D3C5E61" w14:textId="77777777" w:rsidR="00703362" w:rsidRDefault="00703362" w:rsidP="009E396A">
            <w:pPr>
              <w:jc w:val="right"/>
              <w:rPr>
                <w:ins w:id="4344" w:author="Alotaibi, Raed" w:date="2019-05-22T16:09:00Z"/>
              </w:rPr>
            </w:pPr>
            <w:ins w:id="4345" w:author="Alotaibi, Raed" w:date="2019-05-22T16:09:00Z">
              <w:r>
                <w:t>-396</w:t>
              </w:r>
            </w:ins>
          </w:p>
        </w:tc>
        <w:tc>
          <w:tcPr>
            <w:tcW w:w="858" w:type="dxa"/>
            <w:tcBorders>
              <w:top w:val="single" w:sz="4" w:space="0" w:color="auto"/>
              <w:left w:val="single" w:sz="4" w:space="0" w:color="auto"/>
              <w:bottom w:val="single" w:sz="4" w:space="0" w:color="auto"/>
              <w:right w:val="single" w:sz="4" w:space="0" w:color="auto"/>
            </w:tcBorders>
            <w:noWrap/>
            <w:hideMark/>
          </w:tcPr>
          <w:p w14:paraId="0FFDAF38" w14:textId="77777777" w:rsidR="00703362" w:rsidRDefault="00703362" w:rsidP="009E396A">
            <w:pPr>
              <w:jc w:val="right"/>
              <w:rPr>
                <w:ins w:id="4346" w:author="Alotaibi, Raed" w:date="2019-05-22T16:09:00Z"/>
              </w:rPr>
            </w:pPr>
            <w:ins w:id="4347" w:author="Alotaibi, Raed" w:date="2019-05-22T16:09:00Z">
              <w:r>
                <w:t>-2.6%</w:t>
              </w:r>
            </w:ins>
          </w:p>
        </w:tc>
        <w:tc>
          <w:tcPr>
            <w:tcW w:w="852" w:type="dxa"/>
            <w:tcBorders>
              <w:top w:val="single" w:sz="4" w:space="0" w:color="auto"/>
              <w:left w:val="single" w:sz="4" w:space="0" w:color="auto"/>
              <w:bottom w:val="single" w:sz="4" w:space="0" w:color="auto"/>
              <w:right w:val="single" w:sz="4" w:space="0" w:color="auto"/>
            </w:tcBorders>
            <w:noWrap/>
            <w:hideMark/>
          </w:tcPr>
          <w:p w14:paraId="1237B41D" w14:textId="77777777" w:rsidR="00703362" w:rsidRDefault="00703362" w:rsidP="009E396A">
            <w:pPr>
              <w:jc w:val="right"/>
              <w:rPr>
                <w:ins w:id="4348" w:author="Alotaibi, Raed" w:date="2019-05-22T16:09:00Z"/>
              </w:rPr>
            </w:pPr>
            <w:ins w:id="4349" w:author="Alotaibi, Raed" w:date="2019-05-22T16:09:00Z">
              <w:r>
                <w:t>2,473</w:t>
              </w:r>
            </w:ins>
          </w:p>
        </w:tc>
        <w:tc>
          <w:tcPr>
            <w:tcW w:w="900" w:type="dxa"/>
            <w:tcBorders>
              <w:top w:val="single" w:sz="4" w:space="0" w:color="auto"/>
              <w:left w:val="single" w:sz="4" w:space="0" w:color="auto"/>
              <w:bottom w:val="single" w:sz="4" w:space="0" w:color="auto"/>
              <w:right w:val="single" w:sz="4" w:space="0" w:color="auto"/>
            </w:tcBorders>
            <w:noWrap/>
            <w:hideMark/>
          </w:tcPr>
          <w:p w14:paraId="7E057BEC" w14:textId="77777777" w:rsidR="00703362" w:rsidRDefault="00703362" w:rsidP="009E396A">
            <w:pPr>
              <w:jc w:val="right"/>
              <w:rPr>
                <w:ins w:id="4350" w:author="Alotaibi, Raed" w:date="2019-05-22T16:09:00Z"/>
              </w:rPr>
            </w:pPr>
            <w:ins w:id="4351" w:author="Alotaibi, Raed" w:date="2019-05-22T16:09:00Z">
              <w:r>
                <w:t>2,539</w:t>
              </w:r>
            </w:ins>
          </w:p>
        </w:tc>
        <w:tc>
          <w:tcPr>
            <w:tcW w:w="810" w:type="dxa"/>
            <w:tcBorders>
              <w:top w:val="single" w:sz="4" w:space="0" w:color="auto"/>
              <w:left w:val="single" w:sz="4" w:space="0" w:color="auto"/>
              <w:bottom w:val="single" w:sz="4" w:space="0" w:color="auto"/>
              <w:right w:val="single" w:sz="4" w:space="0" w:color="auto"/>
            </w:tcBorders>
            <w:noWrap/>
            <w:hideMark/>
          </w:tcPr>
          <w:p w14:paraId="33700033" w14:textId="77777777" w:rsidR="00703362" w:rsidRDefault="00703362" w:rsidP="009E396A">
            <w:pPr>
              <w:jc w:val="right"/>
              <w:rPr>
                <w:ins w:id="4352" w:author="Alotaibi, Raed" w:date="2019-05-22T16:09:00Z"/>
              </w:rPr>
            </w:pPr>
            <w:ins w:id="4353" w:author="Alotaibi, Raed" w:date="2019-05-22T16:09:00Z">
              <w:r>
                <w:t>-66</w:t>
              </w:r>
            </w:ins>
          </w:p>
        </w:tc>
        <w:tc>
          <w:tcPr>
            <w:tcW w:w="895" w:type="dxa"/>
            <w:tcBorders>
              <w:top w:val="single" w:sz="4" w:space="0" w:color="auto"/>
              <w:left w:val="single" w:sz="4" w:space="0" w:color="auto"/>
              <w:bottom w:val="single" w:sz="4" w:space="0" w:color="auto"/>
              <w:right w:val="single" w:sz="4" w:space="0" w:color="auto"/>
            </w:tcBorders>
            <w:noWrap/>
            <w:hideMark/>
          </w:tcPr>
          <w:p w14:paraId="6AC47AEB" w14:textId="77777777" w:rsidR="00703362" w:rsidRDefault="00703362" w:rsidP="009E396A">
            <w:pPr>
              <w:jc w:val="right"/>
              <w:rPr>
                <w:ins w:id="4354" w:author="Alotaibi, Raed" w:date="2019-05-22T16:09:00Z"/>
              </w:rPr>
            </w:pPr>
            <w:ins w:id="4355" w:author="Alotaibi, Raed" w:date="2019-05-22T16:09:00Z">
              <w:r>
                <w:t>-2.6%</w:t>
              </w:r>
            </w:ins>
          </w:p>
        </w:tc>
      </w:tr>
      <w:tr w:rsidR="00703362" w14:paraId="4B2E7E3C" w14:textId="77777777" w:rsidTr="009E396A">
        <w:trPr>
          <w:trHeight w:val="300"/>
          <w:ins w:id="4356"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08E223B6" w14:textId="77777777" w:rsidR="00703362" w:rsidRDefault="00703362" w:rsidP="009E396A">
            <w:pPr>
              <w:rPr>
                <w:ins w:id="4357" w:author="Alotaibi, Raed" w:date="2019-05-22T16:09:00Z"/>
              </w:rPr>
            </w:pPr>
            <w:ins w:id="4358" w:author="Alotaibi, Raed" w:date="2019-05-22T16:09:00Z">
              <w:r>
                <w:t>South Carolina</w:t>
              </w:r>
            </w:ins>
          </w:p>
        </w:tc>
        <w:tc>
          <w:tcPr>
            <w:tcW w:w="1143" w:type="dxa"/>
            <w:tcBorders>
              <w:top w:val="single" w:sz="4" w:space="0" w:color="auto"/>
              <w:left w:val="single" w:sz="4" w:space="0" w:color="auto"/>
              <w:bottom w:val="single" w:sz="4" w:space="0" w:color="auto"/>
              <w:right w:val="single" w:sz="4" w:space="0" w:color="auto"/>
            </w:tcBorders>
            <w:noWrap/>
            <w:hideMark/>
          </w:tcPr>
          <w:p w14:paraId="6680BA1B" w14:textId="77777777" w:rsidR="00703362" w:rsidRDefault="00703362" w:rsidP="009E396A">
            <w:pPr>
              <w:jc w:val="right"/>
              <w:rPr>
                <w:ins w:id="4359" w:author="Alotaibi, Raed" w:date="2019-05-22T16:09:00Z"/>
              </w:rPr>
            </w:pPr>
            <w:ins w:id="4360" w:author="Alotaibi, Raed" w:date="2019-05-22T16:09:00Z">
              <w:r>
                <w:t>11,354</w:t>
              </w:r>
            </w:ins>
          </w:p>
        </w:tc>
        <w:tc>
          <w:tcPr>
            <w:tcW w:w="1009" w:type="dxa"/>
            <w:tcBorders>
              <w:top w:val="single" w:sz="4" w:space="0" w:color="auto"/>
              <w:left w:val="single" w:sz="4" w:space="0" w:color="auto"/>
              <w:bottom w:val="single" w:sz="4" w:space="0" w:color="auto"/>
              <w:right w:val="single" w:sz="4" w:space="0" w:color="auto"/>
            </w:tcBorders>
            <w:noWrap/>
            <w:hideMark/>
          </w:tcPr>
          <w:p w14:paraId="73709877" w14:textId="77777777" w:rsidR="00703362" w:rsidRDefault="00703362" w:rsidP="009E396A">
            <w:pPr>
              <w:jc w:val="right"/>
              <w:rPr>
                <w:ins w:id="4361" w:author="Alotaibi, Raed" w:date="2019-05-22T16:09:00Z"/>
              </w:rPr>
            </w:pPr>
            <w:ins w:id="4362" w:author="Alotaibi, Raed" w:date="2019-05-22T16:09:00Z">
              <w:r>
                <w:t>11,656</w:t>
              </w:r>
            </w:ins>
          </w:p>
        </w:tc>
        <w:tc>
          <w:tcPr>
            <w:tcW w:w="990" w:type="dxa"/>
            <w:tcBorders>
              <w:top w:val="single" w:sz="4" w:space="0" w:color="auto"/>
              <w:left w:val="single" w:sz="4" w:space="0" w:color="auto"/>
              <w:bottom w:val="single" w:sz="4" w:space="0" w:color="auto"/>
              <w:right w:val="single" w:sz="4" w:space="0" w:color="auto"/>
            </w:tcBorders>
            <w:noWrap/>
            <w:hideMark/>
          </w:tcPr>
          <w:p w14:paraId="4195F455" w14:textId="77777777" w:rsidR="00703362" w:rsidRDefault="00703362" w:rsidP="009E396A">
            <w:pPr>
              <w:jc w:val="right"/>
              <w:rPr>
                <w:ins w:id="4363" w:author="Alotaibi, Raed" w:date="2019-05-22T16:09:00Z"/>
              </w:rPr>
            </w:pPr>
            <w:ins w:id="4364" w:author="Alotaibi, Raed" w:date="2019-05-22T16:09:00Z">
              <w:r>
                <w:t>-302</w:t>
              </w:r>
            </w:ins>
          </w:p>
        </w:tc>
        <w:tc>
          <w:tcPr>
            <w:tcW w:w="858" w:type="dxa"/>
            <w:tcBorders>
              <w:top w:val="single" w:sz="4" w:space="0" w:color="auto"/>
              <w:left w:val="single" w:sz="4" w:space="0" w:color="auto"/>
              <w:bottom w:val="single" w:sz="4" w:space="0" w:color="auto"/>
              <w:right w:val="single" w:sz="4" w:space="0" w:color="auto"/>
            </w:tcBorders>
            <w:noWrap/>
            <w:hideMark/>
          </w:tcPr>
          <w:p w14:paraId="30CB3852" w14:textId="77777777" w:rsidR="00703362" w:rsidRDefault="00703362" w:rsidP="009E396A">
            <w:pPr>
              <w:jc w:val="right"/>
              <w:rPr>
                <w:ins w:id="4365" w:author="Alotaibi, Raed" w:date="2019-05-22T16:09:00Z"/>
              </w:rPr>
            </w:pPr>
            <w:ins w:id="4366" w:author="Alotaibi, Raed" w:date="2019-05-22T16:09:00Z">
              <w:r>
                <w:t>-2.6%</w:t>
              </w:r>
            </w:ins>
          </w:p>
        </w:tc>
        <w:tc>
          <w:tcPr>
            <w:tcW w:w="852" w:type="dxa"/>
            <w:tcBorders>
              <w:top w:val="single" w:sz="4" w:space="0" w:color="auto"/>
              <w:left w:val="single" w:sz="4" w:space="0" w:color="auto"/>
              <w:bottom w:val="single" w:sz="4" w:space="0" w:color="auto"/>
              <w:right w:val="single" w:sz="4" w:space="0" w:color="auto"/>
            </w:tcBorders>
            <w:noWrap/>
            <w:hideMark/>
          </w:tcPr>
          <w:p w14:paraId="7F3C7AA7" w14:textId="77777777" w:rsidR="00703362" w:rsidRDefault="00703362" w:rsidP="009E396A">
            <w:pPr>
              <w:jc w:val="right"/>
              <w:rPr>
                <w:ins w:id="4367" w:author="Alotaibi, Raed" w:date="2019-05-22T16:09:00Z"/>
              </w:rPr>
            </w:pPr>
            <w:ins w:id="4368" w:author="Alotaibi, Raed" w:date="2019-05-22T16:09:00Z">
              <w:r>
                <w:t>1,254</w:t>
              </w:r>
            </w:ins>
          </w:p>
        </w:tc>
        <w:tc>
          <w:tcPr>
            <w:tcW w:w="900" w:type="dxa"/>
            <w:tcBorders>
              <w:top w:val="single" w:sz="4" w:space="0" w:color="auto"/>
              <w:left w:val="single" w:sz="4" w:space="0" w:color="auto"/>
              <w:bottom w:val="single" w:sz="4" w:space="0" w:color="auto"/>
              <w:right w:val="single" w:sz="4" w:space="0" w:color="auto"/>
            </w:tcBorders>
            <w:noWrap/>
            <w:hideMark/>
          </w:tcPr>
          <w:p w14:paraId="4E3A42D7" w14:textId="77777777" w:rsidR="00703362" w:rsidRDefault="00703362" w:rsidP="009E396A">
            <w:pPr>
              <w:jc w:val="right"/>
              <w:rPr>
                <w:ins w:id="4369" w:author="Alotaibi, Raed" w:date="2019-05-22T16:09:00Z"/>
              </w:rPr>
            </w:pPr>
            <w:ins w:id="4370" w:author="Alotaibi, Raed" w:date="2019-05-22T16:09:00Z">
              <w:r>
                <w:t>1,287</w:t>
              </w:r>
            </w:ins>
          </w:p>
        </w:tc>
        <w:tc>
          <w:tcPr>
            <w:tcW w:w="810" w:type="dxa"/>
            <w:tcBorders>
              <w:top w:val="single" w:sz="4" w:space="0" w:color="auto"/>
              <w:left w:val="single" w:sz="4" w:space="0" w:color="auto"/>
              <w:bottom w:val="single" w:sz="4" w:space="0" w:color="auto"/>
              <w:right w:val="single" w:sz="4" w:space="0" w:color="auto"/>
            </w:tcBorders>
            <w:noWrap/>
            <w:hideMark/>
          </w:tcPr>
          <w:p w14:paraId="2C231AC8" w14:textId="77777777" w:rsidR="00703362" w:rsidRDefault="00703362" w:rsidP="009E396A">
            <w:pPr>
              <w:jc w:val="right"/>
              <w:rPr>
                <w:ins w:id="4371" w:author="Alotaibi, Raed" w:date="2019-05-22T16:09:00Z"/>
              </w:rPr>
            </w:pPr>
            <w:ins w:id="4372" w:author="Alotaibi, Raed" w:date="2019-05-22T16:09:00Z">
              <w:r>
                <w:t>-33</w:t>
              </w:r>
            </w:ins>
          </w:p>
        </w:tc>
        <w:tc>
          <w:tcPr>
            <w:tcW w:w="895" w:type="dxa"/>
            <w:tcBorders>
              <w:top w:val="single" w:sz="4" w:space="0" w:color="auto"/>
              <w:left w:val="single" w:sz="4" w:space="0" w:color="auto"/>
              <w:bottom w:val="single" w:sz="4" w:space="0" w:color="auto"/>
              <w:right w:val="single" w:sz="4" w:space="0" w:color="auto"/>
            </w:tcBorders>
            <w:noWrap/>
            <w:hideMark/>
          </w:tcPr>
          <w:p w14:paraId="59C73AFA" w14:textId="77777777" w:rsidR="00703362" w:rsidRDefault="00703362" w:rsidP="009E396A">
            <w:pPr>
              <w:jc w:val="right"/>
              <w:rPr>
                <w:ins w:id="4373" w:author="Alotaibi, Raed" w:date="2019-05-22T16:09:00Z"/>
              </w:rPr>
            </w:pPr>
            <w:ins w:id="4374" w:author="Alotaibi, Raed" w:date="2019-05-22T16:09:00Z">
              <w:r>
                <w:t>-2.6%</w:t>
              </w:r>
            </w:ins>
          </w:p>
        </w:tc>
      </w:tr>
      <w:tr w:rsidR="00703362" w14:paraId="77781F69" w14:textId="77777777" w:rsidTr="009E396A">
        <w:trPr>
          <w:trHeight w:val="300"/>
          <w:ins w:id="4375"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1AD8F79" w14:textId="77777777" w:rsidR="00703362" w:rsidRDefault="00703362" w:rsidP="009E396A">
            <w:pPr>
              <w:rPr>
                <w:ins w:id="4376" w:author="Alotaibi, Raed" w:date="2019-05-22T16:09:00Z"/>
              </w:rPr>
            </w:pPr>
            <w:ins w:id="4377" w:author="Alotaibi, Raed" w:date="2019-05-22T16:09:00Z">
              <w:r>
                <w:t>Tennessee</w:t>
              </w:r>
            </w:ins>
          </w:p>
        </w:tc>
        <w:tc>
          <w:tcPr>
            <w:tcW w:w="1143" w:type="dxa"/>
            <w:tcBorders>
              <w:top w:val="single" w:sz="4" w:space="0" w:color="auto"/>
              <w:left w:val="single" w:sz="4" w:space="0" w:color="auto"/>
              <w:bottom w:val="single" w:sz="4" w:space="0" w:color="auto"/>
              <w:right w:val="single" w:sz="4" w:space="0" w:color="auto"/>
            </w:tcBorders>
            <w:noWrap/>
            <w:hideMark/>
          </w:tcPr>
          <w:p w14:paraId="0A660055" w14:textId="77777777" w:rsidR="00703362" w:rsidRDefault="00703362" w:rsidP="009E396A">
            <w:pPr>
              <w:jc w:val="right"/>
              <w:rPr>
                <w:ins w:id="4378" w:author="Alotaibi, Raed" w:date="2019-05-22T16:09:00Z"/>
              </w:rPr>
            </w:pPr>
            <w:ins w:id="4379" w:author="Alotaibi, Raed" w:date="2019-05-22T16:09:00Z">
              <w:r>
                <w:t>15,720</w:t>
              </w:r>
            </w:ins>
          </w:p>
        </w:tc>
        <w:tc>
          <w:tcPr>
            <w:tcW w:w="1009" w:type="dxa"/>
            <w:tcBorders>
              <w:top w:val="single" w:sz="4" w:space="0" w:color="auto"/>
              <w:left w:val="single" w:sz="4" w:space="0" w:color="auto"/>
              <w:bottom w:val="single" w:sz="4" w:space="0" w:color="auto"/>
              <w:right w:val="single" w:sz="4" w:space="0" w:color="auto"/>
            </w:tcBorders>
            <w:noWrap/>
            <w:hideMark/>
          </w:tcPr>
          <w:p w14:paraId="06277B86" w14:textId="77777777" w:rsidR="00703362" w:rsidRDefault="00703362" w:rsidP="009E396A">
            <w:pPr>
              <w:jc w:val="right"/>
              <w:rPr>
                <w:ins w:id="4380" w:author="Alotaibi, Raed" w:date="2019-05-22T16:09:00Z"/>
              </w:rPr>
            </w:pPr>
            <w:ins w:id="4381" w:author="Alotaibi, Raed" w:date="2019-05-22T16:09:00Z">
              <w:r>
                <w:t>16,138</w:t>
              </w:r>
            </w:ins>
          </w:p>
        </w:tc>
        <w:tc>
          <w:tcPr>
            <w:tcW w:w="990" w:type="dxa"/>
            <w:tcBorders>
              <w:top w:val="single" w:sz="4" w:space="0" w:color="auto"/>
              <w:left w:val="single" w:sz="4" w:space="0" w:color="auto"/>
              <w:bottom w:val="single" w:sz="4" w:space="0" w:color="auto"/>
              <w:right w:val="single" w:sz="4" w:space="0" w:color="auto"/>
            </w:tcBorders>
            <w:noWrap/>
            <w:hideMark/>
          </w:tcPr>
          <w:p w14:paraId="33BA7176" w14:textId="77777777" w:rsidR="00703362" w:rsidRDefault="00703362" w:rsidP="009E396A">
            <w:pPr>
              <w:jc w:val="right"/>
              <w:rPr>
                <w:ins w:id="4382" w:author="Alotaibi, Raed" w:date="2019-05-22T16:09:00Z"/>
              </w:rPr>
            </w:pPr>
            <w:ins w:id="4383" w:author="Alotaibi, Raed" w:date="2019-05-22T16:09:00Z">
              <w:r>
                <w:t>-418</w:t>
              </w:r>
            </w:ins>
          </w:p>
        </w:tc>
        <w:tc>
          <w:tcPr>
            <w:tcW w:w="858" w:type="dxa"/>
            <w:tcBorders>
              <w:top w:val="single" w:sz="4" w:space="0" w:color="auto"/>
              <w:left w:val="single" w:sz="4" w:space="0" w:color="auto"/>
              <w:bottom w:val="single" w:sz="4" w:space="0" w:color="auto"/>
              <w:right w:val="single" w:sz="4" w:space="0" w:color="auto"/>
            </w:tcBorders>
            <w:noWrap/>
            <w:hideMark/>
          </w:tcPr>
          <w:p w14:paraId="129F9509" w14:textId="77777777" w:rsidR="00703362" w:rsidRDefault="00703362" w:rsidP="009E396A">
            <w:pPr>
              <w:jc w:val="right"/>
              <w:rPr>
                <w:ins w:id="4384" w:author="Alotaibi, Raed" w:date="2019-05-22T16:09:00Z"/>
              </w:rPr>
            </w:pPr>
            <w:ins w:id="4385" w:author="Alotaibi, Raed" w:date="2019-05-22T16:09:00Z">
              <w:r>
                <w:t>-2.6%</w:t>
              </w:r>
            </w:ins>
          </w:p>
        </w:tc>
        <w:tc>
          <w:tcPr>
            <w:tcW w:w="852" w:type="dxa"/>
            <w:tcBorders>
              <w:top w:val="single" w:sz="4" w:space="0" w:color="auto"/>
              <w:left w:val="single" w:sz="4" w:space="0" w:color="auto"/>
              <w:bottom w:val="single" w:sz="4" w:space="0" w:color="auto"/>
              <w:right w:val="single" w:sz="4" w:space="0" w:color="auto"/>
            </w:tcBorders>
            <w:noWrap/>
            <w:hideMark/>
          </w:tcPr>
          <w:p w14:paraId="0F253398" w14:textId="77777777" w:rsidR="00703362" w:rsidRDefault="00703362" w:rsidP="009E396A">
            <w:pPr>
              <w:jc w:val="right"/>
              <w:rPr>
                <w:ins w:id="4386" w:author="Alotaibi, Raed" w:date="2019-05-22T16:09:00Z"/>
              </w:rPr>
            </w:pPr>
            <w:ins w:id="4387" w:author="Alotaibi, Raed" w:date="2019-05-22T16:09:00Z">
              <w:r>
                <w:t>2,438</w:t>
              </w:r>
            </w:ins>
          </w:p>
        </w:tc>
        <w:tc>
          <w:tcPr>
            <w:tcW w:w="900" w:type="dxa"/>
            <w:tcBorders>
              <w:top w:val="single" w:sz="4" w:space="0" w:color="auto"/>
              <w:left w:val="single" w:sz="4" w:space="0" w:color="auto"/>
              <w:bottom w:val="single" w:sz="4" w:space="0" w:color="auto"/>
              <w:right w:val="single" w:sz="4" w:space="0" w:color="auto"/>
            </w:tcBorders>
            <w:noWrap/>
            <w:hideMark/>
          </w:tcPr>
          <w:p w14:paraId="2138FFF9" w14:textId="77777777" w:rsidR="00703362" w:rsidRDefault="00703362" w:rsidP="009E396A">
            <w:pPr>
              <w:jc w:val="right"/>
              <w:rPr>
                <w:ins w:id="4388" w:author="Alotaibi, Raed" w:date="2019-05-22T16:09:00Z"/>
              </w:rPr>
            </w:pPr>
            <w:ins w:id="4389" w:author="Alotaibi, Raed" w:date="2019-05-22T16:09:00Z">
              <w:r>
                <w:t>2,503</w:t>
              </w:r>
            </w:ins>
          </w:p>
        </w:tc>
        <w:tc>
          <w:tcPr>
            <w:tcW w:w="810" w:type="dxa"/>
            <w:tcBorders>
              <w:top w:val="single" w:sz="4" w:space="0" w:color="auto"/>
              <w:left w:val="single" w:sz="4" w:space="0" w:color="auto"/>
              <w:bottom w:val="single" w:sz="4" w:space="0" w:color="auto"/>
              <w:right w:val="single" w:sz="4" w:space="0" w:color="auto"/>
            </w:tcBorders>
            <w:noWrap/>
            <w:hideMark/>
          </w:tcPr>
          <w:p w14:paraId="22C0BE50" w14:textId="77777777" w:rsidR="00703362" w:rsidRDefault="00703362" w:rsidP="009E396A">
            <w:pPr>
              <w:jc w:val="right"/>
              <w:rPr>
                <w:ins w:id="4390" w:author="Alotaibi, Raed" w:date="2019-05-22T16:09:00Z"/>
              </w:rPr>
            </w:pPr>
            <w:ins w:id="4391" w:author="Alotaibi, Raed" w:date="2019-05-22T16:09:00Z">
              <w:r>
                <w:t>-65</w:t>
              </w:r>
            </w:ins>
          </w:p>
        </w:tc>
        <w:tc>
          <w:tcPr>
            <w:tcW w:w="895" w:type="dxa"/>
            <w:tcBorders>
              <w:top w:val="single" w:sz="4" w:space="0" w:color="auto"/>
              <w:left w:val="single" w:sz="4" w:space="0" w:color="auto"/>
              <w:bottom w:val="single" w:sz="4" w:space="0" w:color="auto"/>
              <w:right w:val="single" w:sz="4" w:space="0" w:color="auto"/>
            </w:tcBorders>
            <w:noWrap/>
            <w:hideMark/>
          </w:tcPr>
          <w:p w14:paraId="5751C825" w14:textId="77777777" w:rsidR="00703362" w:rsidRDefault="00703362" w:rsidP="009E396A">
            <w:pPr>
              <w:jc w:val="right"/>
              <w:rPr>
                <w:ins w:id="4392" w:author="Alotaibi, Raed" w:date="2019-05-22T16:09:00Z"/>
              </w:rPr>
            </w:pPr>
            <w:ins w:id="4393" w:author="Alotaibi, Raed" w:date="2019-05-22T16:09:00Z">
              <w:r>
                <w:t>-2.6%</w:t>
              </w:r>
            </w:ins>
          </w:p>
        </w:tc>
      </w:tr>
      <w:tr w:rsidR="00703362" w14:paraId="3C7E0511" w14:textId="77777777" w:rsidTr="009E396A">
        <w:trPr>
          <w:trHeight w:val="300"/>
          <w:ins w:id="4394"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659F588" w14:textId="77777777" w:rsidR="00703362" w:rsidRDefault="00703362" w:rsidP="009E396A">
            <w:pPr>
              <w:rPr>
                <w:ins w:id="4395" w:author="Alotaibi, Raed" w:date="2019-05-22T16:09:00Z"/>
              </w:rPr>
            </w:pPr>
            <w:ins w:id="4396" w:author="Alotaibi, Raed" w:date="2019-05-22T16:09:00Z">
              <w:r>
                <w:t>South Dakota</w:t>
              </w:r>
            </w:ins>
          </w:p>
        </w:tc>
        <w:tc>
          <w:tcPr>
            <w:tcW w:w="1143" w:type="dxa"/>
            <w:tcBorders>
              <w:top w:val="single" w:sz="4" w:space="0" w:color="auto"/>
              <w:left w:val="single" w:sz="4" w:space="0" w:color="auto"/>
              <w:bottom w:val="single" w:sz="4" w:space="0" w:color="auto"/>
              <w:right w:val="single" w:sz="4" w:space="0" w:color="auto"/>
            </w:tcBorders>
            <w:noWrap/>
            <w:hideMark/>
          </w:tcPr>
          <w:p w14:paraId="542D3BF2" w14:textId="77777777" w:rsidR="00703362" w:rsidRDefault="00703362" w:rsidP="009E396A">
            <w:pPr>
              <w:jc w:val="right"/>
              <w:rPr>
                <w:ins w:id="4397" w:author="Alotaibi, Raed" w:date="2019-05-22T16:09:00Z"/>
              </w:rPr>
            </w:pPr>
            <w:ins w:id="4398" w:author="Alotaibi, Raed" w:date="2019-05-22T16:09:00Z">
              <w:r>
                <w:t>2,131</w:t>
              </w:r>
            </w:ins>
          </w:p>
        </w:tc>
        <w:tc>
          <w:tcPr>
            <w:tcW w:w="1009" w:type="dxa"/>
            <w:tcBorders>
              <w:top w:val="single" w:sz="4" w:space="0" w:color="auto"/>
              <w:left w:val="single" w:sz="4" w:space="0" w:color="auto"/>
              <w:bottom w:val="single" w:sz="4" w:space="0" w:color="auto"/>
              <w:right w:val="single" w:sz="4" w:space="0" w:color="auto"/>
            </w:tcBorders>
            <w:noWrap/>
            <w:hideMark/>
          </w:tcPr>
          <w:p w14:paraId="66618F13" w14:textId="77777777" w:rsidR="00703362" w:rsidRDefault="00703362" w:rsidP="009E396A">
            <w:pPr>
              <w:jc w:val="right"/>
              <w:rPr>
                <w:ins w:id="4399" w:author="Alotaibi, Raed" w:date="2019-05-22T16:09:00Z"/>
              </w:rPr>
            </w:pPr>
            <w:ins w:id="4400" w:author="Alotaibi, Raed" w:date="2019-05-22T16:09:00Z">
              <w:r>
                <w:t>2,188</w:t>
              </w:r>
            </w:ins>
          </w:p>
        </w:tc>
        <w:tc>
          <w:tcPr>
            <w:tcW w:w="990" w:type="dxa"/>
            <w:tcBorders>
              <w:top w:val="single" w:sz="4" w:space="0" w:color="auto"/>
              <w:left w:val="single" w:sz="4" w:space="0" w:color="auto"/>
              <w:bottom w:val="single" w:sz="4" w:space="0" w:color="auto"/>
              <w:right w:val="single" w:sz="4" w:space="0" w:color="auto"/>
            </w:tcBorders>
            <w:noWrap/>
            <w:hideMark/>
          </w:tcPr>
          <w:p w14:paraId="47BAB5C7" w14:textId="77777777" w:rsidR="00703362" w:rsidRDefault="00703362" w:rsidP="009E396A">
            <w:pPr>
              <w:jc w:val="right"/>
              <w:rPr>
                <w:ins w:id="4401" w:author="Alotaibi, Raed" w:date="2019-05-22T16:09:00Z"/>
              </w:rPr>
            </w:pPr>
            <w:ins w:id="4402" w:author="Alotaibi, Raed" w:date="2019-05-22T16:09:00Z">
              <w:r>
                <w:t>-57</w:t>
              </w:r>
            </w:ins>
          </w:p>
        </w:tc>
        <w:tc>
          <w:tcPr>
            <w:tcW w:w="858" w:type="dxa"/>
            <w:tcBorders>
              <w:top w:val="single" w:sz="4" w:space="0" w:color="auto"/>
              <w:left w:val="single" w:sz="4" w:space="0" w:color="auto"/>
              <w:bottom w:val="single" w:sz="4" w:space="0" w:color="auto"/>
              <w:right w:val="single" w:sz="4" w:space="0" w:color="auto"/>
            </w:tcBorders>
            <w:noWrap/>
            <w:hideMark/>
          </w:tcPr>
          <w:p w14:paraId="60DC6005" w14:textId="77777777" w:rsidR="00703362" w:rsidRDefault="00703362" w:rsidP="009E396A">
            <w:pPr>
              <w:jc w:val="right"/>
              <w:rPr>
                <w:ins w:id="4403" w:author="Alotaibi, Raed" w:date="2019-05-22T16:09:00Z"/>
              </w:rPr>
            </w:pPr>
            <w:ins w:id="4404" w:author="Alotaibi, Raed" w:date="2019-05-22T16:09:00Z">
              <w:r>
                <w:t>-2.6%</w:t>
              </w:r>
            </w:ins>
          </w:p>
        </w:tc>
        <w:tc>
          <w:tcPr>
            <w:tcW w:w="852" w:type="dxa"/>
            <w:tcBorders>
              <w:top w:val="single" w:sz="4" w:space="0" w:color="auto"/>
              <w:left w:val="single" w:sz="4" w:space="0" w:color="auto"/>
              <w:bottom w:val="single" w:sz="4" w:space="0" w:color="auto"/>
              <w:right w:val="single" w:sz="4" w:space="0" w:color="auto"/>
            </w:tcBorders>
            <w:noWrap/>
            <w:hideMark/>
          </w:tcPr>
          <w:p w14:paraId="015C79A9" w14:textId="77777777" w:rsidR="00703362" w:rsidRDefault="00703362" w:rsidP="009E396A">
            <w:pPr>
              <w:jc w:val="right"/>
              <w:rPr>
                <w:ins w:id="4405" w:author="Alotaibi, Raed" w:date="2019-05-22T16:09:00Z"/>
              </w:rPr>
            </w:pPr>
            <w:ins w:id="4406" w:author="Alotaibi, Raed" w:date="2019-05-22T16:09:00Z">
              <w:r>
                <w:t>161</w:t>
              </w:r>
            </w:ins>
          </w:p>
        </w:tc>
        <w:tc>
          <w:tcPr>
            <w:tcW w:w="900" w:type="dxa"/>
            <w:tcBorders>
              <w:top w:val="single" w:sz="4" w:space="0" w:color="auto"/>
              <w:left w:val="single" w:sz="4" w:space="0" w:color="auto"/>
              <w:bottom w:val="single" w:sz="4" w:space="0" w:color="auto"/>
              <w:right w:val="single" w:sz="4" w:space="0" w:color="auto"/>
            </w:tcBorders>
            <w:noWrap/>
            <w:hideMark/>
          </w:tcPr>
          <w:p w14:paraId="53B3F3B4" w14:textId="77777777" w:rsidR="00703362" w:rsidRDefault="00703362" w:rsidP="009E396A">
            <w:pPr>
              <w:jc w:val="right"/>
              <w:rPr>
                <w:ins w:id="4407" w:author="Alotaibi, Raed" w:date="2019-05-22T16:09:00Z"/>
              </w:rPr>
            </w:pPr>
            <w:ins w:id="4408" w:author="Alotaibi, Raed" w:date="2019-05-22T16:09:00Z">
              <w:r>
                <w:t>165</w:t>
              </w:r>
            </w:ins>
          </w:p>
        </w:tc>
        <w:tc>
          <w:tcPr>
            <w:tcW w:w="810" w:type="dxa"/>
            <w:tcBorders>
              <w:top w:val="single" w:sz="4" w:space="0" w:color="auto"/>
              <w:left w:val="single" w:sz="4" w:space="0" w:color="auto"/>
              <w:bottom w:val="single" w:sz="4" w:space="0" w:color="auto"/>
              <w:right w:val="single" w:sz="4" w:space="0" w:color="auto"/>
            </w:tcBorders>
            <w:noWrap/>
            <w:hideMark/>
          </w:tcPr>
          <w:p w14:paraId="399919C8" w14:textId="77777777" w:rsidR="00703362" w:rsidRDefault="00703362" w:rsidP="009E396A">
            <w:pPr>
              <w:jc w:val="right"/>
              <w:rPr>
                <w:ins w:id="4409" w:author="Alotaibi, Raed" w:date="2019-05-22T16:09:00Z"/>
              </w:rPr>
            </w:pPr>
            <w:ins w:id="4410" w:author="Alotaibi, Raed" w:date="2019-05-22T16:09:00Z">
              <w:r>
                <w:t>-4</w:t>
              </w:r>
            </w:ins>
          </w:p>
        </w:tc>
        <w:tc>
          <w:tcPr>
            <w:tcW w:w="895" w:type="dxa"/>
            <w:tcBorders>
              <w:top w:val="single" w:sz="4" w:space="0" w:color="auto"/>
              <w:left w:val="single" w:sz="4" w:space="0" w:color="auto"/>
              <w:bottom w:val="single" w:sz="4" w:space="0" w:color="auto"/>
              <w:right w:val="single" w:sz="4" w:space="0" w:color="auto"/>
            </w:tcBorders>
            <w:noWrap/>
            <w:hideMark/>
          </w:tcPr>
          <w:p w14:paraId="417EE758" w14:textId="77777777" w:rsidR="00703362" w:rsidRDefault="00703362" w:rsidP="009E396A">
            <w:pPr>
              <w:jc w:val="right"/>
              <w:rPr>
                <w:ins w:id="4411" w:author="Alotaibi, Raed" w:date="2019-05-22T16:09:00Z"/>
              </w:rPr>
            </w:pPr>
            <w:ins w:id="4412" w:author="Alotaibi, Raed" w:date="2019-05-22T16:09:00Z">
              <w:r>
                <w:t>-2.6%</w:t>
              </w:r>
            </w:ins>
          </w:p>
        </w:tc>
      </w:tr>
      <w:tr w:rsidR="00703362" w14:paraId="4530633A" w14:textId="77777777" w:rsidTr="009E396A">
        <w:trPr>
          <w:trHeight w:val="300"/>
          <w:ins w:id="4413"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9953ECF" w14:textId="77777777" w:rsidR="00703362" w:rsidRDefault="00703362" w:rsidP="009E396A">
            <w:pPr>
              <w:rPr>
                <w:ins w:id="4414" w:author="Alotaibi, Raed" w:date="2019-05-22T16:09:00Z"/>
              </w:rPr>
            </w:pPr>
            <w:ins w:id="4415" w:author="Alotaibi, Raed" w:date="2019-05-22T16:09:00Z">
              <w:r>
                <w:t>Colorado</w:t>
              </w:r>
            </w:ins>
          </w:p>
        </w:tc>
        <w:tc>
          <w:tcPr>
            <w:tcW w:w="1143" w:type="dxa"/>
            <w:tcBorders>
              <w:top w:val="single" w:sz="4" w:space="0" w:color="auto"/>
              <w:left w:val="single" w:sz="4" w:space="0" w:color="auto"/>
              <w:bottom w:val="single" w:sz="4" w:space="0" w:color="auto"/>
              <w:right w:val="single" w:sz="4" w:space="0" w:color="auto"/>
            </w:tcBorders>
            <w:noWrap/>
            <w:hideMark/>
          </w:tcPr>
          <w:p w14:paraId="7D9758AC" w14:textId="77777777" w:rsidR="00703362" w:rsidRDefault="00703362" w:rsidP="009E396A">
            <w:pPr>
              <w:jc w:val="right"/>
              <w:rPr>
                <w:ins w:id="4416" w:author="Alotaibi, Raed" w:date="2019-05-22T16:09:00Z"/>
              </w:rPr>
            </w:pPr>
            <w:ins w:id="4417" w:author="Alotaibi, Raed" w:date="2019-05-22T16:09:00Z">
              <w:r>
                <w:t>12,879</w:t>
              </w:r>
            </w:ins>
          </w:p>
        </w:tc>
        <w:tc>
          <w:tcPr>
            <w:tcW w:w="1009" w:type="dxa"/>
            <w:tcBorders>
              <w:top w:val="single" w:sz="4" w:space="0" w:color="auto"/>
              <w:left w:val="single" w:sz="4" w:space="0" w:color="auto"/>
              <w:bottom w:val="single" w:sz="4" w:space="0" w:color="auto"/>
              <w:right w:val="single" w:sz="4" w:space="0" w:color="auto"/>
            </w:tcBorders>
            <w:noWrap/>
            <w:hideMark/>
          </w:tcPr>
          <w:p w14:paraId="3231B7A5" w14:textId="77777777" w:rsidR="00703362" w:rsidRDefault="00703362" w:rsidP="009E396A">
            <w:pPr>
              <w:jc w:val="right"/>
              <w:rPr>
                <w:ins w:id="4418" w:author="Alotaibi, Raed" w:date="2019-05-22T16:09:00Z"/>
              </w:rPr>
            </w:pPr>
            <w:ins w:id="4419" w:author="Alotaibi, Raed" w:date="2019-05-22T16:09:00Z">
              <w:r>
                <w:t>13,221</w:t>
              </w:r>
            </w:ins>
          </w:p>
        </w:tc>
        <w:tc>
          <w:tcPr>
            <w:tcW w:w="990" w:type="dxa"/>
            <w:tcBorders>
              <w:top w:val="single" w:sz="4" w:space="0" w:color="auto"/>
              <w:left w:val="single" w:sz="4" w:space="0" w:color="auto"/>
              <w:bottom w:val="single" w:sz="4" w:space="0" w:color="auto"/>
              <w:right w:val="single" w:sz="4" w:space="0" w:color="auto"/>
            </w:tcBorders>
            <w:noWrap/>
            <w:hideMark/>
          </w:tcPr>
          <w:p w14:paraId="385F03D7" w14:textId="77777777" w:rsidR="00703362" w:rsidRDefault="00703362" w:rsidP="009E396A">
            <w:pPr>
              <w:jc w:val="right"/>
              <w:rPr>
                <w:ins w:id="4420" w:author="Alotaibi, Raed" w:date="2019-05-22T16:09:00Z"/>
              </w:rPr>
            </w:pPr>
            <w:ins w:id="4421" w:author="Alotaibi, Raed" w:date="2019-05-22T16:09:00Z">
              <w:r>
                <w:t>-342</w:t>
              </w:r>
            </w:ins>
          </w:p>
        </w:tc>
        <w:tc>
          <w:tcPr>
            <w:tcW w:w="858" w:type="dxa"/>
            <w:tcBorders>
              <w:top w:val="single" w:sz="4" w:space="0" w:color="auto"/>
              <w:left w:val="single" w:sz="4" w:space="0" w:color="auto"/>
              <w:bottom w:val="single" w:sz="4" w:space="0" w:color="auto"/>
              <w:right w:val="single" w:sz="4" w:space="0" w:color="auto"/>
            </w:tcBorders>
            <w:noWrap/>
            <w:hideMark/>
          </w:tcPr>
          <w:p w14:paraId="30233336" w14:textId="77777777" w:rsidR="00703362" w:rsidRDefault="00703362" w:rsidP="009E396A">
            <w:pPr>
              <w:jc w:val="right"/>
              <w:rPr>
                <w:ins w:id="4422" w:author="Alotaibi, Raed" w:date="2019-05-22T16:09:00Z"/>
              </w:rPr>
            </w:pPr>
            <w:ins w:id="4423" w:author="Alotaibi, Raed" w:date="2019-05-22T16:09:00Z">
              <w:r>
                <w:t>-2.6%</w:t>
              </w:r>
            </w:ins>
          </w:p>
        </w:tc>
        <w:tc>
          <w:tcPr>
            <w:tcW w:w="852" w:type="dxa"/>
            <w:tcBorders>
              <w:top w:val="single" w:sz="4" w:space="0" w:color="auto"/>
              <w:left w:val="single" w:sz="4" w:space="0" w:color="auto"/>
              <w:bottom w:val="single" w:sz="4" w:space="0" w:color="auto"/>
              <w:right w:val="single" w:sz="4" w:space="0" w:color="auto"/>
            </w:tcBorders>
            <w:noWrap/>
            <w:hideMark/>
          </w:tcPr>
          <w:p w14:paraId="51706BDE" w14:textId="77777777" w:rsidR="00703362" w:rsidRDefault="00703362" w:rsidP="009E396A">
            <w:pPr>
              <w:jc w:val="right"/>
              <w:rPr>
                <w:ins w:id="4424" w:author="Alotaibi, Raed" w:date="2019-05-22T16:09:00Z"/>
              </w:rPr>
            </w:pPr>
            <w:ins w:id="4425" w:author="Alotaibi, Raed" w:date="2019-05-22T16:09:00Z">
              <w:r>
                <w:t>3,009</w:t>
              </w:r>
            </w:ins>
          </w:p>
        </w:tc>
        <w:tc>
          <w:tcPr>
            <w:tcW w:w="900" w:type="dxa"/>
            <w:tcBorders>
              <w:top w:val="single" w:sz="4" w:space="0" w:color="auto"/>
              <w:left w:val="single" w:sz="4" w:space="0" w:color="auto"/>
              <w:bottom w:val="single" w:sz="4" w:space="0" w:color="auto"/>
              <w:right w:val="single" w:sz="4" w:space="0" w:color="auto"/>
            </w:tcBorders>
            <w:noWrap/>
            <w:hideMark/>
          </w:tcPr>
          <w:p w14:paraId="60E707E7" w14:textId="77777777" w:rsidR="00703362" w:rsidRDefault="00703362" w:rsidP="009E396A">
            <w:pPr>
              <w:jc w:val="right"/>
              <w:rPr>
                <w:ins w:id="4426" w:author="Alotaibi, Raed" w:date="2019-05-22T16:09:00Z"/>
              </w:rPr>
            </w:pPr>
            <w:ins w:id="4427" w:author="Alotaibi, Raed" w:date="2019-05-22T16:09:00Z">
              <w:r>
                <w:t>3,089</w:t>
              </w:r>
            </w:ins>
          </w:p>
        </w:tc>
        <w:tc>
          <w:tcPr>
            <w:tcW w:w="810" w:type="dxa"/>
            <w:tcBorders>
              <w:top w:val="single" w:sz="4" w:space="0" w:color="auto"/>
              <w:left w:val="single" w:sz="4" w:space="0" w:color="auto"/>
              <w:bottom w:val="single" w:sz="4" w:space="0" w:color="auto"/>
              <w:right w:val="single" w:sz="4" w:space="0" w:color="auto"/>
            </w:tcBorders>
            <w:noWrap/>
            <w:hideMark/>
          </w:tcPr>
          <w:p w14:paraId="1A27041C" w14:textId="77777777" w:rsidR="00703362" w:rsidRDefault="00703362" w:rsidP="009E396A">
            <w:pPr>
              <w:jc w:val="right"/>
              <w:rPr>
                <w:ins w:id="4428" w:author="Alotaibi, Raed" w:date="2019-05-22T16:09:00Z"/>
              </w:rPr>
            </w:pPr>
            <w:ins w:id="4429" w:author="Alotaibi, Raed" w:date="2019-05-22T16:09:00Z">
              <w:r>
                <w:t>-80</w:t>
              </w:r>
            </w:ins>
          </w:p>
        </w:tc>
        <w:tc>
          <w:tcPr>
            <w:tcW w:w="895" w:type="dxa"/>
            <w:tcBorders>
              <w:top w:val="single" w:sz="4" w:space="0" w:color="auto"/>
              <w:left w:val="single" w:sz="4" w:space="0" w:color="auto"/>
              <w:bottom w:val="single" w:sz="4" w:space="0" w:color="auto"/>
              <w:right w:val="single" w:sz="4" w:space="0" w:color="auto"/>
            </w:tcBorders>
            <w:noWrap/>
            <w:hideMark/>
          </w:tcPr>
          <w:p w14:paraId="65D55BD2" w14:textId="77777777" w:rsidR="00703362" w:rsidRDefault="00703362" w:rsidP="009E396A">
            <w:pPr>
              <w:jc w:val="right"/>
              <w:rPr>
                <w:ins w:id="4430" w:author="Alotaibi, Raed" w:date="2019-05-22T16:09:00Z"/>
              </w:rPr>
            </w:pPr>
            <w:ins w:id="4431" w:author="Alotaibi, Raed" w:date="2019-05-22T16:09:00Z">
              <w:r>
                <w:t>-2.6%</w:t>
              </w:r>
            </w:ins>
          </w:p>
        </w:tc>
      </w:tr>
      <w:tr w:rsidR="00703362" w14:paraId="6F39475B" w14:textId="77777777" w:rsidTr="009E396A">
        <w:trPr>
          <w:trHeight w:val="300"/>
          <w:ins w:id="4432"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6C5B7D09" w14:textId="77777777" w:rsidR="00703362" w:rsidRDefault="00703362" w:rsidP="009E396A">
            <w:pPr>
              <w:rPr>
                <w:ins w:id="4433" w:author="Alotaibi, Raed" w:date="2019-05-22T16:09:00Z"/>
              </w:rPr>
            </w:pPr>
            <w:ins w:id="4434" w:author="Alotaibi, Raed" w:date="2019-05-22T16:09:00Z">
              <w:r>
                <w:t>North Carolina</w:t>
              </w:r>
            </w:ins>
          </w:p>
        </w:tc>
        <w:tc>
          <w:tcPr>
            <w:tcW w:w="1143" w:type="dxa"/>
            <w:tcBorders>
              <w:top w:val="single" w:sz="4" w:space="0" w:color="auto"/>
              <w:left w:val="single" w:sz="4" w:space="0" w:color="auto"/>
              <w:bottom w:val="single" w:sz="4" w:space="0" w:color="auto"/>
              <w:right w:val="single" w:sz="4" w:space="0" w:color="auto"/>
            </w:tcBorders>
            <w:noWrap/>
            <w:hideMark/>
          </w:tcPr>
          <w:p w14:paraId="0CD8C1BA" w14:textId="77777777" w:rsidR="00703362" w:rsidRDefault="00703362" w:rsidP="009E396A">
            <w:pPr>
              <w:jc w:val="right"/>
              <w:rPr>
                <w:ins w:id="4435" w:author="Alotaibi, Raed" w:date="2019-05-22T16:09:00Z"/>
              </w:rPr>
            </w:pPr>
            <w:ins w:id="4436" w:author="Alotaibi, Raed" w:date="2019-05-22T16:09:00Z">
              <w:r>
                <w:t>23,976</w:t>
              </w:r>
            </w:ins>
          </w:p>
        </w:tc>
        <w:tc>
          <w:tcPr>
            <w:tcW w:w="1009" w:type="dxa"/>
            <w:tcBorders>
              <w:top w:val="single" w:sz="4" w:space="0" w:color="auto"/>
              <w:left w:val="single" w:sz="4" w:space="0" w:color="auto"/>
              <w:bottom w:val="single" w:sz="4" w:space="0" w:color="auto"/>
              <w:right w:val="single" w:sz="4" w:space="0" w:color="auto"/>
            </w:tcBorders>
            <w:noWrap/>
            <w:hideMark/>
          </w:tcPr>
          <w:p w14:paraId="728CAEFF" w14:textId="77777777" w:rsidR="00703362" w:rsidRDefault="00703362" w:rsidP="009E396A">
            <w:pPr>
              <w:jc w:val="right"/>
              <w:rPr>
                <w:ins w:id="4437" w:author="Alotaibi, Raed" w:date="2019-05-22T16:09:00Z"/>
              </w:rPr>
            </w:pPr>
            <w:ins w:id="4438" w:author="Alotaibi, Raed" w:date="2019-05-22T16:09:00Z">
              <w:r>
                <w:t>24,613</w:t>
              </w:r>
            </w:ins>
          </w:p>
        </w:tc>
        <w:tc>
          <w:tcPr>
            <w:tcW w:w="990" w:type="dxa"/>
            <w:tcBorders>
              <w:top w:val="single" w:sz="4" w:space="0" w:color="auto"/>
              <w:left w:val="single" w:sz="4" w:space="0" w:color="auto"/>
              <w:bottom w:val="single" w:sz="4" w:space="0" w:color="auto"/>
              <w:right w:val="single" w:sz="4" w:space="0" w:color="auto"/>
            </w:tcBorders>
            <w:noWrap/>
            <w:hideMark/>
          </w:tcPr>
          <w:p w14:paraId="1A224FD8" w14:textId="77777777" w:rsidR="00703362" w:rsidRDefault="00703362" w:rsidP="009E396A">
            <w:pPr>
              <w:jc w:val="right"/>
              <w:rPr>
                <w:ins w:id="4439" w:author="Alotaibi, Raed" w:date="2019-05-22T16:09:00Z"/>
              </w:rPr>
            </w:pPr>
            <w:ins w:id="4440" w:author="Alotaibi, Raed" w:date="2019-05-22T16:09:00Z">
              <w:r>
                <w:t>-637</w:t>
              </w:r>
            </w:ins>
          </w:p>
        </w:tc>
        <w:tc>
          <w:tcPr>
            <w:tcW w:w="858" w:type="dxa"/>
            <w:tcBorders>
              <w:top w:val="single" w:sz="4" w:space="0" w:color="auto"/>
              <w:left w:val="single" w:sz="4" w:space="0" w:color="auto"/>
              <w:bottom w:val="single" w:sz="4" w:space="0" w:color="auto"/>
              <w:right w:val="single" w:sz="4" w:space="0" w:color="auto"/>
            </w:tcBorders>
            <w:noWrap/>
            <w:hideMark/>
          </w:tcPr>
          <w:p w14:paraId="315DD7D4" w14:textId="77777777" w:rsidR="00703362" w:rsidRDefault="00703362" w:rsidP="009E396A">
            <w:pPr>
              <w:jc w:val="right"/>
              <w:rPr>
                <w:ins w:id="4441" w:author="Alotaibi, Raed" w:date="2019-05-22T16:09:00Z"/>
              </w:rPr>
            </w:pPr>
            <w:ins w:id="4442" w:author="Alotaibi, Raed" w:date="2019-05-22T16:09:00Z">
              <w:r>
                <w:t>-2.6%</w:t>
              </w:r>
            </w:ins>
          </w:p>
        </w:tc>
        <w:tc>
          <w:tcPr>
            <w:tcW w:w="852" w:type="dxa"/>
            <w:tcBorders>
              <w:top w:val="single" w:sz="4" w:space="0" w:color="auto"/>
              <w:left w:val="single" w:sz="4" w:space="0" w:color="auto"/>
              <w:bottom w:val="single" w:sz="4" w:space="0" w:color="auto"/>
              <w:right w:val="single" w:sz="4" w:space="0" w:color="auto"/>
            </w:tcBorders>
            <w:noWrap/>
            <w:hideMark/>
          </w:tcPr>
          <w:p w14:paraId="782DA8FE" w14:textId="77777777" w:rsidR="00703362" w:rsidRDefault="00703362" w:rsidP="009E396A">
            <w:pPr>
              <w:jc w:val="right"/>
              <w:rPr>
                <w:ins w:id="4443" w:author="Alotaibi, Raed" w:date="2019-05-22T16:09:00Z"/>
              </w:rPr>
            </w:pPr>
            <w:ins w:id="4444" w:author="Alotaibi, Raed" w:date="2019-05-22T16:09:00Z">
              <w:r>
                <w:t>3,099</w:t>
              </w:r>
            </w:ins>
          </w:p>
        </w:tc>
        <w:tc>
          <w:tcPr>
            <w:tcW w:w="900" w:type="dxa"/>
            <w:tcBorders>
              <w:top w:val="single" w:sz="4" w:space="0" w:color="auto"/>
              <w:left w:val="single" w:sz="4" w:space="0" w:color="auto"/>
              <w:bottom w:val="single" w:sz="4" w:space="0" w:color="auto"/>
              <w:right w:val="single" w:sz="4" w:space="0" w:color="auto"/>
            </w:tcBorders>
            <w:noWrap/>
            <w:hideMark/>
          </w:tcPr>
          <w:p w14:paraId="0AB91555" w14:textId="77777777" w:rsidR="00703362" w:rsidRDefault="00703362" w:rsidP="009E396A">
            <w:pPr>
              <w:jc w:val="right"/>
              <w:rPr>
                <w:ins w:id="4445" w:author="Alotaibi, Raed" w:date="2019-05-22T16:09:00Z"/>
              </w:rPr>
            </w:pPr>
            <w:ins w:id="4446" w:author="Alotaibi, Raed" w:date="2019-05-22T16:09:00Z">
              <w:r>
                <w:t>3,182</w:t>
              </w:r>
            </w:ins>
          </w:p>
        </w:tc>
        <w:tc>
          <w:tcPr>
            <w:tcW w:w="810" w:type="dxa"/>
            <w:tcBorders>
              <w:top w:val="single" w:sz="4" w:space="0" w:color="auto"/>
              <w:left w:val="single" w:sz="4" w:space="0" w:color="auto"/>
              <w:bottom w:val="single" w:sz="4" w:space="0" w:color="auto"/>
              <w:right w:val="single" w:sz="4" w:space="0" w:color="auto"/>
            </w:tcBorders>
            <w:noWrap/>
            <w:hideMark/>
          </w:tcPr>
          <w:p w14:paraId="7974177F" w14:textId="77777777" w:rsidR="00703362" w:rsidRDefault="00703362" w:rsidP="009E396A">
            <w:pPr>
              <w:jc w:val="right"/>
              <w:rPr>
                <w:ins w:id="4447" w:author="Alotaibi, Raed" w:date="2019-05-22T16:09:00Z"/>
              </w:rPr>
            </w:pPr>
            <w:ins w:id="4448" w:author="Alotaibi, Raed" w:date="2019-05-22T16:09:00Z">
              <w:r>
                <w:t>-82</w:t>
              </w:r>
            </w:ins>
          </w:p>
        </w:tc>
        <w:tc>
          <w:tcPr>
            <w:tcW w:w="895" w:type="dxa"/>
            <w:tcBorders>
              <w:top w:val="single" w:sz="4" w:space="0" w:color="auto"/>
              <w:left w:val="single" w:sz="4" w:space="0" w:color="auto"/>
              <w:bottom w:val="single" w:sz="4" w:space="0" w:color="auto"/>
              <w:right w:val="single" w:sz="4" w:space="0" w:color="auto"/>
            </w:tcBorders>
            <w:noWrap/>
            <w:hideMark/>
          </w:tcPr>
          <w:p w14:paraId="75B6571F" w14:textId="77777777" w:rsidR="00703362" w:rsidRDefault="00703362" w:rsidP="009E396A">
            <w:pPr>
              <w:jc w:val="right"/>
              <w:rPr>
                <w:ins w:id="4449" w:author="Alotaibi, Raed" w:date="2019-05-22T16:09:00Z"/>
              </w:rPr>
            </w:pPr>
            <w:ins w:id="4450" w:author="Alotaibi, Raed" w:date="2019-05-22T16:09:00Z">
              <w:r>
                <w:t>-2.6%</w:t>
              </w:r>
            </w:ins>
          </w:p>
        </w:tc>
      </w:tr>
      <w:tr w:rsidR="00703362" w14:paraId="771A2FFE" w14:textId="77777777" w:rsidTr="009E396A">
        <w:trPr>
          <w:trHeight w:val="300"/>
          <w:ins w:id="4451"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03735B15" w14:textId="77777777" w:rsidR="00703362" w:rsidRDefault="00703362" w:rsidP="009E396A">
            <w:pPr>
              <w:rPr>
                <w:ins w:id="4452" w:author="Alotaibi, Raed" w:date="2019-05-22T16:09:00Z"/>
              </w:rPr>
            </w:pPr>
            <w:ins w:id="4453" w:author="Alotaibi, Raed" w:date="2019-05-22T16:09:00Z">
              <w:r>
                <w:t>Florida</w:t>
              </w:r>
            </w:ins>
          </w:p>
        </w:tc>
        <w:tc>
          <w:tcPr>
            <w:tcW w:w="1143" w:type="dxa"/>
            <w:tcBorders>
              <w:top w:val="single" w:sz="4" w:space="0" w:color="auto"/>
              <w:left w:val="single" w:sz="4" w:space="0" w:color="auto"/>
              <w:bottom w:val="single" w:sz="4" w:space="0" w:color="auto"/>
              <w:right w:val="single" w:sz="4" w:space="0" w:color="auto"/>
            </w:tcBorders>
            <w:noWrap/>
            <w:hideMark/>
          </w:tcPr>
          <w:p w14:paraId="7B79F331" w14:textId="77777777" w:rsidR="00703362" w:rsidRDefault="00703362" w:rsidP="009E396A">
            <w:pPr>
              <w:jc w:val="right"/>
              <w:rPr>
                <w:ins w:id="4454" w:author="Alotaibi, Raed" w:date="2019-05-22T16:09:00Z"/>
              </w:rPr>
            </w:pPr>
            <w:ins w:id="4455" w:author="Alotaibi, Raed" w:date="2019-05-22T16:09:00Z">
              <w:r>
                <w:t>42,055</w:t>
              </w:r>
            </w:ins>
          </w:p>
        </w:tc>
        <w:tc>
          <w:tcPr>
            <w:tcW w:w="1009" w:type="dxa"/>
            <w:tcBorders>
              <w:top w:val="single" w:sz="4" w:space="0" w:color="auto"/>
              <w:left w:val="single" w:sz="4" w:space="0" w:color="auto"/>
              <w:bottom w:val="single" w:sz="4" w:space="0" w:color="auto"/>
              <w:right w:val="single" w:sz="4" w:space="0" w:color="auto"/>
            </w:tcBorders>
            <w:noWrap/>
            <w:hideMark/>
          </w:tcPr>
          <w:p w14:paraId="10739258" w14:textId="77777777" w:rsidR="00703362" w:rsidRDefault="00703362" w:rsidP="009E396A">
            <w:pPr>
              <w:jc w:val="right"/>
              <w:rPr>
                <w:ins w:id="4456" w:author="Alotaibi, Raed" w:date="2019-05-22T16:09:00Z"/>
              </w:rPr>
            </w:pPr>
            <w:ins w:id="4457" w:author="Alotaibi, Raed" w:date="2019-05-22T16:09:00Z">
              <w:r>
                <w:t>43,173</w:t>
              </w:r>
            </w:ins>
          </w:p>
        </w:tc>
        <w:tc>
          <w:tcPr>
            <w:tcW w:w="990" w:type="dxa"/>
            <w:tcBorders>
              <w:top w:val="single" w:sz="4" w:space="0" w:color="auto"/>
              <w:left w:val="single" w:sz="4" w:space="0" w:color="auto"/>
              <w:bottom w:val="single" w:sz="4" w:space="0" w:color="auto"/>
              <w:right w:val="single" w:sz="4" w:space="0" w:color="auto"/>
            </w:tcBorders>
            <w:noWrap/>
            <w:hideMark/>
          </w:tcPr>
          <w:p w14:paraId="3CC1F10B" w14:textId="77777777" w:rsidR="00703362" w:rsidRDefault="00703362" w:rsidP="009E396A">
            <w:pPr>
              <w:jc w:val="right"/>
              <w:rPr>
                <w:ins w:id="4458" w:author="Alotaibi, Raed" w:date="2019-05-22T16:09:00Z"/>
              </w:rPr>
            </w:pPr>
            <w:ins w:id="4459" w:author="Alotaibi, Raed" w:date="2019-05-22T16:09:00Z">
              <w:r>
                <w:t>-1,118</w:t>
              </w:r>
            </w:ins>
          </w:p>
        </w:tc>
        <w:tc>
          <w:tcPr>
            <w:tcW w:w="858" w:type="dxa"/>
            <w:tcBorders>
              <w:top w:val="single" w:sz="4" w:space="0" w:color="auto"/>
              <w:left w:val="single" w:sz="4" w:space="0" w:color="auto"/>
              <w:bottom w:val="single" w:sz="4" w:space="0" w:color="auto"/>
              <w:right w:val="single" w:sz="4" w:space="0" w:color="auto"/>
            </w:tcBorders>
            <w:noWrap/>
            <w:hideMark/>
          </w:tcPr>
          <w:p w14:paraId="7748F9E0" w14:textId="77777777" w:rsidR="00703362" w:rsidRDefault="00703362" w:rsidP="009E396A">
            <w:pPr>
              <w:jc w:val="right"/>
              <w:rPr>
                <w:ins w:id="4460" w:author="Alotaibi, Raed" w:date="2019-05-22T16:09:00Z"/>
              </w:rPr>
            </w:pPr>
            <w:ins w:id="4461" w:author="Alotaibi, Raed" w:date="2019-05-22T16:09:00Z">
              <w:r>
                <w:t>-2.6%</w:t>
              </w:r>
            </w:ins>
          </w:p>
        </w:tc>
        <w:tc>
          <w:tcPr>
            <w:tcW w:w="852" w:type="dxa"/>
            <w:tcBorders>
              <w:top w:val="single" w:sz="4" w:space="0" w:color="auto"/>
              <w:left w:val="single" w:sz="4" w:space="0" w:color="auto"/>
              <w:bottom w:val="single" w:sz="4" w:space="0" w:color="auto"/>
              <w:right w:val="single" w:sz="4" w:space="0" w:color="auto"/>
            </w:tcBorders>
            <w:noWrap/>
            <w:hideMark/>
          </w:tcPr>
          <w:p w14:paraId="45A70022" w14:textId="77777777" w:rsidR="00703362" w:rsidRDefault="00703362" w:rsidP="009E396A">
            <w:pPr>
              <w:jc w:val="right"/>
              <w:rPr>
                <w:ins w:id="4462" w:author="Alotaibi, Raed" w:date="2019-05-22T16:09:00Z"/>
              </w:rPr>
            </w:pPr>
            <w:ins w:id="4463" w:author="Alotaibi, Raed" w:date="2019-05-22T16:09:00Z">
              <w:r>
                <w:t>5,360</w:t>
              </w:r>
            </w:ins>
          </w:p>
        </w:tc>
        <w:tc>
          <w:tcPr>
            <w:tcW w:w="900" w:type="dxa"/>
            <w:tcBorders>
              <w:top w:val="single" w:sz="4" w:space="0" w:color="auto"/>
              <w:left w:val="single" w:sz="4" w:space="0" w:color="auto"/>
              <w:bottom w:val="single" w:sz="4" w:space="0" w:color="auto"/>
              <w:right w:val="single" w:sz="4" w:space="0" w:color="auto"/>
            </w:tcBorders>
            <w:noWrap/>
            <w:hideMark/>
          </w:tcPr>
          <w:p w14:paraId="32BCF8A3" w14:textId="77777777" w:rsidR="00703362" w:rsidRDefault="00703362" w:rsidP="009E396A">
            <w:pPr>
              <w:jc w:val="right"/>
              <w:rPr>
                <w:ins w:id="4464" w:author="Alotaibi, Raed" w:date="2019-05-22T16:09:00Z"/>
              </w:rPr>
            </w:pPr>
            <w:ins w:id="4465" w:author="Alotaibi, Raed" w:date="2019-05-22T16:09:00Z">
              <w:r>
                <w:t>5,502</w:t>
              </w:r>
            </w:ins>
          </w:p>
        </w:tc>
        <w:tc>
          <w:tcPr>
            <w:tcW w:w="810" w:type="dxa"/>
            <w:tcBorders>
              <w:top w:val="single" w:sz="4" w:space="0" w:color="auto"/>
              <w:left w:val="single" w:sz="4" w:space="0" w:color="auto"/>
              <w:bottom w:val="single" w:sz="4" w:space="0" w:color="auto"/>
              <w:right w:val="single" w:sz="4" w:space="0" w:color="auto"/>
            </w:tcBorders>
            <w:noWrap/>
            <w:hideMark/>
          </w:tcPr>
          <w:p w14:paraId="169B485A" w14:textId="77777777" w:rsidR="00703362" w:rsidRDefault="00703362" w:rsidP="009E396A">
            <w:pPr>
              <w:jc w:val="right"/>
              <w:rPr>
                <w:ins w:id="4466" w:author="Alotaibi, Raed" w:date="2019-05-22T16:09:00Z"/>
              </w:rPr>
            </w:pPr>
            <w:ins w:id="4467" w:author="Alotaibi, Raed" w:date="2019-05-22T16:09:00Z">
              <w:r>
                <w:t>-142</w:t>
              </w:r>
            </w:ins>
          </w:p>
        </w:tc>
        <w:tc>
          <w:tcPr>
            <w:tcW w:w="895" w:type="dxa"/>
            <w:tcBorders>
              <w:top w:val="single" w:sz="4" w:space="0" w:color="auto"/>
              <w:left w:val="single" w:sz="4" w:space="0" w:color="auto"/>
              <w:bottom w:val="single" w:sz="4" w:space="0" w:color="auto"/>
              <w:right w:val="single" w:sz="4" w:space="0" w:color="auto"/>
            </w:tcBorders>
            <w:noWrap/>
            <w:hideMark/>
          </w:tcPr>
          <w:p w14:paraId="5E3374F1" w14:textId="77777777" w:rsidR="00703362" w:rsidRDefault="00703362" w:rsidP="009E396A">
            <w:pPr>
              <w:jc w:val="right"/>
              <w:rPr>
                <w:ins w:id="4468" w:author="Alotaibi, Raed" w:date="2019-05-22T16:09:00Z"/>
              </w:rPr>
            </w:pPr>
            <w:ins w:id="4469" w:author="Alotaibi, Raed" w:date="2019-05-22T16:09:00Z">
              <w:r>
                <w:t>-2.6%</w:t>
              </w:r>
            </w:ins>
          </w:p>
        </w:tc>
      </w:tr>
      <w:tr w:rsidR="00703362" w14:paraId="723DF556" w14:textId="77777777" w:rsidTr="009E396A">
        <w:trPr>
          <w:trHeight w:val="300"/>
          <w:ins w:id="4470"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2B0196F" w14:textId="77777777" w:rsidR="00703362" w:rsidRDefault="00703362" w:rsidP="009E396A">
            <w:pPr>
              <w:rPr>
                <w:ins w:id="4471" w:author="Alotaibi, Raed" w:date="2019-05-22T16:09:00Z"/>
              </w:rPr>
            </w:pPr>
            <w:ins w:id="4472" w:author="Alotaibi, Raed" w:date="2019-05-22T16:09:00Z">
              <w:r>
                <w:t>Nevada</w:t>
              </w:r>
            </w:ins>
          </w:p>
        </w:tc>
        <w:tc>
          <w:tcPr>
            <w:tcW w:w="1143" w:type="dxa"/>
            <w:tcBorders>
              <w:top w:val="single" w:sz="4" w:space="0" w:color="auto"/>
              <w:left w:val="single" w:sz="4" w:space="0" w:color="auto"/>
              <w:bottom w:val="single" w:sz="4" w:space="0" w:color="auto"/>
              <w:right w:val="single" w:sz="4" w:space="0" w:color="auto"/>
            </w:tcBorders>
            <w:noWrap/>
            <w:hideMark/>
          </w:tcPr>
          <w:p w14:paraId="78CCA265" w14:textId="77777777" w:rsidR="00703362" w:rsidRDefault="00703362" w:rsidP="009E396A">
            <w:pPr>
              <w:jc w:val="right"/>
              <w:rPr>
                <w:ins w:id="4473" w:author="Alotaibi, Raed" w:date="2019-05-22T16:09:00Z"/>
              </w:rPr>
            </w:pPr>
            <w:ins w:id="4474" w:author="Alotaibi, Raed" w:date="2019-05-22T16:09:00Z">
              <w:r>
                <w:t>7,170</w:t>
              </w:r>
            </w:ins>
          </w:p>
        </w:tc>
        <w:tc>
          <w:tcPr>
            <w:tcW w:w="1009" w:type="dxa"/>
            <w:tcBorders>
              <w:top w:val="single" w:sz="4" w:space="0" w:color="auto"/>
              <w:left w:val="single" w:sz="4" w:space="0" w:color="auto"/>
              <w:bottom w:val="single" w:sz="4" w:space="0" w:color="auto"/>
              <w:right w:val="single" w:sz="4" w:space="0" w:color="auto"/>
            </w:tcBorders>
            <w:noWrap/>
            <w:hideMark/>
          </w:tcPr>
          <w:p w14:paraId="5D7EEC2F" w14:textId="77777777" w:rsidR="00703362" w:rsidRDefault="00703362" w:rsidP="009E396A">
            <w:pPr>
              <w:jc w:val="right"/>
              <w:rPr>
                <w:ins w:id="4475" w:author="Alotaibi, Raed" w:date="2019-05-22T16:09:00Z"/>
              </w:rPr>
            </w:pPr>
            <w:ins w:id="4476" w:author="Alotaibi, Raed" w:date="2019-05-22T16:09:00Z">
              <w:r>
                <w:t>7,174</w:t>
              </w:r>
            </w:ins>
          </w:p>
        </w:tc>
        <w:tc>
          <w:tcPr>
            <w:tcW w:w="990" w:type="dxa"/>
            <w:tcBorders>
              <w:top w:val="single" w:sz="4" w:space="0" w:color="auto"/>
              <w:left w:val="single" w:sz="4" w:space="0" w:color="auto"/>
              <w:bottom w:val="single" w:sz="4" w:space="0" w:color="auto"/>
              <w:right w:val="single" w:sz="4" w:space="0" w:color="auto"/>
            </w:tcBorders>
            <w:noWrap/>
            <w:hideMark/>
          </w:tcPr>
          <w:p w14:paraId="6937ABB3" w14:textId="77777777" w:rsidR="00703362" w:rsidRDefault="00703362" w:rsidP="009E396A">
            <w:pPr>
              <w:jc w:val="right"/>
              <w:rPr>
                <w:ins w:id="4477" w:author="Alotaibi, Raed" w:date="2019-05-22T16:09:00Z"/>
              </w:rPr>
            </w:pPr>
            <w:ins w:id="4478" w:author="Alotaibi, Raed" w:date="2019-05-22T16:09:00Z">
              <w:r>
                <w:t>-4</w:t>
              </w:r>
            </w:ins>
          </w:p>
        </w:tc>
        <w:tc>
          <w:tcPr>
            <w:tcW w:w="858" w:type="dxa"/>
            <w:tcBorders>
              <w:top w:val="single" w:sz="4" w:space="0" w:color="auto"/>
              <w:left w:val="single" w:sz="4" w:space="0" w:color="auto"/>
              <w:bottom w:val="single" w:sz="4" w:space="0" w:color="auto"/>
              <w:right w:val="single" w:sz="4" w:space="0" w:color="auto"/>
            </w:tcBorders>
            <w:noWrap/>
            <w:hideMark/>
          </w:tcPr>
          <w:p w14:paraId="17C2F00F" w14:textId="77777777" w:rsidR="00703362" w:rsidRDefault="00703362" w:rsidP="009E396A">
            <w:pPr>
              <w:jc w:val="right"/>
              <w:rPr>
                <w:ins w:id="4479" w:author="Alotaibi, Raed" w:date="2019-05-22T16:09:00Z"/>
              </w:rPr>
            </w:pPr>
            <w:ins w:id="4480" w:author="Alotaibi, Raed" w:date="2019-05-22T16:09:00Z">
              <w:r>
                <w:t>-0.1%</w:t>
              </w:r>
            </w:ins>
          </w:p>
        </w:tc>
        <w:tc>
          <w:tcPr>
            <w:tcW w:w="852" w:type="dxa"/>
            <w:tcBorders>
              <w:top w:val="single" w:sz="4" w:space="0" w:color="auto"/>
              <w:left w:val="single" w:sz="4" w:space="0" w:color="auto"/>
              <w:bottom w:val="single" w:sz="4" w:space="0" w:color="auto"/>
              <w:right w:val="single" w:sz="4" w:space="0" w:color="auto"/>
            </w:tcBorders>
            <w:noWrap/>
            <w:hideMark/>
          </w:tcPr>
          <w:p w14:paraId="2C8036DB" w14:textId="77777777" w:rsidR="00703362" w:rsidRDefault="00703362" w:rsidP="009E396A">
            <w:pPr>
              <w:jc w:val="right"/>
              <w:rPr>
                <w:ins w:id="4481" w:author="Alotaibi, Raed" w:date="2019-05-22T16:09:00Z"/>
              </w:rPr>
            </w:pPr>
            <w:ins w:id="4482" w:author="Alotaibi, Raed" w:date="2019-05-22T16:09:00Z">
              <w:r>
                <w:t>1,430</w:t>
              </w:r>
            </w:ins>
          </w:p>
        </w:tc>
        <w:tc>
          <w:tcPr>
            <w:tcW w:w="900" w:type="dxa"/>
            <w:tcBorders>
              <w:top w:val="single" w:sz="4" w:space="0" w:color="auto"/>
              <w:left w:val="single" w:sz="4" w:space="0" w:color="auto"/>
              <w:bottom w:val="single" w:sz="4" w:space="0" w:color="auto"/>
              <w:right w:val="single" w:sz="4" w:space="0" w:color="auto"/>
            </w:tcBorders>
            <w:noWrap/>
            <w:hideMark/>
          </w:tcPr>
          <w:p w14:paraId="4DC54D5E" w14:textId="77777777" w:rsidR="00703362" w:rsidRDefault="00703362" w:rsidP="009E396A">
            <w:pPr>
              <w:jc w:val="right"/>
              <w:rPr>
                <w:ins w:id="4483" w:author="Alotaibi, Raed" w:date="2019-05-22T16:09:00Z"/>
              </w:rPr>
            </w:pPr>
            <w:ins w:id="4484" w:author="Alotaibi, Raed" w:date="2019-05-22T16:09:00Z">
              <w:r>
                <w:t>1,431</w:t>
              </w:r>
            </w:ins>
          </w:p>
        </w:tc>
        <w:tc>
          <w:tcPr>
            <w:tcW w:w="810" w:type="dxa"/>
            <w:tcBorders>
              <w:top w:val="single" w:sz="4" w:space="0" w:color="auto"/>
              <w:left w:val="single" w:sz="4" w:space="0" w:color="auto"/>
              <w:bottom w:val="single" w:sz="4" w:space="0" w:color="auto"/>
              <w:right w:val="single" w:sz="4" w:space="0" w:color="auto"/>
            </w:tcBorders>
            <w:noWrap/>
            <w:hideMark/>
          </w:tcPr>
          <w:p w14:paraId="2535F8E0" w14:textId="77777777" w:rsidR="00703362" w:rsidRDefault="00703362" w:rsidP="009E396A">
            <w:pPr>
              <w:jc w:val="right"/>
              <w:rPr>
                <w:ins w:id="4485" w:author="Alotaibi, Raed" w:date="2019-05-22T16:09:00Z"/>
              </w:rPr>
            </w:pPr>
            <w:ins w:id="4486" w:author="Alotaibi, Raed" w:date="2019-05-22T16:09:00Z">
              <w:r>
                <w:t>-1</w:t>
              </w:r>
            </w:ins>
          </w:p>
        </w:tc>
        <w:tc>
          <w:tcPr>
            <w:tcW w:w="895" w:type="dxa"/>
            <w:tcBorders>
              <w:top w:val="single" w:sz="4" w:space="0" w:color="auto"/>
              <w:left w:val="single" w:sz="4" w:space="0" w:color="auto"/>
              <w:bottom w:val="single" w:sz="4" w:space="0" w:color="auto"/>
              <w:right w:val="single" w:sz="4" w:space="0" w:color="auto"/>
            </w:tcBorders>
            <w:noWrap/>
            <w:hideMark/>
          </w:tcPr>
          <w:p w14:paraId="2299682B" w14:textId="77777777" w:rsidR="00703362" w:rsidRDefault="00703362" w:rsidP="009E396A">
            <w:pPr>
              <w:jc w:val="right"/>
              <w:rPr>
                <w:ins w:id="4487" w:author="Alotaibi, Raed" w:date="2019-05-22T16:09:00Z"/>
              </w:rPr>
            </w:pPr>
            <w:ins w:id="4488" w:author="Alotaibi, Raed" w:date="2019-05-22T16:09:00Z">
              <w:r>
                <w:t>-0.1%</w:t>
              </w:r>
            </w:ins>
          </w:p>
        </w:tc>
      </w:tr>
      <w:tr w:rsidR="00703362" w14:paraId="4666C6BF" w14:textId="77777777" w:rsidTr="009E396A">
        <w:trPr>
          <w:trHeight w:val="300"/>
          <w:ins w:id="4489"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DF9DB87" w14:textId="77777777" w:rsidR="00703362" w:rsidRDefault="00703362" w:rsidP="009E396A">
            <w:pPr>
              <w:rPr>
                <w:ins w:id="4490" w:author="Alotaibi, Raed" w:date="2019-05-22T16:09:00Z"/>
              </w:rPr>
            </w:pPr>
            <w:ins w:id="4491" w:author="Alotaibi, Raed" w:date="2019-05-22T16:09:00Z">
              <w:r>
                <w:t>Wyoming</w:t>
              </w:r>
            </w:ins>
          </w:p>
        </w:tc>
        <w:tc>
          <w:tcPr>
            <w:tcW w:w="1143" w:type="dxa"/>
            <w:tcBorders>
              <w:top w:val="single" w:sz="4" w:space="0" w:color="auto"/>
              <w:left w:val="single" w:sz="4" w:space="0" w:color="auto"/>
              <w:bottom w:val="single" w:sz="4" w:space="0" w:color="auto"/>
              <w:right w:val="single" w:sz="4" w:space="0" w:color="auto"/>
            </w:tcBorders>
            <w:noWrap/>
            <w:hideMark/>
          </w:tcPr>
          <w:p w14:paraId="0567AA7B" w14:textId="77777777" w:rsidR="00703362" w:rsidRDefault="00703362" w:rsidP="009E396A">
            <w:pPr>
              <w:jc w:val="right"/>
              <w:rPr>
                <w:ins w:id="4492" w:author="Alotaibi, Raed" w:date="2019-05-22T16:09:00Z"/>
              </w:rPr>
            </w:pPr>
            <w:ins w:id="4493" w:author="Alotaibi, Raed" w:date="2019-05-22T16:09:00Z">
              <w:r>
                <w:t>1,482</w:t>
              </w:r>
            </w:ins>
          </w:p>
        </w:tc>
        <w:tc>
          <w:tcPr>
            <w:tcW w:w="1009" w:type="dxa"/>
            <w:tcBorders>
              <w:top w:val="single" w:sz="4" w:space="0" w:color="auto"/>
              <w:left w:val="single" w:sz="4" w:space="0" w:color="auto"/>
              <w:bottom w:val="single" w:sz="4" w:space="0" w:color="auto"/>
              <w:right w:val="single" w:sz="4" w:space="0" w:color="auto"/>
            </w:tcBorders>
            <w:noWrap/>
            <w:hideMark/>
          </w:tcPr>
          <w:p w14:paraId="7503DB64" w14:textId="77777777" w:rsidR="00703362" w:rsidRDefault="00703362" w:rsidP="009E396A">
            <w:pPr>
              <w:jc w:val="right"/>
              <w:rPr>
                <w:ins w:id="4494" w:author="Alotaibi, Raed" w:date="2019-05-22T16:09:00Z"/>
              </w:rPr>
            </w:pPr>
            <w:ins w:id="4495" w:author="Alotaibi, Raed" w:date="2019-05-22T16:09:00Z">
              <w:r>
                <w:t>1,461</w:t>
              </w:r>
            </w:ins>
          </w:p>
        </w:tc>
        <w:tc>
          <w:tcPr>
            <w:tcW w:w="990" w:type="dxa"/>
            <w:tcBorders>
              <w:top w:val="single" w:sz="4" w:space="0" w:color="auto"/>
              <w:left w:val="single" w:sz="4" w:space="0" w:color="auto"/>
              <w:bottom w:val="single" w:sz="4" w:space="0" w:color="auto"/>
              <w:right w:val="single" w:sz="4" w:space="0" w:color="auto"/>
            </w:tcBorders>
            <w:noWrap/>
            <w:hideMark/>
          </w:tcPr>
          <w:p w14:paraId="300479B3" w14:textId="77777777" w:rsidR="00703362" w:rsidRDefault="00703362" w:rsidP="009E396A">
            <w:pPr>
              <w:jc w:val="right"/>
              <w:rPr>
                <w:ins w:id="4496" w:author="Alotaibi, Raed" w:date="2019-05-22T16:09:00Z"/>
              </w:rPr>
            </w:pPr>
            <w:ins w:id="4497" w:author="Alotaibi, Raed" w:date="2019-05-22T16:09:00Z">
              <w:r>
                <w:t>22</w:t>
              </w:r>
            </w:ins>
          </w:p>
        </w:tc>
        <w:tc>
          <w:tcPr>
            <w:tcW w:w="858" w:type="dxa"/>
            <w:tcBorders>
              <w:top w:val="single" w:sz="4" w:space="0" w:color="auto"/>
              <w:left w:val="single" w:sz="4" w:space="0" w:color="auto"/>
              <w:bottom w:val="single" w:sz="4" w:space="0" w:color="auto"/>
              <w:right w:val="single" w:sz="4" w:space="0" w:color="auto"/>
            </w:tcBorders>
            <w:noWrap/>
            <w:hideMark/>
          </w:tcPr>
          <w:p w14:paraId="36BD90EF" w14:textId="77777777" w:rsidR="00703362" w:rsidRDefault="00703362" w:rsidP="009E396A">
            <w:pPr>
              <w:jc w:val="right"/>
              <w:rPr>
                <w:ins w:id="4498" w:author="Alotaibi, Raed" w:date="2019-05-22T16:09:00Z"/>
              </w:rPr>
            </w:pPr>
            <w:ins w:id="4499" w:author="Alotaibi, Raed" w:date="2019-05-22T16:09:00Z">
              <w:r>
                <w:t>1.5%</w:t>
              </w:r>
            </w:ins>
          </w:p>
        </w:tc>
        <w:tc>
          <w:tcPr>
            <w:tcW w:w="852" w:type="dxa"/>
            <w:tcBorders>
              <w:top w:val="single" w:sz="4" w:space="0" w:color="auto"/>
              <w:left w:val="single" w:sz="4" w:space="0" w:color="auto"/>
              <w:bottom w:val="single" w:sz="4" w:space="0" w:color="auto"/>
              <w:right w:val="single" w:sz="4" w:space="0" w:color="auto"/>
            </w:tcBorders>
            <w:noWrap/>
            <w:hideMark/>
          </w:tcPr>
          <w:p w14:paraId="216DF08D" w14:textId="77777777" w:rsidR="00703362" w:rsidRDefault="00703362" w:rsidP="009E396A">
            <w:pPr>
              <w:jc w:val="right"/>
              <w:rPr>
                <w:ins w:id="4500" w:author="Alotaibi, Raed" w:date="2019-05-22T16:09:00Z"/>
              </w:rPr>
            </w:pPr>
            <w:ins w:id="4501" w:author="Alotaibi, Raed" w:date="2019-05-22T16:09:00Z">
              <w:r>
                <w:t>144</w:t>
              </w:r>
            </w:ins>
          </w:p>
        </w:tc>
        <w:tc>
          <w:tcPr>
            <w:tcW w:w="900" w:type="dxa"/>
            <w:tcBorders>
              <w:top w:val="single" w:sz="4" w:space="0" w:color="auto"/>
              <w:left w:val="single" w:sz="4" w:space="0" w:color="auto"/>
              <w:bottom w:val="single" w:sz="4" w:space="0" w:color="auto"/>
              <w:right w:val="single" w:sz="4" w:space="0" w:color="auto"/>
            </w:tcBorders>
            <w:noWrap/>
            <w:hideMark/>
          </w:tcPr>
          <w:p w14:paraId="11B20EE4" w14:textId="77777777" w:rsidR="00703362" w:rsidRDefault="00703362" w:rsidP="009E396A">
            <w:pPr>
              <w:jc w:val="right"/>
              <w:rPr>
                <w:ins w:id="4502" w:author="Alotaibi, Raed" w:date="2019-05-22T16:09:00Z"/>
              </w:rPr>
            </w:pPr>
            <w:ins w:id="4503" w:author="Alotaibi, Raed" w:date="2019-05-22T16:09:00Z">
              <w:r>
                <w:t>141</w:t>
              </w:r>
            </w:ins>
          </w:p>
        </w:tc>
        <w:tc>
          <w:tcPr>
            <w:tcW w:w="810" w:type="dxa"/>
            <w:tcBorders>
              <w:top w:val="single" w:sz="4" w:space="0" w:color="auto"/>
              <w:left w:val="single" w:sz="4" w:space="0" w:color="auto"/>
              <w:bottom w:val="single" w:sz="4" w:space="0" w:color="auto"/>
              <w:right w:val="single" w:sz="4" w:space="0" w:color="auto"/>
            </w:tcBorders>
            <w:noWrap/>
            <w:hideMark/>
          </w:tcPr>
          <w:p w14:paraId="76F2071C" w14:textId="77777777" w:rsidR="00703362" w:rsidRDefault="00703362" w:rsidP="009E396A">
            <w:pPr>
              <w:jc w:val="right"/>
              <w:rPr>
                <w:ins w:id="4504" w:author="Alotaibi, Raed" w:date="2019-05-22T16:09:00Z"/>
              </w:rPr>
            </w:pPr>
            <w:ins w:id="4505" w:author="Alotaibi, Raed" w:date="2019-05-22T16:09:00Z">
              <w:r>
                <w:t>2</w:t>
              </w:r>
            </w:ins>
          </w:p>
        </w:tc>
        <w:tc>
          <w:tcPr>
            <w:tcW w:w="895" w:type="dxa"/>
            <w:tcBorders>
              <w:top w:val="single" w:sz="4" w:space="0" w:color="auto"/>
              <w:left w:val="single" w:sz="4" w:space="0" w:color="auto"/>
              <w:bottom w:val="single" w:sz="4" w:space="0" w:color="auto"/>
              <w:right w:val="single" w:sz="4" w:space="0" w:color="auto"/>
            </w:tcBorders>
            <w:noWrap/>
            <w:hideMark/>
          </w:tcPr>
          <w:p w14:paraId="3E07A58C" w14:textId="77777777" w:rsidR="00703362" w:rsidRDefault="00703362" w:rsidP="009E396A">
            <w:pPr>
              <w:jc w:val="right"/>
              <w:rPr>
                <w:ins w:id="4506" w:author="Alotaibi, Raed" w:date="2019-05-22T16:09:00Z"/>
              </w:rPr>
            </w:pPr>
            <w:ins w:id="4507" w:author="Alotaibi, Raed" w:date="2019-05-22T16:09:00Z">
              <w:r>
                <w:t>1.5%</w:t>
              </w:r>
            </w:ins>
          </w:p>
        </w:tc>
      </w:tr>
      <w:tr w:rsidR="00703362" w14:paraId="119F9515" w14:textId="77777777" w:rsidTr="009E396A">
        <w:trPr>
          <w:trHeight w:val="300"/>
          <w:ins w:id="4508"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6FE373E3" w14:textId="77777777" w:rsidR="00703362" w:rsidRDefault="00703362" w:rsidP="009E396A">
            <w:pPr>
              <w:rPr>
                <w:ins w:id="4509" w:author="Alotaibi, Raed" w:date="2019-05-22T16:09:00Z"/>
              </w:rPr>
            </w:pPr>
            <w:ins w:id="4510" w:author="Alotaibi, Raed" w:date="2019-05-22T16:09:00Z">
              <w:r>
                <w:t>Minnesota</w:t>
              </w:r>
            </w:ins>
          </w:p>
        </w:tc>
        <w:tc>
          <w:tcPr>
            <w:tcW w:w="1143" w:type="dxa"/>
            <w:tcBorders>
              <w:top w:val="single" w:sz="4" w:space="0" w:color="auto"/>
              <w:left w:val="single" w:sz="4" w:space="0" w:color="auto"/>
              <w:bottom w:val="single" w:sz="4" w:space="0" w:color="auto"/>
              <w:right w:val="single" w:sz="4" w:space="0" w:color="auto"/>
            </w:tcBorders>
            <w:noWrap/>
            <w:hideMark/>
          </w:tcPr>
          <w:p w14:paraId="03E1B7E4" w14:textId="77777777" w:rsidR="00703362" w:rsidRDefault="00703362" w:rsidP="009E396A">
            <w:pPr>
              <w:jc w:val="right"/>
              <w:rPr>
                <w:ins w:id="4511" w:author="Alotaibi, Raed" w:date="2019-05-22T16:09:00Z"/>
              </w:rPr>
            </w:pPr>
            <w:ins w:id="4512" w:author="Alotaibi, Raed" w:date="2019-05-22T16:09:00Z">
              <w:r>
                <w:t>14,061</w:t>
              </w:r>
            </w:ins>
          </w:p>
        </w:tc>
        <w:tc>
          <w:tcPr>
            <w:tcW w:w="1009" w:type="dxa"/>
            <w:tcBorders>
              <w:top w:val="single" w:sz="4" w:space="0" w:color="auto"/>
              <w:left w:val="single" w:sz="4" w:space="0" w:color="auto"/>
              <w:bottom w:val="single" w:sz="4" w:space="0" w:color="auto"/>
              <w:right w:val="single" w:sz="4" w:space="0" w:color="auto"/>
            </w:tcBorders>
            <w:noWrap/>
            <w:hideMark/>
          </w:tcPr>
          <w:p w14:paraId="05585304" w14:textId="77777777" w:rsidR="00703362" w:rsidRDefault="00703362" w:rsidP="009E396A">
            <w:pPr>
              <w:jc w:val="right"/>
              <w:rPr>
                <w:ins w:id="4513" w:author="Alotaibi, Raed" w:date="2019-05-22T16:09:00Z"/>
              </w:rPr>
            </w:pPr>
            <w:ins w:id="4514" w:author="Alotaibi, Raed" w:date="2019-05-22T16:09:00Z">
              <w:r>
                <w:t>13,852</w:t>
              </w:r>
            </w:ins>
          </w:p>
        </w:tc>
        <w:tc>
          <w:tcPr>
            <w:tcW w:w="990" w:type="dxa"/>
            <w:tcBorders>
              <w:top w:val="single" w:sz="4" w:space="0" w:color="auto"/>
              <w:left w:val="single" w:sz="4" w:space="0" w:color="auto"/>
              <w:bottom w:val="single" w:sz="4" w:space="0" w:color="auto"/>
              <w:right w:val="single" w:sz="4" w:space="0" w:color="auto"/>
            </w:tcBorders>
            <w:noWrap/>
            <w:hideMark/>
          </w:tcPr>
          <w:p w14:paraId="287561DF" w14:textId="77777777" w:rsidR="00703362" w:rsidRDefault="00703362" w:rsidP="009E396A">
            <w:pPr>
              <w:jc w:val="right"/>
              <w:rPr>
                <w:ins w:id="4515" w:author="Alotaibi, Raed" w:date="2019-05-22T16:09:00Z"/>
              </w:rPr>
            </w:pPr>
            <w:ins w:id="4516" w:author="Alotaibi, Raed" w:date="2019-05-22T16:09:00Z">
              <w:r>
                <w:t>210</w:t>
              </w:r>
            </w:ins>
          </w:p>
        </w:tc>
        <w:tc>
          <w:tcPr>
            <w:tcW w:w="858" w:type="dxa"/>
            <w:tcBorders>
              <w:top w:val="single" w:sz="4" w:space="0" w:color="auto"/>
              <w:left w:val="single" w:sz="4" w:space="0" w:color="auto"/>
              <w:bottom w:val="single" w:sz="4" w:space="0" w:color="auto"/>
              <w:right w:val="single" w:sz="4" w:space="0" w:color="auto"/>
            </w:tcBorders>
            <w:noWrap/>
            <w:hideMark/>
          </w:tcPr>
          <w:p w14:paraId="3A38824D" w14:textId="77777777" w:rsidR="00703362" w:rsidRDefault="00703362" w:rsidP="009E396A">
            <w:pPr>
              <w:jc w:val="right"/>
              <w:rPr>
                <w:ins w:id="4517" w:author="Alotaibi, Raed" w:date="2019-05-22T16:09:00Z"/>
              </w:rPr>
            </w:pPr>
            <w:ins w:id="4518" w:author="Alotaibi, Raed" w:date="2019-05-22T16:09:00Z">
              <w:r>
                <w:t>1.5%</w:t>
              </w:r>
            </w:ins>
          </w:p>
        </w:tc>
        <w:tc>
          <w:tcPr>
            <w:tcW w:w="852" w:type="dxa"/>
            <w:tcBorders>
              <w:top w:val="single" w:sz="4" w:space="0" w:color="auto"/>
              <w:left w:val="single" w:sz="4" w:space="0" w:color="auto"/>
              <w:bottom w:val="single" w:sz="4" w:space="0" w:color="auto"/>
              <w:right w:val="single" w:sz="4" w:space="0" w:color="auto"/>
            </w:tcBorders>
            <w:noWrap/>
            <w:hideMark/>
          </w:tcPr>
          <w:p w14:paraId="24EB9918" w14:textId="77777777" w:rsidR="00703362" w:rsidRDefault="00703362" w:rsidP="009E396A">
            <w:pPr>
              <w:jc w:val="right"/>
              <w:rPr>
                <w:ins w:id="4519" w:author="Alotaibi, Raed" w:date="2019-05-22T16:09:00Z"/>
              </w:rPr>
            </w:pPr>
            <w:ins w:id="4520" w:author="Alotaibi, Raed" w:date="2019-05-22T16:09:00Z">
              <w:r>
                <w:t>2,124</w:t>
              </w:r>
            </w:ins>
          </w:p>
        </w:tc>
        <w:tc>
          <w:tcPr>
            <w:tcW w:w="900" w:type="dxa"/>
            <w:tcBorders>
              <w:top w:val="single" w:sz="4" w:space="0" w:color="auto"/>
              <w:left w:val="single" w:sz="4" w:space="0" w:color="auto"/>
              <w:bottom w:val="single" w:sz="4" w:space="0" w:color="auto"/>
              <w:right w:val="single" w:sz="4" w:space="0" w:color="auto"/>
            </w:tcBorders>
            <w:noWrap/>
            <w:hideMark/>
          </w:tcPr>
          <w:p w14:paraId="7D5CEE61" w14:textId="77777777" w:rsidR="00703362" w:rsidRDefault="00703362" w:rsidP="009E396A">
            <w:pPr>
              <w:jc w:val="right"/>
              <w:rPr>
                <w:ins w:id="4521" w:author="Alotaibi, Raed" w:date="2019-05-22T16:09:00Z"/>
              </w:rPr>
            </w:pPr>
            <w:ins w:id="4522" w:author="Alotaibi, Raed" w:date="2019-05-22T16:09:00Z">
              <w:r>
                <w:t>2,093</w:t>
              </w:r>
            </w:ins>
          </w:p>
        </w:tc>
        <w:tc>
          <w:tcPr>
            <w:tcW w:w="810" w:type="dxa"/>
            <w:tcBorders>
              <w:top w:val="single" w:sz="4" w:space="0" w:color="auto"/>
              <w:left w:val="single" w:sz="4" w:space="0" w:color="auto"/>
              <w:bottom w:val="single" w:sz="4" w:space="0" w:color="auto"/>
              <w:right w:val="single" w:sz="4" w:space="0" w:color="auto"/>
            </w:tcBorders>
            <w:noWrap/>
            <w:hideMark/>
          </w:tcPr>
          <w:p w14:paraId="7131F612" w14:textId="77777777" w:rsidR="00703362" w:rsidRDefault="00703362" w:rsidP="009E396A">
            <w:pPr>
              <w:jc w:val="right"/>
              <w:rPr>
                <w:ins w:id="4523" w:author="Alotaibi, Raed" w:date="2019-05-22T16:09:00Z"/>
              </w:rPr>
            </w:pPr>
            <w:ins w:id="4524" w:author="Alotaibi, Raed" w:date="2019-05-22T16:09:00Z">
              <w:r>
                <w:t>32</w:t>
              </w:r>
            </w:ins>
          </w:p>
        </w:tc>
        <w:tc>
          <w:tcPr>
            <w:tcW w:w="895" w:type="dxa"/>
            <w:tcBorders>
              <w:top w:val="single" w:sz="4" w:space="0" w:color="auto"/>
              <w:left w:val="single" w:sz="4" w:space="0" w:color="auto"/>
              <w:bottom w:val="single" w:sz="4" w:space="0" w:color="auto"/>
              <w:right w:val="single" w:sz="4" w:space="0" w:color="auto"/>
            </w:tcBorders>
            <w:noWrap/>
            <w:hideMark/>
          </w:tcPr>
          <w:p w14:paraId="24BA140A" w14:textId="77777777" w:rsidR="00703362" w:rsidRDefault="00703362" w:rsidP="009E396A">
            <w:pPr>
              <w:jc w:val="right"/>
              <w:rPr>
                <w:ins w:id="4525" w:author="Alotaibi, Raed" w:date="2019-05-22T16:09:00Z"/>
              </w:rPr>
            </w:pPr>
            <w:ins w:id="4526" w:author="Alotaibi, Raed" w:date="2019-05-22T16:09:00Z">
              <w:r>
                <w:t>1.5%</w:t>
              </w:r>
            </w:ins>
          </w:p>
        </w:tc>
      </w:tr>
      <w:tr w:rsidR="00703362" w14:paraId="638885DF" w14:textId="77777777" w:rsidTr="009E396A">
        <w:trPr>
          <w:trHeight w:val="300"/>
          <w:ins w:id="4527"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32270B1D" w14:textId="77777777" w:rsidR="00703362" w:rsidRDefault="00703362" w:rsidP="009E396A">
            <w:pPr>
              <w:rPr>
                <w:ins w:id="4528" w:author="Alotaibi, Raed" w:date="2019-05-22T16:09:00Z"/>
              </w:rPr>
            </w:pPr>
            <w:ins w:id="4529" w:author="Alotaibi, Raed" w:date="2019-05-22T16:09:00Z">
              <w:r>
                <w:t>Wisconsin</w:t>
              </w:r>
            </w:ins>
          </w:p>
        </w:tc>
        <w:tc>
          <w:tcPr>
            <w:tcW w:w="1143" w:type="dxa"/>
            <w:tcBorders>
              <w:top w:val="single" w:sz="4" w:space="0" w:color="auto"/>
              <w:left w:val="single" w:sz="4" w:space="0" w:color="auto"/>
              <w:bottom w:val="single" w:sz="4" w:space="0" w:color="auto"/>
              <w:right w:val="single" w:sz="4" w:space="0" w:color="auto"/>
            </w:tcBorders>
            <w:noWrap/>
            <w:hideMark/>
          </w:tcPr>
          <w:p w14:paraId="1EE23220" w14:textId="77777777" w:rsidR="00703362" w:rsidRDefault="00703362" w:rsidP="009E396A">
            <w:pPr>
              <w:jc w:val="right"/>
              <w:rPr>
                <w:ins w:id="4530" w:author="Alotaibi, Raed" w:date="2019-05-22T16:09:00Z"/>
              </w:rPr>
            </w:pPr>
            <w:ins w:id="4531" w:author="Alotaibi, Raed" w:date="2019-05-22T16:09:00Z">
              <w:r>
                <w:t>14,694</w:t>
              </w:r>
            </w:ins>
          </w:p>
        </w:tc>
        <w:tc>
          <w:tcPr>
            <w:tcW w:w="1009" w:type="dxa"/>
            <w:tcBorders>
              <w:top w:val="single" w:sz="4" w:space="0" w:color="auto"/>
              <w:left w:val="single" w:sz="4" w:space="0" w:color="auto"/>
              <w:bottom w:val="single" w:sz="4" w:space="0" w:color="auto"/>
              <w:right w:val="single" w:sz="4" w:space="0" w:color="auto"/>
            </w:tcBorders>
            <w:noWrap/>
            <w:hideMark/>
          </w:tcPr>
          <w:p w14:paraId="66A9C040" w14:textId="77777777" w:rsidR="00703362" w:rsidRDefault="00703362" w:rsidP="009E396A">
            <w:pPr>
              <w:jc w:val="right"/>
              <w:rPr>
                <w:ins w:id="4532" w:author="Alotaibi, Raed" w:date="2019-05-22T16:09:00Z"/>
              </w:rPr>
            </w:pPr>
            <w:ins w:id="4533" w:author="Alotaibi, Raed" w:date="2019-05-22T16:09:00Z">
              <w:r>
                <w:t>14,450</w:t>
              </w:r>
            </w:ins>
          </w:p>
        </w:tc>
        <w:tc>
          <w:tcPr>
            <w:tcW w:w="990" w:type="dxa"/>
            <w:tcBorders>
              <w:top w:val="single" w:sz="4" w:space="0" w:color="auto"/>
              <w:left w:val="single" w:sz="4" w:space="0" w:color="auto"/>
              <w:bottom w:val="single" w:sz="4" w:space="0" w:color="auto"/>
              <w:right w:val="single" w:sz="4" w:space="0" w:color="auto"/>
            </w:tcBorders>
            <w:noWrap/>
            <w:hideMark/>
          </w:tcPr>
          <w:p w14:paraId="19415428" w14:textId="77777777" w:rsidR="00703362" w:rsidRDefault="00703362" w:rsidP="009E396A">
            <w:pPr>
              <w:jc w:val="right"/>
              <w:rPr>
                <w:ins w:id="4534" w:author="Alotaibi, Raed" w:date="2019-05-22T16:09:00Z"/>
              </w:rPr>
            </w:pPr>
            <w:ins w:id="4535" w:author="Alotaibi, Raed" w:date="2019-05-22T16:09:00Z">
              <w:r>
                <w:t>244</w:t>
              </w:r>
            </w:ins>
          </w:p>
        </w:tc>
        <w:tc>
          <w:tcPr>
            <w:tcW w:w="858" w:type="dxa"/>
            <w:tcBorders>
              <w:top w:val="single" w:sz="4" w:space="0" w:color="auto"/>
              <w:left w:val="single" w:sz="4" w:space="0" w:color="auto"/>
              <w:bottom w:val="single" w:sz="4" w:space="0" w:color="auto"/>
              <w:right w:val="single" w:sz="4" w:space="0" w:color="auto"/>
            </w:tcBorders>
            <w:noWrap/>
            <w:hideMark/>
          </w:tcPr>
          <w:p w14:paraId="7A465480" w14:textId="77777777" w:rsidR="00703362" w:rsidRDefault="00703362" w:rsidP="009E396A">
            <w:pPr>
              <w:jc w:val="right"/>
              <w:rPr>
                <w:ins w:id="4536" w:author="Alotaibi, Raed" w:date="2019-05-22T16:09:00Z"/>
              </w:rPr>
            </w:pPr>
            <w:ins w:id="4537" w:author="Alotaibi, Raed" w:date="2019-05-22T16:09:00Z">
              <w:r>
                <w:t>1.7%</w:t>
              </w:r>
            </w:ins>
          </w:p>
        </w:tc>
        <w:tc>
          <w:tcPr>
            <w:tcW w:w="852" w:type="dxa"/>
            <w:tcBorders>
              <w:top w:val="single" w:sz="4" w:space="0" w:color="auto"/>
              <w:left w:val="single" w:sz="4" w:space="0" w:color="auto"/>
              <w:bottom w:val="single" w:sz="4" w:space="0" w:color="auto"/>
              <w:right w:val="single" w:sz="4" w:space="0" w:color="auto"/>
            </w:tcBorders>
            <w:noWrap/>
            <w:hideMark/>
          </w:tcPr>
          <w:p w14:paraId="7724A7C2" w14:textId="77777777" w:rsidR="00703362" w:rsidRDefault="00703362" w:rsidP="009E396A">
            <w:pPr>
              <w:jc w:val="right"/>
              <w:rPr>
                <w:ins w:id="4538" w:author="Alotaibi, Raed" w:date="2019-05-22T16:09:00Z"/>
              </w:rPr>
            </w:pPr>
            <w:ins w:id="4539" w:author="Alotaibi, Raed" w:date="2019-05-22T16:09:00Z">
              <w:r>
                <w:t>2,154</w:t>
              </w:r>
            </w:ins>
          </w:p>
        </w:tc>
        <w:tc>
          <w:tcPr>
            <w:tcW w:w="900" w:type="dxa"/>
            <w:tcBorders>
              <w:top w:val="single" w:sz="4" w:space="0" w:color="auto"/>
              <w:left w:val="single" w:sz="4" w:space="0" w:color="auto"/>
              <w:bottom w:val="single" w:sz="4" w:space="0" w:color="auto"/>
              <w:right w:val="single" w:sz="4" w:space="0" w:color="auto"/>
            </w:tcBorders>
            <w:noWrap/>
            <w:hideMark/>
          </w:tcPr>
          <w:p w14:paraId="5444C805" w14:textId="77777777" w:rsidR="00703362" w:rsidRDefault="00703362" w:rsidP="009E396A">
            <w:pPr>
              <w:jc w:val="right"/>
              <w:rPr>
                <w:ins w:id="4540" w:author="Alotaibi, Raed" w:date="2019-05-22T16:09:00Z"/>
              </w:rPr>
            </w:pPr>
            <w:ins w:id="4541" w:author="Alotaibi, Raed" w:date="2019-05-22T16:09:00Z">
              <w:r>
                <w:t>2,118</w:t>
              </w:r>
            </w:ins>
          </w:p>
        </w:tc>
        <w:tc>
          <w:tcPr>
            <w:tcW w:w="810" w:type="dxa"/>
            <w:tcBorders>
              <w:top w:val="single" w:sz="4" w:space="0" w:color="auto"/>
              <w:left w:val="single" w:sz="4" w:space="0" w:color="auto"/>
              <w:bottom w:val="single" w:sz="4" w:space="0" w:color="auto"/>
              <w:right w:val="single" w:sz="4" w:space="0" w:color="auto"/>
            </w:tcBorders>
            <w:noWrap/>
            <w:hideMark/>
          </w:tcPr>
          <w:p w14:paraId="6DBA3C1C" w14:textId="77777777" w:rsidR="00703362" w:rsidRDefault="00703362" w:rsidP="009E396A">
            <w:pPr>
              <w:jc w:val="right"/>
              <w:rPr>
                <w:ins w:id="4542" w:author="Alotaibi, Raed" w:date="2019-05-22T16:09:00Z"/>
              </w:rPr>
            </w:pPr>
            <w:ins w:id="4543" w:author="Alotaibi, Raed" w:date="2019-05-22T16:09:00Z">
              <w:r>
                <w:t>36</w:t>
              </w:r>
            </w:ins>
          </w:p>
        </w:tc>
        <w:tc>
          <w:tcPr>
            <w:tcW w:w="895" w:type="dxa"/>
            <w:tcBorders>
              <w:top w:val="single" w:sz="4" w:space="0" w:color="auto"/>
              <w:left w:val="single" w:sz="4" w:space="0" w:color="auto"/>
              <w:bottom w:val="single" w:sz="4" w:space="0" w:color="auto"/>
              <w:right w:val="single" w:sz="4" w:space="0" w:color="auto"/>
            </w:tcBorders>
            <w:noWrap/>
            <w:hideMark/>
          </w:tcPr>
          <w:p w14:paraId="1CA0E547" w14:textId="77777777" w:rsidR="00703362" w:rsidRDefault="00703362" w:rsidP="009E396A">
            <w:pPr>
              <w:jc w:val="right"/>
              <w:rPr>
                <w:ins w:id="4544" w:author="Alotaibi, Raed" w:date="2019-05-22T16:09:00Z"/>
              </w:rPr>
            </w:pPr>
            <w:ins w:id="4545" w:author="Alotaibi, Raed" w:date="2019-05-22T16:09:00Z">
              <w:r>
                <w:t>1.7%</w:t>
              </w:r>
            </w:ins>
          </w:p>
        </w:tc>
      </w:tr>
      <w:tr w:rsidR="00703362" w14:paraId="1E8C6DD0" w14:textId="77777777" w:rsidTr="009E396A">
        <w:trPr>
          <w:trHeight w:val="300"/>
          <w:ins w:id="4546"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078494E1" w14:textId="77777777" w:rsidR="00703362" w:rsidRDefault="00703362" w:rsidP="009E396A">
            <w:pPr>
              <w:rPr>
                <w:ins w:id="4547" w:author="Alotaibi, Raed" w:date="2019-05-22T16:09:00Z"/>
              </w:rPr>
            </w:pPr>
            <w:ins w:id="4548" w:author="Alotaibi, Raed" w:date="2019-05-22T16:09:00Z">
              <w:r>
                <w:t>Idaho</w:t>
              </w:r>
            </w:ins>
          </w:p>
        </w:tc>
        <w:tc>
          <w:tcPr>
            <w:tcW w:w="1143" w:type="dxa"/>
            <w:tcBorders>
              <w:top w:val="single" w:sz="4" w:space="0" w:color="auto"/>
              <w:left w:val="single" w:sz="4" w:space="0" w:color="auto"/>
              <w:bottom w:val="single" w:sz="4" w:space="0" w:color="auto"/>
              <w:right w:val="single" w:sz="4" w:space="0" w:color="auto"/>
            </w:tcBorders>
            <w:noWrap/>
            <w:hideMark/>
          </w:tcPr>
          <w:p w14:paraId="04503F8D" w14:textId="77777777" w:rsidR="00703362" w:rsidRDefault="00703362" w:rsidP="009E396A">
            <w:pPr>
              <w:jc w:val="right"/>
              <w:rPr>
                <w:ins w:id="4549" w:author="Alotaibi, Raed" w:date="2019-05-22T16:09:00Z"/>
              </w:rPr>
            </w:pPr>
            <w:ins w:id="4550" w:author="Alotaibi, Raed" w:date="2019-05-22T16:09:00Z">
              <w:r>
                <w:t>4,724</w:t>
              </w:r>
            </w:ins>
          </w:p>
        </w:tc>
        <w:tc>
          <w:tcPr>
            <w:tcW w:w="1009" w:type="dxa"/>
            <w:tcBorders>
              <w:top w:val="single" w:sz="4" w:space="0" w:color="auto"/>
              <w:left w:val="single" w:sz="4" w:space="0" w:color="auto"/>
              <w:bottom w:val="single" w:sz="4" w:space="0" w:color="auto"/>
              <w:right w:val="single" w:sz="4" w:space="0" w:color="auto"/>
            </w:tcBorders>
            <w:noWrap/>
            <w:hideMark/>
          </w:tcPr>
          <w:p w14:paraId="15A2C676" w14:textId="77777777" w:rsidR="00703362" w:rsidRDefault="00703362" w:rsidP="009E396A">
            <w:pPr>
              <w:jc w:val="right"/>
              <w:rPr>
                <w:ins w:id="4551" w:author="Alotaibi, Raed" w:date="2019-05-22T16:09:00Z"/>
              </w:rPr>
            </w:pPr>
            <w:ins w:id="4552" w:author="Alotaibi, Raed" w:date="2019-05-22T16:09:00Z">
              <w:r>
                <w:t>4,629</w:t>
              </w:r>
            </w:ins>
          </w:p>
        </w:tc>
        <w:tc>
          <w:tcPr>
            <w:tcW w:w="990" w:type="dxa"/>
            <w:tcBorders>
              <w:top w:val="single" w:sz="4" w:space="0" w:color="auto"/>
              <w:left w:val="single" w:sz="4" w:space="0" w:color="auto"/>
              <w:bottom w:val="single" w:sz="4" w:space="0" w:color="auto"/>
              <w:right w:val="single" w:sz="4" w:space="0" w:color="auto"/>
            </w:tcBorders>
            <w:noWrap/>
            <w:hideMark/>
          </w:tcPr>
          <w:p w14:paraId="20A46639" w14:textId="77777777" w:rsidR="00703362" w:rsidRDefault="00703362" w:rsidP="009E396A">
            <w:pPr>
              <w:jc w:val="right"/>
              <w:rPr>
                <w:ins w:id="4553" w:author="Alotaibi, Raed" w:date="2019-05-22T16:09:00Z"/>
              </w:rPr>
            </w:pPr>
            <w:ins w:id="4554" w:author="Alotaibi, Raed" w:date="2019-05-22T16:09:00Z">
              <w:r>
                <w:t>96</w:t>
              </w:r>
            </w:ins>
          </w:p>
        </w:tc>
        <w:tc>
          <w:tcPr>
            <w:tcW w:w="858" w:type="dxa"/>
            <w:tcBorders>
              <w:top w:val="single" w:sz="4" w:space="0" w:color="auto"/>
              <w:left w:val="single" w:sz="4" w:space="0" w:color="auto"/>
              <w:bottom w:val="single" w:sz="4" w:space="0" w:color="auto"/>
              <w:right w:val="single" w:sz="4" w:space="0" w:color="auto"/>
            </w:tcBorders>
            <w:noWrap/>
            <w:hideMark/>
          </w:tcPr>
          <w:p w14:paraId="5DF26BE0" w14:textId="77777777" w:rsidR="00703362" w:rsidRDefault="00703362" w:rsidP="009E396A">
            <w:pPr>
              <w:jc w:val="right"/>
              <w:rPr>
                <w:ins w:id="4555" w:author="Alotaibi, Raed" w:date="2019-05-22T16:09:00Z"/>
              </w:rPr>
            </w:pPr>
            <w:ins w:id="4556" w:author="Alotaibi, Raed" w:date="2019-05-22T16:09:00Z">
              <w:r>
                <w:t>2.1%</w:t>
              </w:r>
            </w:ins>
          </w:p>
        </w:tc>
        <w:tc>
          <w:tcPr>
            <w:tcW w:w="852" w:type="dxa"/>
            <w:tcBorders>
              <w:top w:val="single" w:sz="4" w:space="0" w:color="auto"/>
              <w:left w:val="single" w:sz="4" w:space="0" w:color="auto"/>
              <w:bottom w:val="single" w:sz="4" w:space="0" w:color="auto"/>
              <w:right w:val="single" w:sz="4" w:space="0" w:color="auto"/>
            </w:tcBorders>
            <w:noWrap/>
            <w:hideMark/>
          </w:tcPr>
          <w:p w14:paraId="3821620B" w14:textId="77777777" w:rsidR="00703362" w:rsidRDefault="00703362" w:rsidP="009E396A">
            <w:pPr>
              <w:jc w:val="right"/>
              <w:rPr>
                <w:ins w:id="4557" w:author="Alotaibi, Raed" w:date="2019-05-22T16:09:00Z"/>
              </w:rPr>
            </w:pPr>
            <w:ins w:id="4558" w:author="Alotaibi, Raed" w:date="2019-05-22T16:09:00Z">
              <w:r>
                <w:t>593</w:t>
              </w:r>
            </w:ins>
          </w:p>
        </w:tc>
        <w:tc>
          <w:tcPr>
            <w:tcW w:w="900" w:type="dxa"/>
            <w:tcBorders>
              <w:top w:val="single" w:sz="4" w:space="0" w:color="auto"/>
              <w:left w:val="single" w:sz="4" w:space="0" w:color="auto"/>
              <w:bottom w:val="single" w:sz="4" w:space="0" w:color="auto"/>
              <w:right w:val="single" w:sz="4" w:space="0" w:color="auto"/>
            </w:tcBorders>
            <w:noWrap/>
            <w:hideMark/>
          </w:tcPr>
          <w:p w14:paraId="73BB0886" w14:textId="77777777" w:rsidR="00703362" w:rsidRDefault="00703362" w:rsidP="009E396A">
            <w:pPr>
              <w:jc w:val="right"/>
              <w:rPr>
                <w:ins w:id="4559" w:author="Alotaibi, Raed" w:date="2019-05-22T16:09:00Z"/>
              </w:rPr>
            </w:pPr>
            <w:ins w:id="4560" w:author="Alotaibi, Raed" w:date="2019-05-22T16:09:00Z">
              <w:r>
                <w:t>581</w:t>
              </w:r>
            </w:ins>
          </w:p>
        </w:tc>
        <w:tc>
          <w:tcPr>
            <w:tcW w:w="810" w:type="dxa"/>
            <w:tcBorders>
              <w:top w:val="single" w:sz="4" w:space="0" w:color="auto"/>
              <w:left w:val="single" w:sz="4" w:space="0" w:color="auto"/>
              <w:bottom w:val="single" w:sz="4" w:space="0" w:color="auto"/>
              <w:right w:val="single" w:sz="4" w:space="0" w:color="auto"/>
            </w:tcBorders>
            <w:noWrap/>
            <w:hideMark/>
          </w:tcPr>
          <w:p w14:paraId="6942F649" w14:textId="77777777" w:rsidR="00703362" w:rsidRDefault="00703362" w:rsidP="009E396A">
            <w:pPr>
              <w:jc w:val="right"/>
              <w:rPr>
                <w:ins w:id="4561" w:author="Alotaibi, Raed" w:date="2019-05-22T16:09:00Z"/>
              </w:rPr>
            </w:pPr>
            <w:ins w:id="4562" w:author="Alotaibi, Raed" w:date="2019-05-22T16:09:00Z">
              <w:r>
                <w:t>12</w:t>
              </w:r>
            </w:ins>
          </w:p>
        </w:tc>
        <w:tc>
          <w:tcPr>
            <w:tcW w:w="895" w:type="dxa"/>
            <w:tcBorders>
              <w:top w:val="single" w:sz="4" w:space="0" w:color="auto"/>
              <w:left w:val="single" w:sz="4" w:space="0" w:color="auto"/>
              <w:bottom w:val="single" w:sz="4" w:space="0" w:color="auto"/>
              <w:right w:val="single" w:sz="4" w:space="0" w:color="auto"/>
            </w:tcBorders>
            <w:noWrap/>
            <w:hideMark/>
          </w:tcPr>
          <w:p w14:paraId="48EF473B" w14:textId="77777777" w:rsidR="00703362" w:rsidRDefault="00703362" w:rsidP="009E396A">
            <w:pPr>
              <w:jc w:val="right"/>
              <w:rPr>
                <w:ins w:id="4563" w:author="Alotaibi, Raed" w:date="2019-05-22T16:09:00Z"/>
              </w:rPr>
            </w:pPr>
            <w:ins w:id="4564" w:author="Alotaibi, Raed" w:date="2019-05-22T16:09:00Z">
              <w:r>
                <w:t>2.1%</w:t>
              </w:r>
            </w:ins>
          </w:p>
        </w:tc>
      </w:tr>
      <w:tr w:rsidR="00703362" w14:paraId="0273ABB9" w14:textId="77777777" w:rsidTr="009E396A">
        <w:trPr>
          <w:trHeight w:val="300"/>
          <w:ins w:id="4565"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0C5D9411" w14:textId="77777777" w:rsidR="00703362" w:rsidRDefault="00703362" w:rsidP="009E396A">
            <w:pPr>
              <w:rPr>
                <w:ins w:id="4566" w:author="Alotaibi, Raed" w:date="2019-05-22T16:09:00Z"/>
              </w:rPr>
            </w:pPr>
            <w:ins w:id="4567" w:author="Alotaibi, Raed" w:date="2019-05-22T16:09:00Z">
              <w:r>
                <w:t>North Dakota</w:t>
              </w:r>
            </w:ins>
          </w:p>
        </w:tc>
        <w:tc>
          <w:tcPr>
            <w:tcW w:w="1143" w:type="dxa"/>
            <w:tcBorders>
              <w:top w:val="single" w:sz="4" w:space="0" w:color="auto"/>
              <w:left w:val="single" w:sz="4" w:space="0" w:color="auto"/>
              <w:bottom w:val="single" w:sz="4" w:space="0" w:color="auto"/>
              <w:right w:val="single" w:sz="4" w:space="0" w:color="auto"/>
            </w:tcBorders>
            <w:noWrap/>
            <w:hideMark/>
          </w:tcPr>
          <w:p w14:paraId="7D05F8EF" w14:textId="77777777" w:rsidR="00703362" w:rsidRDefault="00703362" w:rsidP="009E396A">
            <w:pPr>
              <w:jc w:val="right"/>
              <w:rPr>
                <w:ins w:id="4568" w:author="Alotaibi, Raed" w:date="2019-05-22T16:09:00Z"/>
              </w:rPr>
            </w:pPr>
            <w:ins w:id="4569" w:author="Alotaibi, Raed" w:date="2019-05-22T16:09:00Z">
              <w:r>
                <w:t>1,652</w:t>
              </w:r>
            </w:ins>
          </w:p>
        </w:tc>
        <w:tc>
          <w:tcPr>
            <w:tcW w:w="1009" w:type="dxa"/>
            <w:tcBorders>
              <w:top w:val="single" w:sz="4" w:space="0" w:color="auto"/>
              <w:left w:val="single" w:sz="4" w:space="0" w:color="auto"/>
              <w:bottom w:val="single" w:sz="4" w:space="0" w:color="auto"/>
              <w:right w:val="single" w:sz="4" w:space="0" w:color="auto"/>
            </w:tcBorders>
            <w:noWrap/>
            <w:hideMark/>
          </w:tcPr>
          <w:p w14:paraId="692BE1D5" w14:textId="77777777" w:rsidR="00703362" w:rsidRDefault="00703362" w:rsidP="009E396A">
            <w:pPr>
              <w:jc w:val="right"/>
              <w:rPr>
                <w:ins w:id="4570" w:author="Alotaibi, Raed" w:date="2019-05-22T16:09:00Z"/>
              </w:rPr>
            </w:pPr>
            <w:ins w:id="4571" w:author="Alotaibi, Raed" w:date="2019-05-22T16:09:00Z">
              <w:r>
                <w:t>1,617</w:t>
              </w:r>
            </w:ins>
          </w:p>
        </w:tc>
        <w:tc>
          <w:tcPr>
            <w:tcW w:w="990" w:type="dxa"/>
            <w:tcBorders>
              <w:top w:val="single" w:sz="4" w:space="0" w:color="auto"/>
              <w:left w:val="single" w:sz="4" w:space="0" w:color="auto"/>
              <w:bottom w:val="single" w:sz="4" w:space="0" w:color="auto"/>
              <w:right w:val="single" w:sz="4" w:space="0" w:color="auto"/>
            </w:tcBorders>
            <w:noWrap/>
            <w:hideMark/>
          </w:tcPr>
          <w:p w14:paraId="53838FB4" w14:textId="77777777" w:rsidR="00703362" w:rsidRDefault="00703362" w:rsidP="009E396A">
            <w:pPr>
              <w:jc w:val="right"/>
              <w:rPr>
                <w:ins w:id="4572" w:author="Alotaibi, Raed" w:date="2019-05-22T16:09:00Z"/>
              </w:rPr>
            </w:pPr>
            <w:ins w:id="4573" w:author="Alotaibi, Raed" w:date="2019-05-22T16:09:00Z">
              <w:r>
                <w:t>36</w:t>
              </w:r>
            </w:ins>
          </w:p>
        </w:tc>
        <w:tc>
          <w:tcPr>
            <w:tcW w:w="858" w:type="dxa"/>
            <w:tcBorders>
              <w:top w:val="single" w:sz="4" w:space="0" w:color="auto"/>
              <w:left w:val="single" w:sz="4" w:space="0" w:color="auto"/>
              <w:bottom w:val="single" w:sz="4" w:space="0" w:color="auto"/>
              <w:right w:val="single" w:sz="4" w:space="0" w:color="auto"/>
            </w:tcBorders>
            <w:noWrap/>
            <w:hideMark/>
          </w:tcPr>
          <w:p w14:paraId="792CD8BC" w14:textId="77777777" w:rsidR="00703362" w:rsidRDefault="00703362" w:rsidP="009E396A">
            <w:pPr>
              <w:jc w:val="right"/>
              <w:rPr>
                <w:ins w:id="4574" w:author="Alotaibi, Raed" w:date="2019-05-22T16:09:00Z"/>
              </w:rPr>
            </w:pPr>
            <w:ins w:id="4575" w:author="Alotaibi, Raed" w:date="2019-05-22T16:09:00Z">
              <w:r>
                <w:t>2.2%</w:t>
              </w:r>
            </w:ins>
          </w:p>
        </w:tc>
        <w:tc>
          <w:tcPr>
            <w:tcW w:w="852" w:type="dxa"/>
            <w:tcBorders>
              <w:top w:val="single" w:sz="4" w:space="0" w:color="auto"/>
              <w:left w:val="single" w:sz="4" w:space="0" w:color="auto"/>
              <w:bottom w:val="single" w:sz="4" w:space="0" w:color="auto"/>
              <w:right w:val="single" w:sz="4" w:space="0" w:color="auto"/>
            </w:tcBorders>
            <w:noWrap/>
            <w:hideMark/>
          </w:tcPr>
          <w:p w14:paraId="48839729" w14:textId="77777777" w:rsidR="00703362" w:rsidRDefault="00703362" w:rsidP="009E396A">
            <w:pPr>
              <w:jc w:val="right"/>
              <w:rPr>
                <w:ins w:id="4576" w:author="Alotaibi, Raed" w:date="2019-05-22T16:09:00Z"/>
              </w:rPr>
            </w:pPr>
            <w:ins w:id="4577" w:author="Alotaibi, Raed" w:date="2019-05-22T16:09:00Z">
              <w:r>
                <w:t>142</w:t>
              </w:r>
            </w:ins>
          </w:p>
        </w:tc>
        <w:tc>
          <w:tcPr>
            <w:tcW w:w="900" w:type="dxa"/>
            <w:tcBorders>
              <w:top w:val="single" w:sz="4" w:space="0" w:color="auto"/>
              <w:left w:val="single" w:sz="4" w:space="0" w:color="auto"/>
              <w:bottom w:val="single" w:sz="4" w:space="0" w:color="auto"/>
              <w:right w:val="single" w:sz="4" w:space="0" w:color="auto"/>
            </w:tcBorders>
            <w:noWrap/>
            <w:hideMark/>
          </w:tcPr>
          <w:p w14:paraId="7B4AEB43" w14:textId="77777777" w:rsidR="00703362" w:rsidRDefault="00703362" w:rsidP="009E396A">
            <w:pPr>
              <w:jc w:val="right"/>
              <w:rPr>
                <w:ins w:id="4578" w:author="Alotaibi, Raed" w:date="2019-05-22T16:09:00Z"/>
              </w:rPr>
            </w:pPr>
            <w:ins w:id="4579" w:author="Alotaibi, Raed" w:date="2019-05-22T16:09:00Z">
              <w:r>
                <w:t>139</w:t>
              </w:r>
            </w:ins>
          </w:p>
        </w:tc>
        <w:tc>
          <w:tcPr>
            <w:tcW w:w="810" w:type="dxa"/>
            <w:tcBorders>
              <w:top w:val="single" w:sz="4" w:space="0" w:color="auto"/>
              <w:left w:val="single" w:sz="4" w:space="0" w:color="auto"/>
              <w:bottom w:val="single" w:sz="4" w:space="0" w:color="auto"/>
              <w:right w:val="single" w:sz="4" w:space="0" w:color="auto"/>
            </w:tcBorders>
            <w:noWrap/>
            <w:hideMark/>
          </w:tcPr>
          <w:p w14:paraId="043074B6" w14:textId="77777777" w:rsidR="00703362" w:rsidRDefault="00703362" w:rsidP="009E396A">
            <w:pPr>
              <w:jc w:val="right"/>
              <w:rPr>
                <w:ins w:id="4580" w:author="Alotaibi, Raed" w:date="2019-05-22T16:09:00Z"/>
              </w:rPr>
            </w:pPr>
            <w:ins w:id="4581" w:author="Alotaibi, Raed" w:date="2019-05-22T16:09:00Z">
              <w:r>
                <w:t>3</w:t>
              </w:r>
            </w:ins>
          </w:p>
        </w:tc>
        <w:tc>
          <w:tcPr>
            <w:tcW w:w="895" w:type="dxa"/>
            <w:tcBorders>
              <w:top w:val="single" w:sz="4" w:space="0" w:color="auto"/>
              <w:left w:val="single" w:sz="4" w:space="0" w:color="auto"/>
              <w:bottom w:val="single" w:sz="4" w:space="0" w:color="auto"/>
              <w:right w:val="single" w:sz="4" w:space="0" w:color="auto"/>
            </w:tcBorders>
            <w:noWrap/>
            <w:hideMark/>
          </w:tcPr>
          <w:p w14:paraId="51FA17E6" w14:textId="77777777" w:rsidR="00703362" w:rsidRDefault="00703362" w:rsidP="009E396A">
            <w:pPr>
              <w:jc w:val="right"/>
              <w:rPr>
                <w:ins w:id="4582" w:author="Alotaibi, Raed" w:date="2019-05-22T16:09:00Z"/>
              </w:rPr>
            </w:pPr>
            <w:ins w:id="4583" w:author="Alotaibi, Raed" w:date="2019-05-22T16:09:00Z">
              <w:r>
                <w:t>2.2%</w:t>
              </w:r>
            </w:ins>
          </w:p>
        </w:tc>
      </w:tr>
      <w:tr w:rsidR="00703362" w14:paraId="25156082" w14:textId="77777777" w:rsidTr="009E396A">
        <w:trPr>
          <w:trHeight w:val="300"/>
          <w:ins w:id="4584"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2A8F9187" w14:textId="77777777" w:rsidR="00703362" w:rsidRDefault="00703362" w:rsidP="009E396A">
            <w:pPr>
              <w:rPr>
                <w:ins w:id="4585" w:author="Alotaibi, Raed" w:date="2019-05-22T16:09:00Z"/>
              </w:rPr>
            </w:pPr>
            <w:ins w:id="4586" w:author="Alotaibi, Raed" w:date="2019-05-22T16:09:00Z">
              <w:r>
                <w:t>Missouri</w:t>
              </w:r>
            </w:ins>
          </w:p>
        </w:tc>
        <w:tc>
          <w:tcPr>
            <w:tcW w:w="1143" w:type="dxa"/>
            <w:tcBorders>
              <w:top w:val="single" w:sz="4" w:space="0" w:color="auto"/>
              <w:left w:val="single" w:sz="4" w:space="0" w:color="auto"/>
              <w:bottom w:val="single" w:sz="4" w:space="0" w:color="auto"/>
              <w:right w:val="single" w:sz="4" w:space="0" w:color="auto"/>
            </w:tcBorders>
            <w:noWrap/>
            <w:hideMark/>
          </w:tcPr>
          <w:p w14:paraId="60CEC029" w14:textId="77777777" w:rsidR="00703362" w:rsidRDefault="00703362" w:rsidP="009E396A">
            <w:pPr>
              <w:jc w:val="right"/>
              <w:rPr>
                <w:ins w:id="4587" w:author="Alotaibi, Raed" w:date="2019-05-22T16:09:00Z"/>
              </w:rPr>
            </w:pPr>
            <w:ins w:id="4588" w:author="Alotaibi, Raed" w:date="2019-05-22T16:09:00Z">
              <w:r>
                <w:t>15,821</w:t>
              </w:r>
            </w:ins>
          </w:p>
        </w:tc>
        <w:tc>
          <w:tcPr>
            <w:tcW w:w="1009" w:type="dxa"/>
            <w:tcBorders>
              <w:top w:val="single" w:sz="4" w:space="0" w:color="auto"/>
              <w:left w:val="single" w:sz="4" w:space="0" w:color="auto"/>
              <w:bottom w:val="single" w:sz="4" w:space="0" w:color="auto"/>
              <w:right w:val="single" w:sz="4" w:space="0" w:color="auto"/>
            </w:tcBorders>
            <w:noWrap/>
            <w:hideMark/>
          </w:tcPr>
          <w:p w14:paraId="76AEC6BF" w14:textId="77777777" w:rsidR="00703362" w:rsidRDefault="00703362" w:rsidP="009E396A">
            <w:pPr>
              <w:jc w:val="right"/>
              <w:rPr>
                <w:ins w:id="4589" w:author="Alotaibi, Raed" w:date="2019-05-22T16:09:00Z"/>
              </w:rPr>
            </w:pPr>
            <w:ins w:id="4590" w:author="Alotaibi, Raed" w:date="2019-05-22T16:09:00Z">
              <w:r>
                <w:t>15,377</w:t>
              </w:r>
            </w:ins>
          </w:p>
        </w:tc>
        <w:tc>
          <w:tcPr>
            <w:tcW w:w="990" w:type="dxa"/>
            <w:tcBorders>
              <w:top w:val="single" w:sz="4" w:space="0" w:color="auto"/>
              <w:left w:val="single" w:sz="4" w:space="0" w:color="auto"/>
              <w:bottom w:val="single" w:sz="4" w:space="0" w:color="auto"/>
              <w:right w:val="single" w:sz="4" w:space="0" w:color="auto"/>
            </w:tcBorders>
            <w:noWrap/>
            <w:hideMark/>
          </w:tcPr>
          <w:p w14:paraId="2A0B9622" w14:textId="77777777" w:rsidR="00703362" w:rsidRDefault="00703362" w:rsidP="009E396A">
            <w:pPr>
              <w:jc w:val="right"/>
              <w:rPr>
                <w:ins w:id="4591" w:author="Alotaibi, Raed" w:date="2019-05-22T16:09:00Z"/>
              </w:rPr>
            </w:pPr>
            <w:ins w:id="4592" w:author="Alotaibi, Raed" w:date="2019-05-22T16:09:00Z">
              <w:r>
                <w:t>445</w:t>
              </w:r>
            </w:ins>
          </w:p>
        </w:tc>
        <w:tc>
          <w:tcPr>
            <w:tcW w:w="858" w:type="dxa"/>
            <w:tcBorders>
              <w:top w:val="single" w:sz="4" w:space="0" w:color="auto"/>
              <w:left w:val="single" w:sz="4" w:space="0" w:color="auto"/>
              <w:bottom w:val="single" w:sz="4" w:space="0" w:color="auto"/>
              <w:right w:val="single" w:sz="4" w:space="0" w:color="auto"/>
            </w:tcBorders>
            <w:noWrap/>
            <w:hideMark/>
          </w:tcPr>
          <w:p w14:paraId="198B5CDD" w14:textId="77777777" w:rsidR="00703362" w:rsidRDefault="00703362" w:rsidP="009E396A">
            <w:pPr>
              <w:jc w:val="right"/>
              <w:rPr>
                <w:ins w:id="4593" w:author="Alotaibi, Raed" w:date="2019-05-22T16:09:00Z"/>
              </w:rPr>
            </w:pPr>
            <w:ins w:id="4594" w:author="Alotaibi, Raed" w:date="2019-05-22T16:09:00Z">
              <w:r>
                <w:t>2.9%</w:t>
              </w:r>
            </w:ins>
          </w:p>
        </w:tc>
        <w:tc>
          <w:tcPr>
            <w:tcW w:w="852" w:type="dxa"/>
            <w:tcBorders>
              <w:top w:val="single" w:sz="4" w:space="0" w:color="auto"/>
              <w:left w:val="single" w:sz="4" w:space="0" w:color="auto"/>
              <w:bottom w:val="single" w:sz="4" w:space="0" w:color="auto"/>
              <w:right w:val="single" w:sz="4" w:space="0" w:color="auto"/>
            </w:tcBorders>
            <w:noWrap/>
            <w:hideMark/>
          </w:tcPr>
          <w:p w14:paraId="12763AD8" w14:textId="77777777" w:rsidR="00703362" w:rsidRDefault="00703362" w:rsidP="009E396A">
            <w:pPr>
              <w:jc w:val="right"/>
              <w:rPr>
                <w:ins w:id="4595" w:author="Alotaibi, Raed" w:date="2019-05-22T16:09:00Z"/>
              </w:rPr>
            </w:pPr>
            <w:ins w:id="4596" w:author="Alotaibi, Raed" w:date="2019-05-22T16:09:00Z">
              <w:r>
                <w:t>1,898</w:t>
              </w:r>
            </w:ins>
          </w:p>
        </w:tc>
        <w:tc>
          <w:tcPr>
            <w:tcW w:w="900" w:type="dxa"/>
            <w:tcBorders>
              <w:top w:val="single" w:sz="4" w:space="0" w:color="auto"/>
              <w:left w:val="single" w:sz="4" w:space="0" w:color="auto"/>
              <w:bottom w:val="single" w:sz="4" w:space="0" w:color="auto"/>
              <w:right w:val="single" w:sz="4" w:space="0" w:color="auto"/>
            </w:tcBorders>
            <w:noWrap/>
            <w:hideMark/>
          </w:tcPr>
          <w:p w14:paraId="5CBC188E" w14:textId="77777777" w:rsidR="00703362" w:rsidRDefault="00703362" w:rsidP="009E396A">
            <w:pPr>
              <w:jc w:val="right"/>
              <w:rPr>
                <w:ins w:id="4597" w:author="Alotaibi, Raed" w:date="2019-05-22T16:09:00Z"/>
              </w:rPr>
            </w:pPr>
            <w:ins w:id="4598" w:author="Alotaibi, Raed" w:date="2019-05-22T16:09:00Z">
              <w:r>
                <w:t>1,845</w:t>
              </w:r>
            </w:ins>
          </w:p>
        </w:tc>
        <w:tc>
          <w:tcPr>
            <w:tcW w:w="810" w:type="dxa"/>
            <w:tcBorders>
              <w:top w:val="single" w:sz="4" w:space="0" w:color="auto"/>
              <w:left w:val="single" w:sz="4" w:space="0" w:color="auto"/>
              <w:bottom w:val="single" w:sz="4" w:space="0" w:color="auto"/>
              <w:right w:val="single" w:sz="4" w:space="0" w:color="auto"/>
            </w:tcBorders>
            <w:noWrap/>
            <w:hideMark/>
          </w:tcPr>
          <w:p w14:paraId="3706E03F" w14:textId="77777777" w:rsidR="00703362" w:rsidRDefault="00703362" w:rsidP="009E396A">
            <w:pPr>
              <w:jc w:val="right"/>
              <w:rPr>
                <w:ins w:id="4599" w:author="Alotaibi, Raed" w:date="2019-05-22T16:09:00Z"/>
              </w:rPr>
            </w:pPr>
            <w:ins w:id="4600" w:author="Alotaibi, Raed" w:date="2019-05-22T16:09:00Z">
              <w:r>
                <w:t>53</w:t>
              </w:r>
            </w:ins>
          </w:p>
        </w:tc>
        <w:tc>
          <w:tcPr>
            <w:tcW w:w="895" w:type="dxa"/>
            <w:tcBorders>
              <w:top w:val="single" w:sz="4" w:space="0" w:color="auto"/>
              <w:left w:val="single" w:sz="4" w:space="0" w:color="auto"/>
              <w:bottom w:val="single" w:sz="4" w:space="0" w:color="auto"/>
              <w:right w:val="single" w:sz="4" w:space="0" w:color="auto"/>
            </w:tcBorders>
            <w:noWrap/>
            <w:hideMark/>
          </w:tcPr>
          <w:p w14:paraId="1DD59081" w14:textId="77777777" w:rsidR="00703362" w:rsidRDefault="00703362" w:rsidP="009E396A">
            <w:pPr>
              <w:jc w:val="right"/>
              <w:rPr>
                <w:ins w:id="4601" w:author="Alotaibi, Raed" w:date="2019-05-22T16:09:00Z"/>
              </w:rPr>
            </w:pPr>
            <w:ins w:id="4602" w:author="Alotaibi, Raed" w:date="2019-05-22T16:09:00Z">
              <w:r>
                <w:t>2.9%</w:t>
              </w:r>
            </w:ins>
          </w:p>
        </w:tc>
      </w:tr>
      <w:tr w:rsidR="00703362" w14:paraId="2AC40131" w14:textId="77777777" w:rsidTr="009E396A">
        <w:trPr>
          <w:trHeight w:val="300"/>
          <w:ins w:id="4603"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024252E" w14:textId="77777777" w:rsidR="00703362" w:rsidRDefault="00703362" w:rsidP="009E396A">
            <w:pPr>
              <w:rPr>
                <w:ins w:id="4604" w:author="Alotaibi, Raed" w:date="2019-05-22T16:09:00Z"/>
              </w:rPr>
            </w:pPr>
            <w:ins w:id="4605" w:author="Alotaibi, Raed" w:date="2019-05-22T16:09:00Z">
              <w:r>
                <w:t>Pennsylvania</w:t>
              </w:r>
            </w:ins>
          </w:p>
        </w:tc>
        <w:tc>
          <w:tcPr>
            <w:tcW w:w="1143" w:type="dxa"/>
            <w:tcBorders>
              <w:top w:val="single" w:sz="4" w:space="0" w:color="auto"/>
              <w:left w:val="single" w:sz="4" w:space="0" w:color="auto"/>
              <w:bottom w:val="single" w:sz="4" w:space="0" w:color="auto"/>
              <w:right w:val="single" w:sz="4" w:space="0" w:color="auto"/>
            </w:tcBorders>
            <w:noWrap/>
            <w:hideMark/>
          </w:tcPr>
          <w:p w14:paraId="45B33A44" w14:textId="77777777" w:rsidR="00703362" w:rsidRDefault="00703362" w:rsidP="009E396A">
            <w:pPr>
              <w:jc w:val="right"/>
              <w:rPr>
                <w:ins w:id="4606" w:author="Alotaibi, Raed" w:date="2019-05-22T16:09:00Z"/>
              </w:rPr>
            </w:pPr>
            <w:ins w:id="4607" w:author="Alotaibi, Raed" w:date="2019-05-22T16:09:00Z">
              <w:r>
                <w:t>31,619</w:t>
              </w:r>
            </w:ins>
          </w:p>
        </w:tc>
        <w:tc>
          <w:tcPr>
            <w:tcW w:w="1009" w:type="dxa"/>
            <w:tcBorders>
              <w:top w:val="single" w:sz="4" w:space="0" w:color="auto"/>
              <w:left w:val="single" w:sz="4" w:space="0" w:color="auto"/>
              <w:bottom w:val="single" w:sz="4" w:space="0" w:color="auto"/>
              <w:right w:val="single" w:sz="4" w:space="0" w:color="auto"/>
            </w:tcBorders>
            <w:noWrap/>
            <w:hideMark/>
          </w:tcPr>
          <w:p w14:paraId="07CF1368" w14:textId="77777777" w:rsidR="00703362" w:rsidRDefault="00703362" w:rsidP="009E396A">
            <w:pPr>
              <w:jc w:val="right"/>
              <w:rPr>
                <w:ins w:id="4608" w:author="Alotaibi, Raed" w:date="2019-05-22T16:09:00Z"/>
              </w:rPr>
            </w:pPr>
            <w:ins w:id="4609" w:author="Alotaibi, Raed" w:date="2019-05-22T16:09:00Z">
              <w:r>
                <w:t>30,120</w:t>
              </w:r>
            </w:ins>
          </w:p>
        </w:tc>
        <w:tc>
          <w:tcPr>
            <w:tcW w:w="990" w:type="dxa"/>
            <w:tcBorders>
              <w:top w:val="single" w:sz="4" w:space="0" w:color="auto"/>
              <w:left w:val="single" w:sz="4" w:space="0" w:color="auto"/>
              <w:bottom w:val="single" w:sz="4" w:space="0" w:color="auto"/>
              <w:right w:val="single" w:sz="4" w:space="0" w:color="auto"/>
            </w:tcBorders>
            <w:noWrap/>
            <w:hideMark/>
          </w:tcPr>
          <w:p w14:paraId="2E2821F2" w14:textId="77777777" w:rsidR="00703362" w:rsidRDefault="00703362" w:rsidP="009E396A">
            <w:pPr>
              <w:jc w:val="right"/>
              <w:rPr>
                <w:ins w:id="4610" w:author="Alotaibi, Raed" w:date="2019-05-22T16:09:00Z"/>
              </w:rPr>
            </w:pPr>
            <w:ins w:id="4611" w:author="Alotaibi, Raed" w:date="2019-05-22T16:09:00Z">
              <w:r>
                <w:t>1,499</w:t>
              </w:r>
            </w:ins>
          </w:p>
        </w:tc>
        <w:tc>
          <w:tcPr>
            <w:tcW w:w="858" w:type="dxa"/>
            <w:tcBorders>
              <w:top w:val="single" w:sz="4" w:space="0" w:color="auto"/>
              <w:left w:val="single" w:sz="4" w:space="0" w:color="auto"/>
              <w:bottom w:val="single" w:sz="4" w:space="0" w:color="auto"/>
              <w:right w:val="single" w:sz="4" w:space="0" w:color="auto"/>
            </w:tcBorders>
            <w:noWrap/>
            <w:hideMark/>
          </w:tcPr>
          <w:p w14:paraId="54AB1E59" w14:textId="77777777" w:rsidR="00703362" w:rsidRDefault="00703362" w:rsidP="009E396A">
            <w:pPr>
              <w:jc w:val="right"/>
              <w:rPr>
                <w:ins w:id="4612" w:author="Alotaibi, Raed" w:date="2019-05-22T16:09:00Z"/>
              </w:rPr>
            </w:pPr>
            <w:ins w:id="4613" w:author="Alotaibi, Raed" w:date="2019-05-22T16:09:00Z">
              <w:r>
                <w:t>5.0%</w:t>
              </w:r>
            </w:ins>
          </w:p>
        </w:tc>
        <w:tc>
          <w:tcPr>
            <w:tcW w:w="852" w:type="dxa"/>
            <w:tcBorders>
              <w:top w:val="single" w:sz="4" w:space="0" w:color="auto"/>
              <w:left w:val="single" w:sz="4" w:space="0" w:color="auto"/>
              <w:bottom w:val="single" w:sz="4" w:space="0" w:color="auto"/>
              <w:right w:val="single" w:sz="4" w:space="0" w:color="auto"/>
            </w:tcBorders>
            <w:noWrap/>
            <w:hideMark/>
          </w:tcPr>
          <w:p w14:paraId="43B82994" w14:textId="77777777" w:rsidR="00703362" w:rsidRDefault="00703362" w:rsidP="009E396A">
            <w:pPr>
              <w:jc w:val="right"/>
              <w:rPr>
                <w:ins w:id="4614" w:author="Alotaibi, Raed" w:date="2019-05-22T16:09:00Z"/>
              </w:rPr>
            </w:pPr>
            <w:ins w:id="4615" w:author="Alotaibi, Raed" w:date="2019-05-22T16:09:00Z">
              <w:r>
                <w:t>6,310</w:t>
              </w:r>
            </w:ins>
          </w:p>
        </w:tc>
        <w:tc>
          <w:tcPr>
            <w:tcW w:w="900" w:type="dxa"/>
            <w:tcBorders>
              <w:top w:val="single" w:sz="4" w:space="0" w:color="auto"/>
              <w:left w:val="single" w:sz="4" w:space="0" w:color="auto"/>
              <w:bottom w:val="single" w:sz="4" w:space="0" w:color="auto"/>
              <w:right w:val="single" w:sz="4" w:space="0" w:color="auto"/>
            </w:tcBorders>
            <w:noWrap/>
            <w:hideMark/>
          </w:tcPr>
          <w:p w14:paraId="0B1FE62A" w14:textId="77777777" w:rsidR="00703362" w:rsidRDefault="00703362" w:rsidP="009E396A">
            <w:pPr>
              <w:jc w:val="right"/>
              <w:rPr>
                <w:ins w:id="4616" w:author="Alotaibi, Raed" w:date="2019-05-22T16:09:00Z"/>
              </w:rPr>
            </w:pPr>
            <w:ins w:id="4617" w:author="Alotaibi, Raed" w:date="2019-05-22T16:09:00Z">
              <w:r>
                <w:t>6,011</w:t>
              </w:r>
            </w:ins>
          </w:p>
        </w:tc>
        <w:tc>
          <w:tcPr>
            <w:tcW w:w="810" w:type="dxa"/>
            <w:tcBorders>
              <w:top w:val="single" w:sz="4" w:space="0" w:color="auto"/>
              <w:left w:val="single" w:sz="4" w:space="0" w:color="auto"/>
              <w:bottom w:val="single" w:sz="4" w:space="0" w:color="auto"/>
              <w:right w:val="single" w:sz="4" w:space="0" w:color="auto"/>
            </w:tcBorders>
            <w:noWrap/>
            <w:hideMark/>
          </w:tcPr>
          <w:p w14:paraId="61CD931A" w14:textId="77777777" w:rsidR="00703362" w:rsidRDefault="00703362" w:rsidP="009E396A">
            <w:pPr>
              <w:jc w:val="right"/>
              <w:rPr>
                <w:ins w:id="4618" w:author="Alotaibi, Raed" w:date="2019-05-22T16:09:00Z"/>
              </w:rPr>
            </w:pPr>
            <w:ins w:id="4619" w:author="Alotaibi, Raed" w:date="2019-05-22T16:09:00Z">
              <w:r>
                <w:t>299</w:t>
              </w:r>
            </w:ins>
          </w:p>
        </w:tc>
        <w:tc>
          <w:tcPr>
            <w:tcW w:w="895" w:type="dxa"/>
            <w:tcBorders>
              <w:top w:val="single" w:sz="4" w:space="0" w:color="auto"/>
              <w:left w:val="single" w:sz="4" w:space="0" w:color="auto"/>
              <w:bottom w:val="single" w:sz="4" w:space="0" w:color="auto"/>
              <w:right w:val="single" w:sz="4" w:space="0" w:color="auto"/>
            </w:tcBorders>
            <w:noWrap/>
            <w:hideMark/>
          </w:tcPr>
          <w:p w14:paraId="26912EFA" w14:textId="77777777" w:rsidR="00703362" w:rsidRDefault="00703362" w:rsidP="009E396A">
            <w:pPr>
              <w:jc w:val="right"/>
              <w:rPr>
                <w:ins w:id="4620" w:author="Alotaibi, Raed" w:date="2019-05-22T16:09:00Z"/>
              </w:rPr>
            </w:pPr>
            <w:ins w:id="4621" w:author="Alotaibi, Raed" w:date="2019-05-22T16:09:00Z">
              <w:r>
                <w:t>5.0%</w:t>
              </w:r>
            </w:ins>
          </w:p>
        </w:tc>
      </w:tr>
      <w:tr w:rsidR="00703362" w14:paraId="0A24CFDD" w14:textId="77777777" w:rsidTr="009E396A">
        <w:trPr>
          <w:trHeight w:val="300"/>
          <w:ins w:id="4622"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3C6E7C82" w14:textId="77777777" w:rsidR="00703362" w:rsidRDefault="00703362" w:rsidP="009E396A">
            <w:pPr>
              <w:rPr>
                <w:ins w:id="4623" w:author="Alotaibi, Raed" w:date="2019-05-22T16:09:00Z"/>
              </w:rPr>
            </w:pPr>
            <w:ins w:id="4624" w:author="Alotaibi, Raed" w:date="2019-05-22T16:09:00Z">
              <w:r>
                <w:t>Rhode Island</w:t>
              </w:r>
            </w:ins>
          </w:p>
        </w:tc>
        <w:tc>
          <w:tcPr>
            <w:tcW w:w="1143" w:type="dxa"/>
            <w:tcBorders>
              <w:top w:val="single" w:sz="4" w:space="0" w:color="auto"/>
              <w:left w:val="single" w:sz="4" w:space="0" w:color="auto"/>
              <w:bottom w:val="single" w:sz="4" w:space="0" w:color="auto"/>
              <w:right w:val="single" w:sz="4" w:space="0" w:color="auto"/>
            </w:tcBorders>
            <w:noWrap/>
            <w:hideMark/>
          </w:tcPr>
          <w:p w14:paraId="75AB5A8B" w14:textId="77777777" w:rsidR="00703362" w:rsidRDefault="00703362" w:rsidP="009E396A">
            <w:pPr>
              <w:jc w:val="right"/>
              <w:rPr>
                <w:ins w:id="4625" w:author="Alotaibi, Raed" w:date="2019-05-22T16:09:00Z"/>
              </w:rPr>
            </w:pPr>
            <w:ins w:id="4626" w:author="Alotaibi, Raed" w:date="2019-05-22T16:09:00Z">
              <w:r>
                <w:t>2,679</w:t>
              </w:r>
            </w:ins>
          </w:p>
        </w:tc>
        <w:tc>
          <w:tcPr>
            <w:tcW w:w="1009" w:type="dxa"/>
            <w:tcBorders>
              <w:top w:val="single" w:sz="4" w:space="0" w:color="auto"/>
              <w:left w:val="single" w:sz="4" w:space="0" w:color="auto"/>
              <w:bottom w:val="single" w:sz="4" w:space="0" w:color="auto"/>
              <w:right w:val="single" w:sz="4" w:space="0" w:color="auto"/>
            </w:tcBorders>
            <w:noWrap/>
            <w:hideMark/>
          </w:tcPr>
          <w:p w14:paraId="49BD8619" w14:textId="77777777" w:rsidR="00703362" w:rsidRDefault="00703362" w:rsidP="009E396A">
            <w:pPr>
              <w:jc w:val="right"/>
              <w:rPr>
                <w:ins w:id="4627" w:author="Alotaibi, Raed" w:date="2019-05-22T16:09:00Z"/>
              </w:rPr>
            </w:pPr>
            <w:ins w:id="4628" w:author="Alotaibi, Raed" w:date="2019-05-22T16:09:00Z">
              <w:r>
                <w:t>2,416</w:t>
              </w:r>
            </w:ins>
          </w:p>
        </w:tc>
        <w:tc>
          <w:tcPr>
            <w:tcW w:w="990" w:type="dxa"/>
            <w:tcBorders>
              <w:top w:val="single" w:sz="4" w:space="0" w:color="auto"/>
              <w:left w:val="single" w:sz="4" w:space="0" w:color="auto"/>
              <w:bottom w:val="single" w:sz="4" w:space="0" w:color="auto"/>
              <w:right w:val="single" w:sz="4" w:space="0" w:color="auto"/>
            </w:tcBorders>
            <w:noWrap/>
            <w:hideMark/>
          </w:tcPr>
          <w:p w14:paraId="06CE53D0" w14:textId="77777777" w:rsidR="00703362" w:rsidRDefault="00703362" w:rsidP="009E396A">
            <w:pPr>
              <w:jc w:val="right"/>
              <w:rPr>
                <w:ins w:id="4629" w:author="Alotaibi, Raed" w:date="2019-05-22T16:09:00Z"/>
              </w:rPr>
            </w:pPr>
            <w:ins w:id="4630" w:author="Alotaibi, Raed" w:date="2019-05-22T16:09:00Z">
              <w:r>
                <w:t>263</w:t>
              </w:r>
            </w:ins>
          </w:p>
        </w:tc>
        <w:tc>
          <w:tcPr>
            <w:tcW w:w="858" w:type="dxa"/>
            <w:tcBorders>
              <w:top w:val="single" w:sz="4" w:space="0" w:color="auto"/>
              <w:left w:val="single" w:sz="4" w:space="0" w:color="auto"/>
              <w:bottom w:val="single" w:sz="4" w:space="0" w:color="auto"/>
              <w:right w:val="single" w:sz="4" w:space="0" w:color="auto"/>
            </w:tcBorders>
            <w:noWrap/>
            <w:hideMark/>
          </w:tcPr>
          <w:p w14:paraId="3472072A" w14:textId="77777777" w:rsidR="00703362" w:rsidRDefault="00703362" w:rsidP="009E396A">
            <w:pPr>
              <w:jc w:val="right"/>
              <w:rPr>
                <w:ins w:id="4631" w:author="Alotaibi, Raed" w:date="2019-05-22T16:09:00Z"/>
              </w:rPr>
            </w:pPr>
            <w:ins w:id="4632" w:author="Alotaibi, Raed" w:date="2019-05-22T16:09:00Z">
              <w:r>
                <w:t>10.9%</w:t>
              </w:r>
            </w:ins>
          </w:p>
        </w:tc>
        <w:tc>
          <w:tcPr>
            <w:tcW w:w="852" w:type="dxa"/>
            <w:tcBorders>
              <w:top w:val="single" w:sz="4" w:space="0" w:color="auto"/>
              <w:left w:val="single" w:sz="4" w:space="0" w:color="auto"/>
              <w:bottom w:val="single" w:sz="4" w:space="0" w:color="auto"/>
              <w:right w:val="single" w:sz="4" w:space="0" w:color="auto"/>
            </w:tcBorders>
            <w:noWrap/>
            <w:hideMark/>
          </w:tcPr>
          <w:p w14:paraId="15899D5E" w14:textId="77777777" w:rsidR="00703362" w:rsidRDefault="00703362" w:rsidP="009E396A">
            <w:pPr>
              <w:jc w:val="right"/>
              <w:rPr>
                <w:ins w:id="4633" w:author="Alotaibi, Raed" w:date="2019-05-22T16:09:00Z"/>
              </w:rPr>
            </w:pPr>
            <w:ins w:id="4634" w:author="Alotaibi, Raed" w:date="2019-05-22T16:09:00Z">
              <w:r>
                <w:t>422</w:t>
              </w:r>
            </w:ins>
          </w:p>
        </w:tc>
        <w:tc>
          <w:tcPr>
            <w:tcW w:w="900" w:type="dxa"/>
            <w:tcBorders>
              <w:top w:val="single" w:sz="4" w:space="0" w:color="auto"/>
              <w:left w:val="single" w:sz="4" w:space="0" w:color="auto"/>
              <w:bottom w:val="single" w:sz="4" w:space="0" w:color="auto"/>
              <w:right w:val="single" w:sz="4" w:space="0" w:color="auto"/>
            </w:tcBorders>
            <w:noWrap/>
            <w:hideMark/>
          </w:tcPr>
          <w:p w14:paraId="5B66E116" w14:textId="77777777" w:rsidR="00703362" w:rsidRDefault="00703362" w:rsidP="009E396A">
            <w:pPr>
              <w:jc w:val="right"/>
              <w:rPr>
                <w:ins w:id="4635" w:author="Alotaibi, Raed" w:date="2019-05-22T16:09:00Z"/>
              </w:rPr>
            </w:pPr>
            <w:ins w:id="4636" w:author="Alotaibi, Raed" w:date="2019-05-22T16:09:00Z">
              <w:r>
                <w:t>380</w:t>
              </w:r>
            </w:ins>
          </w:p>
        </w:tc>
        <w:tc>
          <w:tcPr>
            <w:tcW w:w="810" w:type="dxa"/>
            <w:tcBorders>
              <w:top w:val="single" w:sz="4" w:space="0" w:color="auto"/>
              <w:left w:val="single" w:sz="4" w:space="0" w:color="auto"/>
              <w:bottom w:val="single" w:sz="4" w:space="0" w:color="auto"/>
              <w:right w:val="single" w:sz="4" w:space="0" w:color="auto"/>
            </w:tcBorders>
            <w:noWrap/>
            <w:hideMark/>
          </w:tcPr>
          <w:p w14:paraId="14D5DCD7" w14:textId="77777777" w:rsidR="00703362" w:rsidRDefault="00703362" w:rsidP="009E396A">
            <w:pPr>
              <w:jc w:val="right"/>
              <w:rPr>
                <w:ins w:id="4637" w:author="Alotaibi, Raed" w:date="2019-05-22T16:09:00Z"/>
              </w:rPr>
            </w:pPr>
            <w:ins w:id="4638" w:author="Alotaibi, Raed" w:date="2019-05-22T16:09:00Z">
              <w:r>
                <w:t>41</w:t>
              </w:r>
            </w:ins>
          </w:p>
        </w:tc>
        <w:tc>
          <w:tcPr>
            <w:tcW w:w="895" w:type="dxa"/>
            <w:tcBorders>
              <w:top w:val="single" w:sz="4" w:space="0" w:color="auto"/>
              <w:left w:val="single" w:sz="4" w:space="0" w:color="auto"/>
              <w:bottom w:val="single" w:sz="4" w:space="0" w:color="auto"/>
              <w:right w:val="single" w:sz="4" w:space="0" w:color="auto"/>
            </w:tcBorders>
            <w:noWrap/>
            <w:hideMark/>
          </w:tcPr>
          <w:p w14:paraId="6B85E165" w14:textId="77777777" w:rsidR="00703362" w:rsidRDefault="00703362" w:rsidP="009E396A">
            <w:pPr>
              <w:jc w:val="right"/>
              <w:rPr>
                <w:ins w:id="4639" w:author="Alotaibi, Raed" w:date="2019-05-22T16:09:00Z"/>
              </w:rPr>
            </w:pPr>
            <w:ins w:id="4640" w:author="Alotaibi, Raed" w:date="2019-05-22T16:09:00Z">
              <w:r>
                <w:t>10.9%</w:t>
              </w:r>
            </w:ins>
          </w:p>
        </w:tc>
      </w:tr>
      <w:tr w:rsidR="00703362" w14:paraId="0836A3BE" w14:textId="77777777" w:rsidTr="009E396A">
        <w:trPr>
          <w:trHeight w:val="300"/>
          <w:ins w:id="4641"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147019D" w14:textId="77777777" w:rsidR="00703362" w:rsidRDefault="00703362" w:rsidP="009E396A">
            <w:pPr>
              <w:rPr>
                <w:ins w:id="4642" w:author="Alotaibi, Raed" w:date="2019-05-22T16:09:00Z"/>
              </w:rPr>
            </w:pPr>
            <w:ins w:id="4643" w:author="Alotaibi, Raed" w:date="2019-05-22T16:09:00Z">
              <w:r>
                <w:t>Mississippi</w:t>
              </w:r>
            </w:ins>
          </w:p>
        </w:tc>
        <w:tc>
          <w:tcPr>
            <w:tcW w:w="1143" w:type="dxa"/>
            <w:tcBorders>
              <w:top w:val="single" w:sz="4" w:space="0" w:color="auto"/>
              <w:left w:val="single" w:sz="4" w:space="0" w:color="auto"/>
              <w:bottom w:val="single" w:sz="4" w:space="0" w:color="auto"/>
              <w:right w:val="single" w:sz="4" w:space="0" w:color="auto"/>
            </w:tcBorders>
            <w:noWrap/>
            <w:hideMark/>
          </w:tcPr>
          <w:p w14:paraId="5C15C3F1" w14:textId="77777777" w:rsidR="00703362" w:rsidRDefault="00703362" w:rsidP="009E396A">
            <w:pPr>
              <w:jc w:val="right"/>
              <w:rPr>
                <w:ins w:id="4644" w:author="Alotaibi, Raed" w:date="2019-05-22T16:09:00Z"/>
              </w:rPr>
            </w:pPr>
            <w:ins w:id="4645" w:author="Alotaibi, Raed" w:date="2019-05-22T16:09:00Z">
              <w:r>
                <w:t>9,101</w:t>
              </w:r>
            </w:ins>
          </w:p>
        </w:tc>
        <w:tc>
          <w:tcPr>
            <w:tcW w:w="1009" w:type="dxa"/>
            <w:tcBorders>
              <w:top w:val="single" w:sz="4" w:space="0" w:color="auto"/>
              <w:left w:val="single" w:sz="4" w:space="0" w:color="auto"/>
              <w:bottom w:val="single" w:sz="4" w:space="0" w:color="auto"/>
              <w:right w:val="single" w:sz="4" w:space="0" w:color="auto"/>
            </w:tcBorders>
            <w:noWrap/>
            <w:hideMark/>
          </w:tcPr>
          <w:p w14:paraId="4A0AE192" w14:textId="77777777" w:rsidR="00703362" w:rsidRDefault="00703362" w:rsidP="009E396A">
            <w:pPr>
              <w:jc w:val="right"/>
              <w:rPr>
                <w:ins w:id="4646" w:author="Alotaibi, Raed" w:date="2019-05-22T16:09:00Z"/>
              </w:rPr>
            </w:pPr>
            <w:ins w:id="4647" w:author="Alotaibi, Raed" w:date="2019-05-22T16:09:00Z">
              <w:r>
                <w:t>8,151</w:t>
              </w:r>
            </w:ins>
          </w:p>
        </w:tc>
        <w:tc>
          <w:tcPr>
            <w:tcW w:w="990" w:type="dxa"/>
            <w:tcBorders>
              <w:top w:val="single" w:sz="4" w:space="0" w:color="auto"/>
              <w:left w:val="single" w:sz="4" w:space="0" w:color="auto"/>
              <w:bottom w:val="single" w:sz="4" w:space="0" w:color="auto"/>
              <w:right w:val="single" w:sz="4" w:space="0" w:color="auto"/>
            </w:tcBorders>
            <w:noWrap/>
            <w:hideMark/>
          </w:tcPr>
          <w:p w14:paraId="1E7C82E5" w14:textId="77777777" w:rsidR="00703362" w:rsidRDefault="00703362" w:rsidP="009E396A">
            <w:pPr>
              <w:jc w:val="right"/>
              <w:rPr>
                <w:ins w:id="4648" w:author="Alotaibi, Raed" w:date="2019-05-22T16:09:00Z"/>
              </w:rPr>
            </w:pPr>
            <w:ins w:id="4649" w:author="Alotaibi, Raed" w:date="2019-05-22T16:09:00Z">
              <w:r>
                <w:t>951</w:t>
              </w:r>
            </w:ins>
          </w:p>
        </w:tc>
        <w:tc>
          <w:tcPr>
            <w:tcW w:w="858" w:type="dxa"/>
            <w:tcBorders>
              <w:top w:val="single" w:sz="4" w:space="0" w:color="auto"/>
              <w:left w:val="single" w:sz="4" w:space="0" w:color="auto"/>
              <w:bottom w:val="single" w:sz="4" w:space="0" w:color="auto"/>
              <w:right w:val="single" w:sz="4" w:space="0" w:color="auto"/>
            </w:tcBorders>
            <w:noWrap/>
            <w:hideMark/>
          </w:tcPr>
          <w:p w14:paraId="29B65167" w14:textId="77777777" w:rsidR="00703362" w:rsidRDefault="00703362" w:rsidP="009E396A">
            <w:pPr>
              <w:jc w:val="right"/>
              <w:rPr>
                <w:ins w:id="4650" w:author="Alotaibi, Raed" w:date="2019-05-22T16:09:00Z"/>
              </w:rPr>
            </w:pPr>
            <w:ins w:id="4651" w:author="Alotaibi, Raed" w:date="2019-05-22T16:09:00Z">
              <w:r>
                <w:t>11.7%</w:t>
              </w:r>
            </w:ins>
          </w:p>
        </w:tc>
        <w:tc>
          <w:tcPr>
            <w:tcW w:w="852" w:type="dxa"/>
            <w:tcBorders>
              <w:top w:val="single" w:sz="4" w:space="0" w:color="auto"/>
              <w:left w:val="single" w:sz="4" w:space="0" w:color="auto"/>
              <w:bottom w:val="single" w:sz="4" w:space="0" w:color="auto"/>
              <w:right w:val="single" w:sz="4" w:space="0" w:color="auto"/>
            </w:tcBorders>
            <w:noWrap/>
            <w:hideMark/>
          </w:tcPr>
          <w:p w14:paraId="525D9776" w14:textId="77777777" w:rsidR="00703362" w:rsidRDefault="00703362" w:rsidP="009E396A">
            <w:pPr>
              <w:jc w:val="right"/>
              <w:rPr>
                <w:ins w:id="4652" w:author="Alotaibi, Raed" w:date="2019-05-22T16:09:00Z"/>
              </w:rPr>
            </w:pPr>
            <w:ins w:id="4653" w:author="Alotaibi, Raed" w:date="2019-05-22T16:09:00Z">
              <w:r>
                <w:t>929</w:t>
              </w:r>
            </w:ins>
          </w:p>
        </w:tc>
        <w:tc>
          <w:tcPr>
            <w:tcW w:w="900" w:type="dxa"/>
            <w:tcBorders>
              <w:top w:val="single" w:sz="4" w:space="0" w:color="auto"/>
              <w:left w:val="single" w:sz="4" w:space="0" w:color="auto"/>
              <w:bottom w:val="single" w:sz="4" w:space="0" w:color="auto"/>
              <w:right w:val="single" w:sz="4" w:space="0" w:color="auto"/>
            </w:tcBorders>
            <w:noWrap/>
            <w:hideMark/>
          </w:tcPr>
          <w:p w14:paraId="6B8868CD" w14:textId="77777777" w:rsidR="00703362" w:rsidRDefault="00703362" w:rsidP="009E396A">
            <w:pPr>
              <w:jc w:val="right"/>
              <w:rPr>
                <w:ins w:id="4654" w:author="Alotaibi, Raed" w:date="2019-05-22T16:09:00Z"/>
              </w:rPr>
            </w:pPr>
            <w:ins w:id="4655" w:author="Alotaibi, Raed" w:date="2019-05-22T16:09:00Z">
              <w:r>
                <w:t>832</w:t>
              </w:r>
            </w:ins>
          </w:p>
        </w:tc>
        <w:tc>
          <w:tcPr>
            <w:tcW w:w="810" w:type="dxa"/>
            <w:tcBorders>
              <w:top w:val="single" w:sz="4" w:space="0" w:color="auto"/>
              <w:left w:val="single" w:sz="4" w:space="0" w:color="auto"/>
              <w:bottom w:val="single" w:sz="4" w:space="0" w:color="auto"/>
              <w:right w:val="single" w:sz="4" w:space="0" w:color="auto"/>
            </w:tcBorders>
            <w:noWrap/>
            <w:hideMark/>
          </w:tcPr>
          <w:p w14:paraId="6B295FA1" w14:textId="77777777" w:rsidR="00703362" w:rsidRDefault="00703362" w:rsidP="009E396A">
            <w:pPr>
              <w:jc w:val="right"/>
              <w:rPr>
                <w:ins w:id="4656" w:author="Alotaibi, Raed" w:date="2019-05-22T16:09:00Z"/>
              </w:rPr>
            </w:pPr>
            <w:ins w:id="4657" w:author="Alotaibi, Raed" w:date="2019-05-22T16:09:00Z">
              <w:r>
                <w:t>97</w:t>
              </w:r>
            </w:ins>
          </w:p>
        </w:tc>
        <w:tc>
          <w:tcPr>
            <w:tcW w:w="895" w:type="dxa"/>
            <w:tcBorders>
              <w:top w:val="single" w:sz="4" w:space="0" w:color="auto"/>
              <w:left w:val="single" w:sz="4" w:space="0" w:color="auto"/>
              <w:bottom w:val="single" w:sz="4" w:space="0" w:color="auto"/>
              <w:right w:val="single" w:sz="4" w:space="0" w:color="auto"/>
            </w:tcBorders>
            <w:noWrap/>
            <w:hideMark/>
          </w:tcPr>
          <w:p w14:paraId="2D4697B4" w14:textId="77777777" w:rsidR="00703362" w:rsidRDefault="00703362" w:rsidP="009E396A">
            <w:pPr>
              <w:jc w:val="right"/>
              <w:rPr>
                <w:ins w:id="4658" w:author="Alotaibi, Raed" w:date="2019-05-22T16:09:00Z"/>
              </w:rPr>
            </w:pPr>
            <w:ins w:id="4659" w:author="Alotaibi, Raed" w:date="2019-05-22T16:09:00Z">
              <w:r>
                <w:t>11.7%</w:t>
              </w:r>
            </w:ins>
          </w:p>
        </w:tc>
      </w:tr>
      <w:tr w:rsidR="00703362" w14:paraId="55B26561" w14:textId="77777777" w:rsidTr="009E396A">
        <w:trPr>
          <w:trHeight w:val="300"/>
          <w:ins w:id="4660"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33347136" w14:textId="77777777" w:rsidR="00703362" w:rsidRDefault="00703362" w:rsidP="009E396A">
            <w:pPr>
              <w:rPr>
                <w:ins w:id="4661" w:author="Alotaibi, Raed" w:date="2019-05-22T16:09:00Z"/>
              </w:rPr>
            </w:pPr>
            <w:ins w:id="4662" w:author="Alotaibi, Raed" w:date="2019-05-22T16:09:00Z">
              <w:r>
                <w:t>New York</w:t>
              </w:r>
            </w:ins>
          </w:p>
        </w:tc>
        <w:tc>
          <w:tcPr>
            <w:tcW w:w="1143" w:type="dxa"/>
            <w:tcBorders>
              <w:top w:val="single" w:sz="4" w:space="0" w:color="auto"/>
              <w:left w:val="single" w:sz="4" w:space="0" w:color="auto"/>
              <w:bottom w:val="single" w:sz="4" w:space="0" w:color="auto"/>
              <w:right w:val="single" w:sz="4" w:space="0" w:color="auto"/>
            </w:tcBorders>
            <w:noWrap/>
            <w:hideMark/>
          </w:tcPr>
          <w:p w14:paraId="7DE7FF80" w14:textId="77777777" w:rsidR="00703362" w:rsidRDefault="00703362" w:rsidP="009E396A">
            <w:pPr>
              <w:jc w:val="right"/>
              <w:rPr>
                <w:ins w:id="4663" w:author="Alotaibi, Raed" w:date="2019-05-22T16:09:00Z"/>
              </w:rPr>
            </w:pPr>
            <w:ins w:id="4664" w:author="Alotaibi, Raed" w:date="2019-05-22T16:09:00Z">
              <w:r>
                <w:t>53,600</w:t>
              </w:r>
            </w:ins>
          </w:p>
        </w:tc>
        <w:tc>
          <w:tcPr>
            <w:tcW w:w="1009" w:type="dxa"/>
            <w:tcBorders>
              <w:top w:val="single" w:sz="4" w:space="0" w:color="auto"/>
              <w:left w:val="single" w:sz="4" w:space="0" w:color="auto"/>
              <w:bottom w:val="single" w:sz="4" w:space="0" w:color="auto"/>
              <w:right w:val="single" w:sz="4" w:space="0" w:color="auto"/>
            </w:tcBorders>
            <w:noWrap/>
            <w:hideMark/>
          </w:tcPr>
          <w:p w14:paraId="4841DE5D" w14:textId="77777777" w:rsidR="00703362" w:rsidRDefault="00703362" w:rsidP="009E396A">
            <w:pPr>
              <w:jc w:val="right"/>
              <w:rPr>
                <w:ins w:id="4665" w:author="Alotaibi, Raed" w:date="2019-05-22T16:09:00Z"/>
              </w:rPr>
            </w:pPr>
            <w:ins w:id="4666" w:author="Alotaibi, Raed" w:date="2019-05-22T16:09:00Z">
              <w:r>
                <w:t>46,655</w:t>
              </w:r>
            </w:ins>
          </w:p>
        </w:tc>
        <w:tc>
          <w:tcPr>
            <w:tcW w:w="990" w:type="dxa"/>
            <w:tcBorders>
              <w:top w:val="single" w:sz="4" w:space="0" w:color="auto"/>
              <w:left w:val="single" w:sz="4" w:space="0" w:color="auto"/>
              <w:bottom w:val="single" w:sz="4" w:space="0" w:color="auto"/>
              <w:right w:val="single" w:sz="4" w:space="0" w:color="auto"/>
            </w:tcBorders>
            <w:noWrap/>
            <w:hideMark/>
          </w:tcPr>
          <w:p w14:paraId="21FC8235" w14:textId="77777777" w:rsidR="00703362" w:rsidRDefault="00703362" w:rsidP="009E396A">
            <w:pPr>
              <w:jc w:val="right"/>
              <w:rPr>
                <w:ins w:id="4667" w:author="Alotaibi, Raed" w:date="2019-05-22T16:09:00Z"/>
              </w:rPr>
            </w:pPr>
            <w:ins w:id="4668" w:author="Alotaibi, Raed" w:date="2019-05-22T16:09:00Z">
              <w:r>
                <w:t>6,945</w:t>
              </w:r>
            </w:ins>
          </w:p>
        </w:tc>
        <w:tc>
          <w:tcPr>
            <w:tcW w:w="858" w:type="dxa"/>
            <w:tcBorders>
              <w:top w:val="single" w:sz="4" w:space="0" w:color="auto"/>
              <w:left w:val="single" w:sz="4" w:space="0" w:color="auto"/>
              <w:bottom w:val="single" w:sz="4" w:space="0" w:color="auto"/>
              <w:right w:val="single" w:sz="4" w:space="0" w:color="auto"/>
            </w:tcBorders>
            <w:noWrap/>
            <w:hideMark/>
          </w:tcPr>
          <w:p w14:paraId="6F1BFEB9" w14:textId="77777777" w:rsidR="00703362" w:rsidRDefault="00703362" w:rsidP="009E396A">
            <w:pPr>
              <w:jc w:val="right"/>
              <w:rPr>
                <w:ins w:id="4669" w:author="Alotaibi, Raed" w:date="2019-05-22T16:09:00Z"/>
              </w:rPr>
            </w:pPr>
            <w:ins w:id="4670" w:author="Alotaibi, Raed" w:date="2019-05-22T16:09:00Z">
              <w:r>
                <w:t>14.9%</w:t>
              </w:r>
            </w:ins>
          </w:p>
        </w:tc>
        <w:tc>
          <w:tcPr>
            <w:tcW w:w="852" w:type="dxa"/>
            <w:tcBorders>
              <w:top w:val="single" w:sz="4" w:space="0" w:color="auto"/>
              <w:left w:val="single" w:sz="4" w:space="0" w:color="auto"/>
              <w:bottom w:val="single" w:sz="4" w:space="0" w:color="auto"/>
              <w:right w:val="single" w:sz="4" w:space="0" w:color="auto"/>
            </w:tcBorders>
            <w:noWrap/>
            <w:hideMark/>
          </w:tcPr>
          <w:p w14:paraId="2007E663" w14:textId="77777777" w:rsidR="00703362" w:rsidRDefault="00703362" w:rsidP="009E396A">
            <w:pPr>
              <w:jc w:val="right"/>
              <w:rPr>
                <w:ins w:id="4671" w:author="Alotaibi, Raed" w:date="2019-05-22T16:09:00Z"/>
              </w:rPr>
            </w:pPr>
            <w:ins w:id="4672" w:author="Alotaibi, Raed" w:date="2019-05-22T16:09:00Z">
              <w:r>
                <w:t>13,504</w:t>
              </w:r>
            </w:ins>
          </w:p>
        </w:tc>
        <w:tc>
          <w:tcPr>
            <w:tcW w:w="900" w:type="dxa"/>
            <w:tcBorders>
              <w:top w:val="single" w:sz="4" w:space="0" w:color="auto"/>
              <w:left w:val="single" w:sz="4" w:space="0" w:color="auto"/>
              <w:bottom w:val="single" w:sz="4" w:space="0" w:color="auto"/>
              <w:right w:val="single" w:sz="4" w:space="0" w:color="auto"/>
            </w:tcBorders>
            <w:noWrap/>
            <w:hideMark/>
          </w:tcPr>
          <w:p w14:paraId="6A1E1C15" w14:textId="77777777" w:rsidR="00703362" w:rsidRDefault="00703362" w:rsidP="009E396A">
            <w:pPr>
              <w:jc w:val="right"/>
              <w:rPr>
                <w:ins w:id="4673" w:author="Alotaibi, Raed" w:date="2019-05-22T16:09:00Z"/>
              </w:rPr>
            </w:pPr>
            <w:ins w:id="4674" w:author="Alotaibi, Raed" w:date="2019-05-22T16:09:00Z">
              <w:r>
                <w:t>11,754</w:t>
              </w:r>
            </w:ins>
          </w:p>
        </w:tc>
        <w:tc>
          <w:tcPr>
            <w:tcW w:w="810" w:type="dxa"/>
            <w:tcBorders>
              <w:top w:val="single" w:sz="4" w:space="0" w:color="auto"/>
              <w:left w:val="single" w:sz="4" w:space="0" w:color="auto"/>
              <w:bottom w:val="single" w:sz="4" w:space="0" w:color="auto"/>
              <w:right w:val="single" w:sz="4" w:space="0" w:color="auto"/>
            </w:tcBorders>
            <w:noWrap/>
            <w:hideMark/>
          </w:tcPr>
          <w:p w14:paraId="202853B5" w14:textId="77777777" w:rsidR="00703362" w:rsidRDefault="00703362" w:rsidP="009E396A">
            <w:pPr>
              <w:jc w:val="right"/>
              <w:rPr>
                <w:ins w:id="4675" w:author="Alotaibi, Raed" w:date="2019-05-22T16:09:00Z"/>
              </w:rPr>
            </w:pPr>
            <w:ins w:id="4676" w:author="Alotaibi, Raed" w:date="2019-05-22T16:09:00Z">
              <w:r>
                <w:t>1,750</w:t>
              </w:r>
            </w:ins>
          </w:p>
        </w:tc>
        <w:tc>
          <w:tcPr>
            <w:tcW w:w="895" w:type="dxa"/>
            <w:tcBorders>
              <w:top w:val="single" w:sz="4" w:space="0" w:color="auto"/>
              <w:left w:val="single" w:sz="4" w:space="0" w:color="auto"/>
              <w:bottom w:val="single" w:sz="4" w:space="0" w:color="auto"/>
              <w:right w:val="single" w:sz="4" w:space="0" w:color="auto"/>
            </w:tcBorders>
            <w:noWrap/>
            <w:hideMark/>
          </w:tcPr>
          <w:p w14:paraId="462006D1" w14:textId="77777777" w:rsidR="00703362" w:rsidRDefault="00703362" w:rsidP="009E396A">
            <w:pPr>
              <w:jc w:val="right"/>
              <w:rPr>
                <w:ins w:id="4677" w:author="Alotaibi, Raed" w:date="2019-05-22T16:09:00Z"/>
              </w:rPr>
            </w:pPr>
            <w:ins w:id="4678" w:author="Alotaibi, Raed" w:date="2019-05-22T16:09:00Z">
              <w:r>
                <w:t>14.9%</w:t>
              </w:r>
            </w:ins>
          </w:p>
        </w:tc>
      </w:tr>
      <w:tr w:rsidR="00703362" w14:paraId="72760C2E" w14:textId="77777777" w:rsidTr="009E396A">
        <w:trPr>
          <w:trHeight w:val="300"/>
          <w:ins w:id="4679"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37E811D5" w14:textId="77777777" w:rsidR="00703362" w:rsidRDefault="00703362" w:rsidP="009E396A">
            <w:pPr>
              <w:rPr>
                <w:ins w:id="4680" w:author="Alotaibi, Raed" w:date="2019-05-22T16:09:00Z"/>
              </w:rPr>
            </w:pPr>
            <w:ins w:id="4681" w:author="Alotaibi, Raed" w:date="2019-05-22T16:09:00Z">
              <w:r>
                <w:t>Ohio</w:t>
              </w:r>
            </w:ins>
          </w:p>
        </w:tc>
        <w:tc>
          <w:tcPr>
            <w:tcW w:w="1143" w:type="dxa"/>
            <w:tcBorders>
              <w:top w:val="single" w:sz="4" w:space="0" w:color="auto"/>
              <w:left w:val="single" w:sz="4" w:space="0" w:color="auto"/>
              <w:bottom w:val="single" w:sz="4" w:space="0" w:color="auto"/>
              <w:right w:val="single" w:sz="4" w:space="0" w:color="auto"/>
            </w:tcBorders>
            <w:noWrap/>
            <w:hideMark/>
          </w:tcPr>
          <w:p w14:paraId="5D00D8D1" w14:textId="77777777" w:rsidR="00703362" w:rsidRDefault="00703362" w:rsidP="009E396A">
            <w:pPr>
              <w:jc w:val="right"/>
              <w:rPr>
                <w:ins w:id="4682" w:author="Alotaibi, Raed" w:date="2019-05-22T16:09:00Z"/>
              </w:rPr>
            </w:pPr>
            <w:ins w:id="4683" w:author="Alotaibi, Raed" w:date="2019-05-22T16:09:00Z">
              <w:r>
                <w:t>36,060</w:t>
              </w:r>
            </w:ins>
          </w:p>
        </w:tc>
        <w:tc>
          <w:tcPr>
            <w:tcW w:w="1009" w:type="dxa"/>
            <w:tcBorders>
              <w:top w:val="single" w:sz="4" w:space="0" w:color="auto"/>
              <w:left w:val="single" w:sz="4" w:space="0" w:color="auto"/>
              <w:bottom w:val="single" w:sz="4" w:space="0" w:color="auto"/>
              <w:right w:val="single" w:sz="4" w:space="0" w:color="auto"/>
            </w:tcBorders>
            <w:noWrap/>
            <w:hideMark/>
          </w:tcPr>
          <w:p w14:paraId="048AABDC" w14:textId="77777777" w:rsidR="00703362" w:rsidRDefault="00703362" w:rsidP="009E396A">
            <w:pPr>
              <w:jc w:val="right"/>
              <w:rPr>
                <w:ins w:id="4684" w:author="Alotaibi, Raed" w:date="2019-05-22T16:09:00Z"/>
              </w:rPr>
            </w:pPr>
            <w:ins w:id="4685" w:author="Alotaibi, Raed" w:date="2019-05-22T16:09:00Z">
              <w:r>
                <w:t>29,458</w:t>
              </w:r>
            </w:ins>
          </w:p>
        </w:tc>
        <w:tc>
          <w:tcPr>
            <w:tcW w:w="990" w:type="dxa"/>
            <w:tcBorders>
              <w:top w:val="single" w:sz="4" w:space="0" w:color="auto"/>
              <w:left w:val="single" w:sz="4" w:space="0" w:color="auto"/>
              <w:bottom w:val="single" w:sz="4" w:space="0" w:color="auto"/>
              <w:right w:val="single" w:sz="4" w:space="0" w:color="auto"/>
            </w:tcBorders>
            <w:noWrap/>
            <w:hideMark/>
          </w:tcPr>
          <w:p w14:paraId="56EFD9E8" w14:textId="77777777" w:rsidR="00703362" w:rsidRDefault="00703362" w:rsidP="009E396A">
            <w:pPr>
              <w:jc w:val="right"/>
              <w:rPr>
                <w:ins w:id="4686" w:author="Alotaibi, Raed" w:date="2019-05-22T16:09:00Z"/>
              </w:rPr>
            </w:pPr>
            <w:ins w:id="4687" w:author="Alotaibi, Raed" w:date="2019-05-22T16:09:00Z">
              <w:r>
                <w:t>6,602</w:t>
              </w:r>
            </w:ins>
          </w:p>
        </w:tc>
        <w:tc>
          <w:tcPr>
            <w:tcW w:w="858" w:type="dxa"/>
            <w:tcBorders>
              <w:top w:val="single" w:sz="4" w:space="0" w:color="auto"/>
              <w:left w:val="single" w:sz="4" w:space="0" w:color="auto"/>
              <w:bottom w:val="single" w:sz="4" w:space="0" w:color="auto"/>
              <w:right w:val="single" w:sz="4" w:space="0" w:color="auto"/>
            </w:tcBorders>
            <w:noWrap/>
            <w:hideMark/>
          </w:tcPr>
          <w:p w14:paraId="4A8781F5" w14:textId="77777777" w:rsidR="00703362" w:rsidRDefault="00703362" w:rsidP="009E396A">
            <w:pPr>
              <w:jc w:val="right"/>
              <w:rPr>
                <w:ins w:id="4688" w:author="Alotaibi, Raed" w:date="2019-05-22T16:09:00Z"/>
              </w:rPr>
            </w:pPr>
            <w:ins w:id="4689" w:author="Alotaibi, Raed" w:date="2019-05-22T16:09:00Z">
              <w:r>
                <w:t>22.4%</w:t>
              </w:r>
            </w:ins>
          </w:p>
        </w:tc>
        <w:tc>
          <w:tcPr>
            <w:tcW w:w="852" w:type="dxa"/>
            <w:tcBorders>
              <w:top w:val="single" w:sz="4" w:space="0" w:color="auto"/>
              <w:left w:val="single" w:sz="4" w:space="0" w:color="auto"/>
              <w:bottom w:val="single" w:sz="4" w:space="0" w:color="auto"/>
              <w:right w:val="single" w:sz="4" w:space="0" w:color="auto"/>
            </w:tcBorders>
            <w:noWrap/>
            <w:hideMark/>
          </w:tcPr>
          <w:p w14:paraId="4B916454" w14:textId="77777777" w:rsidR="00703362" w:rsidRDefault="00703362" w:rsidP="009E396A">
            <w:pPr>
              <w:jc w:val="right"/>
              <w:rPr>
                <w:ins w:id="4690" w:author="Alotaibi, Raed" w:date="2019-05-22T16:09:00Z"/>
              </w:rPr>
            </w:pPr>
            <w:ins w:id="4691" w:author="Alotaibi, Raed" w:date="2019-05-22T16:09:00Z">
              <w:r>
                <w:t>6,165</w:t>
              </w:r>
            </w:ins>
          </w:p>
        </w:tc>
        <w:tc>
          <w:tcPr>
            <w:tcW w:w="900" w:type="dxa"/>
            <w:tcBorders>
              <w:top w:val="single" w:sz="4" w:space="0" w:color="auto"/>
              <w:left w:val="single" w:sz="4" w:space="0" w:color="auto"/>
              <w:bottom w:val="single" w:sz="4" w:space="0" w:color="auto"/>
              <w:right w:val="single" w:sz="4" w:space="0" w:color="auto"/>
            </w:tcBorders>
            <w:noWrap/>
            <w:hideMark/>
          </w:tcPr>
          <w:p w14:paraId="23C2B991" w14:textId="77777777" w:rsidR="00703362" w:rsidRDefault="00703362" w:rsidP="009E396A">
            <w:pPr>
              <w:jc w:val="right"/>
              <w:rPr>
                <w:ins w:id="4692" w:author="Alotaibi, Raed" w:date="2019-05-22T16:09:00Z"/>
              </w:rPr>
            </w:pPr>
            <w:ins w:id="4693" w:author="Alotaibi, Raed" w:date="2019-05-22T16:09:00Z">
              <w:r>
                <w:t>5,036</w:t>
              </w:r>
            </w:ins>
          </w:p>
        </w:tc>
        <w:tc>
          <w:tcPr>
            <w:tcW w:w="810" w:type="dxa"/>
            <w:tcBorders>
              <w:top w:val="single" w:sz="4" w:space="0" w:color="auto"/>
              <w:left w:val="single" w:sz="4" w:space="0" w:color="auto"/>
              <w:bottom w:val="single" w:sz="4" w:space="0" w:color="auto"/>
              <w:right w:val="single" w:sz="4" w:space="0" w:color="auto"/>
            </w:tcBorders>
            <w:noWrap/>
            <w:hideMark/>
          </w:tcPr>
          <w:p w14:paraId="0055BB5C" w14:textId="77777777" w:rsidR="00703362" w:rsidRDefault="00703362" w:rsidP="009E396A">
            <w:pPr>
              <w:jc w:val="right"/>
              <w:rPr>
                <w:ins w:id="4694" w:author="Alotaibi, Raed" w:date="2019-05-22T16:09:00Z"/>
              </w:rPr>
            </w:pPr>
            <w:ins w:id="4695" w:author="Alotaibi, Raed" w:date="2019-05-22T16:09:00Z">
              <w:r>
                <w:t>1,129</w:t>
              </w:r>
            </w:ins>
          </w:p>
        </w:tc>
        <w:tc>
          <w:tcPr>
            <w:tcW w:w="895" w:type="dxa"/>
            <w:tcBorders>
              <w:top w:val="single" w:sz="4" w:space="0" w:color="auto"/>
              <w:left w:val="single" w:sz="4" w:space="0" w:color="auto"/>
              <w:bottom w:val="single" w:sz="4" w:space="0" w:color="auto"/>
              <w:right w:val="single" w:sz="4" w:space="0" w:color="auto"/>
            </w:tcBorders>
            <w:noWrap/>
            <w:hideMark/>
          </w:tcPr>
          <w:p w14:paraId="74015711" w14:textId="77777777" w:rsidR="00703362" w:rsidRDefault="00703362" w:rsidP="009E396A">
            <w:pPr>
              <w:jc w:val="right"/>
              <w:rPr>
                <w:ins w:id="4696" w:author="Alotaibi, Raed" w:date="2019-05-22T16:09:00Z"/>
              </w:rPr>
            </w:pPr>
            <w:ins w:id="4697" w:author="Alotaibi, Raed" w:date="2019-05-22T16:09:00Z">
              <w:r>
                <w:t>22.4%</w:t>
              </w:r>
            </w:ins>
          </w:p>
        </w:tc>
      </w:tr>
      <w:tr w:rsidR="00703362" w14:paraId="16799079" w14:textId="77777777" w:rsidTr="009E396A">
        <w:trPr>
          <w:trHeight w:val="300"/>
          <w:ins w:id="4698"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35BE233E" w14:textId="77777777" w:rsidR="00703362" w:rsidRDefault="00703362" w:rsidP="009E396A">
            <w:pPr>
              <w:rPr>
                <w:ins w:id="4699" w:author="Alotaibi, Raed" w:date="2019-05-22T16:09:00Z"/>
              </w:rPr>
            </w:pPr>
            <w:ins w:id="4700" w:author="Alotaibi, Raed" w:date="2019-05-22T16:09:00Z">
              <w:r>
                <w:t>Indiana</w:t>
              </w:r>
            </w:ins>
          </w:p>
        </w:tc>
        <w:tc>
          <w:tcPr>
            <w:tcW w:w="1143" w:type="dxa"/>
            <w:tcBorders>
              <w:top w:val="single" w:sz="4" w:space="0" w:color="auto"/>
              <w:left w:val="single" w:sz="4" w:space="0" w:color="auto"/>
              <w:bottom w:val="single" w:sz="4" w:space="0" w:color="auto"/>
              <w:right w:val="single" w:sz="4" w:space="0" w:color="auto"/>
            </w:tcBorders>
            <w:noWrap/>
            <w:hideMark/>
          </w:tcPr>
          <w:p w14:paraId="5A5AD5F7" w14:textId="77777777" w:rsidR="00703362" w:rsidRDefault="00703362" w:rsidP="009E396A">
            <w:pPr>
              <w:jc w:val="right"/>
              <w:rPr>
                <w:ins w:id="4701" w:author="Alotaibi, Raed" w:date="2019-05-22T16:09:00Z"/>
              </w:rPr>
            </w:pPr>
            <w:ins w:id="4702" w:author="Alotaibi, Raed" w:date="2019-05-22T16:09:00Z">
              <w:r>
                <w:t>21,263</w:t>
              </w:r>
            </w:ins>
          </w:p>
        </w:tc>
        <w:tc>
          <w:tcPr>
            <w:tcW w:w="1009" w:type="dxa"/>
            <w:tcBorders>
              <w:top w:val="single" w:sz="4" w:space="0" w:color="auto"/>
              <w:left w:val="single" w:sz="4" w:space="0" w:color="auto"/>
              <w:bottom w:val="single" w:sz="4" w:space="0" w:color="auto"/>
              <w:right w:val="single" w:sz="4" w:space="0" w:color="auto"/>
            </w:tcBorders>
            <w:noWrap/>
            <w:hideMark/>
          </w:tcPr>
          <w:p w14:paraId="69CF59C4" w14:textId="77777777" w:rsidR="00703362" w:rsidRDefault="00703362" w:rsidP="009E396A">
            <w:pPr>
              <w:jc w:val="right"/>
              <w:rPr>
                <w:ins w:id="4703" w:author="Alotaibi, Raed" w:date="2019-05-22T16:09:00Z"/>
              </w:rPr>
            </w:pPr>
            <w:ins w:id="4704" w:author="Alotaibi, Raed" w:date="2019-05-22T16:09:00Z">
              <w:r>
                <w:t>17,350</w:t>
              </w:r>
            </w:ins>
          </w:p>
        </w:tc>
        <w:tc>
          <w:tcPr>
            <w:tcW w:w="990" w:type="dxa"/>
            <w:tcBorders>
              <w:top w:val="single" w:sz="4" w:space="0" w:color="auto"/>
              <w:left w:val="single" w:sz="4" w:space="0" w:color="auto"/>
              <w:bottom w:val="single" w:sz="4" w:space="0" w:color="auto"/>
              <w:right w:val="single" w:sz="4" w:space="0" w:color="auto"/>
            </w:tcBorders>
            <w:noWrap/>
            <w:hideMark/>
          </w:tcPr>
          <w:p w14:paraId="52B3A9C4" w14:textId="77777777" w:rsidR="00703362" w:rsidRDefault="00703362" w:rsidP="009E396A">
            <w:pPr>
              <w:jc w:val="right"/>
              <w:rPr>
                <w:ins w:id="4705" w:author="Alotaibi, Raed" w:date="2019-05-22T16:09:00Z"/>
              </w:rPr>
            </w:pPr>
            <w:ins w:id="4706" w:author="Alotaibi, Raed" w:date="2019-05-22T16:09:00Z">
              <w:r>
                <w:t>3,913</w:t>
              </w:r>
            </w:ins>
          </w:p>
        </w:tc>
        <w:tc>
          <w:tcPr>
            <w:tcW w:w="858" w:type="dxa"/>
            <w:tcBorders>
              <w:top w:val="single" w:sz="4" w:space="0" w:color="auto"/>
              <w:left w:val="single" w:sz="4" w:space="0" w:color="auto"/>
              <w:bottom w:val="single" w:sz="4" w:space="0" w:color="auto"/>
              <w:right w:val="single" w:sz="4" w:space="0" w:color="auto"/>
            </w:tcBorders>
            <w:noWrap/>
            <w:hideMark/>
          </w:tcPr>
          <w:p w14:paraId="51849DD1" w14:textId="77777777" w:rsidR="00703362" w:rsidRDefault="00703362" w:rsidP="009E396A">
            <w:pPr>
              <w:jc w:val="right"/>
              <w:rPr>
                <w:ins w:id="4707" w:author="Alotaibi, Raed" w:date="2019-05-22T16:09:00Z"/>
              </w:rPr>
            </w:pPr>
            <w:ins w:id="4708" w:author="Alotaibi, Raed" w:date="2019-05-22T16:09:00Z">
              <w:r>
                <w:t>22.6%</w:t>
              </w:r>
            </w:ins>
          </w:p>
        </w:tc>
        <w:tc>
          <w:tcPr>
            <w:tcW w:w="852" w:type="dxa"/>
            <w:tcBorders>
              <w:top w:val="single" w:sz="4" w:space="0" w:color="auto"/>
              <w:left w:val="single" w:sz="4" w:space="0" w:color="auto"/>
              <w:bottom w:val="single" w:sz="4" w:space="0" w:color="auto"/>
              <w:right w:val="single" w:sz="4" w:space="0" w:color="auto"/>
            </w:tcBorders>
            <w:noWrap/>
            <w:hideMark/>
          </w:tcPr>
          <w:p w14:paraId="67A73E0E" w14:textId="77777777" w:rsidR="00703362" w:rsidRDefault="00703362" w:rsidP="009E396A">
            <w:pPr>
              <w:jc w:val="right"/>
              <w:rPr>
                <w:ins w:id="4709" w:author="Alotaibi, Raed" w:date="2019-05-22T16:09:00Z"/>
              </w:rPr>
            </w:pPr>
            <w:ins w:id="4710" w:author="Alotaibi, Raed" w:date="2019-05-22T16:09:00Z">
              <w:r>
                <w:t>3,852</w:t>
              </w:r>
            </w:ins>
          </w:p>
        </w:tc>
        <w:tc>
          <w:tcPr>
            <w:tcW w:w="900" w:type="dxa"/>
            <w:tcBorders>
              <w:top w:val="single" w:sz="4" w:space="0" w:color="auto"/>
              <w:left w:val="single" w:sz="4" w:space="0" w:color="auto"/>
              <w:bottom w:val="single" w:sz="4" w:space="0" w:color="auto"/>
              <w:right w:val="single" w:sz="4" w:space="0" w:color="auto"/>
            </w:tcBorders>
            <w:noWrap/>
            <w:hideMark/>
          </w:tcPr>
          <w:p w14:paraId="160484D7" w14:textId="77777777" w:rsidR="00703362" w:rsidRDefault="00703362" w:rsidP="009E396A">
            <w:pPr>
              <w:jc w:val="right"/>
              <w:rPr>
                <w:ins w:id="4711" w:author="Alotaibi, Raed" w:date="2019-05-22T16:09:00Z"/>
              </w:rPr>
            </w:pPr>
            <w:ins w:id="4712" w:author="Alotaibi, Raed" w:date="2019-05-22T16:09:00Z">
              <w:r>
                <w:t>3,143</w:t>
              </w:r>
            </w:ins>
          </w:p>
        </w:tc>
        <w:tc>
          <w:tcPr>
            <w:tcW w:w="810" w:type="dxa"/>
            <w:tcBorders>
              <w:top w:val="single" w:sz="4" w:space="0" w:color="auto"/>
              <w:left w:val="single" w:sz="4" w:space="0" w:color="auto"/>
              <w:bottom w:val="single" w:sz="4" w:space="0" w:color="auto"/>
              <w:right w:val="single" w:sz="4" w:space="0" w:color="auto"/>
            </w:tcBorders>
            <w:noWrap/>
            <w:hideMark/>
          </w:tcPr>
          <w:p w14:paraId="4668F935" w14:textId="77777777" w:rsidR="00703362" w:rsidRDefault="00703362" w:rsidP="009E396A">
            <w:pPr>
              <w:jc w:val="right"/>
              <w:rPr>
                <w:ins w:id="4713" w:author="Alotaibi, Raed" w:date="2019-05-22T16:09:00Z"/>
              </w:rPr>
            </w:pPr>
            <w:ins w:id="4714" w:author="Alotaibi, Raed" w:date="2019-05-22T16:09:00Z">
              <w:r>
                <w:t>709</w:t>
              </w:r>
            </w:ins>
          </w:p>
        </w:tc>
        <w:tc>
          <w:tcPr>
            <w:tcW w:w="895" w:type="dxa"/>
            <w:tcBorders>
              <w:top w:val="single" w:sz="4" w:space="0" w:color="auto"/>
              <w:left w:val="single" w:sz="4" w:space="0" w:color="auto"/>
              <w:bottom w:val="single" w:sz="4" w:space="0" w:color="auto"/>
              <w:right w:val="single" w:sz="4" w:space="0" w:color="auto"/>
            </w:tcBorders>
            <w:noWrap/>
            <w:hideMark/>
          </w:tcPr>
          <w:p w14:paraId="442D3C92" w14:textId="77777777" w:rsidR="00703362" w:rsidRDefault="00703362" w:rsidP="009E396A">
            <w:pPr>
              <w:jc w:val="right"/>
              <w:rPr>
                <w:ins w:id="4715" w:author="Alotaibi, Raed" w:date="2019-05-22T16:09:00Z"/>
              </w:rPr>
            </w:pPr>
            <w:ins w:id="4716" w:author="Alotaibi, Raed" w:date="2019-05-22T16:09:00Z">
              <w:r>
                <w:t>22.6%</w:t>
              </w:r>
            </w:ins>
          </w:p>
        </w:tc>
      </w:tr>
      <w:tr w:rsidR="00703362" w14:paraId="7914012F" w14:textId="77777777" w:rsidTr="009E396A">
        <w:trPr>
          <w:trHeight w:val="300"/>
          <w:ins w:id="4717"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50A826DB" w14:textId="77777777" w:rsidR="00703362" w:rsidRDefault="00703362" w:rsidP="009E396A">
            <w:pPr>
              <w:rPr>
                <w:ins w:id="4718" w:author="Alotaibi, Raed" w:date="2019-05-22T16:09:00Z"/>
              </w:rPr>
            </w:pPr>
            <w:ins w:id="4719" w:author="Alotaibi, Raed" w:date="2019-05-22T16:09:00Z">
              <w:r>
                <w:t>Arizona</w:t>
              </w:r>
            </w:ins>
          </w:p>
        </w:tc>
        <w:tc>
          <w:tcPr>
            <w:tcW w:w="1143" w:type="dxa"/>
            <w:tcBorders>
              <w:top w:val="single" w:sz="4" w:space="0" w:color="auto"/>
              <w:left w:val="single" w:sz="4" w:space="0" w:color="auto"/>
              <w:bottom w:val="single" w:sz="4" w:space="0" w:color="auto"/>
              <w:right w:val="single" w:sz="4" w:space="0" w:color="auto"/>
            </w:tcBorders>
            <w:noWrap/>
            <w:hideMark/>
          </w:tcPr>
          <w:p w14:paraId="5DE7828A" w14:textId="77777777" w:rsidR="00703362" w:rsidRDefault="00703362" w:rsidP="009E396A">
            <w:pPr>
              <w:jc w:val="right"/>
              <w:rPr>
                <w:ins w:id="4720" w:author="Alotaibi, Raed" w:date="2019-05-22T16:09:00Z"/>
              </w:rPr>
            </w:pPr>
            <w:ins w:id="4721" w:author="Alotaibi, Raed" w:date="2019-05-22T16:09:00Z">
              <w:r>
                <w:t>21,538</w:t>
              </w:r>
            </w:ins>
          </w:p>
        </w:tc>
        <w:tc>
          <w:tcPr>
            <w:tcW w:w="1009" w:type="dxa"/>
            <w:tcBorders>
              <w:top w:val="single" w:sz="4" w:space="0" w:color="auto"/>
              <w:left w:val="single" w:sz="4" w:space="0" w:color="auto"/>
              <w:bottom w:val="single" w:sz="4" w:space="0" w:color="auto"/>
              <w:right w:val="single" w:sz="4" w:space="0" w:color="auto"/>
            </w:tcBorders>
            <w:noWrap/>
            <w:hideMark/>
          </w:tcPr>
          <w:p w14:paraId="1587BFF4" w14:textId="77777777" w:rsidR="00703362" w:rsidRDefault="00703362" w:rsidP="009E396A">
            <w:pPr>
              <w:jc w:val="right"/>
              <w:rPr>
                <w:ins w:id="4722" w:author="Alotaibi, Raed" w:date="2019-05-22T16:09:00Z"/>
              </w:rPr>
            </w:pPr>
            <w:ins w:id="4723" w:author="Alotaibi, Raed" w:date="2019-05-22T16:09:00Z">
              <w:r>
                <w:t>17,573</w:t>
              </w:r>
            </w:ins>
          </w:p>
        </w:tc>
        <w:tc>
          <w:tcPr>
            <w:tcW w:w="990" w:type="dxa"/>
            <w:tcBorders>
              <w:top w:val="single" w:sz="4" w:space="0" w:color="auto"/>
              <w:left w:val="single" w:sz="4" w:space="0" w:color="auto"/>
              <w:bottom w:val="single" w:sz="4" w:space="0" w:color="auto"/>
              <w:right w:val="single" w:sz="4" w:space="0" w:color="auto"/>
            </w:tcBorders>
            <w:noWrap/>
            <w:hideMark/>
          </w:tcPr>
          <w:p w14:paraId="13DBA2A0" w14:textId="77777777" w:rsidR="00703362" w:rsidRDefault="00703362" w:rsidP="009E396A">
            <w:pPr>
              <w:jc w:val="right"/>
              <w:rPr>
                <w:ins w:id="4724" w:author="Alotaibi, Raed" w:date="2019-05-22T16:09:00Z"/>
              </w:rPr>
            </w:pPr>
            <w:ins w:id="4725" w:author="Alotaibi, Raed" w:date="2019-05-22T16:09:00Z">
              <w:r>
                <w:t>3,965</w:t>
              </w:r>
            </w:ins>
          </w:p>
        </w:tc>
        <w:tc>
          <w:tcPr>
            <w:tcW w:w="858" w:type="dxa"/>
            <w:tcBorders>
              <w:top w:val="single" w:sz="4" w:space="0" w:color="auto"/>
              <w:left w:val="single" w:sz="4" w:space="0" w:color="auto"/>
              <w:bottom w:val="single" w:sz="4" w:space="0" w:color="auto"/>
              <w:right w:val="single" w:sz="4" w:space="0" w:color="auto"/>
            </w:tcBorders>
            <w:noWrap/>
            <w:hideMark/>
          </w:tcPr>
          <w:p w14:paraId="6BFA8354" w14:textId="77777777" w:rsidR="00703362" w:rsidRDefault="00703362" w:rsidP="009E396A">
            <w:pPr>
              <w:jc w:val="right"/>
              <w:rPr>
                <w:ins w:id="4726" w:author="Alotaibi, Raed" w:date="2019-05-22T16:09:00Z"/>
              </w:rPr>
            </w:pPr>
            <w:ins w:id="4727" w:author="Alotaibi, Raed" w:date="2019-05-22T16:09:00Z">
              <w:r>
                <w:t>22.6%</w:t>
              </w:r>
            </w:ins>
          </w:p>
        </w:tc>
        <w:tc>
          <w:tcPr>
            <w:tcW w:w="852" w:type="dxa"/>
            <w:tcBorders>
              <w:top w:val="single" w:sz="4" w:space="0" w:color="auto"/>
              <w:left w:val="single" w:sz="4" w:space="0" w:color="auto"/>
              <w:bottom w:val="single" w:sz="4" w:space="0" w:color="auto"/>
              <w:right w:val="single" w:sz="4" w:space="0" w:color="auto"/>
            </w:tcBorders>
            <w:noWrap/>
            <w:hideMark/>
          </w:tcPr>
          <w:p w14:paraId="048D17FE" w14:textId="77777777" w:rsidR="00703362" w:rsidRDefault="00703362" w:rsidP="009E396A">
            <w:pPr>
              <w:jc w:val="right"/>
              <w:rPr>
                <w:ins w:id="4728" w:author="Alotaibi, Raed" w:date="2019-05-22T16:09:00Z"/>
              </w:rPr>
            </w:pPr>
            <w:ins w:id="4729" w:author="Alotaibi, Raed" w:date="2019-05-22T16:09:00Z">
              <w:r>
                <w:t>4,623</w:t>
              </w:r>
            </w:ins>
          </w:p>
        </w:tc>
        <w:tc>
          <w:tcPr>
            <w:tcW w:w="900" w:type="dxa"/>
            <w:tcBorders>
              <w:top w:val="single" w:sz="4" w:space="0" w:color="auto"/>
              <w:left w:val="single" w:sz="4" w:space="0" w:color="auto"/>
              <w:bottom w:val="single" w:sz="4" w:space="0" w:color="auto"/>
              <w:right w:val="single" w:sz="4" w:space="0" w:color="auto"/>
            </w:tcBorders>
            <w:noWrap/>
            <w:hideMark/>
          </w:tcPr>
          <w:p w14:paraId="33DE2319" w14:textId="77777777" w:rsidR="00703362" w:rsidRDefault="00703362" w:rsidP="009E396A">
            <w:pPr>
              <w:jc w:val="right"/>
              <w:rPr>
                <w:ins w:id="4730" w:author="Alotaibi, Raed" w:date="2019-05-22T16:09:00Z"/>
              </w:rPr>
            </w:pPr>
            <w:ins w:id="4731" w:author="Alotaibi, Raed" w:date="2019-05-22T16:09:00Z">
              <w:r>
                <w:t>3,772</w:t>
              </w:r>
            </w:ins>
          </w:p>
        </w:tc>
        <w:tc>
          <w:tcPr>
            <w:tcW w:w="810" w:type="dxa"/>
            <w:tcBorders>
              <w:top w:val="single" w:sz="4" w:space="0" w:color="auto"/>
              <w:left w:val="single" w:sz="4" w:space="0" w:color="auto"/>
              <w:bottom w:val="single" w:sz="4" w:space="0" w:color="auto"/>
              <w:right w:val="single" w:sz="4" w:space="0" w:color="auto"/>
            </w:tcBorders>
            <w:noWrap/>
            <w:hideMark/>
          </w:tcPr>
          <w:p w14:paraId="6BF535EB" w14:textId="77777777" w:rsidR="00703362" w:rsidRDefault="00703362" w:rsidP="009E396A">
            <w:pPr>
              <w:jc w:val="right"/>
              <w:rPr>
                <w:ins w:id="4732" w:author="Alotaibi, Raed" w:date="2019-05-22T16:09:00Z"/>
              </w:rPr>
            </w:pPr>
            <w:ins w:id="4733" w:author="Alotaibi, Raed" w:date="2019-05-22T16:09:00Z">
              <w:r>
                <w:t>851</w:t>
              </w:r>
            </w:ins>
          </w:p>
        </w:tc>
        <w:tc>
          <w:tcPr>
            <w:tcW w:w="895" w:type="dxa"/>
            <w:tcBorders>
              <w:top w:val="single" w:sz="4" w:space="0" w:color="auto"/>
              <w:left w:val="single" w:sz="4" w:space="0" w:color="auto"/>
              <w:bottom w:val="single" w:sz="4" w:space="0" w:color="auto"/>
              <w:right w:val="single" w:sz="4" w:space="0" w:color="auto"/>
            </w:tcBorders>
            <w:noWrap/>
            <w:hideMark/>
          </w:tcPr>
          <w:p w14:paraId="39226F48" w14:textId="77777777" w:rsidR="00703362" w:rsidRDefault="00703362" w:rsidP="009E396A">
            <w:pPr>
              <w:jc w:val="right"/>
              <w:rPr>
                <w:ins w:id="4734" w:author="Alotaibi, Raed" w:date="2019-05-22T16:09:00Z"/>
              </w:rPr>
            </w:pPr>
            <w:ins w:id="4735" w:author="Alotaibi, Raed" w:date="2019-05-22T16:09:00Z">
              <w:r>
                <w:t>22.6%</w:t>
              </w:r>
            </w:ins>
          </w:p>
        </w:tc>
      </w:tr>
      <w:tr w:rsidR="00703362" w14:paraId="63DA3B2A" w14:textId="77777777" w:rsidTr="009E396A">
        <w:trPr>
          <w:trHeight w:val="300"/>
          <w:ins w:id="4736"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0F7E54B9" w14:textId="77777777" w:rsidR="00703362" w:rsidRDefault="00703362" w:rsidP="009E396A">
            <w:pPr>
              <w:rPr>
                <w:ins w:id="4737" w:author="Alotaibi, Raed" w:date="2019-05-22T16:09:00Z"/>
              </w:rPr>
            </w:pPr>
            <w:ins w:id="4738" w:author="Alotaibi, Raed" w:date="2019-05-22T16:09:00Z">
              <w:r>
                <w:t>D.C.</w:t>
              </w:r>
            </w:ins>
          </w:p>
        </w:tc>
        <w:tc>
          <w:tcPr>
            <w:tcW w:w="1143" w:type="dxa"/>
            <w:tcBorders>
              <w:top w:val="single" w:sz="4" w:space="0" w:color="auto"/>
              <w:left w:val="single" w:sz="4" w:space="0" w:color="auto"/>
              <w:bottom w:val="single" w:sz="4" w:space="0" w:color="auto"/>
              <w:right w:val="single" w:sz="4" w:space="0" w:color="auto"/>
            </w:tcBorders>
            <w:noWrap/>
            <w:hideMark/>
          </w:tcPr>
          <w:p w14:paraId="7C84FF5E" w14:textId="77777777" w:rsidR="00703362" w:rsidRDefault="00703362" w:rsidP="009E396A">
            <w:pPr>
              <w:jc w:val="right"/>
              <w:rPr>
                <w:ins w:id="4739" w:author="Alotaibi, Raed" w:date="2019-05-22T16:09:00Z"/>
              </w:rPr>
            </w:pPr>
            <w:ins w:id="4740" w:author="Alotaibi, Raed" w:date="2019-05-22T16:09:00Z">
              <w:r>
                <w:t>1,433</w:t>
              </w:r>
            </w:ins>
          </w:p>
        </w:tc>
        <w:tc>
          <w:tcPr>
            <w:tcW w:w="1009" w:type="dxa"/>
            <w:tcBorders>
              <w:top w:val="single" w:sz="4" w:space="0" w:color="auto"/>
              <w:left w:val="single" w:sz="4" w:space="0" w:color="auto"/>
              <w:bottom w:val="single" w:sz="4" w:space="0" w:color="auto"/>
              <w:right w:val="single" w:sz="4" w:space="0" w:color="auto"/>
            </w:tcBorders>
            <w:noWrap/>
            <w:hideMark/>
          </w:tcPr>
          <w:p w14:paraId="1545A1E7" w14:textId="77777777" w:rsidR="00703362" w:rsidRDefault="00703362" w:rsidP="009E396A">
            <w:pPr>
              <w:jc w:val="right"/>
              <w:rPr>
                <w:ins w:id="4741" w:author="Alotaibi, Raed" w:date="2019-05-22T16:09:00Z"/>
              </w:rPr>
            </w:pPr>
            <w:ins w:id="4742" w:author="Alotaibi, Raed" w:date="2019-05-22T16:09:00Z">
              <w:r>
                <w:t>1,088</w:t>
              </w:r>
            </w:ins>
          </w:p>
        </w:tc>
        <w:tc>
          <w:tcPr>
            <w:tcW w:w="990" w:type="dxa"/>
            <w:tcBorders>
              <w:top w:val="single" w:sz="4" w:space="0" w:color="auto"/>
              <w:left w:val="single" w:sz="4" w:space="0" w:color="auto"/>
              <w:bottom w:val="single" w:sz="4" w:space="0" w:color="auto"/>
              <w:right w:val="single" w:sz="4" w:space="0" w:color="auto"/>
            </w:tcBorders>
            <w:noWrap/>
            <w:hideMark/>
          </w:tcPr>
          <w:p w14:paraId="2B60CBFF" w14:textId="77777777" w:rsidR="00703362" w:rsidRDefault="00703362" w:rsidP="009E396A">
            <w:pPr>
              <w:jc w:val="right"/>
              <w:rPr>
                <w:ins w:id="4743" w:author="Alotaibi, Raed" w:date="2019-05-22T16:09:00Z"/>
              </w:rPr>
            </w:pPr>
            <w:ins w:id="4744" w:author="Alotaibi, Raed" w:date="2019-05-22T16:09:00Z">
              <w:r>
                <w:t>346</w:t>
              </w:r>
            </w:ins>
          </w:p>
        </w:tc>
        <w:tc>
          <w:tcPr>
            <w:tcW w:w="858" w:type="dxa"/>
            <w:tcBorders>
              <w:top w:val="single" w:sz="4" w:space="0" w:color="auto"/>
              <w:left w:val="single" w:sz="4" w:space="0" w:color="auto"/>
              <w:bottom w:val="single" w:sz="4" w:space="0" w:color="auto"/>
              <w:right w:val="single" w:sz="4" w:space="0" w:color="auto"/>
            </w:tcBorders>
            <w:noWrap/>
            <w:hideMark/>
          </w:tcPr>
          <w:p w14:paraId="3B7ECE81" w14:textId="77777777" w:rsidR="00703362" w:rsidRDefault="00703362" w:rsidP="009E396A">
            <w:pPr>
              <w:jc w:val="right"/>
              <w:rPr>
                <w:ins w:id="4745" w:author="Alotaibi, Raed" w:date="2019-05-22T16:09:00Z"/>
              </w:rPr>
            </w:pPr>
            <w:ins w:id="4746" w:author="Alotaibi, Raed" w:date="2019-05-22T16:09:00Z">
              <w:r>
                <w:t>31.8%</w:t>
              </w:r>
            </w:ins>
          </w:p>
        </w:tc>
        <w:tc>
          <w:tcPr>
            <w:tcW w:w="852" w:type="dxa"/>
            <w:tcBorders>
              <w:top w:val="single" w:sz="4" w:space="0" w:color="auto"/>
              <w:left w:val="single" w:sz="4" w:space="0" w:color="auto"/>
              <w:bottom w:val="single" w:sz="4" w:space="0" w:color="auto"/>
              <w:right w:val="single" w:sz="4" w:space="0" w:color="auto"/>
            </w:tcBorders>
            <w:noWrap/>
            <w:hideMark/>
          </w:tcPr>
          <w:p w14:paraId="0AC4EEAD" w14:textId="77777777" w:rsidR="00703362" w:rsidRDefault="00703362" w:rsidP="009E396A">
            <w:pPr>
              <w:jc w:val="right"/>
              <w:rPr>
                <w:ins w:id="4747" w:author="Alotaibi, Raed" w:date="2019-05-22T16:09:00Z"/>
              </w:rPr>
            </w:pPr>
            <w:ins w:id="4748" w:author="Alotaibi, Raed" w:date="2019-05-22T16:09:00Z">
              <w:r>
                <w:t>386</w:t>
              </w:r>
            </w:ins>
          </w:p>
        </w:tc>
        <w:tc>
          <w:tcPr>
            <w:tcW w:w="900" w:type="dxa"/>
            <w:tcBorders>
              <w:top w:val="single" w:sz="4" w:space="0" w:color="auto"/>
              <w:left w:val="single" w:sz="4" w:space="0" w:color="auto"/>
              <w:bottom w:val="single" w:sz="4" w:space="0" w:color="auto"/>
              <w:right w:val="single" w:sz="4" w:space="0" w:color="auto"/>
            </w:tcBorders>
            <w:noWrap/>
            <w:hideMark/>
          </w:tcPr>
          <w:p w14:paraId="40052516" w14:textId="77777777" w:rsidR="00703362" w:rsidRDefault="00703362" w:rsidP="009E396A">
            <w:pPr>
              <w:jc w:val="right"/>
              <w:rPr>
                <w:ins w:id="4749" w:author="Alotaibi, Raed" w:date="2019-05-22T16:09:00Z"/>
              </w:rPr>
            </w:pPr>
            <w:ins w:id="4750" w:author="Alotaibi, Raed" w:date="2019-05-22T16:09:00Z">
              <w:r>
                <w:t>293</w:t>
              </w:r>
            </w:ins>
          </w:p>
        </w:tc>
        <w:tc>
          <w:tcPr>
            <w:tcW w:w="810" w:type="dxa"/>
            <w:tcBorders>
              <w:top w:val="single" w:sz="4" w:space="0" w:color="auto"/>
              <w:left w:val="single" w:sz="4" w:space="0" w:color="auto"/>
              <w:bottom w:val="single" w:sz="4" w:space="0" w:color="auto"/>
              <w:right w:val="single" w:sz="4" w:space="0" w:color="auto"/>
            </w:tcBorders>
            <w:noWrap/>
            <w:hideMark/>
          </w:tcPr>
          <w:p w14:paraId="206C8659" w14:textId="77777777" w:rsidR="00703362" w:rsidRDefault="00703362" w:rsidP="009E396A">
            <w:pPr>
              <w:jc w:val="right"/>
              <w:rPr>
                <w:ins w:id="4751" w:author="Alotaibi, Raed" w:date="2019-05-22T16:09:00Z"/>
              </w:rPr>
            </w:pPr>
            <w:ins w:id="4752" w:author="Alotaibi, Raed" w:date="2019-05-22T16:09:00Z">
              <w:r>
                <w:t>93</w:t>
              </w:r>
            </w:ins>
          </w:p>
        </w:tc>
        <w:tc>
          <w:tcPr>
            <w:tcW w:w="895" w:type="dxa"/>
            <w:tcBorders>
              <w:top w:val="single" w:sz="4" w:space="0" w:color="auto"/>
              <w:left w:val="single" w:sz="4" w:space="0" w:color="auto"/>
              <w:bottom w:val="single" w:sz="4" w:space="0" w:color="auto"/>
              <w:right w:val="single" w:sz="4" w:space="0" w:color="auto"/>
            </w:tcBorders>
            <w:noWrap/>
            <w:hideMark/>
          </w:tcPr>
          <w:p w14:paraId="7E6AD780" w14:textId="77777777" w:rsidR="00703362" w:rsidRDefault="00703362" w:rsidP="009E396A">
            <w:pPr>
              <w:jc w:val="right"/>
              <w:rPr>
                <w:ins w:id="4753" w:author="Alotaibi, Raed" w:date="2019-05-22T16:09:00Z"/>
              </w:rPr>
            </w:pPr>
            <w:ins w:id="4754" w:author="Alotaibi, Raed" w:date="2019-05-22T16:09:00Z">
              <w:r>
                <w:t>31.8%</w:t>
              </w:r>
            </w:ins>
          </w:p>
        </w:tc>
      </w:tr>
      <w:tr w:rsidR="00703362" w14:paraId="73C040C2" w14:textId="77777777" w:rsidTr="009E396A">
        <w:trPr>
          <w:trHeight w:val="300"/>
          <w:ins w:id="4755" w:author="Alotaibi, Raed" w:date="2019-05-22T16:09:00Z"/>
        </w:trPr>
        <w:tc>
          <w:tcPr>
            <w:tcW w:w="1893" w:type="dxa"/>
            <w:tcBorders>
              <w:top w:val="single" w:sz="4" w:space="0" w:color="auto"/>
              <w:left w:val="single" w:sz="4" w:space="0" w:color="auto"/>
              <w:bottom w:val="single" w:sz="4" w:space="0" w:color="auto"/>
              <w:right w:val="single" w:sz="4" w:space="0" w:color="auto"/>
            </w:tcBorders>
            <w:noWrap/>
            <w:hideMark/>
          </w:tcPr>
          <w:p w14:paraId="461CA93A" w14:textId="77777777" w:rsidR="00703362" w:rsidRDefault="00703362" w:rsidP="009E396A">
            <w:pPr>
              <w:rPr>
                <w:ins w:id="4756" w:author="Alotaibi, Raed" w:date="2019-05-22T16:09:00Z"/>
              </w:rPr>
            </w:pPr>
            <w:ins w:id="4757" w:author="Alotaibi, Raed" w:date="2019-05-22T16:09:00Z">
              <w:r>
                <w:t>Texas</w:t>
              </w:r>
            </w:ins>
          </w:p>
        </w:tc>
        <w:tc>
          <w:tcPr>
            <w:tcW w:w="1143" w:type="dxa"/>
            <w:tcBorders>
              <w:top w:val="single" w:sz="4" w:space="0" w:color="auto"/>
              <w:left w:val="single" w:sz="4" w:space="0" w:color="auto"/>
              <w:bottom w:val="single" w:sz="4" w:space="0" w:color="auto"/>
              <w:right w:val="single" w:sz="4" w:space="0" w:color="auto"/>
            </w:tcBorders>
            <w:noWrap/>
            <w:hideMark/>
          </w:tcPr>
          <w:p w14:paraId="5494F048" w14:textId="77777777" w:rsidR="00703362" w:rsidRDefault="00703362" w:rsidP="009E396A">
            <w:pPr>
              <w:jc w:val="right"/>
              <w:rPr>
                <w:ins w:id="4758" w:author="Alotaibi, Raed" w:date="2019-05-22T16:09:00Z"/>
              </w:rPr>
            </w:pPr>
            <w:ins w:id="4759" w:author="Alotaibi, Raed" w:date="2019-05-22T16:09:00Z">
              <w:r>
                <w:t>99,084</w:t>
              </w:r>
            </w:ins>
          </w:p>
        </w:tc>
        <w:tc>
          <w:tcPr>
            <w:tcW w:w="1009" w:type="dxa"/>
            <w:tcBorders>
              <w:top w:val="single" w:sz="4" w:space="0" w:color="auto"/>
              <w:left w:val="single" w:sz="4" w:space="0" w:color="auto"/>
              <w:bottom w:val="single" w:sz="4" w:space="0" w:color="auto"/>
              <w:right w:val="single" w:sz="4" w:space="0" w:color="auto"/>
            </w:tcBorders>
            <w:noWrap/>
            <w:hideMark/>
          </w:tcPr>
          <w:p w14:paraId="70D2EEAB" w14:textId="77777777" w:rsidR="00703362" w:rsidRDefault="00703362" w:rsidP="009E396A">
            <w:pPr>
              <w:jc w:val="right"/>
              <w:rPr>
                <w:ins w:id="4760" w:author="Alotaibi, Raed" w:date="2019-05-22T16:09:00Z"/>
              </w:rPr>
            </w:pPr>
            <w:ins w:id="4761" w:author="Alotaibi, Raed" w:date="2019-05-22T16:09:00Z">
              <w:r>
                <w:t>74,065</w:t>
              </w:r>
            </w:ins>
          </w:p>
        </w:tc>
        <w:tc>
          <w:tcPr>
            <w:tcW w:w="990" w:type="dxa"/>
            <w:tcBorders>
              <w:top w:val="single" w:sz="4" w:space="0" w:color="auto"/>
              <w:left w:val="single" w:sz="4" w:space="0" w:color="auto"/>
              <w:bottom w:val="single" w:sz="4" w:space="0" w:color="auto"/>
              <w:right w:val="single" w:sz="4" w:space="0" w:color="auto"/>
            </w:tcBorders>
            <w:noWrap/>
            <w:hideMark/>
          </w:tcPr>
          <w:p w14:paraId="671B0144" w14:textId="77777777" w:rsidR="00703362" w:rsidRDefault="00703362" w:rsidP="009E396A">
            <w:pPr>
              <w:jc w:val="right"/>
              <w:rPr>
                <w:ins w:id="4762" w:author="Alotaibi, Raed" w:date="2019-05-22T16:09:00Z"/>
              </w:rPr>
            </w:pPr>
            <w:ins w:id="4763" w:author="Alotaibi, Raed" w:date="2019-05-22T16:09:00Z">
              <w:r>
                <w:t>25,019</w:t>
              </w:r>
            </w:ins>
          </w:p>
        </w:tc>
        <w:tc>
          <w:tcPr>
            <w:tcW w:w="858" w:type="dxa"/>
            <w:tcBorders>
              <w:top w:val="single" w:sz="4" w:space="0" w:color="auto"/>
              <w:left w:val="single" w:sz="4" w:space="0" w:color="auto"/>
              <w:bottom w:val="single" w:sz="4" w:space="0" w:color="auto"/>
              <w:right w:val="single" w:sz="4" w:space="0" w:color="auto"/>
            </w:tcBorders>
            <w:noWrap/>
            <w:hideMark/>
          </w:tcPr>
          <w:p w14:paraId="120C8451" w14:textId="77777777" w:rsidR="00703362" w:rsidRDefault="00703362" w:rsidP="009E396A">
            <w:pPr>
              <w:jc w:val="right"/>
              <w:rPr>
                <w:ins w:id="4764" w:author="Alotaibi, Raed" w:date="2019-05-22T16:09:00Z"/>
              </w:rPr>
            </w:pPr>
            <w:ins w:id="4765" w:author="Alotaibi, Raed" w:date="2019-05-22T16:09:00Z">
              <w:r>
                <w:t>33.8%</w:t>
              </w:r>
            </w:ins>
          </w:p>
        </w:tc>
        <w:tc>
          <w:tcPr>
            <w:tcW w:w="852" w:type="dxa"/>
            <w:tcBorders>
              <w:top w:val="single" w:sz="4" w:space="0" w:color="auto"/>
              <w:left w:val="single" w:sz="4" w:space="0" w:color="auto"/>
              <w:bottom w:val="single" w:sz="4" w:space="0" w:color="auto"/>
              <w:right w:val="single" w:sz="4" w:space="0" w:color="auto"/>
            </w:tcBorders>
            <w:noWrap/>
            <w:hideMark/>
          </w:tcPr>
          <w:p w14:paraId="053CDF83" w14:textId="77777777" w:rsidR="00703362" w:rsidRDefault="00703362" w:rsidP="009E396A">
            <w:pPr>
              <w:jc w:val="right"/>
              <w:rPr>
                <w:ins w:id="4766" w:author="Alotaibi, Raed" w:date="2019-05-22T16:09:00Z"/>
              </w:rPr>
            </w:pPr>
            <w:ins w:id="4767" w:author="Alotaibi, Raed" w:date="2019-05-22T16:09:00Z">
              <w:r>
                <w:t>14,316</w:t>
              </w:r>
            </w:ins>
          </w:p>
        </w:tc>
        <w:tc>
          <w:tcPr>
            <w:tcW w:w="900" w:type="dxa"/>
            <w:tcBorders>
              <w:top w:val="single" w:sz="4" w:space="0" w:color="auto"/>
              <w:left w:val="single" w:sz="4" w:space="0" w:color="auto"/>
              <w:bottom w:val="single" w:sz="4" w:space="0" w:color="auto"/>
              <w:right w:val="single" w:sz="4" w:space="0" w:color="auto"/>
            </w:tcBorders>
            <w:noWrap/>
            <w:hideMark/>
          </w:tcPr>
          <w:p w14:paraId="0B574E07" w14:textId="77777777" w:rsidR="00703362" w:rsidRDefault="00703362" w:rsidP="009E396A">
            <w:pPr>
              <w:jc w:val="right"/>
              <w:rPr>
                <w:ins w:id="4768" w:author="Alotaibi, Raed" w:date="2019-05-22T16:09:00Z"/>
              </w:rPr>
            </w:pPr>
            <w:ins w:id="4769" w:author="Alotaibi, Raed" w:date="2019-05-22T16:09:00Z">
              <w:r>
                <w:t>10,701</w:t>
              </w:r>
            </w:ins>
          </w:p>
        </w:tc>
        <w:tc>
          <w:tcPr>
            <w:tcW w:w="810" w:type="dxa"/>
            <w:tcBorders>
              <w:top w:val="single" w:sz="4" w:space="0" w:color="auto"/>
              <w:left w:val="single" w:sz="4" w:space="0" w:color="auto"/>
              <w:bottom w:val="single" w:sz="4" w:space="0" w:color="auto"/>
              <w:right w:val="single" w:sz="4" w:space="0" w:color="auto"/>
            </w:tcBorders>
            <w:noWrap/>
            <w:hideMark/>
          </w:tcPr>
          <w:p w14:paraId="2F59272E" w14:textId="77777777" w:rsidR="00703362" w:rsidRDefault="00703362" w:rsidP="009E396A">
            <w:pPr>
              <w:jc w:val="right"/>
              <w:rPr>
                <w:ins w:id="4770" w:author="Alotaibi, Raed" w:date="2019-05-22T16:09:00Z"/>
              </w:rPr>
            </w:pPr>
            <w:ins w:id="4771" w:author="Alotaibi, Raed" w:date="2019-05-22T16:09:00Z">
              <w:r>
                <w:t>3,615</w:t>
              </w:r>
            </w:ins>
          </w:p>
        </w:tc>
        <w:tc>
          <w:tcPr>
            <w:tcW w:w="895" w:type="dxa"/>
            <w:tcBorders>
              <w:top w:val="single" w:sz="4" w:space="0" w:color="auto"/>
              <w:left w:val="single" w:sz="4" w:space="0" w:color="auto"/>
              <w:bottom w:val="single" w:sz="4" w:space="0" w:color="auto"/>
              <w:right w:val="single" w:sz="4" w:space="0" w:color="auto"/>
            </w:tcBorders>
            <w:noWrap/>
            <w:hideMark/>
          </w:tcPr>
          <w:p w14:paraId="0A40D1E0" w14:textId="77777777" w:rsidR="00703362" w:rsidRDefault="00703362" w:rsidP="009E396A">
            <w:pPr>
              <w:jc w:val="right"/>
              <w:rPr>
                <w:ins w:id="4772" w:author="Alotaibi, Raed" w:date="2019-05-22T16:09:00Z"/>
              </w:rPr>
            </w:pPr>
            <w:ins w:id="4773" w:author="Alotaibi, Raed" w:date="2019-05-22T16:09:00Z">
              <w:r>
                <w:t>33.8%</w:t>
              </w:r>
            </w:ins>
          </w:p>
        </w:tc>
      </w:tr>
    </w:tbl>
    <w:p w14:paraId="31815022" w14:textId="77777777" w:rsidR="00703362" w:rsidRDefault="00703362" w:rsidP="00703362">
      <w:pPr>
        <w:rPr>
          <w:ins w:id="4774" w:author="Alotaibi, Raed" w:date="2019-05-22T16:09:00Z"/>
          <w:b/>
          <w:bCs/>
        </w:rPr>
      </w:pPr>
    </w:p>
    <w:p w14:paraId="1BDF1E5D" w14:textId="1784BDFE" w:rsidR="00741AF5" w:rsidRDefault="00741AF5" w:rsidP="00741AF5">
      <w:pPr>
        <w:pStyle w:val="Caption"/>
        <w:keepNext/>
        <w:rPr>
          <w:ins w:id="4775" w:author="Alotaibi, Raed" w:date="2019-05-22T15:43:00Z"/>
        </w:rPr>
      </w:pPr>
      <w:bookmarkStart w:id="4776" w:name="_Ref9430095"/>
      <w:bookmarkStart w:id="4777" w:name="_Toc9433909"/>
      <w:ins w:id="4778" w:author="Alotaibi, Raed" w:date="2019-05-22T15:43:00Z">
        <w:r>
          <w:lastRenderedPageBreak/>
          <w:t>Figure S</w:t>
        </w:r>
        <w:r>
          <w:fldChar w:fldCharType="begin"/>
        </w:r>
        <w:r>
          <w:instrText xml:space="preserve"> SEQ Figure_S \* ARABIC </w:instrText>
        </w:r>
        <w:r>
          <w:fldChar w:fldCharType="separate"/>
        </w:r>
        <w:r>
          <w:rPr>
            <w:noProof/>
          </w:rPr>
          <w:t>1</w:t>
        </w:r>
        <w:r>
          <w:rPr>
            <w:noProof/>
          </w:rPr>
          <w:fldChar w:fldCharType="end"/>
        </w:r>
        <w:r>
          <w:t>: NO2 concentration (ug/m</w:t>
        </w:r>
        <w:r w:rsidRPr="006B4C36">
          <w:rPr>
            <w:vertAlign w:val="superscript"/>
          </w:rPr>
          <w:t>3</w:t>
        </w:r>
        <w:r>
          <w:t>) by living location</w:t>
        </w:r>
        <w:bookmarkEnd w:id="4777"/>
      </w:ins>
    </w:p>
    <w:p w14:paraId="599CA056" w14:textId="427D6DCC" w:rsidR="00741AF5" w:rsidRDefault="00741AF5" w:rsidP="00741AF5">
      <w:pPr>
        <w:keepNext/>
        <w:spacing w:line="256" w:lineRule="auto"/>
        <w:rPr>
          <w:ins w:id="4779" w:author="Alotaibi, Raed" w:date="2019-05-22T15:43:00Z"/>
        </w:rPr>
      </w:pPr>
      <w:ins w:id="4780" w:author="Alotaibi, Raed" w:date="2019-05-22T15:43:00Z">
        <w:r>
          <w:rPr>
            <w:noProof/>
          </w:rPr>
          <w:drawing>
            <wp:inline distT="0" distB="0" distL="0" distR="0" wp14:anchorId="43CAF398" wp14:editId="37B554A7">
              <wp:extent cx="5943600" cy="3752850"/>
              <wp:effectExtent l="0" t="0" r="0" b="0"/>
              <wp:docPr id="28" name="Picture 28" descr="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ins>
    </w:p>
    <w:p w14:paraId="68BFF92D" w14:textId="77777777" w:rsidR="00741AF5" w:rsidRDefault="00741AF5" w:rsidP="00741AF5">
      <w:pPr>
        <w:pStyle w:val="Caption"/>
        <w:keepNext/>
        <w:rPr>
          <w:ins w:id="4781" w:author="Alotaibi, Raed" w:date="2019-05-22T15:43:00Z"/>
        </w:rPr>
      </w:pPr>
      <w:bookmarkStart w:id="4782" w:name="_Toc9433910"/>
      <w:ins w:id="4783" w:author="Alotaibi, Raed" w:date="2019-05-22T15:43:00Z">
        <w:r>
          <w:t>Figure S</w:t>
        </w:r>
        <w:r>
          <w:fldChar w:fldCharType="begin"/>
        </w:r>
        <w:r>
          <w:instrText xml:space="preserve"> SEQ Figure_S \* ARABIC </w:instrText>
        </w:r>
        <w:r>
          <w:fldChar w:fldCharType="separate"/>
        </w:r>
        <w:r>
          <w:rPr>
            <w:noProof/>
          </w:rPr>
          <w:t>2</w:t>
        </w:r>
        <w:r>
          <w:rPr>
            <w:noProof/>
          </w:rPr>
          <w:fldChar w:fldCharType="end"/>
        </w:r>
        <w:r w:rsidRPr="00835C8E">
          <w:t>: NO2 concentration (ug/m3) by median income group</w:t>
        </w:r>
        <w:bookmarkEnd w:id="4782"/>
      </w:ins>
    </w:p>
    <w:p w14:paraId="27C72FCE" w14:textId="296CD834" w:rsidR="00741AF5" w:rsidRDefault="00741AF5" w:rsidP="00741AF5">
      <w:pPr>
        <w:pStyle w:val="Caption"/>
        <w:rPr>
          <w:ins w:id="4784" w:author="Alotaibi, Raed" w:date="2019-05-22T15:43:00Z"/>
        </w:rPr>
      </w:pPr>
      <w:ins w:id="4785" w:author="Alotaibi, Raed" w:date="2019-05-22T15:43:00Z">
        <w:r>
          <w:rPr>
            <w:b/>
            <w:bCs/>
            <w:noProof/>
          </w:rPr>
          <w:drawing>
            <wp:inline distT="0" distB="0" distL="0" distR="0" wp14:anchorId="5BEFDF37" wp14:editId="6C418A8B">
              <wp:extent cx="5943600" cy="3752850"/>
              <wp:effectExtent l="0" t="0" r="0" b="0"/>
              <wp:docPr id="27" name="Picture 27" descr="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ins>
    </w:p>
    <w:p w14:paraId="1F81C05D" w14:textId="77777777" w:rsidR="00741AF5" w:rsidRDefault="00741AF5" w:rsidP="00741AF5">
      <w:pPr>
        <w:pStyle w:val="Caption"/>
        <w:keepNext/>
        <w:rPr>
          <w:ins w:id="4786" w:author="Alotaibi, Raed" w:date="2019-05-22T15:43:00Z"/>
        </w:rPr>
      </w:pPr>
      <w:bookmarkStart w:id="4787" w:name="_Toc9433911"/>
      <w:ins w:id="4788" w:author="Alotaibi, Raed" w:date="2019-05-22T15:43:00Z">
        <w:r>
          <w:lastRenderedPageBreak/>
          <w:t>Figure S</w:t>
        </w:r>
        <w:r>
          <w:fldChar w:fldCharType="begin"/>
        </w:r>
        <w:r>
          <w:instrText xml:space="preserve"> SEQ Figure_S \* ARABIC </w:instrText>
        </w:r>
        <w:r>
          <w:fldChar w:fldCharType="separate"/>
        </w:r>
        <w:r>
          <w:rPr>
            <w:noProof/>
          </w:rPr>
          <w:t>3</w:t>
        </w:r>
        <w:r>
          <w:rPr>
            <w:noProof/>
          </w:rPr>
          <w:fldChar w:fldCharType="end"/>
        </w:r>
        <w:r w:rsidRPr="00DC09A5">
          <w:t>: NO2 concentration (ug/m3) by living location stratified into median income group</w:t>
        </w:r>
        <w:bookmarkEnd w:id="4787"/>
      </w:ins>
    </w:p>
    <w:p w14:paraId="4FBD710C" w14:textId="0D72AD55" w:rsidR="00741AF5" w:rsidRPr="00727F83" w:rsidRDefault="00741AF5" w:rsidP="00741AF5">
      <w:pPr>
        <w:spacing w:line="256" w:lineRule="auto"/>
        <w:rPr>
          <w:ins w:id="4789" w:author="Alotaibi, Raed" w:date="2019-05-22T15:43:00Z"/>
          <w:b/>
          <w:bCs/>
        </w:rPr>
      </w:pPr>
      <w:ins w:id="4790" w:author="Alotaibi, Raed" w:date="2019-05-22T15:43:00Z">
        <w:r>
          <w:rPr>
            <w:noProof/>
          </w:rPr>
          <w:drawing>
            <wp:inline distT="0" distB="0" distL="0" distR="0" wp14:anchorId="1C532862" wp14:editId="502097F7">
              <wp:extent cx="5943600" cy="3752850"/>
              <wp:effectExtent l="0" t="0" r="0" b="0"/>
              <wp:docPr id="26" name="Picture 26" descr="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ins>
    </w:p>
    <w:p w14:paraId="31A6BB38" w14:textId="77777777" w:rsidR="00741AF5" w:rsidRDefault="00741AF5" w:rsidP="00741AF5">
      <w:pPr>
        <w:pStyle w:val="Caption"/>
        <w:keepNext/>
        <w:rPr>
          <w:ins w:id="4791" w:author="Alotaibi, Raed" w:date="2019-05-22T15:43:00Z"/>
        </w:rPr>
      </w:pPr>
      <w:bookmarkStart w:id="4792" w:name="_Toc9433912"/>
      <w:ins w:id="4793" w:author="Alotaibi, Raed" w:date="2019-05-22T15:43:00Z">
        <w:r>
          <w:t>Figure S</w:t>
        </w:r>
        <w:r>
          <w:fldChar w:fldCharType="begin"/>
        </w:r>
        <w:r>
          <w:instrText xml:space="preserve"> SEQ Figure_S \* ARABIC </w:instrText>
        </w:r>
        <w:r>
          <w:fldChar w:fldCharType="separate"/>
        </w:r>
        <w:r>
          <w:rPr>
            <w:noProof/>
          </w:rPr>
          <w:t>4</w:t>
        </w:r>
        <w:r>
          <w:rPr>
            <w:noProof/>
          </w:rPr>
          <w:fldChar w:fldCharType="end"/>
        </w:r>
        <w:r w:rsidRPr="005E6DB5">
          <w:t>: NO2 concentration (ug/m3) by median income group stratified into living location</w:t>
        </w:r>
        <w:bookmarkEnd w:id="4792"/>
      </w:ins>
    </w:p>
    <w:p w14:paraId="64690F5C" w14:textId="3EA64411" w:rsidR="00741AF5" w:rsidRPr="00727F83" w:rsidRDefault="00741AF5" w:rsidP="00741AF5">
      <w:pPr>
        <w:spacing w:line="256" w:lineRule="auto"/>
        <w:rPr>
          <w:ins w:id="4794" w:author="Alotaibi, Raed" w:date="2019-05-22T15:43:00Z"/>
          <w:b/>
          <w:bCs/>
        </w:rPr>
      </w:pPr>
      <w:ins w:id="4795" w:author="Alotaibi, Raed" w:date="2019-05-22T15:43:00Z">
        <w:r>
          <w:rPr>
            <w:noProof/>
          </w:rPr>
          <w:drawing>
            <wp:inline distT="0" distB="0" distL="0" distR="0" wp14:anchorId="3D41048E" wp14:editId="76B952B1">
              <wp:extent cx="5943600" cy="3752850"/>
              <wp:effectExtent l="0" t="0" r="0" b="0"/>
              <wp:docPr id="25" name="Picture 25" descr="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ins>
    </w:p>
    <w:p w14:paraId="2D7F2938" w14:textId="77777777" w:rsidR="00741AF5" w:rsidRDefault="00741AF5" w:rsidP="00741AF5">
      <w:pPr>
        <w:pStyle w:val="Caption"/>
        <w:keepNext/>
        <w:rPr>
          <w:ins w:id="4796" w:author="Alotaibi, Raed" w:date="2019-05-22T15:43:00Z"/>
        </w:rPr>
      </w:pPr>
      <w:bookmarkStart w:id="4797" w:name="_Toc9433913"/>
      <w:ins w:id="4798" w:author="Alotaibi, Raed" w:date="2019-05-22T15:43:00Z">
        <w:r>
          <w:lastRenderedPageBreak/>
          <w:t>Figure S</w:t>
        </w:r>
        <w:r>
          <w:fldChar w:fldCharType="begin"/>
        </w:r>
        <w:r>
          <w:instrText xml:space="preserve"> SEQ Figure_S \* ARABIC </w:instrText>
        </w:r>
        <w:r>
          <w:fldChar w:fldCharType="separate"/>
        </w:r>
        <w:r>
          <w:rPr>
            <w:noProof/>
          </w:rPr>
          <w:t>5</w:t>
        </w:r>
        <w:r>
          <w:rPr>
            <w:noProof/>
          </w:rPr>
          <w:fldChar w:fldCharType="end"/>
        </w:r>
        <w:r w:rsidRPr="002411BC">
          <w:t>: NO2 concentration (ug/m3) by state</w:t>
        </w:r>
        <w:bookmarkEnd w:id="4797"/>
      </w:ins>
    </w:p>
    <w:p w14:paraId="025D194C" w14:textId="7FBC84DB" w:rsidR="00741AF5" w:rsidRPr="00727F83" w:rsidRDefault="00741AF5" w:rsidP="00741AF5">
      <w:pPr>
        <w:spacing w:line="256" w:lineRule="auto"/>
        <w:rPr>
          <w:ins w:id="4799" w:author="Alotaibi, Raed" w:date="2019-05-22T15:43:00Z"/>
          <w:b/>
          <w:bCs/>
        </w:rPr>
      </w:pPr>
      <w:ins w:id="4800" w:author="Alotaibi, Raed" w:date="2019-05-22T15:43:00Z">
        <w:r>
          <w:rPr>
            <w:noProof/>
          </w:rPr>
          <w:drawing>
            <wp:inline distT="0" distB="0" distL="0" distR="0" wp14:anchorId="025883F9" wp14:editId="360883FE">
              <wp:extent cx="5943600" cy="3752850"/>
              <wp:effectExtent l="0" t="0" r="0" b="0"/>
              <wp:docPr id="24" name="Picture 24" descr="p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ins>
    </w:p>
    <w:p w14:paraId="48A024D1" w14:textId="77777777" w:rsidR="00741AF5" w:rsidRDefault="00741AF5" w:rsidP="00741AF5">
      <w:pPr>
        <w:pStyle w:val="Caption"/>
        <w:keepNext/>
        <w:rPr>
          <w:ins w:id="4801" w:author="Alotaibi, Raed" w:date="2019-05-22T15:43:00Z"/>
        </w:rPr>
      </w:pPr>
      <w:bookmarkStart w:id="4802" w:name="_Toc9433914"/>
      <w:ins w:id="4803" w:author="Alotaibi, Raed" w:date="2019-05-22T15:43:00Z">
        <w:r>
          <w:lastRenderedPageBreak/>
          <w:t>Figure S</w:t>
        </w:r>
        <w:r>
          <w:fldChar w:fldCharType="begin"/>
        </w:r>
        <w:r>
          <w:instrText xml:space="preserve"> SEQ Figure_S \* ARABIC </w:instrText>
        </w:r>
        <w:r>
          <w:fldChar w:fldCharType="separate"/>
        </w:r>
        <w:r>
          <w:rPr>
            <w:noProof/>
          </w:rPr>
          <w:t>6</w:t>
        </w:r>
        <w:r>
          <w:rPr>
            <w:noProof/>
          </w:rPr>
          <w:fldChar w:fldCharType="end"/>
        </w:r>
        <w:r w:rsidRPr="0028631C">
          <w:t>: NO2 concentration (ug/m3) by state and median income group</w:t>
        </w:r>
        <w:bookmarkEnd w:id="4802"/>
      </w:ins>
    </w:p>
    <w:p w14:paraId="42B14636" w14:textId="3132F41F" w:rsidR="00741AF5" w:rsidRPr="00727F83" w:rsidRDefault="00741AF5" w:rsidP="00741AF5">
      <w:pPr>
        <w:spacing w:line="256" w:lineRule="auto"/>
        <w:rPr>
          <w:ins w:id="4804" w:author="Alotaibi, Raed" w:date="2019-05-22T15:43:00Z"/>
          <w:b/>
          <w:bCs/>
        </w:rPr>
      </w:pPr>
      <w:ins w:id="4805" w:author="Alotaibi, Raed" w:date="2019-05-22T15:43:00Z">
        <w:r>
          <w:rPr>
            <w:noProof/>
          </w:rPr>
          <w:drawing>
            <wp:inline distT="0" distB="0" distL="0" distR="0" wp14:anchorId="18CB8668" wp14:editId="589D9A3D">
              <wp:extent cx="5943600" cy="7505700"/>
              <wp:effectExtent l="0" t="0" r="0" b="0"/>
              <wp:docPr id="23" name="Picture 23" descr="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ins>
    </w:p>
    <w:p w14:paraId="25DF5FC2" w14:textId="77777777" w:rsidR="00741AF5" w:rsidRDefault="00741AF5" w:rsidP="00741AF5">
      <w:pPr>
        <w:pStyle w:val="Caption"/>
        <w:keepNext/>
        <w:rPr>
          <w:ins w:id="4806" w:author="Alotaibi, Raed" w:date="2019-05-22T15:43:00Z"/>
        </w:rPr>
      </w:pPr>
      <w:bookmarkStart w:id="4807" w:name="_Toc9433915"/>
      <w:ins w:id="4808" w:author="Alotaibi, Raed" w:date="2019-05-22T15:43:00Z">
        <w:r>
          <w:lastRenderedPageBreak/>
          <w:t>Figure S</w:t>
        </w:r>
        <w:r>
          <w:fldChar w:fldCharType="begin"/>
        </w:r>
        <w:r>
          <w:instrText xml:space="preserve"> SEQ Figure_S \* ARABIC </w:instrText>
        </w:r>
        <w:r>
          <w:fldChar w:fldCharType="separate"/>
        </w:r>
        <w:r>
          <w:rPr>
            <w:noProof/>
          </w:rPr>
          <w:t>7</w:t>
        </w:r>
        <w:r>
          <w:rPr>
            <w:noProof/>
          </w:rPr>
          <w:fldChar w:fldCharType="end"/>
        </w:r>
        <w:r w:rsidRPr="00B23B2E">
          <w:t>: NO2 concentration (ug/m3) by state and living location</w:t>
        </w:r>
        <w:bookmarkEnd w:id="4807"/>
      </w:ins>
    </w:p>
    <w:p w14:paraId="05695CAA" w14:textId="1C05AD79" w:rsidR="00741AF5" w:rsidRPr="00727F83" w:rsidRDefault="00741AF5" w:rsidP="00741AF5">
      <w:pPr>
        <w:spacing w:line="256" w:lineRule="auto"/>
        <w:rPr>
          <w:ins w:id="4809" w:author="Alotaibi, Raed" w:date="2019-05-22T15:43:00Z"/>
          <w:b/>
          <w:bCs/>
        </w:rPr>
      </w:pPr>
      <w:ins w:id="4810" w:author="Alotaibi, Raed" w:date="2019-05-22T15:43:00Z">
        <w:r>
          <w:rPr>
            <w:noProof/>
          </w:rPr>
          <w:drawing>
            <wp:inline distT="0" distB="0" distL="0" distR="0" wp14:anchorId="52EFF7EF" wp14:editId="1198551B">
              <wp:extent cx="5943600" cy="7505700"/>
              <wp:effectExtent l="0" t="0" r="0" b="0"/>
              <wp:docPr id="22" name="Picture 22" descr="p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7505700"/>
                      </a:xfrm>
                      <a:prstGeom prst="rect">
                        <a:avLst/>
                      </a:prstGeom>
                      <a:noFill/>
                      <a:ln>
                        <a:noFill/>
                      </a:ln>
                    </pic:spPr>
                  </pic:pic>
                </a:graphicData>
              </a:graphic>
            </wp:inline>
          </w:drawing>
        </w:r>
      </w:ins>
    </w:p>
    <w:p w14:paraId="3614884D" w14:textId="77777777" w:rsidR="00741AF5" w:rsidRDefault="00741AF5" w:rsidP="00741AF5">
      <w:pPr>
        <w:pStyle w:val="Caption"/>
        <w:keepNext/>
        <w:rPr>
          <w:ins w:id="4811" w:author="Alotaibi, Raed" w:date="2019-05-22T15:43:00Z"/>
        </w:rPr>
      </w:pPr>
      <w:bookmarkStart w:id="4812" w:name="_Toc9433916"/>
      <w:ins w:id="4813" w:author="Alotaibi, Raed" w:date="2019-05-22T15:43:00Z">
        <w:r>
          <w:lastRenderedPageBreak/>
          <w:t>Figure S</w:t>
        </w:r>
        <w:r>
          <w:fldChar w:fldCharType="begin"/>
        </w:r>
        <w:r>
          <w:instrText xml:space="preserve"> SEQ Figure_S \* ARABIC </w:instrText>
        </w:r>
        <w:r>
          <w:fldChar w:fldCharType="separate"/>
        </w:r>
        <w:r>
          <w:rPr>
            <w:noProof/>
          </w:rPr>
          <w:t>8</w:t>
        </w:r>
        <w:r>
          <w:rPr>
            <w:noProof/>
          </w:rPr>
          <w:fldChar w:fldCharType="end"/>
        </w:r>
        <w:r w:rsidRPr="007E1305">
          <w:t>: Attributable Fraction by living location</w:t>
        </w:r>
        <w:bookmarkEnd w:id="4812"/>
      </w:ins>
    </w:p>
    <w:p w14:paraId="4CBDC1B2" w14:textId="2F77A776" w:rsidR="00741AF5" w:rsidRPr="00727F83" w:rsidRDefault="00741AF5" w:rsidP="00741AF5">
      <w:pPr>
        <w:spacing w:line="256" w:lineRule="auto"/>
        <w:rPr>
          <w:ins w:id="4814" w:author="Alotaibi, Raed" w:date="2019-05-22T15:43:00Z"/>
          <w:b/>
          <w:bCs/>
        </w:rPr>
      </w:pPr>
      <w:ins w:id="4815" w:author="Alotaibi, Raed" w:date="2019-05-22T15:43:00Z">
        <w:r>
          <w:rPr>
            <w:noProof/>
          </w:rPr>
          <w:drawing>
            <wp:inline distT="0" distB="0" distL="0" distR="0" wp14:anchorId="5B07667C" wp14:editId="72909381">
              <wp:extent cx="5943600" cy="3752850"/>
              <wp:effectExtent l="0" t="0" r="0" b="0"/>
              <wp:docPr id="21" name="Picture 21" descr="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ins>
    </w:p>
    <w:p w14:paraId="26BCADB2" w14:textId="77777777" w:rsidR="00741AF5" w:rsidRDefault="00741AF5" w:rsidP="00741AF5">
      <w:pPr>
        <w:pStyle w:val="Caption"/>
        <w:keepNext/>
        <w:rPr>
          <w:ins w:id="4816" w:author="Alotaibi, Raed" w:date="2019-05-22T15:43:00Z"/>
        </w:rPr>
      </w:pPr>
      <w:bookmarkStart w:id="4817" w:name="_Toc9433917"/>
      <w:ins w:id="4818" w:author="Alotaibi, Raed" w:date="2019-05-22T15:43:00Z">
        <w:r>
          <w:t>Figure S</w:t>
        </w:r>
        <w:r>
          <w:fldChar w:fldCharType="begin"/>
        </w:r>
        <w:r>
          <w:instrText xml:space="preserve"> SEQ Figure_S \* ARABIC </w:instrText>
        </w:r>
        <w:r>
          <w:fldChar w:fldCharType="separate"/>
        </w:r>
        <w:r>
          <w:rPr>
            <w:noProof/>
          </w:rPr>
          <w:t>9</w:t>
        </w:r>
        <w:r>
          <w:rPr>
            <w:noProof/>
          </w:rPr>
          <w:fldChar w:fldCharType="end"/>
        </w:r>
        <w:r w:rsidRPr="003E2272">
          <w:t>: Attributable Fraction by median income group</w:t>
        </w:r>
        <w:bookmarkEnd w:id="4817"/>
      </w:ins>
    </w:p>
    <w:p w14:paraId="2F604BF3" w14:textId="499FF477" w:rsidR="00741AF5" w:rsidRPr="00727F83" w:rsidRDefault="00741AF5" w:rsidP="00741AF5">
      <w:pPr>
        <w:spacing w:line="256" w:lineRule="auto"/>
        <w:rPr>
          <w:ins w:id="4819" w:author="Alotaibi, Raed" w:date="2019-05-22T15:43:00Z"/>
          <w:b/>
          <w:bCs/>
        </w:rPr>
      </w:pPr>
      <w:ins w:id="4820" w:author="Alotaibi, Raed" w:date="2019-05-22T15:43:00Z">
        <w:r>
          <w:rPr>
            <w:noProof/>
          </w:rPr>
          <w:drawing>
            <wp:inline distT="0" distB="0" distL="0" distR="0" wp14:anchorId="45F39B02" wp14:editId="613F0497">
              <wp:extent cx="5943600" cy="3752850"/>
              <wp:effectExtent l="0" t="0" r="0" b="0"/>
              <wp:docPr id="20" name="Picture 20" descr="p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ins>
    </w:p>
    <w:p w14:paraId="1C4E6B4B" w14:textId="77777777" w:rsidR="00741AF5" w:rsidRDefault="00741AF5" w:rsidP="00741AF5">
      <w:pPr>
        <w:pStyle w:val="Caption"/>
        <w:keepNext/>
        <w:rPr>
          <w:ins w:id="4821" w:author="Alotaibi, Raed" w:date="2019-05-22T15:43:00Z"/>
        </w:rPr>
      </w:pPr>
      <w:bookmarkStart w:id="4822" w:name="_Toc9433918"/>
      <w:ins w:id="4823" w:author="Alotaibi, Raed" w:date="2019-05-22T15:43:00Z">
        <w:r>
          <w:lastRenderedPageBreak/>
          <w:t>Figure S</w:t>
        </w:r>
        <w:r>
          <w:fldChar w:fldCharType="begin"/>
        </w:r>
        <w:r>
          <w:instrText xml:space="preserve"> SEQ Figure_S \* ARABIC </w:instrText>
        </w:r>
        <w:r>
          <w:fldChar w:fldCharType="separate"/>
        </w:r>
        <w:r>
          <w:rPr>
            <w:noProof/>
          </w:rPr>
          <w:t>10</w:t>
        </w:r>
        <w:r>
          <w:rPr>
            <w:noProof/>
          </w:rPr>
          <w:fldChar w:fldCharType="end"/>
        </w:r>
        <w:r w:rsidRPr="006D2A23">
          <w:t>: Attributable Fraction by living location stratified into median income group</w:t>
        </w:r>
        <w:bookmarkEnd w:id="4822"/>
      </w:ins>
    </w:p>
    <w:p w14:paraId="0776D0B3" w14:textId="7B56C551" w:rsidR="00741AF5" w:rsidRPr="00727F83" w:rsidRDefault="00741AF5" w:rsidP="00741AF5">
      <w:pPr>
        <w:spacing w:line="256" w:lineRule="auto"/>
        <w:rPr>
          <w:ins w:id="4824" w:author="Alotaibi, Raed" w:date="2019-05-22T15:43:00Z"/>
          <w:b/>
          <w:bCs/>
        </w:rPr>
      </w:pPr>
      <w:ins w:id="4825" w:author="Alotaibi, Raed" w:date="2019-05-22T15:43:00Z">
        <w:r>
          <w:rPr>
            <w:noProof/>
          </w:rPr>
          <w:drawing>
            <wp:inline distT="0" distB="0" distL="0" distR="0" wp14:anchorId="2D8E6E26" wp14:editId="0CF703BB">
              <wp:extent cx="5943600" cy="3752850"/>
              <wp:effectExtent l="0" t="0" r="0" b="0"/>
              <wp:docPr id="19" name="Picture 19" descr="p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ins>
    </w:p>
    <w:p w14:paraId="74311C32" w14:textId="77777777" w:rsidR="00741AF5" w:rsidRDefault="00741AF5" w:rsidP="00741AF5">
      <w:pPr>
        <w:rPr>
          <w:ins w:id="4826" w:author="Alotaibi, Raed" w:date="2019-05-22T15:43:00Z"/>
        </w:rPr>
      </w:pPr>
    </w:p>
    <w:p w14:paraId="1B139AB5" w14:textId="77777777" w:rsidR="00741AF5" w:rsidRDefault="00741AF5" w:rsidP="00741AF5">
      <w:pPr>
        <w:rPr>
          <w:ins w:id="4827" w:author="Alotaibi, Raed" w:date="2019-05-22T15:43:00Z"/>
        </w:rPr>
      </w:pPr>
    </w:p>
    <w:p w14:paraId="1351CA4F" w14:textId="77777777" w:rsidR="00741AF5" w:rsidRDefault="00741AF5" w:rsidP="00996C2C">
      <w:pPr>
        <w:pStyle w:val="Caption"/>
        <w:keepNext/>
        <w:rPr>
          <w:ins w:id="4828" w:author="Alotaibi, Raed" w:date="2019-05-22T15:43:00Z"/>
        </w:rPr>
      </w:pPr>
    </w:p>
    <w:p w14:paraId="3E95FC55" w14:textId="1D3B9F0F" w:rsidR="00996C2C" w:rsidRDefault="00996C2C" w:rsidP="00996C2C">
      <w:pPr>
        <w:pStyle w:val="Caption"/>
        <w:keepNext/>
        <w:rPr>
          <w:ins w:id="4829" w:author="Alotaibi, Raed" w:date="2019-05-22T12:37:00Z"/>
        </w:rPr>
      </w:pPr>
      <w:bookmarkStart w:id="4830" w:name="_Toc9433919"/>
      <w:ins w:id="4831" w:author="Alotaibi, Raed" w:date="2019-05-22T12:37:00Z">
        <w:r>
          <w:t>Figure S</w:t>
        </w:r>
        <w:r>
          <w:fldChar w:fldCharType="begin"/>
        </w:r>
        <w:r>
          <w:instrText xml:space="preserve"> SEQ Figure_S \* ARABIC </w:instrText>
        </w:r>
        <w:r>
          <w:fldChar w:fldCharType="separate"/>
        </w:r>
        <w:r>
          <w:rPr>
            <w:noProof/>
          </w:rPr>
          <w:t>1</w:t>
        </w:r>
        <w:r>
          <w:rPr>
            <w:noProof/>
          </w:rPr>
          <w:fldChar w:fldCharType="end"/>
        </w:r>
        <w:bookmarkEnd w:id="4776"/>
        <w:r>
          <w:t>: NO2 concentration (ug/m</w:t>
        </w:r>
        <w:r w:rsidRPr="006B4C36">
          <w:rPr>
            <w:vertAlign w:val="superscript"/>
          </w:rPr>
          <w:t>3</w:t>
        </w:r>
        <w:r>
          <w:t>) by living location</w:t>
        </w:r>
        <w:bookmarkEnd w:id="4830"/>
      </w:ins>
    </w:p>
    <w:p w14:paraId="1AFE2AD0" w14:textId="4825952C" w:rsidR="00996C2C" w:rsidRDefault="00996C2C" w:rsidP="00996C2C">
      <w:pPr>
        <w:keepNext/>
        <w:spacing w:line="256" w:lineRule="auto"/>
        <w:rPr>
          <w:ins w:id="4832" w:author="Alotaibi, Raed" w:date="2019-05-22T12:37:00Z"/>
        </w:rPr>
      </w:pPr>
      <w:ins w:id="4833" w:author="Alotaibi, Raed" w:date="2019-05-22T12:37:00Z">
        <w:r>
          <w:rPr>
            <w:noProof/>
          </w:rPr>
          <w:drawing>
            <wp:inline distT="0" distB="0" distL="0" distR="0" wp14:anchorId="68A30407" wp14:editId="0E6B5EEE">
              <wp:extent cx="5943600" cy="3752215"/>
              <wp:effectExtent l="0" t="0" r="0" b="635"/>
              <wp:docPr id="15" name="Picture 15" descr="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ins>
    </w:p>
    <w:p w14:paraId="23BD308D" w14:textId="77777777" w:rsidR="00996C2C" w:rsidRDefault="00996C2C" w:rsidP="00996C2C">
      <w:pPr>
        <w:pStyle w:val="Caption"/>
        <w:keepNext/>
        <w:rPr>
          <w:ins w:id="4834" w:author="Alotaibi, Raed" w:date="2019-05-22T12:37:00Z"/>
        </w:rPr>
      </w:pPr>
      <w:bookmarkStart w:id="4835" w:name="_Ref9422658"/>
      <w:bookmarkStart w:id="4836" w:name="_Toc9433920"/>
      <w:ins w:id="4837" w:author="Alotaibi, Raed" w:date="2019-05-22T12:37:00Z">
        <w:r>
          <w:t>Figure S</w:t>
        </w:r>
        <w:r>
          <w:fldChar w:fldCharType="begin"/>
        </w:r>
        <w:r>
          <w:instrText xml:space="preserve"> SEQ Figure_S \* ARABIC </w:instrText>
        </w:r>
        <w:r>
          <w:fldChar w:fldCharType="separate"/>
        </w:r>
        <w:r>
          <w:rPr>
            <w:noProof/>
          </w:rPr>
          <w:t>2</w:t>
        </w:r>
        <w:r>
          <w:rPr>
            <w:noProof/>
          </w:rPr>
          <w:fldChar w:fldCharType="end"/>
        </w:r>
        <w:bookmarkEnd w:id="4835"/>
        <w:r w:rsidRPr="00835C8E">
          <w:t>: NO2 concentration (ug/m3) by median income group</w:t>
        </w:r>
        <w:bookmarkEnd w:id="4836"/>
      </w:ins>
    </w:p>
    <w:p w14:paraId="2BFC5389" w14:textId="2D8CA569" w:rsidR="00996C2C" w:rsidRDefault="00996C2C" w:rsidP="00996C2C">
      <w:pPr>
        <w:pStyle w:val="Caption"/>
        <w:rPr>
          <w:ins w:id="4838" w:author="Alotaibi, Raed" w:date="2019-05-22T12:37:00Z"/>
        </w:rPr>
      </w:pPr>
      <w:ins w:id="4839" w:author="Alotaibi, Raed" w:date="2019-05-22T12:37:00Z">
        <w:r>
          <w:rPr>
            <w:b/>
            <w:bCs/>
            <w:noProof/>
          </w:rPr>
          <w:lastRenderedPageBreak/>
          <w:drawing>
            <wp:inline distT="0" distB="0" distL="0" distR="0" wp14:anchorId="50DE677E" wp14:editId="078C545A">
              <wp:extent cx="5943600" cy="3752215"/>
              <wp:effectExtent l="0" t="0" r="0" b="635"/>
              <wp:docPr id="14" name="Picture 14" descr="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ins>
    </w:p>
    <w:p w14:paraId="0A1D7F19" w14:textId="77777777" w:rsidR="00996C2C" w:rsidRDefault="00996C2C" w:rsidP="00996C2C">
      <w:pPr>
        <w:pStyle w:val="Caption"/>
        <w:keepNext/>
        <w:rPr>
          <w:ins w:id="4840" w:author="Alotaibi, Raed" w:date="2019-05-22T12:37:00Z"/>
        </w:rPr>
      </w:pPr>
      <w:bookmarkStart w:id="4841" w:name="_Ref9422662"/>
      <w:bookmarkStart w:id="4842" w:name="_Toc9433921"/>
      <w:ins w:id="4843" w:author="Alotaibi, Raed" w:date="2019-05-22T12:37:00Z">
        <w:r>
          <w:t>Figure S</w:t>
        </w:r>
        <w:r>
          <w:fldChar w:fldCharType="begin"/>
        </w:r>
        <w:r>
          <w:instrText xml:space="preserve"> SEQ Figure_S \* ARABIC </w:instrText>
        </w:r>
        <w:r>
          <w:fldChar w:fldCharType="separate"/>
        </w:r>
        <w:r>
          <w:rPr>
            <w:noProof/>
          </w:rPr>
          <w:t>3</w:t>
        </w:r>
        <w:r>
          <w:rPr>
            <w:noProof/>
          </w:rPr>
          <w:fldChar w:fldCharType="end"/>
        </w:r>
        <w:bookmarkEnd w:id="4841"/>
        <w:r w:rsidRPr="00DC09A5">
          <w:t>: NO2 concentration (ug/m3) by living location stratified into median income group</w:t>
        </w:r>
        <w:bookmarkEnd w:id="4842"/>
      </w:ins>
    </w:p>
    <w:p w14:paraId="28A18AC5" w14:textId="7D68542A" w:rsidR="00996C2C" w:rsidRPr="00727F83" w:rsidRDefault="00996C2C" w:rsidP="00996C2C">
      <w:pPr>
        <w:spacing w:line="256" w:lineRule="auto"/>
        <w:rPr>
          <w:ins w:id="4844" w:author="Alotaibi, Raed" w:date="2019-05-22T12:37:00Z"/>
          <w:b/>
          <w:bCs/>
        </w:rPr>
      </w:pPr>
      <w:ins w:id="4845" w:author="Alotaibi, Raed" w:date="2019-05-22T12:37:00Z">
        <w:r>
          <w:rPr>
            <w:noProof/>
          </w:rPr>
          <w:drawing>
            <wp:inline distT="0" distB="0" distL="0" distR="0" wp14:anchorId="7F353CA3" wp14:editId="6C6BC4C3">
              <wp:extent cx="5943600" cy="3752215"/>
              <wp:effectExtent l="0" t="0" r="0" b="635"/>
              <wp:docPr id="13" name="Picture 13" descr="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ins>
    </w:p>
    <w:p w14:paraId="5855733E" w14:textId="77777777" w:rsidR="00996C2C" w:rsidRDefault="00996C2C" w:rsidP="00996C2C">
      <w:pPr>
        <w:pStyle w:val="Caption"/>
        <w:keepNext/>
        <w:rPr>
          <w:ins w:id="4846" w:author="Alotaibi, Raed" w:date="2019-05-22T12:37:00Z"/>
        </w:rPr>
      </w:pPr>
      <w:bookmarkStart w:id="4847" w:name="_Ref9422664"/>
      <w:bookmarkStart w:id="4848" w:name="_Toc9433922"/>
      <w:ins w:id="4849" w:author="Alotaibi, Raed" w:date="2019-05-22T12:37:00Z">
        <w:r>
          <w:lastRenderedPageBreak/>
          <w:t>Figure S</w:t>
        </w:r>
        <w:r>
          <w:fldChar w:fldCharType="begin"/>
        </w:r>
        <w:r>
          <w:instrText xml:space="preserve"> SEQ Figure_S \* ARABIC </w:instrText>
        </w:r>
        <w:r>
          <w:fldChar w:fldCharType="separate"/>
        </w:r>
        <w:r>
          <w:rPr>
            <w:noProof/>
          </w:rPr>
          <w:t>4</w:t>
        </w:r>
        <w:r>
          <w:rPr>
            <w:noProof/>
          </w:rPr>
          <w:fldChar w:fldCharType="end"/>
        </w:r>
        <w:bookmarkEnd w:id="4847"/>
        <w:r w:rsidRPr="005E6DB5">
          <w:t>: NO2 concentration (ug/m3) by median income group stratified into living location</w:t>
        </w:r>
        <w:bookmarkEnd w:id="4848"/>
      </w:ins>
    </w:p>
    <w:p w14:paraId="6132FCE5" w14:textId="22418672" w:rsidR="00996C2C" w:rsidRPr="00727F83" w:rsidRDefault="00996C2C" w:rsidP="00996C2C">
      <w:pPr>
        <w:spacing w:line="256" w:lineRule="auto"/>
        <w:rPr>
          <w:ins w:id="4850" w:author="Alotaibi, Raed" w:date="2019-05-22T12:37:00Z"/>
          <w:b/>
          <w:bCs/>
        </w:rPr>
      </w:pPr>
      <w:ins w:id="4851" w:author="Alotaibi, Raed" w:date="2019-05-22T12:37:00Z">
        <w:r>
          <w:rPr>
            <w:noProof/>
          </w:rPr>
          <w:drawing>
            <wp:inline distT="0" distB="0" distL="0" distR="0" wp14:anchorId="386440B0" wp14:editId="56E820DC">
              <wp:extent cx="5943600" cy="3752215"/>
              <wp:effectExtent l="0" t="0" r="0" b="635"/>
              <wp:docPr id="12" name="Picture 12" descr="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ins>
    </w:p>
    <w:p w14:paraId="7C1CC231" w14:textId="77777777" w:rsidR="00996C2C" w:rsidRDefault="00996C2C" w:rsidP="00996C2C">
      <w:pPr>
        <w:pStyle w:val="Caption"/>
        <w:keepNext/>
        <w:rPr>
          <w:ins w:id="4852" w:author="Alotaibi, Raed" w:date="2019-05-22T12:37:00Z"/>
        </w:rPr>
      </w:pPr>
      <w:bookmarkStart w:id="4853" w:name="_Ref9422736"/>
      <w:bookmarkStart w:id="4854" w:name="_Toc9433923"/>
      <w:ins w:id="4855" w:author="Alotaibi, Raed" w:date="2019-05-22T12:37:00Z">
        <w:r>
          <w:t>Figure S</w:t>
        </w:r>
        <w:r>
          <w:fldChar w:fldCharType="begin"/>
        </w:r>
        <w:r>
          <w:instrText xml:space="preserve"> SEQ Figure_S \* ARABIC </w:instrText>
        </w:r>
        <w:r>
          <w:fldChar w:fldCharType="separate"/>
        </w:r>
        <w:r>
          <w:rPr>
            <w:noProof/>
          </w:rPr>
          <w:t>5</w:t>
        </w:r>
        <w:r>
          <w:rPr>
            <w:noProof/>
          </w:rPr>
          <w:fldChar w:fldCharType="end"/>
        </w:r>
        <w:bookmarkEnd w:id="4853"/>
        <w:r w:rsidRPr="002411BC">
          <w:t>: NO2 concentration (ug/m3) by state</w:t>
        </w:r>
        <w:bookmarkEnd w:id="4854"/>
      </w:ins>
    </w:p>
    <w:p w14:paraId="7652CC4E" w14:textId="692D71CE" w:rsidR="00996C2C" w:rsidRDefault="0074473D" w:rsidP="00996C2C">
      <w:pPr>
        <w:spacing w:line="256" w:lineRule="auto"/>
        <w:rPr>
          <w:ins w:id="4856" w:author="Alotaibi, Raed" w:date="2019-05-22T13:31:00Z"/>
          <w:b/>
          <w:bCs/>
        </w:rPr>
      </w:pPr>
      <w:ins w:id="4857" w:author="Alotaibi, Raed" w:date="2019-05-22T13:31:00Z">
        <w:r>
          <w:rPr>
            <w:b/>
            <w:bCs/>
            <w:noProof/>
          </w:rPr>
          <w:drawing>
            <wp:inline distT="0" distB="0" distL="0" distR="0" wp14:anchorId="1CB0D49E" wp14:editId="01BA83EC">
              <wp:extent cx="5943600" cy="3752850"/>
              <wp:effectExtent l="0" t="0" r="0" b="0"/>
              <wp:docPr id="18" name="Picture 18" descr="C:\Users\R-Alotaibi\Documents\R Projects\TTI-AsthmaIR\Results\Plots\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R-Alotaibi\Documents\R Projects\TTI-AsthmaIR\Results\Plots\p5.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752850"/>
                      </a:xfrm>
                      <a:prstGeom prst="rect">
                        <a:avLst/>
                      </a:prstGeom>
                      <a:noFill/>
                      <a:ln>
                        <a:noFill/>
                      </a:ln>
                    </pic:spPr>
                  </pic:pic>
                </a:graphicData>
              </a:graphic>
            </wp:inline>
          </w:drawing>
        </w:r>
      </w:ins>
    </w:p>
    <w:p w14:paraId="0F73ECCA" w14:textId="0C89CEA4" w:rsidR="0074473D" w:rsidRPr="0074473D" w:rsidRDefault="0074473D" w:rsidP="00996C2C">
      <w:pPr>
        <w:spacing w:line="256" w:lineRule="auto"/>
        <w:rPr>
          <w:ins w:id="4858" w:author="Alotaibi, Raed" w:date="2019-05-22T12:37:00Z"/>
          <w:rPrChange w:id="4859" w:author="Alotaibi, Raed" w:date="2019-05-22T13:32:00Z">
            <w:rPr>
              <w:ins w:id="4860" w:author="Alotaibi, Raed" w:date="2019-05-22T12:37:00Z"/>
              <w:b/>
              <w:bCs/>
            </w:rPr>
          </w:rPrChange>
        </w:rPr>
      </w:pPr>
      <w:ins w:id="4861" w:author="Alotaibi, Raed" w:date="2019-05-22T13:31:00Z">
        <w:r w:rsidRPr="0074473D">
          <w:rPr>
            <w:rPrChange w:id="4862" w:author="Alotaibi, Raed" w:date="2019-05-22T13:32:00Z">
              <w:rPr>
                <w:b/>
                <w:bCs/>
              </w:rPr>
            </w:rPrChange>
          </w:rPr>
          <w:lastRenderedPageBreak/>
          <w:t xml:space="preserve">Note: Red dot is the mean </w:t>
        </w:r>
      </w:ins>
      <w:ins w:id="4863" w:author="Alotaibi, Raed" w:date="2019-05-22T13:32:00Z">
        <w:r w:rsidRPr="0074473D">
          <w:rPr>
            <w:rPrChange w:id="4864" w:author="Alotaibi, Raed" w:date="2019-05-22T13:32:00Z">
              <w:rPr>
                <w:b/>
                <w:bCs/>
              </w:rPr>
            </w:rPrChange>
          </w:rPr>
          <w:t>value</w:t>
        </w:r>
      </w:ins>
    </w:p>
    <w:p w14:paraId="6174CBF0" w14:textId="77777777" w:rsidR="00996C2C" w:rsidRDefault="00996C2C" w:rsidP="00996C2C">
      <w:pPr>
        <w:pStyle w:val="Caption"/>
        <w:keepNext/>
        <w:rPr>
          <w:ins w:id="4865" w:author="Alotaibi, Raed" w:date="2019-05-22T12:37:00Z"/>
        </w:rPr>
      </w:pPr>
      <w:bookmarkStart w:id="4866" w:name="_Ref9422743"/>
      <w:bookmarkStart w:id="4867" w:name="_Toc9433924"/>
      <w:ins w:id="4868" w:author="Alotaibi, Raed" w:date="2019-05-22T12:37:00Z">
        <w:r>
          <w:t>Figure S</w:t>
        </w:r>
        <w:r>
          <w:fldChar w:fldCharType="begin"/>
        </w:r>
        <w:r>
          <w:instrText xml:space="preserve"> SEQ Figure_S \* ARABIC </w:instrText>
        </w:r>
        <w:r>
          <w:fldChar w:fldCharType="separate"/>
        </w:r>
        <w:r>
          <w:rPr>
            <w:noProof/>
          </w:rPr>
          <w:t>6</w:t>
        </w:r>
        <w:r>
          <w:rPr>
            <w:noProof/>
          </w:rPr>
          <w:fldChar w:fldCharType="end"/>
        </w:r>
        <w:bookmarkEnd w:id="4866"/>
        <w:r w:rsidRPr="0028631C">
          <w:t>: NO2 concentration (ug/m3) by state and median income group</w:t>
        </w:r>
        <w:bookmarkEnd w:id="4867"/>
      </w:ins>
    </w:p>
    <w:p w14:paraId="58C09CEA" w14:textId="580076BA" w:rsidR="00996C2C" w:rsidRPr="00727F83" w:rsidRDefault="00996C2C" w:rsidP="00996C2C">
      <w:pPr>
        <w:spacing w:line="256" w:lineRule="auto"/>
        <w:rPr>
          <w:ins w:id="4869" w:author="Alotaibi, Raed" w:date="2019-05-22T12:37:00Z"/>
          <w:b/>
          <w:bCs/>
        </w:rPr>
      </w:pPr>
      <w:ins w:id="4870" w:author="Alotaibi, Raed" w:date="2019-05-22T12:37:00Z">
        <w:r>
          <w:rPr>
            <w:noProof/>
          </w:rPr>
          <w:drawing>
            <wp:inline distT="0" distB="0" distL="0" distR="0" wp14:anchorId="516CC047" wp14:editId="4189A15E">
              <wp:extent cx="5943600" cy="7505065"/>
              <wp:effectExtent l="0" t="0" r="0" b="635"/>
              <wp:docPr id="10" name="Picture 10" descr="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505065"/>
                      </a:xfrm>
                      <a:prstGeom prst="rect">
                        <a:avLst/>
                      </a:prstGeom>
                      <a:noFill/>
                      <a:ln>
                        <a:noFill/>
                      </a:ln>
                    </pic:spPr>
                  </pic:pic>
                </a:graphicData>
              </a:graphic>
            </wp:inline>
          </w:drawing>
        </w:r>
      </w:ins>
    </w:p>
    <w:p w14:paraId="705097F8" w14:textId="77777777" w:rsidR="00996C2C" w:rsidRDefault="00996C2C" w:rsidP="00996C2C">
      <w:pPr>
        <w:pStyle w:val="Caption"/>
        <w:keepNext/>
        <w:rPr>
          <w:ins w:id="4871" w:author="Alotaibi, Raed" w:date="2019-05-22T12:37:00Z"/>
        </w:rPr>
      </w:pPr>
      <w:bookmarkStart w:id="4872" w:name="_Ref9422751"/>
      <w:bookmarkStart w:id="4873" w:name="_Toc9433925"/>
      <w:ins w:id="4874" w:author="Alotaibi, Raed" w:date="2019-05-22T12:37:00Z">
        <w:r>
          <w:lastRenderedPageBreak/>
          <w:t>Figure S</w:t>
        </w:r>
        <w:r>
          <w:fldChar w:fldCharType="begin"/>
        </w:r>
        <w:r>
          <w:instrText xml:space="preserve"> SEQ Figure_S \* ARABIC </w:instrText>
        </w:r>
        <w:r>
          <w:fldChar w:fldCharType="separate"/>
        </w:r>
        <w:r>
          <w:rPr>
            <w:noProof/>
          </w:rPr>
          <w:t>7</w:t>
        </w:r>
        <w:r>
          <w:rPr>
            <w:noProof/>
          </w:rPr>
          <w:fldChar w:fldCharType="end"/>
        </w:r>
        <w:bookmarkEnd w:id="4872"/>
        <w:r w:rsidRPr="00B23B2E">
          <w:t>: NO2 concentration (ug/m3) by state and living location</w:t>
        </w:r>
        <w:bookmarkEnd w:id="4873"/>
      </w:ins>
    </w:p>
    <w:p w14:paraId="5EE2F290" w14:textId="5F7D782E" w:rsidR="00996C2C" w:rsidRPr="00727F83" w:rsidRDefault="00996C2C" w:rsidP="00996C2C">
      <w:pPr>
        <w:spacing w:line="256" w:lineRule="auto"/>
        <w:rPr>
          <w:ins w:id="4875" w:author="Alotaibi, Raed" w:date="2019-05-22T12:37:00Z"/>
          <w:b/>
          <w:bCs/>
        </w:rPr>
      </w:pPr>
      <w:ins w:id="4876" w:author="Alotaibi, Raed" w:date="2019-05-22T12:37:00Z">
        <w:r>
          <w:rPr>
            <w:noProof/>
          </w:rPr>
          <w:drawing>
            <wp:inline distT="0" distB="0" distL="0" distR="0" wp14:anchorId="54195682" wp14:editId="0F2A2942">
              <wp:extent cx="5943600" cy="7505065"/>
              <wp:effectExtent l="0" t="0" r="0" b="635"/>
              <wp:docPr id="9" name="Picture 9" descr="p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7505065"/>
                      </a:xfrm>
                      <a:prstGeom prst="rect">
                        <a:avLst/>
                      </a:prstGeom>
                      <a:noFill/>
                      <a:ln>
                        <a:noFill/>
                      </a:ln>
                    </pic:spPr>
                  </pic:pic>
                </a:graphicData>
              </a:graphic>
            </wp:inline>
          </w:drawing>
        </w:r>
      </w:ins>
    </w:p>
    <w:p w14:paraId="438066B0" w14:textId="77777777" w:rsidR="00996C2C" w:rsidRDefault="00996C2C" w:rsidP="00996C2C">
      <w:pPr>
        <w:pStyle w:val="Caption"/>
        <w:keepNext/>
        <w:rPr>
          <w:ins w:id="4877" w:author="Alotaibi, Raed" w:date="2019-05-22T12:37:00Z"/>
        </w:rPr>
      </w:pPr>
      <w:bookmarkStart w:id="4878" w:name="_Toc9433926"/>
      <w:ins w:id="4879" w:author="Alotaibi, Raed" w:date="2019-05-22T12:37:00Z">
        <w:r>
          <w:lastRenderedPageBreak/>
          <w:t>Figure S</w:t>
        </w:r>
        <w:r>
          <w:fldChar w:fldCharType="begin"/>
        </w:r>
        <w:r>
          <w:instrText xml:space="preserve"> SEQ Figure_S \* ARABIC </w:instrText>
        </w:r>
        <w:r>
          <w:fldChar w:fldCharType="separate"/>
        </w:r>
        <w:r>
          <w:rPr>
            <w:noProof/>
          </w:rPr>
          <w:t>8</w:t>
        </w:r>
        <w:r>
          <w:rPr>
            <w:noProof/>
          </w:rPr>
          <w:fldChar w:fldCharType="end"/>
        </w:r>
        <w:r w:rsidRPr="007E1305">
          <w:t>: Attributable Fraction by living location</w:t>
        </w:r>
        <w:bookmarkEnd w:id="4878"/>
      </w:ins>
    </w:p>
    <w:p w14:paraId="2FF048C0" w14:textId="0BF425CC" w:rsidR="00996C2C" w:rsidRPr="00727F83" w:rsidRDefault="00996C2C" w:rsidP="00996C2C">
      <w:pPr>
        <w:spacing w:line="256" w:lineRule="auto"/>
        <w:rPr>
          <w:ins w:id="4880" w:author="Alotaibi, Raed" w:date="2019-05-22T12:37:00Z"/>
          <w:b/>
          <w:bCs/>
        </w:rPr>
      </w:pPr>
      <w:ins w:id="4881" w:author="Alotaibi, Raed" w:date="2019-05-22T12:37:00Z">
        <w:r>
          <w:rPr>
            <w:noProof/>
          </w:rPr>
          <w:drawing>
            <wp:inline distT="0" distB="0" distL="0" distR="0" wp14:anchorId="6B189696" wp14:editId="069136E8">
              <wp:extent cx="5943600" cy="3752215"/>
              <wp:effectExtent l="0" t="0" r="0" b="635"/>
              <wp:docPr id="8" name="Picture 8" descr="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ins>
    </w:p>
    <w:p w14:paraId="3023CD49" w14:textId="77777777" w:rsidR="00996C2C" w:rsidRDefault="00996C2C" w:rsidP="00996C2C">
      <w:pPr>
        <w:pStyle w:val="Caption"/>
        <w:keepNext/>
        <w:rPr>
          <w:ins w:id="4882" w:author="Alotaibi, Raed" w:date="2019-05-22T12:37:00Z"/>
        </w:rPr>
      </w:pPr>
      <w:bookmarkStart w:id="4883" w:name="_Toc9433927"/>
      <w:ins w:id="4884" w:author="Alotaibi, Raed" w:date="2019-05-22T12:37:00Z">
        <w:r>
          <w:t>Figure S</w:t>
        </w:r>
        <w:r>
          <w:fldChar w:fldCharType="begin"/>
        </w:r>
        <w:r>
          <w:instrText xml:space="preserve"> SEQ Figure_S \* ARABIC </w:instrText>
        </w:r>
        <w:r>
          <w:fldChar w:fldCharType="separate"/>
        </w:r>
        <w:r>
          <w:rPr>
            <w:noProof/>
          </w:rPr>
          <w:t>9</w:t>
        </w:r>
        <w:r>
          <w:rPr>
            <w:noProof/>
          </w:rPr>
          <w:fldChar w:fldCharType="end"/>
        </w:r>
        <w:r w:rsidRPr="003E2272">
          <w:t>: Attributable Fraction by median income group</w:t>
        </w:r>
        <w:bookmarkEnd w:id="4883"/>
      </w:ins>
    </w:p>
    <w:p w14:paraId="688733B2" w14:textId="6006FBB9" w:rsidR="00996C2C" w:rsidRPr="00727F83" w:rsidRDefault="00996C2C" w:rsidP="00996C2C">
      <w:pPr>
        <w:spacing w:line="256" w:lineRule="auto"/>
        <w:rPr>
          <w:ins w:id="4885" w:author="Alotaibi, Raed" w:date="2019-05-22T12:37:00Z"/>
          <w:b/>
          <w:bCs/>
        </w:rPr>
      </w:pPr>
      <w:ins w:id="4886" w:author="Alotaibi, Raed" w:date="2019-05-22T12:37:00Z">
        <w:r>
          <w:rPr>
            <w:noProof/>
          </w:rPr>
          <w:drawing>
            <wp:inline distT="0" distB="0" distL="0" distR="0" wp14:anchorId="2955DEC5" wp14:editId="36C5DEF4">
              <wp:extent cx="5943600" cy="3752215"/>
              <wp:effectExtent l="0" t="0" r="0" b="635"/>
              <wp:docPr id="7" name="Picture 7" descr="p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ins>
    </w:p>
    <w:p w14:paraId="25D72D20" w14:textId="77777777" w:rsidR="00996C2C" w:rsidRDefault="00996C2C" w:rsidP="00996C2C">
      <w:pPr>
        <w:pStyle w:val="Caption"/>
        <w:keepNext/>
        <w:rPr>
          <w:ins w:id="4887" w:author="Alotaibi, Raed" w:date="2019-05-22T12:37:00Z"/>
        </w:rPr>
      </w:pPr>
      <w:bookmarkStart w:id="4888" w:name="_Ref9336483"/>
      <w:bookmarkStart w:id="4889" w:name="_Ref9336477"/>
      <w:bookmarkStart w:id="4890" w:name="_Toc9433928"/>
      <w:ins w:id="4891" w:author="Alotaibi, Raed" w:date="2019-05-22T12:37:00Z">
        <w:r>
          <w:lastRenderedPageBreak/>
          <w:t>Figure S</w:t>
        </w:r>
        <w:r>
          <w:fldChar w:fldCharType="begin"/>
        </w:r>
        <w:r>
          <w:instrText xml:space="preserve"> SEQ Figure_S \* ARABIC </w:instrText>
        </w:r>
        <w:r>
          <w:fldChar w:fldCharType="separate"/>
        </w:r>
        <w:r>
          <w:rPr>
            <w:noProof/>
          </w:rPr>
          <w:t>10</w:t>
        </w:r>
        <w:r>
          <w:rPr>
            <w:noProof/>
          </w:rPr>
          <w:fldChar w:fldCharType="end"/>
        </w:r>
        <w:bookmarkEnd w:id="4888"/>
        <w:r w:rsidRPr="006D2A23">
          <w:t>: Attributable Fraction by living location stratified into median income group</w:t>
        </w:r>
        <w:bookmarkEnd w:id="4889"/>
        <w:bookmarkEnd w:id="4890"/>
      </w:ins>
    </w:p>
    <w:p w14:paraId="4AEAE8F6" w14:textId="2964255A" w:rsidR="00996C2C" w:rsidRPr="00727F83" w:rsidRDefault="00996C2C" w:rsidP="00996C2C">
      <w:pPr>
        <w:spacing w:line="256" w:lineRule="auto"/>
        <w:rPr>
          <w:ins w:id="4892" w:author="Alotaibi, Raed" w:date="2019-05-22T12:37:00Z"/>
          <w:b/>
          <w:bCs/>
        </w:rPr>
      </w:pPr>
      <w:ins w:id="4893" w:author="Alotaibi, Raed" w:date="2019-05-22T12:37:00Z">
        <w:r>
          <w:rPr>
            <w:noProof/>
          </w:rPr>
          <w:drawing>
            <wp:inline distT="0" distB="0" distL="0" distR="0" wp14:anchorId="5E500328" wp14:editId="77163109">
              <wp:extent cx="5943600" cy="3752215"/>
              <wp:effectExtent l="0" t="0" r="0" b="635"/>
              <wp:docPr id="6" name="Picture 6" descr="p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752215"/>
                      </a:xfrm>
                      <a:prstGeom prst="rect">
                        <a:avLst/>
                      </a:prstGeom>
                      <a:noFill/>
                      <a:ln>
                        <a:noFill/>
                      </a:ln>
                    </pic:spPr>
                  </pic:pic>
                </a:graphicData>
              </a:graphic>
            </wp:inline>
          </w:drawing>
        </w:r>
      </w:ins>
    </w:p>
    <w:p w14:paraId="30F7F205" w14:textId="77777777" w:rsidR="00996C2C" w:rsidRDefault="00996C2C" w:rsidP="00996C2C">
      <w:pPr>
        <w:rPr>
          <w:ins w:id="4894" w:author="Alotaibi, Raed" w:date="2019-05-22T12:37:00Z"/>
        </w:rPr>
      </w:pPr>
    </w:p>
    <w:p w14:paraId="330C7CB0" w14:textId="77777777" w:rsidR="00996C2C" w:rsidRDefault="00996C2C" w:rsidP="00996C2C">
      <w:pPr>
        <w:rPr>
          <w:ins w:id="4895" w:author="Alotaibi, Raed" w:date="2019-05-22T12:37:00Z"/>
        </w:rPr>
      </w:pPr>
    </w:p>
    <w:p w14:paraId="7CD85562" w14:textId="3C322CED" w:rsidR="00996C2C" w:rsidRDefault="00996C2C" w:rsidP="00996C2C">
      <w:pPr>
        <w:pPrChange w:id="4896" w:author="Alotaibi, Raed" w:date="2019-05-22T12:37:00Z">
          <w:pPr/>
        </w:pPrChange>
      </w:pPr>
    </w:p>
    <w:sectPr w:rsidR="00996C2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hreis, Haneen" w:date="2019-05-17T15:00:00Z" w:initials="KH">
    <w:p w14:paraId="3120641D" w14:textId="4AE74B0A" w:rsidR="004A2DFF" w:rsidRDefault="004A2DFF">
      <w:pPr>
        <w:pStyle w:val="CommentText"/>
      </w:pPr>
      <w:r>
        <w:rPr>
          <w:rStyle w:val="CommentReference"/>
        </w:rPr>
        <w:annotationRef/>
      </w:r>
      <w:r>
        <w:t xml:space="preserve">Add section before the census data on study area and time points of the analysis </w:t>
      </w:r>
    </w:p>
  </w:comment>
  <w:comment w:id="3" w:author="Khreis, Haneen" w:date="2019-05-17T14:58:00Z" w:initials="KH">
    <w:p w14:paraId="095F4EA4" w14:textId="27246A7A" w:rsidR="004A2DFF" w:rsidRDefault="004A2DFF">
      <w:pPr>
        <w:pStyle w:val="CommentText"/>
      </w:pPr>
      <w:r>
        <w:rPr>
          <w:rStyle w:val="CommentReference"/>
        </w:rPr>
        <w:annotationRef/>
      </w:r>
      <w:r>
        <w:t xml:space="preserve">Add reference </w:t>
      </w:r>
    </w:p>
  </w:comment>
  <w:comment w:id="4" w:author="Khreis, Haneen" w:date="2019-05-17T14:59:00Z" w:initials="KH">
    <w:p w14:paraId="7EDBB29A" w14:textId="0C7C2979" w:rsidR="004A2DFF" w:rsidRDefault="004A2DFF">
      <w:pPr>
        <w:pStyle w:val="CommentText"/>
      </w:pPr>
      <w:r>
        <w:rPr>
          <w:rStyle w:val="CommentReference"/>
        </w:rPr>
        <w:annotationRef/>
      </w:r>
      <w:r>
        <w:t xml:space="preserve">Add your paper too </w:t>
      </w:r>
    </w:p>
  </w:comment>
  <w:comment w:id="22" w:author="Khreis, Haneen" w:date="2019-05-17T15:02:00Z" w:initials="KH">
    <w:p w14:paraId="63E85070" w14:textId="027F0081" w:rsidR="004A2DFF" w:rsidRDefault="004A2DFF">
      <w:pPr>
        <w:pStyle w:val="CommentText"/>
      </w:pPr>
      <w:r>
        <w:rPr>
          <w:rStyle w:val="CommentReference"/>
        </w:rPr>
        <w:annotationRef/>
      </w:r>
      <w:r>
        <w:t xml:space="preserve">Reword to make consistent with the text above </w:t>
      </w:r>
    </w:p>
  </w:comment>
  <w:comment w:id="23" w:author="Khreis, Haneen" w:date="2019-05-17T15:02:00Z" w:initials="KH">
    <w:p w14:paraId="3B9E39EF" w14:textId="69E014DA" w:rsidR="004A2DFF" w:rsidRDefault="004A2DFF">
      <w:pPr>
        <w:pStyle w:val="CommentText"/>
      </w:pPr>
      <w:r>
        <w:rPr>
          <w:rStyle w:val="CommentReference"/>
        </w:rPr>
        <w:annotationRef/>
      </w:r>
      <w:r>
        <w:t xml:space="preserve">Add $ signs </w:t>
      </w:r>
    </w:p>
  </w:comment>
  <w:comment w:id="25" w:author="Khreis, Haneen" w:date="2019-05-17T15:13:00Z" w:initials="KH">
    <w:p w14:paraId="72F8BFAC" w14:textId="1865880B" w:rsidR="004A2DFF" w:rsidRDefault="004A2DFF">
      <w:pPr>
        <w:pStyle w:val="CommentText"/>
      </w:pPr>
      <w:r>
        <w:rPr>
          <w:rStyle w:val="CommentReference"/>
        </w:rPr>
        <w:annotationRef/>
      </w:r>
      <w:r>
        <w:t xml:space="preserve">Add references </w:t>
      </w:r>
    </w:p>
  </w:comment>
  <w:comment w:id="93" w:author="Khreis, Haneen" w:date="2019-05-17T15:14:00Z" w:initials="KH">
    <w:p w14:paraId="467FD607" w14:textId="2ACEC7E0" w:rsidR="004A2DFF" w:rsidRDefault="004A2DFF">
      <w:pPr>
        <w:pStyle w:val="CommentText"/>
      </w:pPr>
      <w:r>
        <w:rPr>
          <w:rStyle w:val="CommentReference"/>
        </w:rPr>
        <w:annotationRef/>
      </w:r>
      <w:r>
        <w:t xml:space="preserve">Add all the figures and tables under their corresponding text </w:t>
      </w:r>
    </w:p>
  </w:comment>
  <w:comment w:id="102" w:author="Khreis, Haneen" w:date="2019-05-17T15:14:00Z" w:initials="KH">
    <w:p w14:paraId="26734B28" w14:textId="703E8B69" w:rsidR="004A2DFF" w:rsidRDefault="004A2DFF">
      <w:pPr>
        <w:pStyle w:val="CommentText"/>
      </w:pPr>
      <w:r>
        <w:rPr>
          <w:rStyle w:val="CommentReference"/>
        </w:rPr>
        <w:annotationRef/>
      </w:r>
      <w:r>
        <w:t xml:space="preserve">Name them alongside the missing years </w:t>
      </w:r>
    </w:p>
  </w:comment>
  <w:comment w:id="103" w:author="Alotaibi, Raed" w:date="2019-05-20T14:04:00Z" w:initials="AR">
    <w:p w14:paraId="4E5E5A36" w14:textId="6DC9FDF8" w:rsidR="004A2DFF" w:rsidRDefault="004A2DFF" w:rsidP="00C147C0">
      <w:pPr>
        <w:pStyle w:val="CommentText"/>
      </w:pPr>
      <w:r>
        <w:rPr>
          <w:rStyle w:val="CommentReference"/>
        </w:rPr>
        <w:annotationRef/>
      </w:r>
      <w:r>
        <w:t>There is too many states with no data. I will point to the table with “available states/year”</w:t>
      </w:r>
    </w:p>
  </w:comment>
  <w:comment w:id="113" w:author="Khreis, Haneen" w:date="2019-05-17T15:15:00Z" w:initials="KH">
    <w:p w14:paraId="0D507A26" w14:textId="768DA63E" w:rsidR="004A2DFF" w:rsidRDefault="004A2DFF">
      <w:pPr>
        <w:pStyle w:val="CommentText"/>
      </w:pPr>
      <w:r>
        <w:rPr>
          <w:rStyle w:val="CommentReference"/>
        </w:rPr>
        <w:annotationRef/>
      </w:r>
      <w:r>
        <w:t xml:space="preserve">How was the weighting done and add a reference here </w:t>
      </w:r>
    </w:p>
  </w:comment>
  <w:comment w:id="185" w:author="Khreis, Haneen" w:date="2019-05-17T15:16:00Z" w:initials="KH">
    <w:p w14:paraId="1E20A85E" w14:textId="683B136E" w:rsidR="004A2DFF" w:rsidRDefault="004A2DFF">
      <w:pPr>
        <w:pStyle w:val="CommentText"/>
      </w:pPr>
      <w:r>
        <w:rPr>
          <w:rStyle w:val="CommentReference"/>
        </w:rPr>
        <w:annotationRef/>
      </w:r>
      <w:r>
        <w:t xml:space="preserve">Combine in one table and move them here </w:t>
      </w:r>
    </w:p>
  </w:comment>
  <w:comment w:id="244" w:author="Khreis, Haneen" w:date="2019-05-17T15:17:00Z" w:initials="KH">
    <w:p w14:paraId="355CB678" w14:textId="1EAD008F" w:rsidR="004A2DFF" w:rsidRDefault="004A2DFF">
      <w:pPr>
        <w:pStyle w:val="CommentText"/>
      </w:pPr>
      <w:r>
        <w:rPr>
          <w:rStyle w:val="CommentReference"/>
        </w:rPr>
        <w:annotationRef/>
      </w:r>
      <w:r>
        <w:t xml:space="preserve">Where did you get the total children from </w:t>
      </w:r>
    </w:p>
  </w:comment>
  <w:comment w:id="331" w:author="Khreis, Haneen" w:date="2019-05-17T15:19:00Z" w:initials="KH">
    <w:p w14:paraId="7229F1D6" w14:textId="054243E9" w:rsidR="004A2DFF" w:rsidRDefault="004A2DFF">
      <w:pPr>
        <w:pStyle w:val="CommentText"/>
      </w:pPr>
      <w:r>
        <w:rPr>
          <w:rStyle w:val="CommentReference"/>
        </w:rPr>
        <w:annotationRef/>
      </w:r>
      <w:r>
        <w:t xml:space="preserve">Add reference </w:t>
      </w:r>
    </w:p>
  </w:comment>
  <w:comment w:id="360" w:author="Khreis, Haneen" w:date="2019-05-17T15:10:00Z" w:initials="KH">
    <w:p w14:paraId="4CED757D" w14:textId="77777777" w:rsidR="004A2DFF" w:rsidRDefault="004A2DFF" w:rsidP="004577A5">
      <w:pPr>
        <w:pStyle w:val="CommentText"/>
      </w:pPr>
      <w:r>
        <w:rPr>
          <w:rStyle w:val="CommentReference"/>
        </w:rPr>
        <w:annotationRef/>
      </w:r>
      <w:r>
        <w:t>All of this goes in the results section!!</w:t>
      </w:r>
    </w:p>
  </w:comment>
  <w:comment w:id="400" w:author="Khreis, Haneen" w:date="2019-05-17T15:08:00Z" w:initials="KH">
    <w:p w14:paraId="4CC111D4" w14:textId="77777777" w:rsidR="004A2DFF" w:rsidRDefault="004A2DFF" w:rsidP="004577A5">
      <w:pPr>
        <w:pStyle w:val="CommentText"/>
      </w:pPr>
      <w:r>
        <w:rPr>
          <w:rStyle w:val="CommentReference"/>
        </w:rPr>
        <w:annotationRef/>
      </w:r>
      <w:r>
        <w:t xml:space="preserve">Move figure 2 to 6 to the supplemental otherwise it is very repetitive </w:t>
      </w:r>
    </w:p>
  </w:comment>
  <w:comment w:id="433" w:author="Khreis, Haneen" w:date="2019-05-17T15:03:00Z" w:initials="KH">
    <w:p w14:paraId="25D5CE8E" w14:textId="77777777" w:rsidR="004A2DFF" w:rsidRDefault="004A2DFF" w:rsidP="004577A5">
      <w:pPr>
        <w:pStyle w:val="CommentText"/>
      </w:pPr>
      <w:r>
        <w:rPr>
          <w:rStyle w:val="CommentReference"/>
        </w:rPr>
        <w:annotationRef/>
      </w:r>
      <w:r>
        <w:t xml:space="preserve">Why are you using the median and not the mean? Use the average please </w:t>
      </w:r>
    </w:p>
  </w:comment>
  <w:comment w:id="746" w:author="Khreis, Haneen" w:date="2019-05-17T15:20:00Z" w:initials="KH">
    <w:p w14:paraId="1BAA6D45" w14:textId="7C02147D" w:rsidR="004A2DFF" w:rsidRDefault="004A2DFF">
      <w:pPr>
        <w:pStyle w:val="CommentText"/>
      </w:pPr>
      <w:r>
        <w:rPr>
          <w:rStyle w:val="CommentReference"/>
        </w:rPr>
        <w:annotationRef/>
      </w:r>
      <w:r>
        <w:t xml:space="preserve">Wasn’t it 12.2 from the previous paper </w:t>
      </w:r>
    </w:p>
  </w:comment>
  <w:comment w:id="747" w:author="Alotaibi, Raed" w:date="2019-05-20T11:49:00Z" w:initials="AR">
    <w:p w14:paraId="6897E4C0" w14:textId="4347CD77" w:rsidR="004A2DFF" w:rsidRDefault="004A2DFF">
      <w:pPr>
        <w:pStyle w:val="CommentText"/>
      </w:pPr>
      <w:r>
        <w:rPr>
          <w:rStyle w:val="CommentReference"/>
        </w:rPr>
        <w:annotationRef/>
      </w:r>
      <w:r>
        <w:t>Previous paper we used Winer et al estimate for (2006-2008). Here we are using our estimate for (2006-2010) from the ACBS</w:t>
      </w:r>
    </w:p>
  </w:comment>
  <w:comment w:id="778" w:author="Khreis, Haneen" w:date="2019-05-17T15:21:00Z" w:initials="KH">
    <w:p w14:paraId="0C99B0FD" w14:textId="04A11DC2" w:rsidR="004A2DFF" w:rsidRDefault="004A2DFF">
      <w:pPr>
        <w:pStyle w:val="CommentText"/>
      </w:pPr>
      <w:r>
        <w:rPr>
          <w:rStyle w:val="CommentReference"/>
        </w:rPr>
        <w:annotationRef/>
      </w:r>
      <w:r>
        <w:t xml:space="preserve">Why are you talking about median and not mean? Use the average </w:t>
      </w:r>
    </w:p>
  </w:comment>
  <w:comment w:id="790" w:author="Khreis, Haneen" w:date="2019-05-17T15:22:00Z" w:initials="KH">
    <w:p w14:paraId="286B298E" w14:textId="7B2BA953" w:rsidR="004A2DFF" w:rsidRDefault="004A2DFF">
      <w:pPr>
        <w:pStyle w:val="CommentText"/>
      </w:pPr>
      <w:r>
        <w:rPr>
          <w:rStyle w:val="CommentReference"/>
        </w:rPr>
        <w:annotationRef/>
      </w:r>
      <w:r>
        <w:t xml:space="preserve">Add the percentage of attributable cases in this and the old paper </w:t>
      </w:r>
    </w:p>
  </w:comment>
  <w:comment w:id="791" w:author="Alotaibi, Raed" w:date="2019-05-20T11:51:00Z" w:initials="AR">
    <w:p w14:paraId="08B3AF6B" w14:textId="4D8A87EF" w:rsidR="004A2DFF" w:rsidRDefault="004A2DFF" w:rsidP="00283533">
      <w:pPr>
        <w:pStyle w:val="CommentText"/>
      </w:pPr>
      <w:r>
        <w:rPr>
          <w:rStyle w:val="CommentReference"/>
        </w:rPr>
        <w:annotationRef/>
      </w:r>
      <w:r>
        <w:t>See “Comparing attributable fractions”</w:t>
      </w:r>
    </w:p>
  </w:comment>
  <w:comment w:id="828" w:author="Khreis, Haneen" w:date="2019-05-17T15:24:00Z" w:initials="KH">
    <w:p w14:paraId="17C9720D" w14:textId="10CC814A" w:rsidR="004A2DFF" w:rsidRDefault="004A2DFF" w:rsidP="00283533">
      <w:pPr>
        <w:pStyle w:val="CommentText"/>
      </w:pPr>
      <w:r>
        <w:rPr>
          <w:rStyle w:val="CommentReference"/>
        </w:rPr>
        <w:annotationRef/>
      </w:r>
      <w:r>
        <w:t xml:space="preserve">Not attributable </w:t>
      </w:r>
    </w:p>
  </w:comment>
  <w:comment w:id="829" w:author="Alotaibi, Raed" w:date="2019-05-20T11:53:00Z" w:initials="AR">
    <w:p w14:paraId="1088A3C4" w14:textId="5789038C" w:rsidR="004A2DFF" w:rsidRDefault="004A2DFF">
      <w:pPr>
        <w:pStyle w:val="CommentText"/>
      </w:pPr>
      <w:r>
        <w:rPr>
          <w:rStyle w:val="CommentReference"/>
        </w:rPr>
        <w:annotationRef/>
      </w:r>
      <w:r>
        <w:t>Comparing three things</w:t>
      </w:r>
    </w:p>
    <w:p w14:paraId="3E59E5A1" w14:textId="495BA676" w:rsidR="004A2DFF" w:rsidRDefault="004A2DFF">
      <w:pPr>
        <w:pStyle w:val="CommentText"/>
      </w:pPr>
    </w:p>
  </w:comment>
  <w:comment w:id="841" w:author="Khreis, Haneen" w:date="2019-05-17T15:25:00Z" w:initials="KH">
    <w:p w14:paraId="5B1602F0" w14:textId="77777777" w:rsidR="004A2DFF" w:rsidRDefault="004A2DFF" w:rsidP="00705911">
      <w:pPr>
        <w:pStyle w:val="ListParagraph"/>
        <w:numPr>
          <w:ilvl w:val="0"/>
          <w:numId w:val="13"/>
        </w:numPr>
        <w:spacing w:line="256" w:lineRule="auto"/>
        <w:rPr>
          <w:b/>
          <w:bCs/>
        </w:rPr>
      </w:pPr>
      <w:r>
        <w:rPr>
          <w:rStyle w:val="CommentReference"/>
        </w:rPr>
        <w:annotationRef/>
      </w:r>
      <w:r>
        <w:t xml:space="preserve">Merge this with the table </w:t>
      </w:r>
      <w:r>
        <w:rPr>
          <w:b/>
          <w:bCs/>
        </w:rPr>
        <w:t>Comparing results of the burden of disease using state-specific estimates with original estimates (Cases and attributable cases) and Comparing results of state-specific attributable fraction with original incidence estimates</w:t>
      </w:r>
    </w:p>
    <w:p w14:paraId="64F393C5" w14:textId="1683D884" w:rsidR="004A2DFF" w:rsidRDefault="004A2DFF" w:rsidP="00FF3CE9">
      <w:pPr>
        <w:pStyle w:val="ListParagraph"/>
        <w:spacing w:line="256" w:lineRule="auto"/>
        <w:ind w:left="0"/>
        <w:rPr>
          <w:b/>
          <w:bCs/>
        </w:rPr>
      </w:pPr>
    </w:p>
    <w:p w14:paraId="38AE105B" w14:textId="535E5519" w:rsidR="004A2DFF" w:rsidRDefault="004A2DF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20641D" w15:done="0"/>
  <w15:commentEx w15:paraId="095F4EA4" w15:done="1"/>
  <w15:commentEx w15:paraId="7EDBB29A" w15:done="1"/>
  <w15:commentEx w15:paraId="63E85070" w15:done="1"/>
  <w15:commentEx w15:paraId="3B9E39EF" w15:done="1"/>
  <w15:commentEx w15:paraId="72F8BFAC" w15:done="0"/>
  <w15:commentEx w15:paraId="467FD607" w15:done="0"/>
  <w15:commentEx w15:paraId="26734B28" w15:done="0"/>
  <w15:commentEx w15:paraId="4E5E5A36" w15:paraIdParent="26734B28" w15:done="0"/>
  <w15:commentEx w15:paraId="0D507A26" w15:done="1"/>
  <w15:commentEx w15:paraId="1E20A85E" w15:done="0"/>
  <w15:commentEx w15:paraId="355CB678" w15:done="0"/>
  <w15:commentEx w15:paraId="7229F1D6" w15:done="1"/>
  <w15:commentEx w15:paraId="4CED757D" w15:done="1"/>
  <w15:commentEx w15:paraId="4CC111D4" w15:done="1"/>
  <w15:commentEx w15:paraId="25D5CE8E" w15:done="1"/>
  <w15:commentEx w15:paraId="1BAA6D45" w15:done="0"/>
  <w15:commentEx w15:paraId="6897E4C0" w15:paraIdParent="1BAA6D45" w15:done="0"/>
  <w15:commentEx w15:paraId="0C99B0FD" w15:done="0"/>
  <w15:commentEx w15:paraId="286B298E" w15:done="0"/>
  <w15:commentEx w15:paraId="08B3AF6B" w15:paraIdParent="286B298E" w15:done="0"/>
  <w15:commentEx w15:paraId="17C9720D" w15:done="0"/>
  <w15:commentEx w15:paraId="3E59E5A1" w15:paraIdParent="17C9720D" w15:done="0"/>
  <w15:commentEx w15:paraId="38AE1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0641D" w16cid:durableId="20894B23"/>
  <w16cid:commentId w16cid:paraId="5548584F" w16cid:durableId="20894AA0"/>
  <w16cid:commentId w16cid:paraId="095F4EA4" w16cid:durableId="20894AB1"/>
  <w16cid:commentId w16cid:paraId="7EDBB29A" w16cid:durableId="20894ACB"/>
  <w16cid:commentId w16cid:paraId="63E85070" w16cid:durableId="20894B6E"/>
  <w16cid:commentId w16cid:paraId="3B9E39EF" w16cid:durableId="20894BA2"/>
  <w16cid:commentId w16cid:paraId="6B7BD4F2" w16cid:durableId="20894D57"/>
  <w16cid:commentId w16cid:paraId="54F1D862" w16cid:durableId="20894CDD"/>
  <w16cid:commentId w16cid:paraId="66E6CAC0" w16cid:durableId="20894BD7"/>
  <w16cid:commentId w16cid:paraId="25744008" w16cid:durableId="20894C45"/>
  <w16cid:commentId w16cid:paraId="5D4623F7" w16cid:durableId="20894C63"/>
  <w16cid:commentId w16cid:paraId="72F8BFAC" w16cid:durableId="20894E0B"/>
  <w16cid:commentId w16cid:paraId="467FD607" w16cid:durableId="20894E48"/>
  <w16cid:commentId w16cid:paraId="66EC0125" w16cid:durableId="20894E5F"/>
  <w16cid:commentId w16cid:paraId="26734B28" w16cid:durableId="20894E69"/>
  <w16cid:commentId w16cid:paraId="0D507A26" w16cid:durableId="20894E8B"/>
  <w16cid:commentId w16cid:paraId="1E20A85E" w16cid:durableId="20894EB2"/>
  <w16cid:commentId w16cid:paraId="355CB678" w16cid:durableId="20894F08"/>
  <w16cid:commentId w16cid:paraId="7229F1D6" w16cid:durableId="20894F7C"/>
  <w16cid:commentId w16cid:paraId="1BAA6D45" w16cid:durableId="20894FCB"/>
  <w16cid:commentId w16cid:paraId="0C99B0FD" w16cid:durableId="20895004"/>
  <w16cid:commentId w16cid:paraId="286B298E" w16cid:durableId="20895044"/>
  <w16cid:commentId w16cid:paraId="0769171F" w16cid:durableId="208950AD"/>
  <w16cid:commentId w16cid:paraId="38AE105B" w16cid:durableId="208950E2"/>
  <w16cid:commentId w16cid:paraId="643579EB" w16cid:durableId="20895128"/>
  <w16cid:commentId w16cid:paraId="42835D41" w16cid:durableId="20894EE3"/>
  <w16cid:commentId w16cid:paraId="0579D096" w16cid:durableId="2089514D"/>
  <w16cid:commentId w16cid:paraId="2CA2A9BF" w16cid:durableId="20894D12"/>
  <w16cid:commentId w16cid:paraId="679768F4" w16cid:durableId="2089515A"/>
  <w16cid:commentId w16cid:paraId="5F6E9355" w16cid:durableId="20895167"/>
  <w16cid:commentId w16cid:paraId="3C41D5AC" w16cid:durableId="20895179"/>
  <w16cid:commentId w16cid:paraId="18861F46" w16cid:durableId="2089518C"/>
  <w16cid:commentId w16cid:paraId="0376EE1A" w16cid:durableId="2089519C"/>
  <w16cid:commentId w16cid:paraId="0C96BF1A" w16cid:durableId="20894DB1"/>
  <w16cid:commentId w16cid:paraId="45231531" w16cid:durableId="208951F0"/>
  <w16cid:commentId w16cid:paraId="7CDA40DF" w16cid:durableId="208951FA"/>
  <w16cid:commentId w16cid:paraId="2C85499B" w16cid:durableId="20895235"/>
  <w16cid:commentId w16cid:paraId="1A85287A" w16cid:durableId="20895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0"/>
  </w:num>
  <w:num w:numId="4">
    <w:abstractNumId w:val="11"/>
  </w:num>
  <w:num w:numId="5">
    <w:abstractNumId w:val="10"/>
  </w:num>
  <w:num w:numId="6">
    <w:abstractNumId w:val="2"/>
  </w:num>
  <w:num w:numId="7">
    <w:abstractNumId w:val="3"/>
  </w:num>
  <w:num w:numId="8">
    <w:abstractNumId w:val="5"/>
  </w:num>
  <w:num w:numId="9">
    <w:abstractNumId w:val="4"/>
  </w:num>
  <w:num w:numId="10">
    <w:abstractNumId w:val="8"/>
  </w:num>
  <w:num w:numId="11">
    <w:abstractNumId w:val="15"/>
  </w:num>
  <w:num w:numId="12">
    <w:abstractNumId w:val="14"/>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1"/>
  </w:num>
  <w:num w:numId="17">
    <w:abstractNumId w:val="6"/>
  </w:num>
  <w:num w:numId="1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tKwFAKVhsaM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18&lt;/item&gt;&lt;item&gt;31&lt;/item&gt;&lt;item&gt;32&lt;/item&gt;&lt;item&gt;34&lt;/item&gt;&lt;item&gt;38&lt;/item&gt;&lt;item&gt;47&lt;/item&gt;&lt;item&gt;48&lt;/item&gt;&lt;item&gt;61&lt;/item&gt;&lt;item&gt;415&lt;/item&gt;&lt;item&gt;419&lt;/item&gt;&lt;item&gt;420&lt;/item&gt;&lt;item&gt;421&lt;/item&gt;&lt;/record-ids&gt;&lt;/item&gt;&lt;/Libraries&gt;"/>
  </w:docVars>
  <w:rsids>
    <w:rsidRoot w:val="00893539"/>
    <w:rsid w:val="00015C82"/>
    <w:rsid w:val="00024DBD"/>
    <w:rsid w:val="00032B7F"/>
    <w:rsid w:val="00037D90"/>
    <w:rsid w:val="00041A08"/>
    <w:rsid w:val="00046C8A"/>
    <w:rsid w:val="00065E90"/>
    <w:rsid w:val="00077D15"/>
    <w:rsid w:val="000852BF"/>
    <w:rsid w:val="0009728A"/>
    <w:rsid w:val="00097648"/>
    <w:rsid w:val="000A3775"/>
    <w:rsid w:val="000B5DD2"/>
    <w:rsid w:val="000C4671"/>
    <w:rsid w:val="000F044A"/>
    <w:rsid w:val="000F42B8"/>
    <w:rsid w:val="00133BE4"/>
    <w:rsid w:val="00133FD4"/>
    <w:rsid w:val="001351CC"/>
    <w:rsid w:val="00135341"/>
    <w:rsid w:val="0014441C"/>
    <w:rsid w:val="00161D40"/>
    <w:rsid w:val="00166C04"/>
    <w:rsid w:val="001A055D"/>
    <w:rsid w:val="001A65BA"/>
    <w:rsid w:val="001F73EB"/>
    <w:rsid w:val="002262A3"/>
    <w:rsid w:val="00255B5F"/>
    <w:rsid w:val="00261ADB"/>
    <w:rsid w:val="00265584"/>
    <w:rsid w:val="00272195"/>
    <w:rsid w:val="00280003"/>
    <w:rsid w:val="00283533"/>
    <w:rsid w:val="002843DE"/>
    <w:rsid w:val="0029098C"/>
    <w:rsid w:val="002964D1"/>
    <w:rsid w:val="002A4C7D"/>
    <w:rsid w:val="002A56D3"/>
    <w:rsid w:val="002F018C"/>
    <w:rsid w:val="003075D1"/>
    <w:rsid w:val="00313E70"/>
    <w:rsid w:val="00337D46"/>
    <w:rsid w:val="00343B26"/>
    <w:rsid w:val="00345BC9"/>
    <w:rsid w:val="00355505"/>
    <w:rsid w:val="00357C38"/>
    <w:rsid w:val="00372D78"/>
    <w:rsid w:val="003A25CB"/>
    <w:rsid w:val="003A2AE8"/>
    <w:rsid w:val="003B0E21"/>
    <w:rsid w:val="003B5477"/>
    <w:rsid w:val="003C3408"/>
    <w:rsid w:val="00412978"/>
    <w:rsid w:val="004205F7"/>
    <w:rsid w:val="004577A5"/>
    <w:rsid w:val="004632DF"/>
    <w:rsid w:val="004752F1"/>
    <w:rsid w:val="004A2DFF"/>
    <w:rsid w:val="004B645C"/>
    <w:rsid w:val="004C5D4C"/>
    <w:rsid w:val="004D280A"/>
    <w:rsid w:val="004F11AE"/>
    <w:rsid w:val="005635A8"/>
    <w:rsid w:val="00565FA9"/>
    <w:rsid w:val="00581F11"/>
    <w:rsid w:val="0059002F"/>
    <w:rsid w:val="00590FD7"/>
    <w:rsid w:val="00591FE9"/>
    <w:rsid w:val="005B2E80"/>
    <w:rsid w:val="005C3B93"/>
    <w:rsid w:val="005C4694"/>
    <w:rsid w:val="005C7683"/>
    <w:rsid w:val="005D6775"/>
    <w:rsid w:val="005F0007"/>
    <w:rsid w:val="00604636"/>
    <w:rsid w:val="00631868"/>
    <w:rsid w:val="006326C4"/>
    <w:rsid w:val="006451B6"/>
    <w:rsid w:val="006753B3"/>
    <w:rsid w:val="0068303A"/>
    <w:rsid w:val="00684D99"/>
    <w:rsid w:val="006A2E3C"/>
    <w:rsid w:val="006B0C0B"/>
    <w:rsid w:val="006B4B66"/>
    <w:rsid w:val="006C4AEB"/>
    <w:rsid w:val="006D44CA"/>
    <w:rsid w:val="006E6005"/>
    <w:rsid w:val="006F322F"/>
    <w:rsid w:val="00703362"/>
    <w:rsid w:val="00705911"/>
    <w:rsid w:val="00711D6A"/>
    <w:rsid w:val="007237BE"/>
    <w:rsid w:val="00723A8D"/>
    <w:rsid w:val="00740811"/>
    <w:rsid w:val="00741AF5"/>
    <w:rsid w:val="0074473D"/>
    <w:rsid w:val="00747FB0"/>
    <w:rsid w:val="0075770F"/>
    <w:rsid w:val="00777C9B"/>
    <w:rsid w:val="0078045B"/>
    <w:rsid w:val="007820C3"/>
    <w:rsid w:val="0078271C"/>
    <w:rsid w:val="007A5A47"/>
    <w:rsid w:val="007A750E"/>
    <w:rsid w:val="007D65A9"/>
    <w:rsid w:val="0080038E"/>
    <w:rsid w:val="00817B19"/>
    <w:rsid w:val="00845052"/>
    <w:rsid w:val="00845B71"/>
    <w:rsid w:val="00863D01"/>
    <w:rsid w:val="0086612F"/>
    <w:rsid w:val="00873FC2"/>
    <w:rsid w:val="008901C8"/>
    <w:rsid w:val="00893539"/>
    <w:rsid w:val="008B0B9C"/>
    <w:rsid w:val="008C1A31"/>
    <w:rsid w:val="008F6100"/>
    <w:rsid w:val="009250E9"/>
    <w:rsid w:val="00925857"/>
    <w:rsid w:val="009376CC"/>
    <w:rsid w:val="009449D4"/>
    <w:rsid w:val="00945426"/>
    <w:rsid w:val="0098465F"/>
    <w:rsid w:val="0099548C"/>
    <w:rsid w:val="00996763"/>
    <w:rsid w:val="00996C2C"/>
    <w:rsid w:val="009B01BD"/>
    <w:rsid w:val="009B3013"/>
    <w:rsid w:val="009B76D1"/>
    <w:rsid w:val="009C28A6"/>
    <w:rsid w:val="00A35474"/>
    <w:rsid w:val="00A5034C"/>
    <w:rsid w:val="00A608BC"/>
    <w:rsid w:val="00A63299"/>
    <w:rsid w:val="00A72876"/>
    <w:rsid w:val="00A76807"/>
    <w:rsid w:val="00AA1B8A"/>
    <w:rsid w:val="00AA6188"/>
    <w:rsid w:val="00AB720C"/>
    <w:rsid w:val="00AD6E2B"/>
    <w:rsid w:val="00AD750C"/>
    <w:rsid w:val="00AE1341"/>
    <w:rsid w:val="00AE376F"/>
    <w:rsid w:val="00B302AB"/>
    <w:rsid w:val="00B46B36"/>
    <w:rsid w:val="00B5140C"/>
    <w:rsid w:val="00B54E67"/>
    <w:rsid w:val="00B567E6"/>
    <w:rsid w:val="00B8643E"/>
    <w:rsid w:val="00B9679E"/>
    <w:rsid w:val="00BA4DB3"/>
    <w:rsid w:val="00BC7C6F"/>
    <w:rsid w:val="00BD0687"/>
    <w:rsid w:val="00BE5076"/>
    <w:rsid w:val="00BF6555"/>
    <w:rsid w:val="00C12F53"/>
    <w:rsid w:val="00C147C0"/>
    <w:rsid w:val="00C2709D"/>
    <w:rsid w:val="00C303CF"/>
    <w:rsid w:val="00C46BEF"/>
    <w:rsid w:val="00C73C45"/>
    <w:rsid w:val="00C9129E"/>
    <w:rsid w:val="00C928CB"/>
    <w:rsid w:val="00CA22B6"/>
    <w:rsid w:val="00CA6BBB"/>
    <w:rsid w:val="00CB6391"/>
    <w:rsid w:val="00CC3882"/>
    <w:rsid w:val="00CF3154"/>
    <w:rsid w:val="00CF48EC"/>
    <w:rsid w:val="00D046DB"/>
    <w:rsid w:val="00D16657"/>
    <w:rsid w:val="00D16991"/>
    <w:rsid w:val="00D316B6"/>
    <w:rsid w:val="00D34400"/>
    <w:rsid w:val="00D34741"/>
    <w:rsid w:val="00D44198"/>
    <w:rsid w:val="00D50174"/>
    <w:rsid w:val="00D51405"/>
    <w:rsid w:val="00D5209D"/>
    <w:rsid w:val="00D541A4"/>
    <w:rsid w:val="00D625AB"/>
    <w:rsid w:val="00D704A8"/>
    <w:rsid w:val="00D84AB5"/>
    <w:rsid w:val="00D91337"/>
    <w:rsid w:val="00DB032D"/>
    <w:rsid w:val="00DB7902"/>
    <w:rsid w:val="00DD11B5"/>
    <w:rsid w:val="00DE0E43"/>
    <w:rsid w:val="00E12C93"/>
    <w:rsid w:val="00E23ED3"/>
    <w:rsid w:val="00E46AA9"/>
    <w:rsid w:val="00E77574"/>
    <w:rsid w:val="00E83404"/>
    <w:rsid w:val="00EC2738"/>
    <w:rsid w:val="00EC4AE2"/>
    <w:rsid w:val="00EC7CC3"/>
    <w:rsid w:val="00EE6A98"/>
    <w:rsid w:val="00F031E4"/>
    <w:rsid w:val="00F05518"/>
    <w:rsid w:val="00F152B7"/>
    <w:rsid w:val="00F218D1"/>
    <w:rsid w:val="00F574E2"/>
    <w:rsid w:val="00F60D60"/>
    <w:rsid w:val="00F74496"/>
    <w:rsid w:val="00FA6FED"/>
    <w:rsid w:val="00FD2815"/>
    <w:rsid w:val="00FE44D0"/>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6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cdc.gov/brfss/acbs/2008"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www.euro.who.int" TargetMode="External"/><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yperlink" Target="https://www.census.gov/" TargetMode="External"/><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R-project.org/"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8C555-1AD1-4C86-888A-4ECD37324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38</Pages>
  <Words>9541</Words>
  <Characters>5438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10</cp:revision>
  <dcterms:created xsi:type="dcterms:W3CDTF">2019-05-20T18:29:00Z</dcterms:created>
  <dcterms:modified xsi:type="dcterms:W3CDTF">2019-05-22T21:12:00Z</dcterms:modified>
</cp:coreProperties>
</file>